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EB0A71" w14:textId="77777777" w:rsidR="00BF0354" w:rsidRDefault="00BF7EB9" w:rsidP="00111AC6">
      <w:pPr>
        <w:pStyle w:val="Untertitel"/>
        <w:rPr>
          <w:b/>
        </w:rPr>
      </w:pPr>
      <w:r>
        <w:rPr>
          <w:noProof/>
        </w:rPr>
        <mc:AlternateContent>
          <mc:Choice Requires="wps">
            <w:drawing>
              <wp:anchor distT="0" distB="0" distL="114300" distR="114300" simplePos="0" relativeHeight="251658240" behindDoc="0" locked="0" layoutInCell="1" allowOverlap="1" wp14:anchorId="4AEB0CC3" wp14:editId="495DC1A0">
                <wp:simplePos x="0" y="0"/>
                <wp:positionH relativeFrom="column">
                  <wp:posOffset>-106586</wp:posOffset>
                </wp:positionH>
                <wp:positionV relativeFrom="margin">
                  <wp:posOffset>-398834</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420" cy="4676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2" w14:textId="10919008" w:rsidR="007035C5" w:rsidRPr="00B11128" w:rsidRDefault="002D0CF3" w:rsidP="00BF0354">
                            <w:pPr>
                              <w:pStyle w:val="Titel"/>
                            </w:pPr>
                            <w:r>
                              <w:t>MLOps</w:t>
                            </w:r>
                            <w:r w:rsidR="00036493" w:rsidRPr="00B11128">
                              <w:t xml:space="preserve"> in Recommender Systems:</w:t>
                            </w:r>
                            <w:r w:rsidR="00F93BCF" w:rsidRPr="00B11128">
                              <w:t xml:space="preserve"> Building </w:t>
                            </w:r>
                            <w:r w:rsidR="009B78F1">
                              <w:t xml:space="preserve">a </w:t>
                            </w:r>
                            <w:r w:rsidR="00283C46">
                              <w:t xml:space="preserve">Continuous Training </w:t>
                            </w:r>
                            <w:r w:rsidR="00F93BCF" w:rsidRPr="00B11128">
                              <w:t>Pipeline</w:t>
                            </w:r>
                            <w:r w:rsidR="00283C46">
                              <w:t xml:space="preserve"> with</w:t>
                            </w:r>
                            <w:r w:rsidR="00F93BCF" w:rsidRPr="00B11128">
                              <w:t xml:space="preserve"> Concept Drift </w:t>
                            </w:r>
                            <w:r w:rsidR="00283C46">
                              <w:t>Awareness</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AEB0CC3" id="_x0000_t202" coordsize="21600,21600" o:spt="202" path="m,l,21600r21600,l21600,xe">
                <v:stroke joinstyle="miter"/>
                <v:path gradientshapeok="t" o:connecttype="rect"/>
              </v:shapetype>
              <v:shape id="Textfeld 1" o:spid="_x0000_s1026" type="#_x0000_t202" style="position:absolute;left:0;text-align:left;margin-left:-8.4pt;margin-top:-31.4pt;width:424.6pt;height:368.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" filled="f" stroked="f">
                <v:textbox inset="0,0,0,0">
                  <w:txbxContent>
                    <w:p w14:paraId="4AEB0CF2" w14:textId="10919008" w:rsidR="007035C5" w:rsidRPr="00B11128" w:rsidRDefault="002D0CF3" w:rsidP="00BF0354">
                      <w:pPr>
                        <w:pStyle w:val="Titel"/>
                      </w:pPr>
                      <w:r>
                        <w:t>MLOps</w:t>
                      </w:r>
                      <w:r w:rsidR="00036493" w:rsidRPr="00B11128">
                        <w:t xml:space="preserve"> in Recommender Systems:</w:t>
                      </w:r>
                      <w:r w:rsidR="00F93BCF" w:rsidRPr="00B11128">
                        <w:t xml:space="preserve"> Building </w:t>
                      </w:r>
                      <w:r w:rsidR="009B78F1">
                        <w:t xml:space="preserve">a </w:t>
                      </w:r>
                      <w:r w:rsidR="00283C46">
                        <w:t xml:space="preserve">Continuous Training </w:t>
                      </w:r>
                      <w:r w:rsidR="00F93BCF" w:rsidRPr="00B11128">
                        <w:t>Pipeline</w:t>
                      </w:r>
                      <w:r w:rsidR="00283C46">
                        <w:t xml:space="preserve"> with</w:t>
                      </w:r>
                      <w:r w:rsidR="00F93BCF" w:rsidRPr="00B11128">
                        <w:t xml:space="preserve"> Concept Drift </w:t>
                      </w:r>
                      <w:r w:rsidR="00283C46">
                        <w:t>Awareness</w:t>
                      </w:r>
                    </w:p>
                  </w:txbxContent>
                </v:textbox>
                <w10:wrap anchory="margin"/>
              </v:shape>
            </w:pict>
          </mc:Fallback>
        </mc:AlternateContent>
      </w:r>
      <w:r>
        <w:rPr>
          <w:noProof/>
        </w:rPr>
        <mc:AlternateContent>
          <mc:Choice Requires="wps">
            <w:drawing>
              <wp:anchor distT="0" distB="0" distL="114300" distR="114300" simplePos="0" relativeHeight="251658241" behindDoc="0" locked="0" layoutInCell="1" allowOverlap="1" wp14:anchorId="4AEB0CC5" wp14:editId="4AEB0CC6">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r w:rsidR="007035C5">
                              <w:t xml:space="preserve">Matr.-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5" id="Textfeld 9" o:spid="_x0000_s1027" type="#_x0000_t202" style="position:absolute;left:0;text-align:left;margin-left:0;margin-top:368.55pt;width:425.2pt;height:281.6pt;z-index:251658241;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" filled="f" stroked="f">
                <v:textbox inset="0,0,0,0">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r w:rsidR="007035C5">
                        <w:t xml:space="preserve">Matr.-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v:textbox>
                <w10:wrap anchory="margin"/>
              </v:shape>
            </w:pict>
          </mc:Fallback>
        </mc:AlternateContent>
      </w:r>
      <w:r w:rsidR="00BA7590">
        <w:rPr>
          <w:noProof/>
        </w:rPr>
        <mc:AlternateContent>
          <mc:Choice Requires="wps">
            <w:drawing>
              <wp:anchor distT="0" distB="0" distL="114300" distR="114300" simplePos="0" relativeHeight="251658242" behindDoc="0" locked="0" layoutInCell="1" allowOverlap="1" wp14:anchorId="4AEB0CC7" wp14:editId="4AEB0CC8">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Kirenz </w:t>
                            </w:r>
                            <w:r>
                              <w:br/>
                              <w:t xml:space="preserve">Zweitprüfer/in: </w:t>
                            </w:r>
                            <w:r>
                              <w:tab/>
                              <w:t xml:space="preserve">Prof. </w:t>
                            </w:r>
                            <w:r w:rsidR="009F1763">
                              <w:t>Dr. Hendrik Meth</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7" id="Textfeld 10" o:spid="_x0000_s1028" type="#_x0000_t202" style="position:absolute;left:0;text-align:left;margin-left:0;margin-top:0;width:425.2pt;height:61.05pt;z-index:251658242;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" filled="f" stroked="f">
                <v:textbox inset="10mm,0,0,0">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Kirenz </w:t>
                      </w:r>
                      <w:r>
                        <w:br/>
                        <w:t xml:space="preserve">Zweitprüfer/in: </w:t>
                      </w:r>
                      <w:r>
                        <w:tab/>
                        <w:t xml:space="preserve">Prof. </w:t>
                      </w:r>
                      <w:r w:rsidR="009F1763">
                        <w:t>Dr. Hendrik Meth</w:t>
                      </w:r>
                    </w:p>
                  </w:txbxContent>
                </v:textbox>
                <w10:wrap anchory="margin"/>
              </v:shape>
            </w:pict>
          </mc:Fallback>
        </mc:AlternateContent>
      </w:r>
    </w:p>
    <w:p w14:paraId="4AEB0A72" w14:textId="77777777" w:rsidR="00C969F6" w:rsidRPr="008309B5" w:rsidRDefault="00C969F6">
      <w:pPr>
        <w:pStyle w:val="berschrift1"/>
        <w:numPr>
          <w:ilvl w:val="0"/>
          <w:numId w:val="0"/>
        </w:numPr>
        <w:rPr>
          <w:lang w:val="de-DE"/>
        </w:rPr>
      </w:pPr>
      <w:bookmarkStart w:id="0" w:name="_Toc110725769"/>
      <w:bookmarkStart w:id="1" w:name="_Ref491742389"/>
      <w:r w:rsidRPr="008309B5">
        <w:rPr>
          <w:lang w:val="de-DE"/>
        </w:rPr>
        <w:lastRenderedPageBreak/>
        <w:t>Ehrenwörtliche Erklärung</w:t>
      </w:r>
      <w:bookmarkEnd w:id="0"/>
    </w:p>
    <w:p w14:paraId="4AEB0A73" w14:textId="008FCFAA" w:rsidR="00C969F6" w:rsidRPr="008309B5" w:rsidRDefault="00C969F6" w:rsidP="00C969F6">
      <w:pPr>
        <w:rPr>
          <w:lang w:val="de-DE"/>
        </w:rPr>
      </w:pPr>
      <w:r w:rsidRPr="008309B5">
        <w:rPr>
          <w:lang w:val="de-DE"/>
        </w:rPr>
        <w:t xml:space="preserve">„Hiermit versichere ich, </w:t>
      </w:r>
      <w:r w:rsidR="00FE568F" w:rsidRPr="008309B5">
        <w:rPr>
          <w:lang w:val="de-DE"/>
        </w:rPr>
        <w:t>Sebastian Sätzler</w:t>
      </w:r>
      <w:r w:rsidRPr="008309B5">
        <w:rPr>
          <w:lang w:val="de-DE"/>
        </w:rPr>
        <w:t>, ehrenwörtlich, dass ich die vorliegende Bachelorarbeit (bzw. Masterarbeit) mit dem Titel: „</w:t>
      </w:r>
      <w:r w:rsidR="009B78F1" w:rsidRPr="009B78F1">
        <w:rPr>
          <w:lang w:val="de-DE"/>
        </w:rPr>
        <w:t xml:space="preserve">MLOps in Recommender Systems: Building </w:t>
      </w:r>
      <w:r w:rsidR="00713170">
        <w:rPr>
          <w:lang w:val="de-DE"/>
        </w:rPr>
        <w:t xml:space="preserve">a </w:t>
      </w:r>
      <w:r w:rsidR="009B78F1" w:rsidRPr="009B78F1">
        <w:rPr>
          <w:lang w:val="de-DE"/>
        </w:rPr>
        <w:t>Continuous Training Pipeline with Concept Drift Awareness</w:t>
      </w:r>
      <w:r w:rsidRPr="008309B5">
        <w:rPr>
          <w:lang w:val="de-DE"/>
        </w:rPr>
        <w:t>“ selbstständig und ohne fremde Hilfe verfasst und keine anderen als die angegebenen Hilfsmittel benutzt habe. Die Stellen der Arbeit, die dem Wortlaut oder dem Sinn nach anderen Werken entnommen wurden, sind in jedem Fall unter Angabe der Quelle kenntlich gemacht. Die Arbeit ist noch nicht veröffentlicht oder in anderer Form als Prüfungsleistung vorgelegt worden.</w:t>
      </w:r>
    </w:p>
    <w:p w14:paraId="4AEB0A74" w14:textId="77777777" w:rsidR="00C969F6" w:rsidRPr="008309B5" w:rsidRDefault="00C969F6" w:rsidP="00C969F6">
      <w:pPr>
        <w:rPr>
          <w:lang w:val="de-DE"/>
        </w:rPr>
      </w:pPr>
      <w:r w:rsidRPr="008309B5">
        <w:rPr>
          <w:lang w:val="de-DE"/>
        </w:rPr>
        <w:t>Ich habe die Bedeutung der ehrenwörtlichen Versicherung und die prüfungsrechtlichen Folgen (§ 26 Abs. 2 Bachelor-SPO (6 Semester), § 24 Abs. 2 Bachelor-SPO (7 Semester), § 23 Abs. 2 Master-SPO (3 Semester) bzw. § 19 Abs. 2 Master-SPO (4 Semester und berufsbegleitend) der HdM) einer unrichtigen oder unvollständigen ehrenwörtlichen Versicherung zur Kenntnis genommen.“</w:t>
      </w:r>
    </w:p>
    <w:p w14:paraId="4AEB0A75" w14:textId="4005697C" w:rsidR="00C969F6" w:rsidRPr="008309B5" w:rsidRDefault="002169A6" w:rsidP="00C969F6">
      <w:pPr>
        <w:rPr>
          <w:lang w:val="de-DE"/>
        </w:rPr>
      </w:pPr>
      <w:r w:rsidRPr="008309B5">
        <w:rPr>
          <w:noProof/>
          <w:lang w:val="de-DE"/>
        </w:rPr>
        <mc:AlternateContent>
          <mc:Choice Requires="wpi">
            <w:drawing>
              <wp:anchor distT="0" distB="0" distL="114300" distR="114300" simplePos="0" relativeHeight="251658243" behindDoc="0" locked="0" layoutInCell="1" allowOverlap="1" wp14:anchorId="3731E743" wp14:editId="6EB03904">
                <wp:simplePos x="0" y="0"/>
                <wp:positionH relativeFrom="column">
                  <wp:posOffset>1681480</wp:posOffset>
                </wp:positionH>
                <wp:positionV relativeFrom="paragraph">
                  <wp:posOffset>-60960</wp:posOffset>
                </wp:positionV>
                <wp:extent cx="1411160" cy="303015"/>
                <wp:effectExtent l="57150" t="38100" r="0" b="40005"/>
                <wp:wrapNone/>
                <wp:docPr id="40" name="Freihand 40"/>
                <wp:cNvGraphicFramePr/>
                <a:graphic xmlns:a="http://schemas.openxmlformats.org/drawingml/2006/main">
                  <a:graphicData uri="http://schemas.microsoft.com/office/word/2010/wordprocessingInk">
                    <w14:contentPart bwMode="auto" r:id="rId8">
                      <w14:nvContentPartPr>
                        <w14:cNvContentPartPr/>
                      </w14:nvContentPartPr>
                      <w14:xfrm>
                        <a:off x="0" y="0"/>
                        <a:ext cx="1411160" cy="303015"/>
                      </w14:xfrm>
                    </w14:contentPart>
                  </a:graphicData>
                </a:graphic>
              </wp:anchor>
            </w:drawing>
          </mc:Choice>
          <mc:Fallback>
            <w:pict>
              <v:shapetype w14:anchorId="1AC4A614"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reihand 40" o:spid="_x0000_s1026" type="#_x0000_t75" style="position:absolute;margin-left:131.7pt;margin-top:-5.5pt;width:112.5pt;height:25.25pt;z-index:251658243;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">
                <v:imagedata r:id="rId9" o:title=""/>
              </v:shape>
            </w:pict>
          </mc:Fallback>
        </mc:AlternateContent>
      </w:r>
      <w:r w:rsidR="00A01FE0" w:rsidRPr="008309B5">
        <w:rPr>
          <w:lang w:val="de-DE"/>
        </w:rPr>
        <w:t>Aichschieß</w:t>
      </w:r>
      <w:r w:rsidR="00A35092" w:rsidRPr="008309B5">
        <w:rPr>
          <w:lang w:val="de-DE"/>
        </w:rPr>
        <w:t xml:space="preserve">, </w:t>
      </w:r>
      <w:r w:rsidR="006077B1" w:rsidRPr="008309B5">
        <w:rPr>
          <w:lang w:val="de-DE"/>
        </w:rPr>
        <w:t>30.4.2022</w:t>
      </w:r>
      <w:r w:rsidR="00A35092" w:rsidRPr="008309B5">
        <w:rPr>
          <w:lang w:val="de-DE"/>
        </w:rPr>
        <w:t xml:space="preserve">, </w:t>
      </w:r>
    </w:p>
    <w:p w14:paraId="4AEB0A76" w14:textId="7597871A" w:rsidR="00284FA6" w:rsidRPr="00D033EC" w:rsidRDefault="00284FA6" w:rsidP="0006484B">
      <w:pPr>
        <w:pStyle w:val="berschrift1"/>
        <w:numPr>
          <w:ilvl w:val="0"/>
          <w:numId w:val="0"/>
        </w:numPr>
        <w:spacing w:before="640"/>
        <w:rPr>
          <w:lang w:val="de-DE"/>
        </w:rPr>
      </w:pPr>
      <w:bookmarkStart w:id="2" w:name="_Toc110725770"/>
      <w:r w:rsidRPr="00D033EC">
        <w:rPr>
          <w:lang w:val="de-DE"/>
        </w:rPr>
        <w:lastRenderedPageBreak/>
        <w:t>Kurzfassung</w:t>
      </w:r>
      <w:bookmarkEnd w:id="1"/>
      <w:bookmarkEnd w:id="2"/>
    </w:p>
    <w:p w14:paraId="3B6FEC2B" w14:textId="6BB13A8B" w:rsidR="004A7CA9" w:rsidRPr="00D033EC" w:rsidRDefault="00F675DD">
      <w:pPr>
        <w:rPr>
          <w:lang w:val="de-DE"/>
        </w:rPr>
      </w:pPr>
      <w:r>
        <w:rPr>
          <w:lang w:val="de-DE"/>
        </w:rPr>
        <w:t xml:space="preserve">Mit </w:t>
      </w:r>
      <w:r w:rsidR="002F2F52">
        <w:rPr>
          <w:lang w:val="de-DE"/>
        </w:rPr>
        <w:t>dem vermehrten Einsatz von</w:t>
      </w:r>
      <w:r w:rsidR="00FA544F">
        <w:rPr>
          <w:lang w:val="de-DE"/>
        </w:rPr>
        <w:t xml:space="preserve"> </w:t>
      </w:r>
      <w:r w:rsidR="00DE03E5">
        <w:rPr>
          <w:lang w:val="de-DE"/>
        </w:rPr>
        <w:t>m</w:t>
      </w:r>
      <w:r w:rsidR="00FA544F">
        <w:rPr>
          <w:lang w:val="de-DE"/>
        </w:rPr>
        <w:t>aschinellen Lernen</w:t>
      </w:r>
      <w:r w:rsidR="00F31CCA">
        <w:rPr>
          <w:lang w:val="de-DE"/>
        </w:rPr>
        <w:t>s</w:t>
      </w:r>
      <w:r w:rsidR="002F2F52">
        <w:rPr>
          <w:lang w:val="de-DE"/>
        </w:rPr>
        <w:t xml:space="preserve"> </w:t>
      </w:r>
      <w:r w:rsidR="00FA544F">
        <w:rPr>
          <w:lang w:val="de-DE"/>
        </w:rPr>
        <w:t xml:space="preserve">(ML) </w:t>
      </w:r>
      <w:r w:rsidR="0012105B">
        <w:rPr>
          <w:lang w:val="de-DE"/>
        </w:rPr>
        <w:t>im Unternehmenssektor, sind Unternehmen</w:t>
      </w:r>
      <w:r w:rsidR="00EC7537">
        <w:rPr>
          <w:lang w:val="de-DE"/>
        </w:rPr>
        <w:t xml:space="preserve"> besonderen Herausforderungen ausgesetzt, die es zu überwinden gilt. </w:t>
      </w:r>
      <w:r w:rsidR="00A5778A">
        <w:rPr>
          <w:lang w:val="de-DE"/>
        </w:rPr>
        <w:t>ML</w:t>
      </w:r>
      <w:r w:rsidR="00912A99">
        <w:rPr>
          <w:lang w:val="de-DE"/>
        </w:rPr>
        <w:t>-</w:t>
      </w:r>
      <w:r w:rsidR="00A5778A">
        <w:rPr>
          <w:lang w:val="de-DE"/>
        </w:rPr>
        <w:t xml:space="preserve">Systeme </w:t>
      </w:r>
      <w:r w:rsidR="00A64197">
        <w:rPr>
          <w:lang w:val="de-DE"/>
        </w:rPr>
        <w:t>werden in Produktivumgebungen</w:t>
      </w:r>
      <w:r w:rsidR="003716B6">
        <w:rPr>
          <w:lang w:val="de-DE"/>
        </w:rPr>
        <w:t xml:space="preserve"> mit </w:t>
      </w:r>
      <w:r w:rsidR="005B3B58">
        <w:rPr>
          <w:lang w:val="de-DE"/>
        </w:rPr>
        <w:t>un</w:t>
      </w:r>
      <w:r w:rsidR="00BD3EEA">
        <w:rPr>
          <w:lang w:val="de-DE"/>
        </w:rPr>
        <w:t>absehbaren</w:t>
      </w:r>
      <w:r w:rsidR="00CE1B19">
        <w:rPr>
          <w:lang w:val="de-DE"/>
        </w:rPr>
        <w:t xml:space="preserve"> Änderungen</w:t>
      </w:r>
      <w:r w:rsidR="00334CEF">
        <w:rPr>
          <w:lang w:val="de-DE"/>
        </w:rPr>
        <w:t xml:space="preserve"> in den Daten konfrontiert und müssen sich </w:t>
      </w:r>
      <w:r w:rsidR="000F6EDD">
        <w:rPr>
          <w:lang w:val="de-DE"/>
        </w:rPr>
        <w:t xml:space="preserve">dem iterativen </w:t>
      </w:r>
      <w:r w:rsidR="008E7736">
        <w:rPr>
          <w:lang w:val="de-DE"/>
        </w:rPr>
        <w:t>Softwaree</w:t>
      </w:r>
      <w:r w:rsidR="000F6EDD">
        <w:rPr>
          <w:lang w:val="de-DE"/>
        </w:rPr>
        <w:t>ntwicklungsprozess</w:t>
      </w:r>
      <w:r w:rsidR="00935709">
        <w:rPr>
          <w:lang w:val="de-DE"/>
        </w:rPr>
        <w:t xml:space="preserve"> </w:t>
      </w:r>
      <w:r w:rsidR="00BB6117">
        <w:rPr>
          <w:lang w:val="de-DE"/>
        </w:rPr>
        <w:t>fügen</w:t>
      </w:r>
      <w:r w:rsidR="00966407">
        <w:rPr>
          <w:lang w:val="de-DE"/>
        </w:rPr>
        <w:t>. Um diesen Voraussetzungen</w:t>
      </w:r>
      <w:r w:rsidR="005F3BA4">
        <w:rPr>
          <w:lang w:val="de-DE"/>
        </w:rPr>
        <w:t xml:space="preserve"> entgegenzukommen</w:t>
      </w:r>
      <w:r w:rsidR="003068BA">
        <w:rPr>
          <w:lang w:val="de-DE"/>
        </w:rPr>
        <w:t>, bedarf es eine</w:t>
      </w:r>
      <w:r w:rsidR="009B67EE">
        <w:rPr>
          <w:lang w:val="de-DE"/>
        </w:rPr>
        <w:t>n</w:t>
      </w:r>
      <w:r w:rsidR="00800DC6">
        <w:rPr>
          <w:lang w:val="de-DE"/>
        </w:rPr>
        <w:t xml:space="preserve"> Paradigmenwechsel</w:t>
      </w:r>
      <w:r w:rsidR="00760FDD">
        <w:rPr>
          <w:lang w:val="de-DE"/>
        </w:rPr>
        <w:t>,</w:t>
      </w:r>
      <w:r w:rsidR="005F3BA4">
        <w:rPr>
          <w:lang w:val="de-DE"/>
        </w:rPr>
        <w:t xml:space="preserve"> </w:t>
      </w:r>
      <w:r w:rsidR="00760FDD">
        <w:rPr>
          <w:lang w:val="de-DE"/>
        </w:rPr>
        <w:t xml:space="preserve">wie </w:t>
      </w:r>
      <w:r w:rsidR="00800DC6">
        <w:rPr>
          <w:lang w:val="de-DE"/>
        </w:rPr>
        <w:t>ML</w:t>
      </w:r>
      <w:r w:rsidR="00912A99">
        <w:rPr>
          <w:lang w:val="de-DE"/>
        </w:rPr>
        <w:t>-</w:t>
      </w:r>
      <w:r w:rsidR="00ED0728">
        <w:rPr>
          <w:lang w:val="de-DE"/>
        </w:rPr>
        <w:t>S</w:t>
      </w:r>
      <w:r w:rsidR="00800DC6">
        <w:rPr>
          <w:lang w:val="de-DE"/>
        </w:rPr>
        <w:t>ysteme</w:t>
      </w:r>
      <w:r w:rsidR="00760FDD">
        <w:rPr>
          <w:lang w:val="de-DE"/>
        </w:rPr>
        <w:t xml:space="preserve"> </w:t>
      </w:r>
      <w:r w:rsidR="00FA4357">
        <w:rPr>
          <w:lang w:val="de-DE"/>
        </w:rPr>
        <w:t xml:space="preserve">entwickelt und </w:t>
      </w:r>
      <w:r w:rsidR="00760FDD">
        <w:rPr>
          <w:lang w:val="de-DE"/>
        </w:rPr>
        <w:t>betrieben werden sollen</w:t>
      </w:r>
      <w:r w:rsidR="00ED0728">
        <w:rPr>
          <w:lang w:val="de-DE"/>
        </w:rPr>
        <w:t>.</w:t>
      </w:r>
      <w:r w:rsidR="00DC3C2F">
        <w:rPr>
          <w:lang w:val="de-DE"/>
        </w:rPr>
        <w:t xml:space="preserve"> </w:t>
      </w:r>
      <w:r w:rsidR="00B81653">
        <w:rPr>
          <w:lang w:val="de-DE"/>
        </w:rPr>
        <w:t xml:space="preserve">Das </w:t>
      </w:r>
      <w:r w:rsidR="008452CA">
        <w:rPr>
          <w:lang w:val="de-DE"/>
        </w:rPr>
        <w:t>aufkommende Gebiet der MLOps</w:t>
      </w:r>
      <w:r w:rsidR="00022BBF">
        <w:rPr>
          <w:lang w:val="de-DE"/>
        </w:rPr>
        <w:t xml:space="preserve"> verfolgt das Ziel, Praktiken einzuführen, die d</w:t>
      </w:r>
      <w:r w:rsidR="004D3489">
        <w:rPr>
          <w:lang w:val="de-DE"/>
        </w:rPr>
        <w:t xml:space="preserve">as Arbeiten mit ML effizienter und wartbarer gestalten. </w:t>
      </w:r>
      <w:r w:rsidR="00D36DD8">
        <w:rPr>
          <w:lang w:val="de-DE"/>
        </w:rPr>
        <w:t xml:space="preserve">MLOps ist an die </w:t>
      </w:r>
      <w:r w:rsidR="00CC0B79">
        <w:rPr>
          <w:lang w:val="de-DE"/>
        </w:rPr>
        <w:t>Prinzipien</w:t>
      </w:r>
      <w:r w:rsidR="00D36DD8">
        <w:rPr>
          <w:lang w:val="de-DE"/>
        </w:rPr>
        <w:t xml:space="preserve"> des DevOps angelehnt</w:t>
      </w:r>
      <w:r w:rsidR="00CC0B79">
        <w:rPr>
          <w:lang w:val="de-DE"/>
        </w:rPr>
        <w:t xml:space="preserve">, welche auf die speziellen Bedürfnisse </w:t>
      </w:r>
      <w:r w:rsidR="00DE03E5">
        <w:rPr>
          <w:lang w:val="de-DE"/>
        </w:rPr>
        <w:t>des maschinellen Lernens angepasst sind.</w:t>
      </w:r>
      <w:r w:rsidR="00C440AA">
        <w:rPr>
          <w:lang w:val="de-DE"/>
        </w:rPr>
        <w:t xml:space="preserve"> </w:t>
      </w:r>
      <w:r w:rsidR="004F6F4B">
        <w:rPr>
          <w:lang w:val="de-DE"/>
        </w:rPr>
        <w:t xml:space="preserve">Dieses Forschungsprojekt widmet sich der Untersuchung des </w:t>
      </w:r>
      <w:r w:rsidR="00254233">
        <w:rPr>
          <w:lang w:val="de-DE"/>
        </w:rPr>
        <w:t xml:space="preserve">aktuellen Stand der Technik im </w:t>
      </w:r>
      <w:r w:rsidR="00067B6E">
        <w:rPr>
          <w:lang w:val="de-DE"/>
        </w:rPr>
        <w:t>Bereich der MLOps. Unter Verwendung der Design</w:t>
      </w:r>
      <w:r w:rsidR="00A957CC">
        <w:rPr>
          <w:lang w:val="de-DE"/>
        </w:rPr>
        <w:t>-</w:t>
      </w:r>
      <w:r w:rsidR="00067B6E">
        <w:rPr>
          <w:lang w:val="de-DE"/>
        </w:rPr>
        <w:t>Science</w:t>
      </w:r>
      <w:r w:rsidR="00A957CC">
        <w:rPr>
          <w:lang w:val="de-DE"/>
        </w:rPr>
        <w:t>-</w:t>
      </w:r>
      <w:r w:rsidR="00067B6E">
        <w:rPr>
          <w:lang w:val="de-DE"/>
        </w:rPr>
        <w:t>Research Methodik</w:t>
      </w:r>
      <w:r w:rsidR="008C3B45">
        <w:rPr>
          <w:lang w:val="de-DE"/>
        </w:rPr>
        <w:t xml:space="preserve">, soll </w:t>
      </w:r>
      <w:r w:rsidR="00FF4FD4">
        <w:rPr>
          <w:lang w:val="de-DE"/>
        </w:rPr>
        <w:t xml:space="preserve">unter Verwendung von TensorFlow Extended und Apache Airflow </w:t>
      </w:r>
      <w:r w:rsidR="008C3B45">
        <w:rPr>
          <w:lang w:val="de-DE"/>
        </w:rPr>
        <w:t>eine MLOps Pipeline entworfen und implementiert werden</w:t>
      </w:r>
      <w:r w:rsidR="00FF4FD4">
        <w:rPr>
          <w:lang w:val="de-DE"/>
        </w:rPr>
        <w:t>.</w:t>
      </w:r>
      <w:r w:rsidR="00085690">
        <w:rPr>
          <w:lang w:val="de-DE"/>
        </w:rPr>
        <w:t xml:space="preserve"> Das Ergebnis</w:t>
      </w:r>
      <w:r w:rsidR="0077150F">
        <w:rPr>
          <w:lang w:val="de-DE"/>
        </w:rPr>
        <w:t xml:space="preserve"> dieser Arbeit</w:t>
      </w:r>
      <w:r w:rsidR="00B23343">
        <w:rPr>
          <w:lang w:val="de-DE"/>
        </w:rPr>
        <w:t xml:space="preserve"> ist eine Machbarkeitsstudie</w:t>
      </w:r>
      <w:r w:rsidR="000D5100">
        <w:rPr>
          <w:lang w:val="de-DE"/>
        </w:rPr>
        <w:t xml:space="preserve"> einer </w:t>
      </w:r>
      <w:r w:rsidR="00BE7775">
        <w:rPr>
          <w:lang w:val="de-DE"/>
        </w:rPr>
        <w:t>Continuous Training Pipeline</w:t>
      </w:r>
      <w:r w:rsidR="00A9672E">
        <w:rPr>
          <w:lang w:val="de-DE"/>
        </w:rPr>
        <w:t xml:space="preserve"> </w:t>
      </w:r>
      <w:r w:rsidR="00E11DBC">
        <w:rPr>
          <w:lang w:val="de-DE"/>
        </w:rPr>
        <w:t>unter Einsatz eines</w:t>
      </w:r>
      <w:r w:rsidR="00302F7B">
        <w:rPr>
          <w:lang w:val="de-DE"/>
        </w:rPr>
        <w:t xml:space="preserve"> </w:t>
      </w:r>
      <w:r w:rsidR="004D5C4A">
        <w:rPr>
          <w:lang w:val="de-DE"/>
        </w:rPr>
        <w:t>modernen</w:t>
      </w:r>
      <w:r w:rsidR="00642677">
        <w:rPr>
          <w:lang w:val="de-DE"/>
        </w:rPr>
        <w:t xml:space="preserve"> Empfehlungsdienst</w:t>
      </w:r>
      <w:r w:rsidR="00A9672E">
        <w:rPr>
          <w:lang w:val="de-DE"/>
        </w:rPr>
        <w:t>e</w:t>
      </w:r>
      <w:r w:rsidR="00220BB8">
        <w:rPr>
          <w:lang w:val="de-DE"/>
        </w:rPr>
        <w:t>s.</w:t>
      </w:r>
      <w:r w:rsidR="002323AB">
        <w:rPr>
          <w:lang w:val="de-DE"/>
        </w:rPr>
        <w:t xml:space="preserve"> Diese Pipeline ist konzipiert, um Konzeptdrift </w:t>
      </w:r>
      <w:r w:rsidR="00850A95">
        <w:rPr>
          <w:lang w:val="de-DE"/>
        </w:rPr>
        <w:t>durch</w:t>
      </w:r>
      <w:r w:rsidR="00517990">
        <w:rPr>
          <w:lang w:val="de-DE"/>
        </w:rPr>
        <w:t xml:space="preserve"> </w:t>
      </w:r>
      <w:r w:rsidR="00DC535E">
        <w:rPr>
          <w:lang w:val="de-DE"/>
        </w:rPr>
        <w:t>Degradierung der Modell</w:t>
      </w:r>
      <w:r w:rsidR="00850A95">
        <w:rPr>
          <w:lang w:val="de-DE"/>
        </w:rPr>
        <w:t xml:space="preserve">leistung </w:t>
      </w:r>
      <w:r w:rsidR="005A0BEC">
        <w:rPr>
          <w:lang w:val="de-DE"/>
        </w:rPr>
        <w:t>automatisch zu erkennen und ein</w:t>
      </w:r>
      <w:r w:rsidR="00C440AA">
        <w:rPr>
          <w:lang w:val="de-DE"/>
        </w:rPr>
        <w:t xml:space="preserve"> erneutes</w:t>
      </w:r>
      <w:r w:rsidR="005A0BEC">
        <w:rPr>
          <w:lang w:val="de-DE"/>
        </w:rPr>
        <w:t xml:space="preserve"> </w:t>
      </w:r>
      <w:r w:rsidR="005C2B01">
        <w:rPr>
          <w:lang w:val="de-DE"/>
        </w:rPr>
        <w:t>Modelltraining anzustoßen.</w:t>
      </w:r>
    </w:p>
    <w:p w14:paraId="4AEB0A78" w14:textId="4F6A6A0D" w:rsidR="00284FA6" w:rsidRPr="00D033EC" w:rsidRDefault="00284FA6">
      <w:pPr>
        <w:rPr>
          <w:lang w:val="de-DE"/>
        </w:rPr>
      </w:pPr>
      <w:r w:rsidRPr="00D033EC">
        <w:rPr>
          <w:b/>
          <w:lang w:val="de-DE"/>
        </w:rPr>
        <w:t>Schlagwörter</w:t>
      </w:r>
      <w:r w:rsidRPr="00D033EC">
        <w:rPr>
          <w:lang w:val="de-DE"/>
        </w:rPr>
        <w:t xml:space="preserve">: </w:t>
      </w:r>
      <w:r w:rsidR="000C7CBD" w:rsidRPr="00D033EC">
        <w:rPr>
          <w:lang w:val="de-DE"/>
        </w:rPr>
        <w:t>Pipeline,</w:t>
      </w:r>
      <w:r w:rsidR="00A104EB" w:rsidRPr="00D033EC">
        <w:rPr>
          <w:lang w:val="de-DE"/>
        </w:rPr>
        <w:t xml:space="preserve"> </w:t>
      </w:r>
      <w:r w:rsidR="009B7DC3">
        <w:rPr>
          <w:lang w:val="de-DE"/>
        </w:rPr>
        <w:t xml:space="preserve">MLOps, </w:t>
      </w:r>
      <w:r w:rsidR="00E10019">
        <w:rPr>
          <w:lang w:val="de-DE"/>
        </w:rPr>
        <w:t xml:space="preserve">Kontinuierliches Lernen, </w:t>
      </w:r>
      <w:r w:rsidR="00885BEB">
        <w:rPr>
          <w:lang w:val="de-DE"/>
        </w:rPr>
        <w:t xml:space="preserve">Konzeptdrift, </w:t>
      </w:r>
      <w:r w:rsidR="00A104EB" w:rsidRPr="00D033EC">
        <w:rPr>
          <w:lang w:val="de-DE"/>
        </w:rPr>
        <w:t>Empfehlungsdienst</w:t>
      </w:r>
      <w:r w:rsidRPr="00D033EC">
        <w:rPr>
          <w:lang w:val="de-DE"/>
        </w:rPr>
        <w:t xml:space="preserve">, </w:t>
      </w:r>
      <w:r w:rsidR="00D51BA7" w:rsidRPr="00D033EC">
        <w:rPr>
          <w:lang w:val="de-DE"/>
        </w:rPr>
        <w:t>Maschinelles Lernen</w:t>
      </w:r>
      <w:r w:rsidR="00A104EB" w:rsidRPr="00D033EC">
        <w:rPr>
          <w:lang w:val="de-DE"/>
        </w:rPr>
        <w:t xml:space="preserve"> </w:t>
      </w:r>
    </w:p>
    <w:p w14:paraId="4AEB0A79" w14:textId="687A1BEE" w:rsidR="00284FA6" w:rsidRDefault="00284FA6" w:rsidP="00D2494B">
      <w:pPr>
        <w:pStyle w:val="berschrift1"/>
        <w:pageBreakBefore w:val="0"/>
        <w:numPr>
          <w:ilvl w:val="0"/>
          <w:numId w:val="0"/>
        </w:numPr>
        <w:spacing w:before="640"/>
        <w:rPr>
          <w:lang w:val="en-GB"/>
        </w:rPr>
      </w:pPr>
      <w:bookmarkStart w:id="3" w:name="_Ref491691319"/>
      <w:bookmarkStart w:id="4" w:name="_Toc110725771"/>
      <w:r>
        <w:rPr>
          <w:lang w:val="en-GB"/>
        </w:rPr>
        <w:t>Abstract</w:t>
      </w:r>
      <w:bookmarkEnd w:id="3"/>
      <w:bookmarkEnd w:id="4"/>
      <w:r>
        <w:rPr>
          <w:lang w:val="en-GB"/>
        </w:rPr>
        <w:t xml:space="preserve"> </w:t>
      </w:r>
    </w:p>
    <w:p w14:paraId="67E1F11D" w14:textId="2E4115F6" w:rsidR="00A77EEB" w:rsidRDefault="00FB1349">
      <w:pPr>
        <w:rPr>
          <w:lang w:val="en-GB"/>
        </w:rPr>
      </w:pPr>
      <w:r>
        <w:rPr>
          <w:lang w:val="en-GB"/>
        </w:rPr>
        <w:t>With</w:t>
      </w:r>
      <w:r w:rsidR="00571EB8">
        <w:rPr>
          <w:lang w:val="en-GB"/>
        </w:rPr>
        <w:t xml:space="preserve"> the increase</w:t>
      </w:r>
      <w:r>
        <w:rPr>
          <w:lang w:val="en-GB"/>
        </w:rPr>
        <w:t xml:space="preserve"> of </w:t>
      </w:r>
      <w:r w:rsidR="00571EB8">
        <w:rPr>
          <w:lang w:val="en-GB"/>
        </w:rPr>
        <w:t>machine learning</w:t>
      </w:r>
      <w:r>
        <w:rPr>
          <w:lang w:val="en-GB"/>
        </w:rPr>
        <w:t xml:space="preserve"> </w:t>
      </w:r>
      <w:r w:rsidR="008F752E">
        <w:rPr>
          <w:lang w:val="en-GB"/>
        </w:rPr>
        <w:t xml:space="preserve">(ML) </w:t>
      </w:r>
      <w:r w:rsidR="004C3310">
        <w:rPr>
          <w:lang w:val="en-GB"/>
        </w:rPr>
        <w:t xml:space="preserve">adoption </w:t>
      </w:r>
      <w:r>
        <w:rPr>
          <w:lang w:val="en-GB"/>
        </w:rPr>
        <w:t>i</w:t>
      </w:r>
      <w:r w:rsidR="00AA2E46">
        <w:rPr>
          <w:lang w:val="en-GB"/>
        </w:rPr>
        <w:t xml:space="preserve">n the enterprise sector, comes a unique set of </w:t>
      </w:r>
      <w:r w:rsidR="00207134">
        <w:rPr>
          <w:lang w:val="en-GB"/>
        </w:rPr>
        <w:t xml:space="preserve">challenges that </w:t>
      </w:r>
      <w:r w:rsidR="00DA3834">
        <w:rPr>
          <w:lang w:val="en-GB"/>
        </w:rPr>
        <w:t xml:space="preserve">companies </w:t>
      </w:r>
      <w:r w:rsidR="00197697">
        <w:rPr>
          <w:lang w:val="en-GB"/>
        </w:rPr>
        <w:t xml:space="preserve">have to </w:t>
      </w:r>
      <w:r w:rsidR="00DA3834">
        <w:rPr>
          <w:lang w:val="en-GB"/>
        </w:rPr>
        <w:t>face</w:t>
      </w:r>
      <w:r w:rsidR="00571EB8">
        <w:rPr>
          <w:lang w:val="en-GB"/>
        </w:rPr>
        <w:t>.</w:t>
      </w:r>
      <w:r w:rsidR="00197697">
        <w:rPr>
          <w:lang w:val="en-GB"/>
        </w:rPr>
        <w:t xml:space="preserve"> </w:t>
      </w:r>
      <w:r w:rsidR="00DF729B">
        <w:rPr>
          <w:lang w:val="en-GB"/>
        </w:rPr>
        <w:t>M</w:t>
      </w:r>
      <w:r w:rsidR="005A1EE9">
        <w:rPr>
          <w:lang w:val="en-GB"/>
        </w:rPr>
        <w:t xml:space="preserve">achine </w:t>
      </w:r>
      <w:r w:rsidR="008F752E">
        <w:rPr>
          <w:lang w:val="en-GB"/>
        </w:rPr>
        <w:t>l</w:t>
      </w:r>
      <w:r w:rsidR="005A1EE9">
        <w:rPr>
          <w:lang w:val="en-GB"/>
        </w:rPr>
        <w:t xml:space="preserve">earning </w:t>
      </w:r>
      <w:r w:rsidR="002E1373">
        <w:rPr>
          <w:lang w:val="en-GB"/>
        </w:rPr>
        <w:t xml:space="preserve">systems </w:t>
      </w:r>
      <w:r w:rsidR="005A1EE9">
        <w:rPr>
          <w:lang w:val="en-GB"/>
        </w:rPr>
        <w:t>in</w:t>
      </w:r>
      <w:r w:rsidR="00E40DCC">
        <w:rPr>
          <w:lang w:val="en-GB"/>
        </w:rPr>
        <w:t xml:space="preserve"> </w:t>
      </w:r>
      <w:r w:rsidR="005A1EE9">
        <w:rPr>
          <w:lang w:val="en-GB"/>
        </w:rPr>
        <w:t>productive environment</w:t>
      </w:r>
      <w:r w:rsidR="00EB48A5">
        <w:rPr>
          <w:lang w:val="en-GB"/>
        </w:rPr>
        <w:t>s</w:t>
      </w:r>
      <w:r w:rsidR="005A1EE9">
        <w:rPr>
          <w:lang w:val="en-GB"/>
        </w:rPr>
        <w:t xml:space="preserve"> are subjected to </w:t>
      </w:r>
      <w:r w:rsidR="00933D6B">
        <w:rPr>
          <w:lang w:val="en-GB"/>
        </w:rPr>
        <w:t xml:space="preserve">unpredictable </w:t>
      </w:r>
      <w:r w:rsidR="00E33F01">
        <w:rPr>
          <w:lang w:val="en-GB"/>
        </w:rPr>
        <w:t>changes in the data</w:t>
      </w:r>
      <w:r w:rsidR="002E1373">
        <w:rPr>
          <w:lang w:val="en-GB"/>
        </w:rPr>
        <w:t xml:space="preserve"> and</w:t>
      </w:r>
      <w:r w:rsidR="00413196">
        <w:rPr>
          <w:lang w:val="en-GB"/>
        </w:rPr>
        <w:t xml:space="preserve"> </w:t>
      </w:r>
      <w:r w:rsidR="00E51708">
        <w:rPr>
          <w:lang w:val="en-GB"/>
        </w:rPr>
        <w:t xml:space="preserve">need to conform to </w:t>
      </w:r>
      <w:r w:rsidR="004F7002">
        <w:rPr>
          <w:lang w:val="en-GB"/>
        </w:rPr>
        <w:t xml:space="preserve">the </w:t>
      </w:r>
      <w:r w:rsidR="00413196">
        <w:rPr>
          <w:lang w:val="en-GB"/>
        </w:rPr>
        <w:t>iterative</w:t>
      </w:r>
      <w:r w:rsidR="003F6EF8">
        <w:rPr>
          <w:lang w:val="en-GB"/>
        </w:rPr>
        <w:t xml:space="preserve"> cycles</w:t>
      </w:r>
      <w:r w:rsidR="00DF7E82">
        <w:rPr>
          <w:lang w:val="en-GB"/>
        </w:rPr>
        <w:t xml:space="preserve"> of agile software development</w:t>
      </w:r>
      <w:r w:rsidR="00E33F01">
        <w:rPr>
          <w:lang w:val="en-GB"/>
        </w:rPr>
        <w:t xml:space="preserve">. </w:t>
      </w:r>
      <w:r w:rsidR="003B0BD0">
        <w:rPr>
          <w:lang w:val="en-GB"/>
        </w:rPr>
        <w:t>In order to meet these requirements</w:t>
      </w:r>
      <w:r w:rsidR="00E05947">
        <w:rPr>
          <w:lang w:val="en-GB"/>
        </w:rPr>
        <w:t xml:space="preserve">, a </w:t>
      </w:r>
      <w:r w:rsidR="00BC5E8A">
        <w:rPr>
          <w:lang w:val="en-GB"/>
        </w:rPr>
        <w:t>paradigm</w:t>
      </w:r>
      <w:r w:rsidR="00062E20">
        <w:rPr>
          <w:lang w:val="en-GB"/>
        </w:rPr>
        <w:t xml:space="preserve"> </w:t>
      </w:r>
      <w:r w:rsidR="00E05947">
        <w:rPr>
          <w:lang w:val="en-GB"/>
        </w:rPr>
        <w:t xml:space="preserve">shift in the </w:t>
      </w:r>
      <w:r w:rsidR="00692E42">
        <w:rPr>
          <w:lang w:val="en-GB"/>
        </w:rPr>
        <w:t xml:space="preserve">development and </w:t>
      </w:r>
      <w:r w:rsidR="008F752E">
        <w:rPr>
          <w:lang w:val="en-GB"/>
        </w:rPr>
        <w:t>operation of ML</w:t>
      </w:r>
      <w:r w:rsidR="00BE5280">
        <w:rPr>
          <w:lang w:val="en-GB"/>
        </w:rPr>
        <w:t xml:space="preserve"> systems is needed. </w:t>
      </w:r>
      <w:r w:rsidR="00BC2728">
        <w:rPr>
          <w:lang w:val="en-GB"/>
        </w:rPr>
        <w:t>The emergent field of MLOps</w:t>
      </w:r>
      <w:r w:rsidR="00E21E04">
        <w:rPr>
          <w:lang w:val="en-GB"/>
        </w:rPr>
        <w:t xml:space="preserve"> sets out to</w:t>
      </w:r>
      <w:r w:rsidR="00BC2728">
        <w:rPr>
          <w:lang w:val="en-GB"/>
        </w:rPr>
        <w:t xml:space="preserve"> introduce</w:t>
      </w:r>
      <w:r w:rsidR="00E21E04">
        <w:rPr>
          <w:lang w:val="en-GB"/>
        </w:rPr>
        <w:t xml:space="preserve"> </w:t>
      </w:r>
      <w:r w:rsidR="00BC2728">
        <w:rPr>
          <w:lang w:val="en-GB"/>
        </w:rPr>
        <w:t>practices</w:t>
      </w:r>
      <w:r w:rsidR="00106308">
        <w:rPr>
          <w:lang w:val="en-GB"/>
        </w:rPr>
        <w:t xml:space="preserve"> to </w:t>
      </w:r>
      <w:r w:rsidR="004E0731">
        <w:rPr>
          <w:lang w:val="en-GB"/>
        </w:rPr>
        <w:t xml:space="preserve">make ML </w:t>
      </w:r>
      <w:r w:rsidR="000E64AD">
        <w:rPr>
          <w:lang w:val="en-GB"/>
        </w:rPr>
        <w:t xml:space="preserve">operations </w:t>
      </w:r>
      <w:r w:rsidR="00A7702B">
        <w:rPr>
          <w:lang w:val="en-GB"/>
        </w:rPr>
        <w:t>more efficient and maintainable.</w:t>
      </w:r>
      <w:r w:rsidR="00285E69">
        <w:rPr>
          <w:lang w:val="en-GB"/>
        </w:rPr>
        <w:t xml:space="preserve"> ML</w:t>
      </w:r>
      <w:r w:rsidR="00B63704">
        <w:rPr>
          <w:lang w:val="en-GB"/>
        </w:rPr>
        <w:t>Ops takes inspiration from</w:t>
      </w:r>
      <w:r w:rsidR="00CC0B79">
        <w:rPr>
          <w:lang w:val="en-GB"/>
        </w:rPr>
        <w:t xml:space="preserve"> principles</w:t>
      </w:r>
      <w:r w:rsidR="00B63704">
        <w:rPr>
          <w:lang w:val="en-GB"/>
        </w:rPr>
        <w:t xml:space="preserve"> </w:t>
      </w:r>
      <w:r w:rsidR="0045239C">
        <w:rPr>
          <w:lang w:val="en-GB"/>
        </w:rPr>
        <w:t xml:space="preserve">of </w:t>
      </w:r>
      <w:r w:rsidR="00B63704">
        <w:rPr>
          <w:lang w:val="en-GB"/>
        </w:rPr>
        <w:t>DevOps and adapts them to the specific needs of ML.</w:t>
      </w:r>
      <w:r w:rsidR="00C440AA">
        <w:rPr>
          <w:lang w:val="en-GB"/>
        </w:rPr>
        <w:t xml:space="preserve"> </w:t>
      </w:r>
      <w:r w:rsidR="006C3949">
        <w:rPr>
          <w:lang w:val="en-GB"/>
        </w:rPr>
        <w:t xml:space="preserve">This </w:t>
      </w:r>
      <w:r w:rsidR="007F6CBB">
        <w:rPr>
          <w:lang w:val="en-GB"/>
        </w:rPr>
        <w:t xml:space="preserve">research </w:t>
      </w:r>
      <w:r w:rsidR="006C3949">
        <w:rPr>
          <w:lang w:val="en-GB"/>
        </w:rPr>
        <w:t xml:space="preserve">project </w:t>
      </w:r>
      <w:r w:rsidR="00F22A88">
        <w:rPr>
          <w:lang w:val="en-GB"/>
        </w:rPr>
        <w:t xml:space="preserve">serves as a study of the current state-of-the-art </w:t>
      </w:r>
      <w:r w:rsidR="00CE003E">
        <w:rPr>
          <w:lang w:val="en-GB"/>
        </w:rPr>
        <w:t>(SotA</w:t>
      </w:r>
      <w:r w:rsidR="004413EC">
        <w:rPr>
          <w:lang w:val="en-GB"/>
        </w:rPr>
        <w:t>)</w:t>
      </w:r>
      <w:r w:rsidR="00CE003E">
        <w:rPr>
          <w:lang w:val="en-GB"/>
        </w:rPr>
        <w:t xml:space="preserve"> </w:t>
      </w:r>
      <w:r w:rsidR="00167871">
        <w:rPr>
          <w:lang w:val="en-GB"/>
        </w:rPr>
        <w:t>for MLOps.</w:t>
      </w:r>
      <w:r w:rsidR="00E53E0E">
        <w:rPr>
          <w:lang w:val="en-GB"/>
        </w:rPr>
        <w:t xml:space="preserve"> Using the </w:t>
      </w:r>
      <w:r w:rsidR="00E64B0D">
        <w:rPr>
          <w:lang w:val="en-GB"/>
        </w:rPr>
        <w:t xml:space="preserve">Design Science Research </w:t>
      </w:r>
      <w:r w:rsidR="004413EC">
        <w:rPr>
          <w:lang w:val="en-GB"/>
        </w:rPr>
        <w:t>m</w:t>
      </w:r>
      <w:r w:rsidR="00E64B0D">
        <w:rPr>
          <w:lang w:val="en-GB"/>
        </w:rPr>
        <w:t>ethodology, a</w:t>
      </w:r>
      <w:r w:rsidR="00365E17">
        <w:rPr>
          <w:lang w:val="en-GB"/>
        </w:rPr>
        <w:t>n</w:t>
      </w:r>
      <w:r w:rsidR="00E64B0D">
        <w:rPr>
          <w:lang w:val="en-GB"/>
        </w:rPr>
        <w:t xml:space="preserve"> </w:t>
      </w:r>
      <w:r w:rsidR="00365E17">
        <w:rPr>
          <w:lang w:val="en-GB"/>
        </w:rPr>
        <w:t xml:space="preserve">MLOps </w:t>
      </w:r>
      <w:r w:rsidR="00E64B0D">
        <w:rPr>
          <w:lang w:val="en-GB"/>
        </w:rPr>
        <w:t>pipeline is designed and implemented</w:t>
      </w:r>
      <w:r w:rsidR="00913341">
        <w:rPr>
          <w:lang w:val="en-GB"/>
        </w:rPr>
        <w:t xml:space="preserve"> with TensorFlow Extended and Apache Airflow</w:t>
      </w:r>
      <w:r w:rsidR="00E64B0D">
        <w:rPr>
          <w:lang w:val="en-GB"/>
        </w:rPr>
        <w:t xml:space="preserve">. The result </w:t>
      </w:r>
      <w:r w:rsidR="009944F3">
        <w:rPr>
          <w:lang w:val="en-GB"/>
        </w:rPr>
        <w:t xml:space="preserve">of this </w:t>
      </w:r>
      <w:r w:rsidR="004D13CD">
        <w:rPr>
          <w:lang w:val="en-GB"/>
        </w:rPr>
        <w:t>thesis</w:t>
      </w:r>
      <w:r w:rsidR="009944F3">
        <w:rPr>
          <w:lang w:val="en-GB"/>
        </w:rPr>
        <w:t xml:space="preserve"> is a proof of concept </w:t>
      </w:r>
      <w:r w:rsidR="00365E17">
        <w:rPr>
          <w:lang w:val="en-GB"/>
        </w:rPr>
        <w:t xml:space="preserve">of a </w:t>
      </w:r>
      <w:r w:rsidR="00731EBE">
        <w:rPr>
          <w:lang w:val="en-GB"/>
        </w:rPr>
        <w:t>continuous training pipeline</w:t>
      </w:r>
      <w:r w:rsidR="004327C5">
        <w:rPr>
          <w:lang w:val="en-GB"/>
        </w:rPr>
        <w:t xml:space="preserve"> for a SotA </w:t>
      </w:r>
      <w:r w:rsidR="000339EB">
        <w:rPr>
          <w:lang w:val="en-GB"/>
        </w:rPr>
        <w:t>r</w:t>
      </w:r>
      <w:r w:rsidR="004327C5">
        <w:rPr>
          <w:lang w:val="en-GB"/>
        </w:rPr>
        <w:t>ecommend</w:t>
      </w:r>
      <w:r w:rsidR="00BC26E1">
        <w:rPr>
          <w:lang w:val="en-GB"/>
        </w:rPr>
        <w:t>ation</w:t>
      </w:r>
      <w:r w:rsidR="004327C5">
        <w:rPr>
          <w:lang w:val="en-GB"/>
        </w:rPr>
        <w:t xml:space="preserve"> </w:t>
      </w:r>
      <w:r w:rsidR="000339EB">
        <w:rPr>
          <w:lang w:val="en-GB"/>
        </w:rPr>
        <w:t>s</w:t>
      </w:r>
      <w:r w:rsidR="004327C5">
        <w:rPr>
          <w:lang w:val="en-GB"/>
        </w:rPr>
        <w:t xml:space="preserve">ystem. </w:t>
      </w:r>
      <w:r w:rsidR="008255FE">
        <w:rPr>
          <w:lang w:val="en-GB"/>
        </w:rPr>
        <w:t>Th</w:t>
      </w:r>
      <w:r w:rsidR="009A189C">
        <w:rPr>
          <w:lang w:val="en-GB"/>
        </w:rPr>
        <w:t>is</w:t>
      </w:r>
      <w:r w:rsidR="008255FE">
        <w:rPr>
          <w:lang w:val="en-GB"/>
        </w:rPr>
        <w:t xml:space="preserve"> pipeline </w:t>
      </w:r>
      <w:r w:rsidR="00EA4DA8">
        <w:rPr>
          <w:lang w:val="en-GB"/>
        </w:rPr>
        <w:t>is designed to</w:t>
      </w:r>
      <w:r w:rsidR="007E7FED">
        <w:rPr>
          <w:lang w:val="en-GB"/>
        </w:rPr>
        <w:t xml:space="preserve"> </w:t>
      </w:r>
      <w:r w:rsidR="00877161">
        <w:rPr>
          <w:lang w:val="en-GB"/>
        </w:rPr>
        <w:t>automatically relearn</w:t>
      </w:r>
      <w:r w:rsidR="000D7C03">
        <w:rPr>
          <w:lang w:val="en-GB"/>
        </w:rPr>
        <w:t xml:space="preserve"> </w:t>
      </w:r>
      <w:r w:rsidR="009D66BC">
        <w:rPr>
          <w:lang w:val="en-GB"/>
        </w:rPr>
        <w:t>the recommender system</w:t>
      </w:r>
      <w:r w:rsidR="000D7C03">
        <w:rPr>
          <w:lang w:val="en-GB"/>
        </w:rPr>
        <w:t xml:space="preserve"> upon detecting concept drift through degrad</w:t>
      </w:r>
      <w:r w:rsidR="00EA4DA8">
        <w:rPr>
          <w:lang w:val="en-GB"/>
        </w:rPr>
        <w:t>ation of</w:t>
      </w:r>
      <w:r w:rsidR="000D7C03">
        <w:rPr>
          <w:lang w:val="en-GB"/>
        </w:rPr>
        <w:t xml:space="preserve"> model </w:t>
      </w:r>
      <w:r w:rsidR="00EC0367">
        <w:rPr>
          <w:lang w:val="en-GB"/>
        </w:rPr>
        <w:t>performance.</w:t>
      </w:r>
    </w:p>
    <w:p w14:paraId="4AEB0A7B" w14:textId="04F7709A" w:rsidR="00284FA6" w:rsidRDefault="00284FA6">
      <w:pPr>
        <w:rPr>
          <w:lang w:val="en-GB"/>
        </w:rPr>
      </w:pPr>
      <w:r>
        <w:rPr>
          <w:b/>
          <w:lang w:val="en-GB"/>
        </w:rPr>
        <w:t>Keywords:</w:t>
      </w:r>
      <w:r>
        <w:rPr>
          <w:lang w:val="en-GB"/>
        </w:rPr>
        <w:t xml:space="preserve"> </w:t>
      </w:r>
      <w:r w:rsidR="00D033EC">
        <w:rPr>
          <w:lang w:val="en-GB"/>
        </w:rPr>
        <w:t>Pipeline, MLOps</w:t>
      </w:r>
      <w:r w:rsidR="009B7DC3">
        <w:rPr>
          <w:lang w:val="en-GB"/>
        </w:rPr>
        <w:t xml:space="preserve">, </w:t>
      </w:r>
      <w:r w:rsidR="00ED032D">
        <w:rPr>
          <w:lang w:val="en-GB"/>
        </w:rPr>
        <w:t xml:space="preserve">Continuous Training, </w:t>
      </w:r>
      <w:r w:rsidR="009B7DC3">
        <w:rPr>
          <w:lang w:val="en-GB"/>
        </w:rPr>
        <w:t>Concept Drift</w:t>
      </w:r>
      <w:r w:rsidR="00BD282A">
        <w:rPr>
          <w:lang w:val="en-GB"/>
        </w:rPr>
        <w:t xml:space="preserve">, Recommender System, </w:t>
      </w:r>
      <w:r w:rsidR="00232C25">
        <w:rPr>
          <w:lang w:val="en-GB"/>
        </w:rPr>
        <w:t>Machine Learning</w:t>
      </w:r>
    </w:p>
    <w:p w14:paraId="4AEB0A7C" w14:textId="38895ADF" w:rsidR="00284FA6" w:rsidRPr="00721A18" w:rsidRDefault="00951F33">
      <w:pPr>
        <w:pStyle w:val="berschrift1"/>
        <w:numPr>
          <w:ilvl w:val="0"/>
          <w:numId w:val="0"/>
        </w:numPr>
      </w:pPr>
      <w:bookmarkStart w:id="5" w:name="_Toc110725772"/>
      <w:r w:rsidRPr="00721A18">
        <w:lastRenderedPageBreak/>
        <w:t>Table of Contents</w:t>
      </w:r>
      <w:bookmarkEnd w:id="5"/>
    </w:p>
    <w:p w14:paraId="02853803" w14:textId="283A4AA8" w:rsidR="003B5EDF" w:rsidRDefault="006D194E">
      <w:pPr>
        <w:pStyle w:val="Verzeichnis1"/>
        <w:rPr>
          <w:rFonts w:asciiTheme="minorHAnsi" w:eastAsiaTheme="minorEastAsia" w:hAnsiTheme="minorHAnsi" w:cstheme="minorBidi"/>
          <w:b w:val="0"/>
          <w:szCs w:val="22"/>
          <w:lang w:eastAsia="en-US"/>
        </w:rPr>
      </w:pPr>
      <w:r>
        <w:rPr>
          <w:rFonts w:ascii="Times New Roman" w:hAnsi="Times New Roman"/>
        </w:rPr>
        <w:fldChar w:fldCharType="begin"/>
      </w:r>
      <w:r>
        <w:rPr>
          <w:rFonts w:ascii="Times New Roman" w:hAnsi="Times New Roman"/>
        </w:rPr>
        <w:instrText xml:space="preserve"> TOC \o "1-3" </w:instrText>
      </w:r>
      <w:r>
        <w:rPr>
          <w:rFonts w:ascii="Times New Roman" w:hAnsi="Times New Roman"/>
        </w:rPr>
        <w:fldChar w:fldCharType="separate"/>
      </w:r>
      <w:r w:rsidR="003B5EDF" w:rsidRPr="004A44E7">
        <w:rPr>
          <w:lang w:val="de-DE"/>
        </w:rPr>
        <w:t>Ehrenwörtliche Erklärung</w:t>
      </w:r>
      <w:r w:rsidR="003B5EDF">
        <w:tab/>
      </w:r>
      <w:r w:rsidR="003B5EDF">
        <w:fldChar w:fldCharType="begin"/>
      </w:r>
      <w:r w:rsidR="003B5EDF">
        <w:instrText xml:space="preserve"> PAGEREF _Toc110725769 \h </w:instrText>
      </w:r>
      <w:r w:rsidR="003B5EDF">
        <w:fldChar w:fldCharType="separate"/>
      </w:r>
      <w:r w:rsidR="003B5EDF">
        <w:t>2</w:t>
      </w:r>
      <w:r w:rsidR="003B5EDF">
        <w:fldChar w:fldCharType="end"/>
      </w:r>
    </w:p>
    <w:p w14:paraId="4BC26D2F" w14:textId="5B276798" w:rsidR="003B5EDF" w:rsidRDefault="003B5EDF">
      <w:pPr>
        <w:pStyle w:val="Verzeichnis1"/>
        <w:rPr>
          <w:rFonts w:asciiTheme="minorHAnsi" w:eastAsiaTheme="minorEastAsia" w:hAnsiTheme="minorHAnsi" w:cstheme="minorBidi"/>
          <w:b w:val="0"/>
          <w:szCs w:val="22"/>
          <w:lang w:eastAsia="en-US"/>
        </w:rPr>
      </w:pPr>
      <w:r w:rsidRPr="004A44E7">
        <w:rPr>
          <w:lang w:val="de-DE"/>
        </w:rPr>
        <w:t>Kurzfassung</w:t>
      </w:r>
      <w:r>
        <w:tab/>
      </w:r>
      <w:r>
        <w:fldChar w:fldCharType="begin"/>
      </w:r>
      <w:r>
        <w:instrText xml:space="preserve"> PAGEREF _Toc110725770 \h </w:instrText>
      </w:r>
      <w:r>
        <w:fldChar w:fldCharType="separate"/>
      </w:r>
      <w:r>
        <w:t>3</w:t>
      </w:r>
      <w:r>
        <w:fldChar w:fldCharType="end"/>
      </w:r>
    </w:p>
    <w:p w14:paraId="7CE3705A" w14:textId="44DC099A" w:rsidR="003B5EDF" w:rsidRDefault="003B5EDF">
      <w:pPr>
        <w:pStyle w:val="Verzeichnis1"/>
        <w:rPr>
          <w:rFonts w:asciiTheme="minorHAnsi" w:eastAsiaTheme="minorEastAsia" w:hAnsiTheme="minorHAnsi" w:cstheme="minorBidi"/>
          <w:b w:val="0"/>
          <w:szCs w:val="22"/>
          <w:lang w:eastAsia="en-US"/>
        </w:rPr>
      </w:pPr>
      <w:r w:rsidRPr="004A44E7">
        <w:rPr>
          <w:lang w:val="en-GB"/>
        </w:rPr>
        <w:t>Abstract</w:t>
      </w:r>
      <w:r>
        <w:tab/>
      </w:r>
      <w:r>
        <w:fldChar w:fldCharType="begin"/>
      </w:r>
      <w:r>
        <w:instrText xml:space="preserve"> PAGEREF _Toc110725771 \h </w:instrText>
      </w:r>
      <w:r>
        <w:fldChar w:fldCharType="separate"/>
      </w:r>
      <w:r>
        <w:t>3</w:t>
      </w:r>
      <w:r>
        <w:fldChar w:fldCharType="end"/>
      </w:r>
    </w:p>
    <w:p w14:paraId="3C5A1A17" w14:textId="475D1655" w:rsidR="003B5EDF" w:rsidRDefault="003B5EDF">
      <w:pPr>
        <w:pStyle w:val="Verzeichnis1"/>
        <w:rPr>
          <w:rFonts w:asciiTheme="minorHAnsi" w:eastAsiaTheme="minorEastAsia" w:hAnsiTheme="minorHAnsi" w:cstheme="minorBidi"/>
          <w:b w:val="0"/>
          <w:szCs w:val="22"/>
          <w:lang w:eastAsia="en-US"/>
        </w:rPr>
      </w:pPr>
      <w:r>
        <w:t>Table of Contents</w:t>
      </w:r>
      <w:r>
        <w:tab/>
      </w:r>
      <w:r>
        <w:fldChar w:fldCharType="begin"/>
      </w:r>
      <w:r>
        <w:instrText xml:space="preserve"> PAGEREF _Toc110725772 \h </w:instrText>
      </w:r>
      <w:r>
        <w:fldChar w:fldCharType="separate"/>
      </w:r>
      <w:r>
        <w:t>4</w:t>
      </w:r>
      <w:r>
        <w:fldChar w:fldCharType="end"/>
      </w:r>
    </w:p>
    <w:p w14:paraId="67A7C5AF" w14:textId="113C6381" w:rsidR="003B5EDF" w:rsidRDefault="003B5EDF">
      <w:pPr>
        <w:pStyle w:val="Verzeichnis1"/>
        <w:rPr>
          <w:rFonts w:asciiTheme="minorHAnsi" w:eastAsiaTheme="minorEastAsia" w:hAnsiTheme="minorHAnsi" w:cstheme="minorBidi"/>
          <w:b w:val="0"/>
          <w:szCs w:val="22"/>
          <w:lang w:eastAsia="en-US"/>
        </w:rPr>
      </w:pPr>
      <w:r>
        <w:t>Table of Figures</w:t>
      </w:r>
      <w:r>
        <w:tab/>
      </w:r>
      <w:r>
        <w:fldChar w:fldCharType="begin"/>
      </w:r>
      <w:r>
        <w:instrText xml:space="preserve"> PAGEREF _Toc110725773 \h </w:instrText>
      </w:r>
      <w:r>
        <w:fldChar w:fldCharType="separate"/>
      </w:r>
      <w:r>
        <w:t>6</w:t>
      </w:r>
      <w:r>
        <w:fldChar w:fldCharType="end"/>
      </w:r>
    </w:p>
    <w:p w14:paraId="2A57C8E8" w14:textId="51FCB2D1" w:rsidR="003B5EDF" w:rsidRDefault="003B5EDF">
      <w:pPr>
        <w:pStyle w:val="Verzeichnis1"/>
        <w:rPr>
          <w:rFonts w:asciiTheme="minorHAnsi" w:eastAsiaTheme="minorEastAsia" w:hAnsiTheme="minorHAnsi" w:cstheme="minorBidi"/>
          <w:b w:val="0"/>
          <w:szCs w:val="22"/>
          <w:lang w:eastAsia="en-US"/>
        </w:rPr>
      </w:pPr>
      <w:r>
        <w:t>List of Tables</w:t>
      </w:r>
      <w:r>
        <w:tab/>
      </w:r>
      <w:r>
        <w:fldChar w:fldCharType="begin"/>
      </w:r>
      <w:r>
        <w:instrText xml:space="preserve"> PAGEREF _Toc110725774 \h </w:instrText>
      </w:r>
      <w:r>
        <w:fldChar w:fldCharType="separate"/>
      </w:r>
      <w:r>
        <w:t>7</w:t>
      </w:r>
      <w:r>
        <w:fldChar w:fldCharType="end"/>
      </w:r>
    </w:p>
    <w:p w14:paraId="04C32934" w14:textId="26D898DB" w:rsidR="003B5EDF" w:rsidRDefault="003B5EDF">
      <w:pPr>
        <w:pStyle w:val="Verzeichnis1"/>
        <w:rPr>
          <w:rFonts w:asciiTheme="minorHAnsi" w:eastAsiaTheme="minorEastAsia" w:hAnsiTheme="minorHAnsi" w:cstheme="minorBidi"/>
          <w:b w:val="0"/>
          <w:szCs w:val="22"/>
          <w:lang w:eastAsia="en-US"/>
        </w:rPr>
      </w:pPr>
      <w:r>
        <w:t>List of Abbreviations</w:t>
      </w:r>
      <w:r>
        <w:tab/>
      </w:r>
      <w:r>
        <w:fldChar w:fldCharType="begin"/>
      </w:r>
      <w:r>
        <w:instrText xml:space="preserve"> PAGEREF _Toc110725775 \h </w:instrText>
      </w:r>
      <w:r>
        <w:fldChar w:fldCharType="separate"/>
      </w:r>
      <w:r>
        <w:t>8</w:t>
      </w:r>
      <w:r>
        <w:fldChar w:fldCharType="end"/>
      </w:r>
    </w:p>
    <w:p w14:paraId="4E1056DA" w14:textId="6526764B" w:rsidR="003B5EDF" w:rsidRDefault="003B5EDF">
      <w:pPr>
        <w:pStyle w:val="Verzeichnis1"/>
        <w:rPr>
          <w:rFonts w:asciiTheme="minorHAnsi" w:eastAsiaTheme="minorEastAsia" w:hAnsiTheme="minorHAnsi" w:cstheme="minorBidi"/>
          <w:b w:val="0"/>
          <w:szCs w:val="22"/>
          <w:lang w:eastAsia="en-US"/>
        </w:rPr>
      </w:pPr>
      <w:r>
        <w:t>1</w:t>
      </w:r>
      <w:r>
        <w:rPr>
          <w:rFonts w:asciiTheme="minorHAnsi" w:eastAsiaTheme="minorEastAsia" w:hAnsiTheme="minorHAnsi" w:cstheme="minorBidi"/>
          <w:b w:val="0"/>
          <w:szCs w:val="22"/>
          <w:lang w:eastAsia="en-US"/>
        </w:rPr>
        <w:tab/>
      </w:r>
      <w:r>
        <w:t>Introduction</w:t>
      </w:r>
      <w:r>
        <w:tab/>
      </w:r>
      <w:r>
        <w:fldChar w:fldCharType="begin"/>
      </w:r>
      <w:r>
        <w:instrText xml:space="preserve"> PAGEREF _Toc110725776 \h </w:instrText>
      </w:r>
      <w:r>
        <w:fldChar w:fldCharType="separate"/>
      </w:r>
      <w:r>
        <w:t>10</w:t>
      </w:r>
      <w:r>
        <w:fldChar w:fldCharType="end"/>
      </w:r>
    </w:p>
    <w:p w14:paraId="63E0D46A" w14:textId="1A30C5D7" w:rsidR="003B5EDF" w:rsidRDefault="003B5EDF">
      <w:pPr>
        <w:pStyle w:val="Verzeichnis2"/>
        <w:tabs>
          <w:tab w:val="left" w:pos="1360"/>
        </w:tabs>
        <w:rPr>
          <w:rFonts w:asciiTheme="minorHAnsi" w:eastAsiaTheme="minorEastAsia" w:hAnsiTheme="minorHAnsi" w:cstheme="minorBidi"/>
          <w:szCs w:val="22"/>
          <w:lang w:eastAsia="en-US"/>
        </w:rPr>
      </w:pPr>
      <w:r>
        <w:t>1.1</w:t>
      </w:r>
      <w:r>
        <w:rPr>
          <w:rFonts w:asciiTheme="minorHAnsi" w:eastAsiaTheme="minorEastAsia" w:hAnsiTheme="minorHAnsi" w:cstheme="minorBidi"/>
          <w:szCs w:val="22"/>
          <w:lang w:eastAsia="en-US"/>
        </w:rPr>
        <w:tab/>
      </w:r>
      <w:r>
        <w:t>Motivation</w:t>
      </w:r>
      <w:r>
        <w:tab/>
      </w:r>
      <w:r>
        <w:fldChar w:fldCharType="begin"/>
      </w:r>
      <w:r>
        <w:instrText xml:space="preserve"> PAGEREF _Toc110725777 \h </w:instrText>
      </w:r>
      <w:r>
        <w:fldChar w:fldCharType="separate"/>
      </w:r>
      <w:r>
        <w:t>10</w:t>
      </w:r>
      <w:r>
        <w:fldChar w:fldCharType="end"/>
      </w:r>
    </w:p>
    <w:p w14:paraId="4341E3F0" w14:textId="655AE12D" w:rsidR="003B5EDF" w:rsidRDefault="003B5EDF">
      <w:pPr>
        <w:pStyle w:val="Verzeichnis2"/>
        <w:tabs>
          <w:tab w:val="left" w:pos="1360"/>
        </w:tabs>
        <w:rPr>
          <w:rFonts w:asciiTheme="minorHAnsi" w:eastAsiaTheme="minorEastAsia" w:hAnsiTheme="minorHAnsi" w:cstheme="minorBidi"/>
          <w:szCs w:val="22"/>
          <w:lang w:eastAsia="en-US"/>
        </w:rPr>
      </w:pPr>
      <w:r>
        <w:t>1.2</w:t>
      </w:r>
      <w:r>
        <w:rPr>
          <w:rFonts w:asciiTheme="minorHAnsi" w:eastAsiaTheme="minorEastAsia" w:hAnsiTheme="minorHAnsi" w:cstheme="minorBidi"/>
          <w:szCs w:val="22"/>
          <w:lang w:eastAsia="en-US"/>
        </w:rPr>
        <w:tab/>
      </w:r>
      <w:r>
        <w:t>Research Methodology</w:t>
      </w:r>
      <w:r>
        <w:tab/>
      </w:r>
      <w:r>
        <w:fldChar w:fldCharType="begin"/>
      </w:r>
      <w:r>
        <w:instrText xml:space="preserve"> PAGEREF _Toc110725778 \h </w:instrText>
      </w:r>
      <w:r>
        <w:fldChar w:fldCharType="separate"/>
      </w:r>
      <w:r>
        <w:t>11</w:t>
      </w:r>
      <w:r>
        <w:fldChar w:fldCharType="end"/>
      </w:r>
    </w:p>
    <w:p w14:paraId="51D24A93" w14:textId="33D24E15" w:rsidR="003B5EDF" w:rsidRDefault="003B5EDF">
      <w:pPr>
        <w:pStyle w:val="Verzeichnis1"/>
        <w:rPr>
          <w:rFonts w:asciiTheme="minorHAnsi" w:eastAsiaTheme="minorEastAsia" w:hAnsiTheme="minorHAnsi" w:cstheme="minorBidi"/>
          <w:b w:val="0"/>
          <w:szCs w:val="22"/>
          <w:lang w:eastAsia="en-US"/>
        </w:rPr>
      </w:pPr>
      <w:r>
        <w:t>2</w:t>
      </w:r>
      <w:r>
        <w:rPr>
          <w:rFonts w:asciiTheme="minorHAnsi" w:eastAsiaTheme="minorEastAsia" w:hAnsiTheme="minorHAnsi" w:cstheme="minorBidi"/>
          <w:b w:val="0"/>
          <w:szCs w:val="22"/>
          <w:lang w:eastAsia="en-US"/>
        </w:rPr>
        <w:tab/>
      </w:r>
      <w:r>
        <w:t>Current Environment &amp; State of Research</w:t>
      </w:r>
      <w:r>
        <w:tab/>
      </w:r>
      <w:r>
        <w:fldChar w:fldCharType="begin"/>
      </w:r>
      <w:r>
        <w:instrText xml:space="preserve"> PAGEREF _Toc110725779 \h </w:instrText>
      </w:r>
      <w:r>
        <w:fldChar w:fldCharType="separate"/>
      </w:r>
      <w:r>
        <w:t>14</w:t>
      </w:r>
      <w:r>
        <w:fldChar w:fldCharType="end"/>
      </w:r>
    </w:p>
    <w:p w14:paraId="0B83C1D2" w14:textId="4684839E" w:rsidR="003B5EDF" w:rsidRDefault="003B5EDF">
      <w:pPr>
        <w:pStyle w:val="Verzeichnis2"/>
        <w:tabs>
          <w:tab w:val="left" w:pos="1360"/>
        </w:tabs>
        <w:rPr>
          <w:rFonts w:asciiTheme="minorHAnsi" w:eastAsiaTheme="minorEastAsia" w:hAnsiTheme="minorHAnsi" w:cstheme="minorBidi"/>
          <w:szCs w:val="22"/>
          <w:lang w:eastAsia="en-US"/>
        </w:rPr>
      </w:pPr>
      <w:r>
        <w:t>2.1</w:t>
      </w:r>
      <w:r>
        <w:rPr>
          <w:rFonts w:asciiTheme="minorHAnsi" w:eastAsiaTheme="minorEastAsia" w:hAnsiTheme="minorHAnsi" w:cstheme="minorBidi"/>
          <w:szCs w:val="22"/>
          <w:lang w:eastAsia="en-US"/>
        </w:rPr>
        <w:tab/>
      </w:r>
      <w:r>
        <w:t>Environment</w:t>
      </w:r>
      <w:r>
        <w:tab/>
      </w:r>
      <w:r>
        <w:fldChar w:fldCharType="begin"/>
      </w:r>
      <w:r>
        <w:instrText xml:space="preserve"> PAGEREF _Toc110725780 \h </w:instrText>
      </w:r>
      <w:r>
        <w:fldChar w:fldCharType="separate"/>
      </w:r>
      <w:r>
        <w:t>14</w:t>
      </w:r>
      <w:r>
        <w:fldChar w:fldCharType="end"/>
      </w:r>
    </w:p>
    <w:p w14:paraId="58AF55A7" w14:textId="00CE8247" w:rsidR="003B5EDF" w:rsidRDefault="003B5EDF">
      <w:pPr>
        <w:pStyle w:val="Verzeichnis2"/>
        <w:tabs>
          <w:tab w:val="left" w:pos="1360"/>
        </w:tabs>
        <w:rPr>
          <w:rFonts w:asciiTheme="minorHAnsi" w:eastAsiaTheme="minorEastAsia" w:hAnsiTheme="minorHAnsi" w:cstheme="minorBidi"/>
          <w:szCs w:val="22"/>
          <w:lang w:eastAsia="en-US"/>
        </w:rPr>
      </w:pPr>
      <w:r>
        <w:t>2.2</w:t>
      </w:r>
      <w:r>
        <w:rPr>
          <w:rFonts w:asciiTheme="minorHAnsi" w:eastAsiaTheme="minorEastAsia" w:hAnsiTheme="minorHAnsi" w:cstheme="minorBidi"/>
          <w:szCs w:val="22"/>
          <w:lang w:eastAsia="en-US"/>
        </w:rPr>
        <w:tab/>
      </w:r>
      <w:r>
        <w:t>Recommender Systems</w:t>
      </w:r>
      <w:r>
        <w:tab/>
      </w:r>
      <w:r>
        <w:fldChar w:fldCharType="begin"/>
      </w:r>
      <w:r>
        <w:instrText xml:space="preserve"> PAGEREF _Toc110725781 \h </w:instrText>
      </w:r>
      <w:r>
        <w:fldChar w:fldCharType="separate"/>
      </w:r>
      <w:r>
        <w:t>15</w:t>
      </w:r>
      <w:r>
        <w:fldChar w:fldCharType="end"/>
      </w:r>
    </w:p>
    <w:p w14:paraId="5975C2A1" w14:textId="163E9C03" w:rsidR="003B5EDF" w:rsidRDefault="003B5EDF">
      <w:pPr>
        <w:pStyle w:val="Verzeichnis3"/>
        <w:tabs>
          <w:tab w:val="left" w:pos="1713"/>
        </w:tabs>
        <w:rPr>
          <w:rFonts w:asciiTheme="minorHAnsi" w:eastAsiaTheme="minorEastAsia" w:hAnsiTheme="minorHAnsi" w:cstheme="minorBidi"/>
          <w:szCs w:val="22"/>
          <w:lang w:eastAsia="en-US"/>
        </w:rPr>
      </w:pPr>
      <w:r>
        <w:t>2.2.1</w:t>
      </w:r>
      <w:r>
        <w:rPr>
          <w:rFonts w:asciiTheme="minorHAnsi" w:eastAsiaTheme="minorEastAsia" w:hAnsiTheme="minorHAnsi" w:cstheme="minorBidi"/>
          <w:szCs w:val="22"/>
          <w:lang w:eastAsia="en-US"/>
        </w:rPr>
        <w:tab/>
      </w:r>
      <w:r>
        <w:t>Overview</w:t>
      </w:r>
      <w:r>
        <w:tab/>
      </w:r>
      <w:r>
        <w:fldChar w:fldCharType="begin"/>
      </w:r>
      <w:r>
        <w:instrText xml:space="preserve"> PAGEREF _Toc110725782 \h </w:instrText>
      </w:r>
      <w:r>
        <w:fldChar w:fldCharType="separate"/>
      </w:r>
      <w:r>
        <w:t>15</w:t>
      </w:r>
      <w:r>
        <w:fldChar w:fldCharType="end"/>
      </w:r>
    </w:p>
    <w:p w14:paraId="15B887F6" w14:textId="2CDB33CA" w:rsidR="003B5EDF" w:rsidRDefault="003B5EDF">
      <w:pPr>
        <w:pStyle w:val="Verzeichnis3"/>
        <w:tabs>
          <w:tab w:val="left" w:pos="1713"/>
        </w:tabs>
        <w:rPr>
          <w:rFonts w:asciiTheme="minorHAnsi" w:eastAsiaTheme="minorEastAsia" w:hAnsiTheme="minorHAnsi" w:cstheme="minorBidi"/>
          <w:szCs w:val="22"/>
          <w:lang w:eastAsia="en-US"/>
        </w:rPr>
      </w:pPr>
      <w:r>
        <w:t>2.2.2</w:t>
      </w:r>
      <w:r>
        <w:rPr>
          <w:rFonts w:asciiTheme="minorHAnsi" w:eastAsiaTheme="minorEastAsia" w:hAnsiTheme="minorHAnsi" w:cstheme="minorBidi"/>
          <w:szCs w:val="22"/>
          <w:lang w:eastAsia="en-US"/>
        </w:rPr>
        <w:tab/>
      </w:r>
      <w:r>
        <w:t>Retrieval &amp; Ranking</w:t>
      </w:r>
      <w:r>
        <w:tab/>
      </w:r>
      <w:r>
        <w:fldChar w:fldCharType="begin"/>
      </w:r>
      <w:r>
        <w:instrText xml:space="preserve"> PAGEREF _Toc110725783 \h </w:instrText>
      </w:r>
      <w:r>
        <w:fldChar w:fldCharType="separate"/>
      </w:r>
      <w:r>
        <w:t>17</w:t>
      </w:r>
      <w:r>
        <w:fldChar w:fldCharType="end"/>
      </w:r>
    </w:p>
    <w:p w14:paraId="6344AA4D" w14:textId="5395D106" w:rsidR="003B5EDF" w:rsidRDefault="003B5EDF">
      <w:pPr>
        <w:pStyle w:val="Verzeichnis3"/>
        <w:tabs>
          <w:tab w:val="left" w:pos="1713"/>
        </w:tabs>
        <w:rPr>
          <w:rFonts w:asciiTheme="minorHAnsi" w:eastAsiaTheme="minorEastAsia" w:hAnsiTheme="minorHAnsi" w:cstheme="minorBidi"/>
          <w:szCs w:val="22"/>
          <w:lang w:eastAsia="en-US"/>
        </w:rPr>
      </w:pPr>
      <w:r>
        <w:t>2.2.3</w:t>
      </w:r>
      <w:r>
        <w:rPr>
          <w:rFonts w:asciiTheme="minorHAnsi" w:eastAsiaTheme="minorEastAsia" w:hAnsiTheme="minorHAnsi" w:cstheme="minorBidi"/>
          <w:szCs w:val="22"/>
          <w:lang w:eastAsia="en-US"/>
        </w:rPr>
        <w:tab/>
      </w:r>
      <w:r>
        <w:t>Data</w:t>
      </w:r>
      <w:r>
        <w:tab/>
      </w:r>
      <w:r>
        <w:fldChar w:fldCharType="begin"/>
      </w:r>
      <w:r>
        <w:instrText xml:space="preserve"> PAGEREF _Toc110725784 \h </w:instrText>
      </w:r>
      <w:r>
        <w:fldChar w:fldCharType="separate"/>
      </w:r>
      <w:r>
        <w:t>18</w:t>
      </w:r>
      <w:r>
        <w:fldChar w:fldCharType="end"/>
      </w:r>
    </w:p>
    <w:p w14:paraId="5C46462E" w14:textId="22ED788D" w:rsidR="003B5EDF" w:rsidRDefault="003B5EDF">
      <w:pPr>
        <w:pStyle w:val="Verzeichnis3"/>
        <w:tabs>
          <w:tab w:val="left" w:pos="1713"/>
        </w:tabs>
        <w:rPr>
          <w:rFonts w:asciiTheme="minorHAnsi" w:eastAsiaTheme="minorEastAsia" w:hAnsiTheme="minorHAnsi" w:cstheme="minorBidi"/>
          <w:szCs w:val="22"/>
          <w:lang w:eastAsia="en-US"/>
        </w:rPr>
      </w:pPr>
      <w:r>
        <w:t>2.2.4</w:t>
      </w:r>
      <w:r>
        <w:rPr>
          <w:rFonts w:asciiTheme="minorHAnsi" w:eastAsiaTheme="minorEastAsia" w:hAnsiTheme="minorHAnsi" w:cstheme="minorBidi"/>
          <w:szCs w:val="22"/>
          <w:lang w:eastAsia="en-US"/>
        </w:rPr>
        <w:tab/>
      </w:r>
      <w:r>
        <w:t>Collaborative filtering</w:t>
      </w:r>
      <w:r>
        <w:tab/>
      </w:r>
      <w:r>
        <w:fldChar w:fldCharType="begin"/>
      </w:r>
      <w:r>
        <w:instrText xml:space="preserve"> PAGEREF _Toc110725785 \h </w:instrText>
      </w:r>
      <w:r>
        <w:fldChar w:fldCharType="separate"/>
      </w:r>
      <w:r>
        <w:t>19</w:t>
      </w:r>
      <w:r>
        <w:fldChar w:fldCharType="end"/>
      </w:r>
    </w:p>
    <w:p w14:paraId="0EFF365E" w14:textId="3C8DA022" w:rsidR="003B5EDF" w:rsidRDefault="003B5EDF">
      <w:pPr>
        <w:pStyle w:val="Verzeichnis3"/>
        <w:tabs>
          <w:tab w:val="left" w:pos="1713"/>
        </w:tabs>
        <w:rPr>
          <w:rFonts w:asciiTheme="minorHAnsi" w:eastAsiaTheme="minorEastAsia" w:hAnsiTheme="minorHAnsi" w:cstheme="minorBidi"/>
          <w:szCs w:val="22"/>
          <w:lang w:eastAsia="en-US"/>
        </w:rPr>
      </w:pPr>
      <w:r>
        <w:t>2.2.5</w:t>
      </w:r>
      <w:r>
        <w:rPr>
          <w:rFonts w:asciiTheme="minorHAnsi" w:eastAsiaTheme="minorEastAsia" w:hAnsiTheme="minorHAnsi" w:cstheme="minorBidi"/>
          <w:szCs w:val="22"/>
          <w:lang w:eastAsia="en-US"/>
        </w:rPr>
        <w:tab/>
      </w:r>
      <w:r>
        <w:t>Deep &amp; Cross Networks</w:t>
      </w:r>
      <w:r>
        <w:tab/>
      </w:r>
      <w:r>
        <w:fldChar w:fldCharType="begin"/>
      </w:r>
      <w:r>
        <w:instrText xml:space="preserve"> PAGEREF _Toc110725786 \h </w:instrText>
      </w:r>
      <w:r>
        <w:fldChar w:fldCharType="separate"/>
      </w:r>
      <w:r>
        <w:t>23</w:t>
      </w:r>
      <w:r>
        <w:fldChar w:fldCharType="end"/>
      </w:r>
    </w:p>
    <w:p w14:paraId="6FD57DF3" w14:textId="61E26FCD" w:rsidR="003B5EDF" w:rsidRDefault="003B5EDF">
      <w:pPr>
        <w:pStyle w:val="Verzeichnis3"/>
        <w:tabs>
          <w:tab w:val="left" w:pos="1713"/>
        </w:tabs>
        <w:rPr>
          <w:rFonts w:asciiTheme="minorHAnsi" w:eastAsiaTheme="minorEastAsia" w:hAnsiTheme="minorHAnsi" w:cstheme="minorBidi"/>
          <w:szCs w:val="22"/>
          <w:lang w:eastAsia="en-US"/>
        </w:rPr>
      </w:pPr>
      <w:r>
        <w:t>2.2.6</w:t>
      </w:r>
      <w:r>
        <w:rPr>
          <w:rFonts w:asciiTheme="minorHAnsi" w:eastAsiaTheme="minorEastAsia" w:hAnsiTheme="minorHAnsi" w:cstheme="minorBidi"/>
          <w:szCs w:val="22"/>
          <w:lang w:eastAsia="en-US"/>
        </w:rPr>
        <w:tab/>
      </w:r>
      <w:r>
        <w:t>State of the Art Technology</w:t>
      </w:r>
      <w:r>
        <w:tab/>
      </w:r>
      <w:r>
        <w:fldChar w:fldCharType="begin"/>
      </w:r>
      <w:r>
        <w:instrText xml:space="preserve"> PAGEREF _Toc110725787 \h </w:instrText>
      </w:r>
      <w:r>
        <w:fldChar w:fldCharType="separate"/>
      </w:r>
      <w:r>
        <w:t>25</w:t>
      </w:r>
      <w:r>
        <w:fldChar w:fldCharType="end"/>
      </w:r>
    </w:p>
    <w:p w14:paraId="6C4DD041" w14:textId="3ABBCEFF" w:rsidR="003B5EDF" w:rsidRDefault="003B5EDF">
      <w:pPr>
        <w:pStyle w:val="Verzeichnis2"/>
        <w:tabs>
          <w:tab w:val="left" w:pos="1360"/>
        </w:tabs>
        <w:rPr>
          <w:rFonts w:asciiTheme="minorHAnsi" w:eastAsiaTheme="minorEastAsia" w:hAnsiTheme="minorHAnsi" w:cstheme="minorBidi"/>
          <w:szCs w:val="22"/>
          <w:lang w:eastAsia="en-US"/>
        </w:rPr>
      </w:pPr>
      <w:r>
        <w:t>2.3</w:t>
      </w:r>
      <w:r>
        <w:rPr>
          <w:rFonts w:asciiTheme="minorHAnsi" w:eastAsiaTheme="minorEastAsia" w:hAnsiTheme="minorHAnsi" w:cstheme="minorBidi"/>
          <w:szCs w:val="22"/>
          <w:lang w:eastAsia="en-US"/>
        </w:rPr>
        <w:tab/>
      </w:r>
      <w:r>
        <w:t>MLOps</w:t>
      </w:r>
      <w:r>
        <w:tab/>
      </w:r>
      <w:r>
        <w:fldChar w:fldCharType="begin"/>
      </w:r>
      <w:r>
        <w:instrText xml:space="preserve"> PAGEREF _Toc110725788 \h </w:instrText>
      </w:r>
      <w:r>
        <w:fldChar w:fldCharType="separate"/>
      </w:r>
      <w:r>
        <w:t>26</w:t>
      </w:r>
      <w:r>
        <w:fldChar w:fldCharType="end"/>
      </w:r>
    </w:p>
    <w:p w14:paraId="003B4CEC" w14:textId="23D2DF1B" w:rsidR="003B5EDF" w:rsidRDefault="003B5EDF">
      <w:pPr>
        <w:pStyle w:val="Verzeichnis3"/>
        <w:tabs>
          <w:tab w:val="left" w:pos="1713"/>
        </w:tabs>
        <w:rPr>
          <w:rFonts w:asciiTheme="minorHAnsi" w:eastAsiaTheme="minorEastAsia" w:hAnsiTheme="minorHAnsi" w:cstheme="minorBidi"/>
          <w:szCs w:val="22"/>
          <w:lang w:eastAsia="en-US"/>
        </w:rPr>
      </w:pPr>
      <w:r>
        <w:t>2.3.1</w:t>
      </w:r>
      <w:r>
        <w:rPr>
          <w:rFonts w:asciiTheme="minorHAnsi" w:eastAsiaTheme="minorEastAsia" w:hAnsiTheme="minorHAnsi" w:cstheme="minorBidi"/>
          <w:szCs w:val="22"/>
          <w:lang w:eastAsia="en-US"/>
        </w:rPr>
        <w:tab/>
      </w:r>
      <w:r>
        <w:t>Problem</w:t>
      </w:r>
      <w:r>
        <w:tab/>
      </w:r>
      <w:r>
        <w:fldChar w:fldCharType="begin"/>
      </w:r>
      <w:r>
        <w:instrText xml:space="preserve"> PAGEREF _Toc110725789 \h </w:instrText>
      </w:r>
      <w:r>
        <w:fldChar w:fldCharType="separate"/>
      </w:r>
      <w:r>
        <w:t>26</w:t>
      </w:r>
      <w:r>
        <w:fldChar w:fldCharType="end"/>
      </w:r>
    </w:p>
    <w:p w14:paraId="7E029E39" w14:textId="23E7546D" w:rsidR="003B5EDF" w:rsidRDefault="003B5EDF">
      <w:pPr>
        <w:pStyle w:val="Verzeichnis3"/>
        <w:tabs>
          <w:tab w:val="left" w:pos="1713"/>
        </w:tabs>
        <w:rPr>
          <w:rFonts w:asciiTheme="minorHAnsi" w:eastAsiaTheme="minorEastAsia" w:hAnsiTheme="minorHAnsi" w:cstheme="minorBidi"/>
          <w:szCs w:val="22"/>
          <w:lang w:eastAsia="en-US"/>
        </w:rPr>
      </w:pPr>
      <w:r>
        <w:t>2.3.2</w:t>
      </w:r>
      <w:r>
        <w:rPr>
          <w:rFonts w:asciiTheme="minorHAnsi" w:eastAsiaTheme="minorEastAsia" w:hAnsiTheme="minorHAnsi" w:cstheme="minorBidi"/>
          <w:szCs w:val="22"/>
          <w:lang w:eastAsia="en-US"/>
        </w:rPr>
        <w:tab/>
      </w:r>
      <w:r>
        <w:t>What is MLOps</w:t>
      </w:r>
      <w:r>
        <w:tab/>
      </w:r>
      <w:r>
        <w:fldChar w:fldCharType="begin"/>
      </w:r>
      <w:r>
        <w:instrText xml:space="preserve"> PAGEREF _Toc110725790 \h </w:instrText>
      </w:r>
      <w:r>
        <w:fldChar w:fldCharType="separate"/>
      </w:r>
      <w:r>
        <w:t>28</w:t>
      </w:r>
      <w:r>
        <w:fldChar w:fldCharType="end"/>
      </w:r>
    </w:p>
    <w:p w14:paraId="457CDC28" w14:textId="79C8465B" w:rsidR="003B5EDF" w:rsidRDefault="003B5EDF">
      <w:pPr>
        <w:pStyle w:val="Verzeichnis3"/>
        <w:tabs>
          <w:tab w:val="left" w:pos="1713"/>
        </w:tabs>
        <w:rPr>
          <w:rFonts w:asciiTheme="minorHAnsi" w:eastAsiaTheme="minorEastAsia" w:hAnsiTheme="minorHAnsi" w:cstheme="minorBidi"/>
          <w:szCs w:val="22"/>
          <w:lang w:eastAsia="en-US"/>
        </w:rPr>
      </w:pPr>
      <w:r>
        <w:t>2.3.3</w:t>
      </w:r>
      <w:r>
        <w:rPr>
          <w:rFonts w:asciiTheme="minorHAnsi" w:eastAsiaTheme="minorEastAsia" w:hAnsiTheme="minorHAnsi" w:cstheme="minorBidi"/>
          <w:szCs w:val="22"/>
          <w:lang w:eastAsia="en-US"/>
        </w:rPr>
        <w:tab/>
      </w:r>
      <w:r>
        <w:t>Pipelines</w:t>
      </w:r>
      <w:r>
        <w:tab/>
      </w:r>
      <w:r>
        <w:fldChar w:fldCharType="begin"/>
      </w:r>
      <w:r>
        <w:instrText xml:space="preserve"> PAGEREF _Toc110725791 \h </w:instrText>
      </w:r>
      <w:r>
        <w:fldChar w:fldCharType="separate"/>
      </w:r>
      <w:r>
        <w:t>30</w:t>
      </w:r>
      <w:r>
        <w:fldChar w:fldCharType="end"/>
      </w:r>
    </w:p>
    <w:p w14:paraId="6216BE86" w14:textId="21204E72" w:rsidR="003B5EDF" w:rsidRDefault="003B5EDF">
      <w:pPr>
        <w:pStyle w:val="Verzeichnis3"/>
        <w:tabs>
          <w:tab w:val="left" w:pos="1713"/>
        </w:tabs>
        <w:rPr>
          <w:rFonts w:asciiTheme="minorHAnsi" w:eastAsiaTheme="minorEastAsia" w:hAnsiTheme="minorHAnsi" w:cstheme="minorBidi"/>
          <w:szCs w:val="22"/>
          <w:lang w:eastAsia="en-US"/>
        </w:rPr>
      </w:pPr>
      <w:r>
        <w:t>2.3.4</w:t>
      </w:r>
      <w:r>
        <w:rPr>
          <w:rFonts w:asciiTheme="minorHAnsi" w:eastAsiaTheme="minorEastAsia" w:hAnsiTheme="minorHAnsi" w:cstheme="minorBidi"/>
          <w:szCs w:val="22"/>
          <w:lang w:eastAsia="en-US"/>
        </w:rPr>
        <w:tab/>
      </w:r>
      <w:r>
        <w:t>Maturity Levels</w:t>
      </w:r>
      <w:r>
        <w:tab/>
      </w:r>
      <w:r>
        <w:fldChar w:fldCharType="begin"/>
      </w:r>
      <w:r>
        <w:instrText xml:space="preserve"> PAGEREF _Toc110725792 \h </w:instrText>
      </w:r>
      <w:r>
        <w:fldChar w:fldCharType="separate"/>
      </w:r>
      <w:r>
        <w:t>31</w:t>
      </w:r>
      <w:r>
        <w:fldChar w:fldCharType="end"/>
      </w:r>
    </w:p>
    <w:p w14:paraId="1D980C46" w14:textId="2D855E7D" w:rsidR="003B5EDF" w:rsidRDefault="003B5EDF">
      <w:pPr>
        <w:pStyle w:val="Verzeichnis3"/>
        <w:tabs>
          <w:tab w:val="left" w:pos="1713"/>
        </w:tabs>
        <w:rPr>
          <w:rFonts w:asciiTheme="minorHAnsi" w:eastAsiaTheme="minorEastAsia" w:hAnsiTheme="minorHAnsi" w:cstheme="minorBidi"/>
          <w:szCs w:val="22"/>
          <w:lang w:eastAsia="en-US"/>
        </w:rPr>
      </w:pPr>
      <w:r>
        <w:t>2.3.5</w:t>
      </w:r>
      <w:r>
        <w:rPr>
          <w:rFonts w:asciiTheme="minorHAnsi" w:eastAsiaTheme="minorEastAsia" w:hAnsiTheme="minorHAnsi" w:cstheme="minorBidi"/>
          <w:szCs w:val="22"/>
          <w:lang w:eastAsia="en-US"/>
        </w:rPr>
        <w:tab/>
      </w:r>
      <w:r>
        <w:t>Concept Drift</w:t>
      </w:r>
      <w:r>
        <w:tab/>
      </w:r>
      <w:r>
        <w:fldChar w:fldCharType="begin"/>
      </w:r>
      <w:r>
        <w:instrText xml:space="preserve"> PAGEREF _Toc110725793 \h </w:instrText>
      </w:r>
      <w:r>
        <w:fldChar w:fldCharType="separate"/>
      </w:r>
      <w:r>
        <w:t>32</w:t>
      </w:r>
      <w:r>
        <w:fldChar w:fldCharType="end"/>
      </w:r>
    </w:p>
    <w:p w14:paraId="6D1B9AFD" w14:textId="017EE4F5" w:rsidR="003B5EDF" w:rsidRDefault="003B5EDF">
      <w:pPr>
        <w:pStyle w:val="Verzeichnis3"/>
        <w:tabs>
          <w:tab w:val="left" w:pos="1713"/>
        </w:tabs>
        <w:rPr>
          <w:rFonts w:asciiTheme="minorHAnsi" w:eastAsiaTheme="minorEastAsia" w:hAnsiTheme="minorHAnsi" w:cstheme="minorBidi"/>
          <w:szCs w:val="22"/>
          <w:lang w:eastAsia="en-US"/>
        </w:rPr>
      </w:pPr>
      <w:r>
        <w:t>2.3.6</w:t>
      </w:r>
      <w:r>
        <w:rPr>
          <w:rFonts w:asciiTheme="minorHAnsi" w:eastAsiaTheme="minorEastAsia" w:hAnsiTheme="minorHAnsi" w:cstheme="minorBidi"/>
          <w:szCs w:val="22"/>
          <w:lang w:eastAsia="en-US"/>
        </w:rPr>
        <w:tab/>
      </w:r>
      <w:r>
        <w:t>State of the Art Technology</w:t>
      </w:r>
      <w:r>
        <w:tab/>
      </w:r>
      <w:r>
        <w:fldChar w:fldCharType="begin"/>
      </w:r>
      <w:r>
        <w:instrText xml:space="preserve"> PAGEREF _Toc110725794 \h </w:instrText>
      </w:r>
      <w:r>
        <w:fldChar w:fldCharType="separate"/>
      </w:r>
      <w:r>
        <w:t>36</w:t>
      </w:r>
      <w:r>
        <w:fldChar w:fldCharType="end"/>
      </w:r>
    </w:p>
    <w:p w14:paraId="5715D9A4" w14:textId="74819FEA" w:rsidR="003B5EDF" w:rsidRDefault="003B5EDF">
      <w:pPr>
        <w:pStyle w:val="Verzeichnis1"/>
        <w:rPr>
          <w:rFonts w:asciiTheme="minorHAnsi" w:eastAsiaTheme="minorEastAsia" w:hAnsiTheme="minorHAnsi" w:cstheme="minorBidi"/>
          <w:b w:val="0"/>
          <w:szCs w:val="22"/>
          <w:lang w:eastAsia="en-US"/>
        </w:rPr>
      </w:pPr>
      <w:r>
        <w:t>3</w:t>
      </w:r>
      <w:r>
        <w:rPr>
          <w:rFonts w:asciiTheme="minorHAnsi" w:eastAsiaTheme="minorEastAsia" w:hAnsiTheme="minorHAnsi" w:cstheme="minorBidi"/>
          <w:b w:val="0"/>
          <w:szCs w:val="22"/>
          <w:lang w:eastAsia="en-US"/>
        </w:rPr>
        <w:tab/>
      </w:r>
      <w:r>
        <w:t>Goal &amp; Specification</w:t>
      </w:r>
      <w:r>
        <w:tab/>
      </w:r>
      <w:r>
        <w:fldChar w:fldCharType="begin"/>
      </w:r>
      <w:r>
        <w:instrText xml:space="preserve"> PAGEREF _Toc110725795 \h </w:instrText>
      </w:r>
      <w:r>
        <w:fldChar w:fldCharType="separate"/>
      </w:r>
      <w:r>
        <w:t>40</w:t>
      </w:r>
      <w:r>
        <w:fldChar w:fldCharType="end"/>
      </w:r>
    </w:p>
    <w:p w14:paraId="7C4B3A9F" w14:textId="3BF74330" w:rsidR="003B5EDF" w:rsidRDefault="003B5EDF">
      <w:pPr>
        <w:pStyle w:val="Verzeichnis2"/>
        <w:tabs>
          <w:tab w:val="left" w:pos="1360"/>
        </w:tabs>
        <w:rPr>
          <w:rFonts w:asciiTheme="minorHAnsi" w:eastAsiaTheme="minorEastAsia" w:hAnsiTheme="minorHAnsi" w:cstheme="minorBidi"/>
          <w:szCs w:val="22"/>
          <w:lang w:eastAsia="en-US"/>
        </w:rPr>
      </w:pPr>
      <w:r>
        <w:t>3.1</w:t>
      </w:r>
      <w:r>
        <w:rPr>
          <w:rFonts w:asciiTheme="minorHAnsi" w:eastAsiaTheme="minorEastAsia" w:hAnsiTheme="minorHAnsi" w:cstheme="minorBidi"/>
          <w:szCs w:val="22"/>
          <w:lang w:eastAsia="en-US"/>
        </w:rPr>
        <w:tab/>
      </w:r>
      <w:r>
        <w:t>Artifact</w:t>
      </w:r>
      <w:r>
        <w:tab/>
      </w:r>
      <w:r>
        <w:fldChar w:fldCharType="begin"/>
      </w:r>
      <w:r>
        <w:instrText xml:space="preserve"> PAGEREF _Toc110725796 \h </w:instrText>
      </w:r>
      <w:r>
        <w:fldChar w:fldCharType="separate"/>
      </w:r>
      <w:r>
        <w:t>40</w:t>
      </w:r>
      <w:r>
        <w:fldChar w:fldCharType="end"/>
      </w:r>
    </w:p>
    <w:p w14:paraId="6D14E1FE" w14:textId="5AD5BB3E" w:rsidR="003B5EDF" w:rsidRDefault="003B5EDF">
      <w:pPr>
        <w:pStyle w:val="Verzeichnis2"/>
        <w:tabs>
          <w:tab w:val="left" w:pos="1360"/>
        </w:tabs>
        <w:rPr>
          <w:rFonts w:asciiTheme="minorHAnsi" w:eastAsiaTheme="minorEastAsia" w:hAnsiTheme="minorHAnsi" w:cstheme="minorBidi"/>
          <w:szCs w:val="22"/>
          <w:lang w:eastAsia="en-US"/>
        </w:rPr>
      </w:pPr>
      <w:r>
        <w:t>3.2</w:t>
      </w:r>
      <w:r>
        <w:rPr>
          <w:rFonts w:asciiTheme="minorHAnsi" w:eastAsiaTheme="minorEastAsia" w:hAnsiTheme="minorHAnsi" w:cstheme="minorBidi"/>
          <w:szCs w:val="22"/>
          <w:lang w:eastAsia="en-US"/>
        </w:rPr>
        <w:tab/>
      </w:r>
      <w:r>
        <w:t>Procedure</w:t>
      </w:r>
      <w:r>
        <w:tab/>
      </w:r>
      <w:r>
        <w:fldChar w:fldCharType="begin"/>
      </w:r>
      <w:r>
        <w:instrText xml:space="preserve"> PAGEREF _Toc110725797 \h </w:instrText>
      </w:r>
      <w:r>
        <w:fldChar w:fldCharType="separate"/>
      </w:r>
      <w:r>
        <w:t>41</w:t>
      </w:r>
      <w:r>
        <w:fldChar w:fldCharType="end"/>
      </w:r>
    </w:p>
    <w:p w14:paraId="552EAD68" w14:textId="05E314F9" w:rsidR="003B5EDF" w:rsidRDefault="003B5EDF">
      <w:pPr>
        <w:pStyle w:val="Verzeichnis1"/>
        <w:rPr>
          <w:rFonts w:asciiTheme="minorHAnsi" w:eastAsiaTheme="minorEastAsia" w:hAnsiTheme="minorHAnsi" w:cstheme="minorBidi"/>
          <w:b w:val="0"/>
          <w:szCs w:val="22"/>
          <w:lang w:eastAsia="en-US"/>
        </w:rPr>
      </w:pPr>
      <w:r>
        <w:t>4</w:t>
      </w:r>
      <w:r>
        <w:rPr>
          <w:rFonts w:asciiTheme="minorHAnsi" w:eastAsiaTheme="minorEastAsia" w:hAnsiTheme="minorHAnsi" w:cstheme="minorBidi"/>
          <w:b w:val="0"/>
          <w:szCs w:val="22"/>
          <w:lang w:eastAsia="en-US"/>
        </w:rPr>
        <w:tab/>
      </w:r>
      <w:r>
        <w:t>Design &amp; Development</w:t>
      </w:r>
      <w:r>
        <w:tab/>
      </w:r>
      <w:r>
        <w:fldChar w:fldCharType="begin"/>
      </w:r>
      <w:r>
        <w:instrText xml:space="preserve"> PAGEREF _Toc110725798 \h </w:instrText>
      </w:r>
      <w:r>
        <w:fldChar w:fldCharType="separate"/>
      </w:r>
      <w:r>
        <w:t>44</w:t>
      </w:r>
      <w:r>
        <w:fldChar w:fldCharType="end"/>
      </w:r>
    </w:p>
    <w:p w14:paraId="7ABF4A6A" w14:textId="3C6D7CDE" w:rsidR="003B5EDF" w:rsidRDefault="003B5EDF">
      <w:pPr>
        <w:pStyle w:val="Verzeichnis2"/>
        <w:tabs>
          <w:tab w:val="left" w:pos="1360"/>
        </w:tabs>
        <w:rPr>
          <w:rFonts w:asciiTheme="minorHAnsi" w:eastAsiaTheme="minorEastAsia" w:hAnsiTheme="minorHAnsi" w:cstheme="minorBidi"/>
          <w:szCs w:val="22"/>
          <w:lang w:eastAsia="en-US"/>
        </w:rPr>
      </w:pPr>
      <w:r>
        <w:t>4.1</w:t>
      </w:r>
      <w:r>
        <w:rPr>
          <w:rFonts w:asciiTheme="minorHAnsi" w:eastAsiaTheme="minorEastAsia" w:hAnsiTheme="minorHAnsi" w:cstheme="minorBidi"/>
          <w:szCs w:val="22"/>
          <w:lang w:eastAsia="en-US"/>
        </w:rPr>
        <w:tab/>
      </w:r>
      <w:r>
        <w:t>Environment</w:t>
      </w:r>
      <w:r>
        <w:tab/>
      </w:r>
      <w:r>
        <w:fldChar w:fldCharType="begin"/>
      </w:r>
      <w:r>
        <w:instrText xml:space="preserve"> PAGEREF _Toc110725799 \h </w:instrText>
      </w:r>
      <w:r>
        <w:fldChar w:fldCharType="separate"/>
      </w:r>
      <w:r>
        <w:t>44</w:t>
      </w:r>
      <w:r>
        <w:fldChar w:fldCharType="end"/>
      </w:r>
    </w:p>
    <w:p w14:paraId="1796CA55" w14:textId="3140E8B2" w:rsidR="003B5EDF" w:rsidRDefault="003B5EDF">
      <w:pPr>
        <w:pStyle w:val="Verzeichnis3"/>
        <w:tabs>
          <w:tab w:val="left" w:pos="1713"/>
        </w:tabs>
        <w:rPr>
          <w:rFonts w:asciiTheme="minorHAnsi" w:eastAsiaTheme="minorEastAsia" w:hAnsiTheme="minorHAnsi" w:cstheme="minorBidi"/>
          <w:szCs w:val="22"/>
          <w:lang w:eastAsia="en-US"/>
        </w:rPr>
      </w:pPr>
      <w:r>
        <w:t>4.1.1</w:t>
      </w:r>
      <w:r>
        <w:rPr>
          <w:rFonts w:asciiTheme="minorHAnsi" w:eastAsiaTheme="minorEastAsia" w:hAnsiTheme="minorHAnsi" w:cstheme="minorBidi"/>
          <w:szCs w:val="22"/>
          <w:lang w:eastAsia="en-US"/>
        </w:rPr>
        <w:tab/>
      </w:r>
      <w:r>
        <w:t>Hardware &amp; Software environment</w:t>
      </w:r>
      <w:r>
        <w:tab/>
      </w:r>
      <w:r>
        <w:fldChar w:fldCharType="begin"/>
      </w:r>
      <w:r>
        <w:instrText xml:space="preserve"> PAGEREF _Toc110725800 \h </w:instrText>
      </w:r>
      <w:r>
        <w:fldChar w:fldCharType="separate"/>
      </w:r>
      <w:r>
        <w:t>44</w:t>
      </w:r>
      <w:r>
        <w:fldChar w:fldCharType="end"/>
      </w:r>
    </w:p>
    <w:p w14:paraId="0EDCE23E" w14:textId="159C9976" w:rsidR="003B5EDF" w:rsidRDefault="003B5EDF">
      <w:pPr>
        <w:pStyle w:val="Verzeichnis3"/>
        <w:tabs>
          <w:tab w:val="left" w:pos="1713"/>
        </w:tabs>
        <w:rPr>
          <w:rFonts w:asciiTheme="minorHAnsi" w:eastAsiaTheme="minorEastAsia" w:hAnsiTheme="minorHAnsi" w:cstheme="minorBidi"/>
          <w:szCs w:val="22"/>
          <w:lang w:eastAsia="en-US"/>
        </w:rPr>
      </w:pPr>
      <w:r>
        <w:t>4.1.2</w:t>
      </w:r>
      <w:r>
        <w:rPr>
          <w:rFonts w:asciiTheme="minorHAnsi" w:eastAsiaTheme="minorEastAsia" w:hAnsiTheme="minorHAnsi" w:cstheme="minorBidi"/>
          <w:szCs w:val="22"/>
          <w:lang w:eastAsia="en-US"/>
        </w:rPr>
        <w:tab/>
      </w:r>
      <w:r>
        <w:t>Tools &amp; Frameworks</w:t>
      </w:r>
      <w:r>
        <w:tab/>
      </w:r>
      <w:r>
        <w:fldChar w:fldCharType="begin"/>
      </w:r>
      <w:r>
        <w:instrText xml:space="preserve"> PAGEREF _Toc110725801 \h </w:instrText>
      </w:r>
      <w:r>
        <w:fldChar w:fldCharType="separate"/>
      </w:r>
      <w:r>
        <w:t>45</w:t>
      </w:r>
      <w:r>
        <w:fldChar w:fldCharType="end"/>
      </w:r>
    </w:p>
    <w:p w14:paraId="4AE02350" w14:textId="671291C9" w:rsidR="003B5EDF" w:rsidRDefault="003B5EDF">
      <w:pPr>
        <w:pStyle w:val="Verzeichnis3"/>
        <w:tabs>
          <w:tab w:val="left" w:pos="1713"/>
        </w:tabs>
        <w:rPr>
          <w:rFonts w:asciiTheme="minorHAnsi" w:eastAsiaTheme="minorEastAsia" w:hAnsiTheme="minorHAnsi" w:cstheme="minorBidi"/>
          <w:szCs w:val="22"/>
          <w:lang w:eastAsia="en-US"/>
        </w:rPr>
      </w:pPr>
      <w:r>
        <w:lastRenderedPageBreak/>
        <w:t>4.1.3</w:t>
      </w:r>
      <w:r>
        <w:rPr>
          <w:rFonts w:asciiTheme="minorHAnsi" w:eastAsiaTheme="minorEastAsia" w:hAnsiTheme="minorHAnsi" w:cstheme="minorBidi"/>
          <w:szCs w:val="22"/>
          <w:lang w:eastAsia="en-US"/>
        </w:rPr>
        <w:tab/>
      </w:r>
      <w:r>
        <w:t>Working Directory</w:t>
      </w:r>
      <w:r>
        <w:tab/>
      </w:r>
      <w:r>
        <w:fldChar w:fldCharType="begin"/>
      </w:r>
      <w:r>
        <w:instrText xml:space="preserve"> PAGEREF _Toc110725802 \h </w:instrText>
      </w:r>
      <w:r>
        <w:fldChar w:fldCharType="separate"/>
      </w:r>
      <w:r>
        <w:t>47</w:t>
      </w:r>
      <w:r>
        <w:fldChar w:fldCharType="end"/>
      </w:r>
    </w:p>
    <w:p w14:paraId="13B79626" w14:textId="2615BCF5" w:rsidR="003B5EDF" w:rsidRDefault="003B5EDF">
      <w:pPr>
        <w:pStyle w:val="Verzeichnis2"/>
        <w:tabs>
          <w:tab w:val="left" w:pos="1360"/>
        </w:tabs>
        <w:rPr>
          <w:rFonts w:asciiTheme="minorHAnsi" w:eastAsiaTheme="minorEastAsia" w:hAnsiTheme="minorHAnsi" w:cstheme="minorBidi"/>
          <w:szCs w:val="22"/>
          <w:lang w:eastAsia="en-US"/>
        </w:rPr>
      </w:pPr>
      <w:r>
        <w:t>4.2</w:t>
      </w:r>
      <w:r>
        <w:rPr>
          <w:rFonts w:asciiTheme="minorHAnsi" w:eastAsiaTheme="minorEastAsia" w:hAnsiTheme="minorHAnsi" w:cstheme="minorBidi"/>
          <w:szCs w:val="22"/>
          <w:lang w:eastAsia="en-US"/>
        </w:rPr>
        <w:tab/>
      </w:r>
      <w:r>
        <w:t>Data</w:t>
      </w:r>
      <w:r>
        <w:tab/>
      </w:r>
      <w:r>
        <w:fldChar w:fldCharType="begin"/>
      </w:r>
      <w:r>
        <w:instrText xml:space="preserve"> PAGEREF _Toc110725803 \h </w:instrText>
      </w:r>
      <w:r>
        <w:fldChar w:fldCharType="separate"/>
      </w:r>
      <w:r>
        <w:t>48</w:t>
      </w:r>
      <w:r>
        <w:fldChar w:fldCharType="end"/>
      </w:r>
    </w:p>
    <w:p w14:paraId="0507DA5E" w14:textId="0361190F" w:rsidR="003B5EDF" w:rsidRDefault="003B5EDF">
      <w:pPr>
        <w:pStyle w:val="Verzeichnis3"/>
        <w:tabs>
          <w:tab w:val="left" w:pos="1713"/>
        </w:tabs>
        <w:rPr>
          <w:rFonts w:asciiTheme="minorHAnsi" w:eastAsiaTheme="minorEastAsia" w:hAnsiTheme="minorHAnsi" w:cstheme="minorBidi"/>
          <w:szCs w:val="22"/>
          <w:lang w:eastAsia="en-US"/>
        </w:rPr>
      </w:pPr>
      <w:r>
        <w:t>4.2.1</w:t>
      </w:r>
      <w:r>
        <w:rPr>
          <w:rFonts w:asciiTheme="minorHAnsi" w:eastAsiaTheme="minorEastAsia" w:hAnsiTheme="minorHAnsi" w:cstheme="minorBidi"/>
          <w:szCs w:val="22"/>
          <w:lang w:eastAsia="en-US"/>
        </w:rPr>
        <w:tab/>
      </w:r>
      <w:r>
        <w:t>Dataset Selection</w:t>
      </w:r>
      <w:r>
        <w:tab/>
      </w:r>
      <w:r>
        <w:fldChar w:fldCharType="begin"/>
      </w:r>
      <w:r>
        <w:instrText xml:space="preserve"> PAGEREF _Toc110725804 \h </w:instrText>
      </w:r>
      <w:r>
        <w:fldChar w:fldCharType="separate"/>
      </w:r>
      <w:r>
        <w:t>48</w:t>
      </w:r>
      <w:r>
        <w:fldChar w:fldCharType="end"/>
      </w:r>
    </w:p>
    <w:p w14:paraId="19510238" w14:textId="34649AE1" w:rsidR="003B5EDF" w:rsidRDefault="003B5EDF">
      <w:pPr>
        <w:pStyle w:val="Verzeichnis3"/>
        <w:tabs>
          <w:tab w:val="left" w:pos="1713"/>
        </w:tabs>
        <w:rPr>
          <w:rFonts w:asciiTheme="minorHAnsi" w:eastAsiaTheme="minorEastAsia" w:hAnsiTheme="minorHAnsi" w:cstheme="minorBidi"/>
          <w:szCs w:val="22"/>
          <w:lang w:eastAsia="en-US"/>
        </w:rPr>
      </w:pPr>
      <w:r>
        <w:t>4.2.2</w:t>
      </w:r>
      <w:r>
        <w:rPr>
          <w:rFonts w:asciiTheme="minorHAnsi" w:eastAsiaTheme="minorEastAsia" w:hAnsiTheme="minorHAnsi" w:cstheme="minorBidi"/>
          <w:szCs w:val="22"/>
          <w:lang w:eastAsia="en-US"/>
        </w:rPr>
        <w:tab/>
      </w:r>
      <w:r>
        <w:t>Dataset Description</w:t>
      </w:r>
      <w:r>
        <w:tab/>
      </w:r>
      <w:r>
        <w:fldChar w:fldCharType="begin"/>
      </w:r>
      <w:r>
        <w:instrText xml:space="preserve"> PAGEREF _Toc110725805 \h </w:instrText>
      </w:r>
      <w:r>
        <w:fldChar w:fldCharType="separate"/>
      </w:r>
      <w:r>
        <w:t>49</w:t>
      </w:r>
      <w:r>
        <w:fldChar w:fldCharType="end"/>
      </w:r>
    </w:p>
    <w:p w14:paraId="53CEEF6A" w14:textId="44114EA3" w:rsidR="003B5EDF" w:rsidRDefault="003B5EDF">
      <w:pPr>
        <w:pStyle w:val="Verzeichnis3"/>
        <w:tabs>
          <w:tab w:val="left" w:pos="1713"/>
        </w:tabs>
        <w:rPr>
          <w:rFonts w:asciiTheme="minorHAnsi" w:eastAsiaTheme="minorEastAsia" w:hAnsiTheme="minorHAnsi" w:cstheme="minorBidi"/>
          <w:szCs w:val="22"/>
          <w:lang w:eastAsia="en-US"/>
        </w:rPr>
      </w:pPr>
      <w:r>
        <w:t>4.2.3</w:t>
      </w:r>
      <w:r>
        <w:rPr>
          <w:rFonts w:asciiTheme="minorHAnsi" w:eastAsiaTheme="minorEastAsia" w:hAnsiTheme="minorHAnsi" w:cstheme="minorBidi"/>
          <w:szCs w:val="22"/>
          <w:lang w:eastAsia="en-US"/>
        </w:rPr>
        <w:tab/>
      </w:r>
      <w:r>
        <w:t>Data Preparation</w:t>
      </w:r>
      <w:r>
        <w:tab/>
      </w:r>
      <w:r>
        <w:fldChar w:fldCharType="begin"/>
      </w:r>
      <w:r>
        <w:instrText xml:space="preserve"> PAGEREF _Toc110725806 \h </w:instrText>
      </w:r>
      <w:r>
        <w:fldChar w:fldCharType="separate"/>
      </w:r>
      <w:r>
        <w:t>49</w:t>
      </w:r>
      <w:r>
        <w:fldChar w:fldCharType="end"/>
      </w:r>
    </w:p>
    <w:p w14:paraId="44C3A3E1" w14:textId="25F4C6A3" w:rsidR="003B5EDF" w:rsidRDefault="003B5EDF">
      <w:pPr>
        <w:pStyle w:val="Verzeichnis2"/>
        <w:tabs>
          <w:tab w:val="left" w:pos="1360"/>
        </w:tabs>
        <w:rPr>
          <w:rFonts w:asciiTheme="minorHAnsi" w:eastAsiaTheme="minorEastAsia" w:hAnsiTheme="minorHAnsi" w:cstheme="minorBidi"/>
          <w:szCs w:val="22"/>
          <w:lang w:eastAsia="en-US"/>
        </w:rPr>
      </w:pPr>
      <w:r>
        <w:t>4.3</w:t>
      </w:r>
      <w:r>
        <w:rPr>
          <w:rFonts w:asciiTheme="minorHAnsi" w:eastAsiaTheme="minorEastAsia" w:hAnsiTheme="minorHAnsi" w:cstheme="minorBidi"/>
          <w:szCs w:val="22"/>
          <w:lang w:eastAsia="en-US"/>
        </w:rPr>
        <w:tab/>
      </w:r>
      <w:r>
        <w:t>Recommender System</w:t>
      </w:r>
      <w:r>
        <w:tab/>
      </w:r>
      <w:r>
        <w:fldChar w:fldCharType="begin"/>
      </w:r>
      <w:r>
        <w:instrText xml:space="preserve"> PAGEREF _Toc110725807 \h </w:instrText>
      </w:r>
      <w:r>
        <w:fldChar w:fldCharType="separate"/>
      </w:r>
      <w:r>
        <w:t>51</w:t>
      </w:r>
      <w:r>
        <w:fldChar w:fldCharType="end"/>
      </w:r>
    </w:p>
    <w:p w14:paraId="2072B792" w14:textId="6EF35C69" w:rsidR="003B5EDF" w:rsidRDefault="003B5EDF">
      <w:pPr>
        <w:pStyle w:val="Verzeichnis3"/>
        <w:tabs>
          <w:tab w:val="left" w:pos="1713"/>
        </w:tabs>
        <w:rPr>
          <w:rFonts w:asciiTheme="minorHAnsi" w:eastAsiaTheme="minorEastAsia" w:hAnsiTheme="minorHAnsi" w:cstheme="minorBidi"/>
          <w:szCs w:val="22"/>
          <w:lang w:eastAsia="en-US"/>
        </w:rPr>
      </w:pPr>
      <w:r>
        <w:t>4.3.1</w:t>
      </w:r>
      <w:r>
        <w:rPr>
          <w:rFonts w:asciiTheme="minorHAnsi" w:eastAsiaTheme="minorEastAsia" w:hAnsiTheme="minorHAnsi" w:cstheme="minorBidi"/>
          <w:szCs w:val="22"/>
          <w:lang w:eastAsia="en-US"/>
        </w:rPr>
        <w:tab/>
      </w:r>
      <w:r>
        <w:t>Design</w:t>
      </w:r>
      <w:r>
        <w:tab/>
      </w:r>
      <w:r>
        <w:fldChar w:fldCharType="begin"/>
      </w:r>
      <w:r>
        <w:instrText xml:space="preserve"> PAGEREF _Toc110725808 \h </w:instrText>
      </w:r>
      <w:r>
        <w:fldChar w:fldCharType="separate"/>
      </w:r>
      <w:r>
        <w:t>51</w:t>
      </w:r>
      <w:r>
        <w:fldChar w:fldCharType="end"/>
      </w:r>
    </w:p>
    <w:p w14:paraId="6BF924CB" w14:textId="348D0A85" w:rsidR="003B5EDF" w:rsidRDefault="003B5EDF">
      <w:pPr>
        <w:pStyle w:val="Verzeichnis3"/>
        <w:tabs>
          <w:tab w:val="left" w:pos="1713"/>
        </w:tabs>
        <w:rPr>
          <w:rFonts w:asciiTheme="minorHAnsi" w:eastAsiaTheme="minorEastAsia" w:hAnsiTheme="minorHAnsi" w:cstheme="minorBidi"/>
          <w:szCs w:val="22"/>
          <w:lang w:eastAsia="en-US"/>
        </w:rPr>
      </w:pPr>
      <w:r>
        <w:t>4.3.2</w:t>
      </w:r>
      <w:r>
        <w:rPr>
          <w:rFonts w:asciiTheme="minorHAnsi" w:eastAsiaTheme="minorEastAsia" w:hAnsiTheme="minorHAnsi" w:cstheme="minorBidi"/>
          <w:szCs w:val="22"/>
          <w:lang w:eastAsia="en-US"/>
        </w:rPr>
        <w:tab/>
      </w:r>
      <w:r>
        <w:t>RankingModel</w:t>
      </w:r>
      <w:r>
        <w:tab/>
      </w:r>
      <w:r>
        <w:fldChar w:fldCharType="begin"/>
      </w:r>
      <w:r>
        <w:instrText xml:space="preserve"> PAGEREF _Toc110725809 \h </w:instrText>
      </w:r>
      <w:r>
        <w:fldChar w:fldCharType="separate"/>
      </w:r>
      <w:r>
        <w:t>52</w:t>
      </w:r>
      <w:r>
        <w:fldChar w:fldCharType="end"/>
      </w:r>
    </w:p>
    <w:p w14:paraId="500567E5" w14:textId="107DD70F" w:rsidR="003B5EDF" w:rsidRDefault="003B5EDF">
      <w:pPr>
        <w:pStyle w:val="Verzeichnis3"/>
        <w:tabs>
          <w:tab w:val="left" w:pos="1713"/>
        </w:tabs>
        <w:rPr>
          <w:rFonts w:asciiTheme="minorHAnsi" w:eastAsiaTheme="minorEastAsia" w:hAnsiTheme="minorHAnsi" w:cstheme="minorBidi"/>
          <w:szCs w:val="22"/>
          <w:lang w:eastAsia="en-US"/>
        </w:rPr>
      </w:pPr>
      <w:r>
        <w:t>4.3.3</w:t>
      </w:r>
      <w:r>
        <w:rPr>
          <w:rFonts w:asciiTheme="minorHAnsi" w:eastAsiaTheme="minorEastAsia" w:hAnsiTheme="minorHAnsi" w:cstheme="minorBidi"/>
          <w:szCs w:val="22"/>
          <w:lang w:eastAsia="en-US"/>
        </w:rPr>
        <w:tab/>
      </w:r>
      <w:r>
        <w:t>MovieLens</w:t>
      </w:r>
      <w:r>
        <w:tab/>
      </w:r>
      <w:r>
        <w:fldChar w:fldCharType="begin"/>
      </w:r>
      <w:r>
        <w:instrText xml:space="preserve"> PAGEREF _Toc110725810 \h </w:instrText>
      </w:r>
      <w:r>
        <w:fldChar w:fldCharType="separate"/>
      </w:r>
      <w:r>
        <w:t>54</w:t>
      </w:r>
      <w:r>
        <w:fldChar w:fldCharType="end"/>
      </w:r>
    </w:p>
    <w:p w14:paraId="7A6FA89C" w14:textId="70E2F3CF" w:rsidR="003B5EDF" w:rsidRDefault="003B5EDF">
      <w:pPr>
        <w:pStyle w:val="Verzeichnis3"/>
        <w:tabs>
          <w:tab w:val="left" w:pos="1713"/>
        </w:tabs>
        <w:rPr>
          <w:rFonts w:asciiTheme="minorHAnsi" w:eastAsiaTheme="minorEastAsia" w:hAnsiTheme="minorHAnsi" w:cstheme="minorBidi"/>
          <w:szCs w:val="22"/>
          <w:lang w:eastAsia="en-US"/>
        </w:rPr>
      </w:pPr>
      <w:r>
        <w:t>4.3.4</w:t>
      </w:r>
      <w:r>
        <w:rPr>
          <w:rFonts w:asciiTheme="minorHAnsi" w:eastAsiaTheme="minorEastAsia" w:hAnsiTheme="minorHAnsi" w:cstheme="minorBidi"/>
          <w:szCs w:val="22"/>
          <w:lang w:eastAsia="en-US"/>
        </w:rPr>
        <w:tab/>
      </w:r>
      <w:r>
        <w:t>Post-Training Actions</w:t>
      </w:r>
      <w:r>
        <w:tab/>
      </w:r>
      <w:r>
        <w:fldChar w:fldCharType="begin"/>
      </w:r>
      <w:r>
        <w:instrText xml:space="preserve"> PAGEREF _Toc110725811 \h </w:instrText>
      </w:r>
      <w:r>
        <w:fldChar w:fldCharType="separate"/>
      </w:r>
      <w:r>
        <w:t>55</w:t>
      </w:r>
      <w:r>
        <w:fldChar w:fldCharType="end"/>
      </w:r>
    </w:p>
    <w:p w14:paraId="28A46282" w14:textId="545099DD" w:rsidR="003B5EDF" w:rsidRDefault="003B5EDF">
      <w:pPr>
        <w:pStyle w:val="Verzeichnis2"/>
        <w:tabs>
          <w:tab w:val="left" w:pos="1360"/>
        </w:tabs>
        <w:rPr>
          <w:rFonts w:asciiTheme="minorHAnsi" w:eastAsiaTheme="minorEastAsia" w:hAnsiTheme="minorHAnsi" w:cstheme="minorBidi"/>
          <w:szCs w:val="22"/>
          <w:lang w:eastAsia="en-US"/>
        </w:rPr>
      </w:pPr>
      <w:r>
        <w:t>4.4</w:t>
      </w:r>
      <w:r>
        <w:rPr>
          <w:rFonts w:asciiTheme="minorHAnsi" w:eastAsiaTheme="minorEastAsia" w:hAnsiTheme="minorHAnsi" w:cstheme="minorBidi"/>
          <w:szCs w:val="22"/>
          <w:lang w:eastAsia="en-US"/>
        </w:rPr>
        <w:tab/>
      </w:r>
      <w:r>
        <w:t>Concept Drift Awareness</w:t>
      </w:r>
      <w:r>
        <w:tab/>
      </w:r>
      <w:r>
        <w:fldChar w:fldCharType="begin"/>
      </w:r>
      <w:r>
        <w:instrText xml:space="preserve"> PAGEREF _Toc110725812 \h </w:instrText>
      </w:r>
      <w:r>
        <w:fldChar w:fldCharType="separate"/>
      </w:r>
      <w:r>
        <w:t>58</w:t>
      </w:r>
      <w:r>
        <w:fldChar w:fldCharType="end"/>
      </w:r>
    </w:p>
    <w:p w14:paraId="4563D630" w14:textId="26B17401" w:rsidR="003B5EDF" w:rsidRDefault="003B5EDF">
      <w:pPr>
        <w:pStyle w:val="Verzeichnis3"/>
        <w:tabs>
          <w:tab w:val="left" w:pos="1713"/>
        </w:tabs>
        <w:rPr>
          <w:rFonts w:asciiTheme="minorHAnsi" w:eastAsiaTheme="minorEastAsia" w:hAnsiTheme="minorHAnsi" w:cstheme="minorBidi"/>
          <w:szCs w:val="22"/>
          <w:lang w:eastAsia="en-US"/>
        </w:rPr>
      </w:pPr>
      <w:r>
        <w:t>4.4.1</w:t>
      </w:r>
      <w:r>
        <w:rPr>
          <w:rFonts w:asciiTheme="minorHAnsi" w:eastAsiaTheme="minorEastAsia" w:hAnsiTheme="minorHAnsi" w:cstheme="minorBidi"/>
          <w:szCs w:val="22"/>
          <w:lang w:eastAsia="en-US"/>
        </w:rPr>
        <w:tab/>
      </w:r>
      <w:r>
        <w:t>Design</w:t>
      </w:r>
      <w:r>
        <w:tab/>
      </w:r>
      <w:r>
        <w:fldChar w:fldCharType="begin"/>
      </w:r>
      <w:r>
        <w:instrText xml:space="preserve"> PAGEREF _Toc110725813 \h </w:instrText>
      </w:r>
      <w:r>
        <w:fldChar w:fldCharType="separate"/>
      </w:r>
      <w:r>
        <w:t>58</w:t>
      </w:r>
      <w:r>
        <w:fldChar w:fldCharType="end"/>
      </w:r>
    </w:p>
    <w:p w14:paraId="221CDBC9" w14:textId="5DA1D5A4" w:rsidR="003B5EDF" w:rsidRDefault="003B5EDF">
      <w:pPr>
        <w:pStyle w:val="Verzeichnis3"/>
        <w:tabs>
          <w:tab w:val="left" w:pos="1713"/>
        </w:tabs>
        <w:rPr>
          <w:rFonts w:asciiTheme="minorHAnsi" w:eastAsiaTheme="minorEastAsia" w:hAnsiTheme="minorHAnsi" w:cstheme="minorBidi"/>
          <w:szCs w:val="22"/>
          <w:lang w:eastAsia="en-US"/>
        </w:rPr>
      </w:pPr>
      <w:r>
        <w:t>4.4.2</w:t>
      </w:r>
      <w:r>
        <w:rPr>
          <w:rFonts w:asciiTheme="minorHAnsi" w:eastAsiaTheme="minorEastAsia" w:hAnsiTheme="minorHAnsi" w:cstheme="minorBidi"/>
          <w:szCs w:val="22"/>
          <w:lang w:eastAsia="en-US"/>
        </w:rPr>
        <w:tab/>
      </w:r>
      <w:r>
        <w:t>Prediction Service</w:t>
      </w:r>
      <w:r>
        <w:tab/>
      </w:r>
      <w:r>
        <w:fldChar w:fldCharType="begin"/>
      </w:r>
      <w:r>
        <w:instrText xml:space="preserve"> PAGEREF _Toc110725814 \h </w:instrText>
      </w:r>
      <w:r>
        <w:fldChar w:fldCharType="separate"/>
      </w:r>
      <w:r>
        <w:t>58</w:t>
      </w:r>
      <w:r>
        <w:fldChar w:fldCharType="end"/>
      </w:r>
    </w:p>
    <w:p w14:paraId="48287A85" w14:textId="4AF041E2" w:rsidR="003B5EDF" w:rsidRDefault="003B5EDF">
      <w:pPr>
        <w:pStyle w:val="Verzeichnis3"/>
        <w:tabs>
          <w:tab w:val="left" w:pos="1713"/>
        </w:tabs>
        <w:rPr>
          <w:rFonts w:asciiTheme="minorHAnsi" w:eastAsiaTheme="minorEastAsia" w:hAnsiTheme="minorHAnsi" w:cstheme="minorBidi"/>
          <w:szCs w:val="22"/>
          <w:lang w:eastAsia="en-US"/>
        </w:rPr>
      </w:pPr>
      <w:r>
        <w:t>4.4.3</w:t>
      </w:r>
      <w:r>
        <w:rPr>
          <w:rFonts w:asciiTheme="minorHAnsi" w:eastAsiaTheme="minorEastAsia" w:hAnsiTheme="minorHAnsi" w:cstheme="minorBidi"/>
          <w:szCs w:val="22"/>
          <w:lang w:eastAsia="en-US"/>
        </w:rPr>
        <w:tab/>
      </w:r>
      <w:r>
        <w:t>Monitoring</w:t>
      </w:r>
      <w:r>
        <w:tab/>
      </w:r>
      <w:r>
        <w:fldChar w:fldCharType="begin"/>
      </w:r>
      <w:r>
        <w:instrText xml:space="preserve"> PAGEREF _Toc110725815 \h </w:instrText>
      </w:r>
      <w:r>
        <w:fldChar w:fldCharType="separate"/>
      </w:r>
      <w:r>
        <w:t>59</w:t>
      </w:r>
      <w:r>
        <w:fldChar w:fldCharType="end"/>
      </w:r>
    </w:p>
    <w:p w14:paraId="53F12B9D" w14:textId="442FEA1E" w:rsidR="003B5EDF" w:rsidRDefault="003B5EDF">
      <w:pPr>
        <w:pStyle w:val="Verzeichnis2"/>
        <w:tabs>
          <w:tab w:val="left" w:pos="1360"/>
        </w:tabs>
        <w:rPr>
          <w:rFonts w:asciiTheme="minorHAnsi" w:eastAsiaTheme="minorEastAsia" w:hAnsiTheme="minorHAnsi" w:cstheme="minorBidi"/>
          <w:szCs w:val="22"/>
          <w:lang w:eastAsia="en-US"/>
        </w:rPr>
      </w:pPr>
      <w:r>
        <w:t>4.5</w:t>
      </w:r>
      <w:r>
        <w:rPr>
          <w:rFonts w:asciiTheme="minorHAnsi" w:eastAsiaTheme="minorEastAsia" w:hAnsiTheme="minorHAnsi" w:cstheme="minorBidi"/>
          <w:szCs w:val="22"/>
          <w:lang w:eastAsia="en-US"/>
        </w:rPr>
        <w:tab/>
      </w:r>
      <w:r>
        <w:t>Pipeline</w:t>
      </w:r>
      <w:r>
        <w:tab/>
      </w:r>
      <w:r>
        <w:fldChar w:fldCharType="begin"/>
      </w:r>
      <w:r>
        <w:instrText xml:space="preserve"> PAGEREF _Toc110725816 \h </w:instrText>
      </w:r>
      <w:r>
        <w:fldChar w:fldCharType="separate"/>
      </w:r>
      <w:r>
        <w:t>61</w:t>
      </w:r>
      <w:r>
        <w:fldChar w:fldCharType="end"/>
      </w:r>
    </w:p>
    <w:p w14:paraId="66230411" w14:textId="690AA952" w:rsidR="003B5EDF" w:rsidRDefault="003B5EDF">
      <w:pPr>
        <w:pStyle w:val="Verzeichnis3"/>
        <w:tabs>
          <w:tab w:val="left" w:pos="1713"/>
        </w:tabs>
        <w:rPr>
          <w:rFonts w:asciiTheme="minorHAnsi" w:eastAsiaTheme="minorEastAsia" w:hAnsiTheme="minorHAnsi" w:cstheme="minorBidi"/>
          <w:szCs w:val="22"/>
          <w:lang w:eastAsia="en-US"/>
        </w:rPr>
      </w:pPr>
      <w:r>
        <w:t>4.5.1</w:t>
      </w:r>
      <w:r>
        <w:rPr>
          <w:rFonts w:asciiTheme="minorHAnsi" w:eastAsiaTheme="minorEastAsia" w:hAnsiTheme="minorHAnsi" w:cstheme="minorBidi"/>
          <w:szCs w:val="22"/>
          <w:lang w:eastAsia="en-US"/>
        </w:rPr>
        <w:tab/>
      </w:r>
      <w:r>
        <w:t>Design</w:t>
      </w:r>
      <w:r>
        <w:tab/>
      </w:r>
      <w:r>
        <w:fldChar w:fldCharType="begin"/>
      </w:r>
      <w:r>
        <w:instrText xml:space="preserve"> PAGEREF _Toc110725817 \h </w:instrText>
      </w:r>
      <w:r>
        <w:fldChar w:fldCharType="separate"/>
      </w:r>
      <w:r>
        <w:t>61</w:t>
      </w:r>
      <w:r>
        <w:fldChar w:fldCharType="end"/>
      </w:r>
    </w:p>
    <w:p w14:paraId="685FFECD" w14:textId="66241035" w:rsidR="003B5EDF" w:rsidRDefault="003B5EDF">
      <w:pPr>
        <w:pStyle w:val="Verzeichnis3"/>
        <w:tabs>
          <w:tab w:val="left" w:pos="1713"/>
        </w:tabs>
        <w:rPr>
          <w:rFonts w:asciiTheme="minorHAnsi" w:eastAsiaTheme="minorEastAsia" w:hAnsiTheme="minorHAnsi" w:cstheme="minorBidi"/>
          <w:szCs w:val="22"/>
          <w:lang w:eastAsia="en-US"/>
        </w:rPr>
      </w:pPr>
      <w:r>
        <w:t>4.5.2</w:t>
      </w:r>
      <w:r>
        <w:rPr>
          <w:rFonts w:asciiTheme="minorHAnsi" w:eastAsiaTheme="minorEastAsia" w:hAnsiTheme="minorHAnsi" w:cstheme="minorBidi"/>
          <w:szCs w:val="22"/>
          <w:lang w:eastAsia="en-US"/>
        </w:rPr>
        <w:tab/>
      </w:r>
      <w:r>
        <w:t>Training Pipeline</w:t>
      </w:r>
      <w:r>
        <w:tab/>
      </w:r>
      <w:r>
        <w:fldChar w:fldCharType="begin"/>
      </w:r>
      <w:r>
        <w:instrText xml:space="preserve"> PAGEREF _Toc110725818 \h </w:instrText>
      </w:r>
      <w:r>
        <w:fldChar w:fldCharType="separate"/>
      </w:r>
      <w:r>
        <w:t>62</w:t>
      </w:r>
      <w:r>
        <w:fldChar w:fldCharType="end"/>
      </w:r>
    </w:p>
    <w:p w14:paraId="45BEFDA0" w14:textId="075BCA9A" w:rsidR="003B5EDF" w:rsidRDefault="003B5EDF">
      <w:pPr>
        <w:pStyle w:val="Verzeichnis3"/>
        <w:tabs>
          <w:tab w:val="left" w:pos="1713"/>
        </w:tabs>
        <w:rPr>
          <w:rFonts w:asciiTheme="minorHAnsi" w:eastAsiaTheme="minorEastAsia" w:hAnsiTheme="minorHAnsi" w:cstheme="minorBidi"/>
          <w:szCs w:val="22"/>
          <w:lang w:eastAsia="en-US"/>
        </w:rPr>
      </w:pPr>
      <w:r>
        <w:t>4.5.3</w:t>
      </w:r>
      <w:r>
        <w:rPr>
          <w:rFonts w:asciiTheme="minorHAnsi" w:eastAsiaTheme="minorEastAsia" w:hAnsiTheme="minorHAnsi" w:cstheme="minorBidi"/>
          <w:szCs w:val="22"/>
          <w:lang w:eastAsia="en-US"/>
        </w:rPr>
        <w:tab/>
      </w:r>
      <w:r>
        <w:t>CD Evaluation Pipeline</w:t>
      </w:r>
      <w:r>
        <w:tab/>
      </w:r>
      <w:r>
        <w:fldChar w:fldCharType="begin"/>
      </w:r>
      <w:r>
        <w:instrText xml:space="preserve"> PAGEREF _Toc110725819 \h </w:instrText>
      </w:r>
      <w:r>
        <w:fldChar w:fldCharType="separate"/>
      </w:r>
      <w:r>
        <w:t>65</w:t>
      </w:r>
      <w:r>
        <w:fldChar w:fldCharType="end"/>
      </w:r>
    </w:p>
    <w:p w14:paraId="4B14C654" w14:textId="6B5288E9" w:rsidR="003B5EDF" w:rsidRDefault="003B5EDF">
      <w:pPr>
        <w:pStyle w:val="Verzeichnis3"/>
        <w:tabs>
          <w:tab w:val="left" w:pos="1713"/>
        </w:tabs>
        <w:rPr>
          <w:rFonts w:asciiTheme="minorHAnsi" w:eastAsiaTheme="minorEastAsia" w:hAnsiTheme="minorHAnsi" w:cstheme="minorBidi"/>
          <w:szCs w:val="22"/>
          <w:lang w:eastAsia="en-US"/>
        </w:rPr>
      </w:pPr>
      <w:r>
        <w:t>4.5.4</w:t>
      </w:r>
      <w:r>
        <w:rPr>
          <w:rFonts w:asciiTheme="minorHAnsi" w:eastAsiaTheme="minorEastAsia" w:hAnsiTheme="minorHAnsi" w:cstheme="minorBidi"/>
          <w:szCs w:val="22"/>
          <w:lang w:eastAsia="en-US"/>
        </w:rPr>
        <w:tab/>
      </w:r>
      <w:r>
        <w:t>MLOps Pipeline</w:t>
      </w:r>
      <w:r>
        <w:tab/>
      </w:r>
      <w:r>
        <w:fldChar w:fldCharType="begin"/>
      </w:r>
      <w:r>
        <w:instrText xml:space="preserve"> PAGEREF _Toc110725820 \h </w:instrText>
      </w:r>
      <w:r>
        <w:fldChar w:fldCharType="separate"/>
      </w:r>
      <w:r>
        <w:t>65</w:t>
      </w:r>
      <w:r>
        <w:fldChar w:fldCharType="end"/>
      </w:r>
    </w:p>
    <w:p w14:paraId="7709713C" w14:textId="198EE472" w:rsidR="003B5EDF" w:rsidRDefault="003B5EDF">
      <w:pPr>
        <w:pStyle w:val="Verzeichnis1"/>
        <w:rPr>
          <w:rFonts w:asciiTheme="minorHAnsi" w:eastAsiaTheme="minorEastAsia" w:hAnsiTheme="minorHAnsi" w:cstheme="minorBidi"/>
          <w:b w:val="0"/>
          <w:szCs w:val="22"/>
          <w:lang w:eastAsia="en-US"/>
        </w:rPr>
      </w:pPr>
      <w:r>
        <w:t>5</w:t>
      </w:r>
      <w:r>
        <w:rPr>
          <w:rFonts w:asciiTheme="minorHAnsi" w:eastAsiaTheme="minorEastAsia" w:hAnsiTheme="minorHAnsi" w:cstheme="minorBidi"/>
          <w:b w:val="0"/>
          <w:szCs w:val="22"/>
          <w:lang w:eastAsia="en-US"/>
        </w:rPr>
        <w:tab/>
      </w:r>
      <w:r>
        <w:t>Evaluation</w:t>
      </w:r>
      <w:r>
        <w:tab/>
      </w:r>
      <w:r>
        <w:fldChar w:fldCharType="begin"/>
      </w:r>
      <w:r>
        <w:instrText xml:space="preserve"> PAGEREF _Toc110725821 \h </w:instrText>
      </w:r>
      <w:r>
        <w:fldChar w:fldCharType="separate"/>
      </w:r>
      <w:r>
        <w:t>67</w:t>
      </w:r>
      <w:r>
        <w:fldChar w:fldCharType="end"/>
      </w:r>
    </w:p>
    <w:p w14:paraId="4049FA24" w14:textId="070481DF" w:rsidR="003B5EDF" w:rsidRDefault="003B5EDF">
      <w:pPr>
        <w:pStyle w:val="Verzeichnis2"/>
        <w:tabs>
          <w:tab w:val="left" w:pos="1360"/>
        </w:tabs>
        <w:rPr>
          <w:rFonts w:asciiTheme="minorHAnsi" w:eastAsiaTheme="minorEastAsia" w:hAnsiTheme="minorHAnsi" w:cstheme="minorBidi"/>
          <w:szCs w:val="22"/>
          <w:lang w:eastAsia="en-US"/>
        </w:rPr>
      </w:pPr>
      <w:r>
        <w:t>5.1</w:t>
      </w:r>
      <w:r>
        <w:rPr>
          <w:rFonts w:asciiTheme="minorHAnsi" w:eastAsiaTheme="minorEastAsia" w:hAnsiTheme="minorHAnsi" w:cstheme="minorBidi"/>
          <w:szCs w:val="22"/>
          <w:lang w:eastAsia="en-US"/>
        </w:rPr>
        <w:tab/>
      </w:r>
      <w:r>
        <w:t>Recommender System</w:t>
      </w:r>
      <w:r>
        <w:tab/>
      </w:r>
      <w:r>
        <w:fldChar w:fldCharType="begin"/>
      </w:r>
      <w:r>
        <w:instrText xml:space="preserve"> PAGEREF _Toc110725822 \h </w:instrText>
      </w:r>
      <w:r>
        <w:fldChar w:fldCharType="separate"/>
      </w:r>
      <w:r>
        <w:t>67</w:t>
      </w:r>
      <w:r>
        <w:fldChar w:fldCharType="end"/>
      </w:r>
    </w:p>
    <w:p w14:paraId="710E0DEB" w14:textId="21B4D7D1" w:rsidR="003B5EDF" w:rsidRDefault="003B5EDF">
      <w:pPr>
        <w:pStyle w:val="Verzeichnis2"/>
        <w:tabs>
          <w:tab w:val="left" w:pos="1360"/>
        </w:tabs>
        <w:rPr>
          <w:rFonts w:asciiTheme="minorHAnsi" w:eastAsiaTheme="minorEastAsia" w:hAnsiTheme="minorHAnsi" w:cstheme="minorBidi"/>
          <w:szCs w:val="22"/>
          <w:lang w:eastAsia="en-US"/>
        </w:rPr>
      </w:pPr>
      <w:r>
        <w:t>5.2</w:t>
      </w:r>
      <w:r>
        <w:rPr>
          <w:rFonts w:asciiTheme="minorHAnsi" w:eastAsiaTheme="minorEastAsia" w:hAnsiTheme="minorHAnsi" w:cstheme="minorBidi"/>
          <w:szCs w:val="22"/>
          <w:lang w:eastAsia="en-US"/>
        </w:rPr>
        <w:tab/>
      </w:r>
      <w:r>
        <w:t>Concept Drift Awareness</w:t>
      </w:r>
      <w:r>
        <w:tab/>
      </w:r>
      <w:r>
        <w:fldChar w:fldCharType="begin"/>
      </w:r>
      <w:r>
        <w:instrText xml:space="preserve"> PAGEREF _Toc110725823 \h </w:instrText>
      </w:r>
      <w:r>
        <w:fldChar w:fldCharType="separate"/>
      </w:r>
      <w:r>
        <w:t>69</w:t>
      </w:r>
      <w:r>
        <w:fldChar w:fldCharType="end"/>
      </w:r>
    </w:p>
    <w:p w14:paraId="4338DE37" w14:textId="550D73B2" w:rsidR="003B5EDF" w:rsidRDefault="003B5EDF">
      <w:pPr>
        <w:pStyle w:val="Verzeichnis2"/>
        <w:tabs>
          <w:tab w:val="left" w:pos="1360"/>
        </w:tabs>
        <w:rPr>
          <w:rFonts w:asciiTheme="minorHAnsi" w:eastAsiaTheme="minorEastAsia" w:hAnsiTheme="minorHAnsi" w:cstheme="minorBidi"/>
          <w:szCs w:val="22"/>
          <w:lang w:eastAsia="en-US"/>
        </w:rPr>
      </w:pPr>
      <w:r>
        <w:t>5.3</w:t>
      </w:r>
      <w:r>
        <w:rPr>
          <w:rFonts w:asciiTheme="minorHAnsi" w:eastAsiaTheme="minorEastAsia" w:hAnsiTheme="minorHAnsi" w:cstheme="minorBidi"/>
          <w:szCs w:val="22"/>
          <w:lang w:eastAsia="en-US"/>
        </w:rPr>
        <w:tab/>
      </w:r>
      <w:r>
        <w:t>Pipeline</w:t>
      </w:r>
      <w:r>
        <w:tab/>
      </w:r>
      <w:r>
        <w:fldChar w:fldCharType="begin"/>
      </w:r>
      <w:r>
        <w:instrText xml:space="preserve"> PAGEREF _Toc110725824 \h </w:instrText>
      </w:r>
      <w:r>
        <w:fldChar w:fldCharType="separate"/>
      </w:r>
      <w:r>
        <w:t>70</w:t>
      </w:r>
      <w:r>
        <w:fldChar w:fldCharType="end"/>
      </w:r>
    </w:p>
    <w:p w14:paraId="77B1C8E8" w14:textId="1D0345D1" w:rsidR="003B5EDF" w:rsidRDefault="003B5EDF">
      <w:pPr>
        <w:pStyle w:val="Verzeichnis1"/>
        <w:rPr>
          <w:rFonts w:asciiTheme="minorHAnsi" w:eastAsiaTheme="minorEastAsia" w:hAnsiTheme="minorHAnsi" w:cstheme="minorBidi"/>
          <w:b w:val="0"/>
          <w:szCs w:val="22"/>
          <w:lang w:eastAsia="en-US"/>
        </w:rPr>
      </w:pPr>
      <w:r>
        <w:t>6</w:t>
      </w:r>
      <w:r>
        <w:rPr>
          <w:rFonts w:asciiTheme="minorHAnsi" w:eastAsiaTheme="minorEastAsia" w:hAnsiTheme="minorHAnsi" w:cstheme="minorBidi"/>
          <w:b w:val="0"/>
          <w:szCs w:val="22"/>
          <w:lang w:eastAsia="en-US"/>
        </w:rPr>
        <w:tab/>
      </w:r>
      <w:r>
        <w:t>Conclusion</w:t>
      </w:r>
      <w:r>
        <w:tab/>
      </w:r>
      <w:r>
        <w:fldChar w:fldCharType="begin"/>
      </w:r>
      <w:r>
        <w:instrText xml:space="preserve"> PAGEREF _Toc110725825 \h </w:instrText>
      </w:r>
      <w:r>
        <w:fldChar w:fldCharType="separate"/>
      </w:r>
      <w:r>
        <w:t>73</w:t>
      </w:r>
      <w:r>
        <w:fldChar w:fldCharType="end"/>
      </w:r>
    </w:p>
    <w:p w14:paraId="7A755FD1" w14:textId="3F5E4CEA" w:rsidR="003B5EDF" w:rsidRDefault="003B5EDF">
      <w:pPr>
        <w:pStyle w:val="Verzeichnis1"/>
        <w:rPr>
          <w:rFonts w:asciiTheme="minorHAnsi" w:eastAsiaTheme="minorEastAsia" w:hAnsiTheme="minorHAnsi" w:cstheme="minorBidi"/>
          <w:b w:val="0"/>
          <w:szCs w:val="22"/>
          <w:lang w:eastAsia="en-US"/>
        </w:rPr>
      </w:pPr>
      <w:r>
        <w:t>Appendix:</w:t>
      </w:r>
      <w:r>
        <w:tab/>
      </w:r>
      <w:r>
        <w:fldChar w:fldCharType="begin"/>
      </w:r>
      <w:r>
        <w:instrText xml:space="preserve"> PAGEREF _Toc110725826 \h </w:instrText>
      </w:r>
      <w:r>
        <w:fldChar w:fldCharType="separate"/>
      </w:r>
      <w:r>
        <w:t>75</w:t>
      </w:r>
      <w:r>
        <w:fldChar w:fldCharType="end"/>
      </w:r>
    </w:p>
    <w:p w14:paraId="03E9D8BB" w14:textId="5CAEC3FD" w:rsidR="003B5EDF" w:rsidRDefault="003B5EDF">
      <w:pPr>
        <w:pStyle w:val="Verzeichnis2"/>
        <w:rPr>
          <w:rFonts w:asciiTheme="minorHAnsi" w:eastAsiaTheme="minorEastAsia" w:hAnsiTheme="minorHAnsi" w:cstheme="minorBidi"/>
          <w:szCs w:val="22"/>
          <w:lang w:eastAsia="en-US"/>
        </w:rPr>
      </w:pPr>
      <w:r>
        <w:t>A.1 Figures</w:t>
      </w:r>
      <w:r>
        <w:tab/>
      </w:r>
      <w:r>
        <w:fldChar w:fldCharType="begin"/>
      </w:r>
      <w:r>
        <w:instrText xml:space="preserve"> PAGEREF _Toc110725827 \h </w:instrText>
      </w:r>
      <w:r>
        <w:fldChar w:fldCharType="separate"/>
      </w:r>
      <w:r>
        <w:t>75</w:t>
      </w:r>
      <w:r>
        <w:fldChar w:fldCharType="end"/>
      </w:r>
    </w:p>
    <w:p w14:paraId="3D2C1E87" w14:textId="43375940" w:rsidR="003B5EDF" w:rsidRDefault="003B5EDF">
      <w:pPr>
        <w:pStyle w:val="Verzeichnis2"/>
        <w:rPr>
          <w:rFonts w:asciiTheme="minorHAnsi" w:eastAsiaTheme="minorEastAsia" w:hAnsiTheme="minorHAnsi" w:cstheme="minorBidi"/>
          <w:szCs w:val="22"/>
          <w:lang w:eastAsia="en-US"/>
        </w:rPr>
      </w:pPr>
      <w:r>
        <w:t>A.2 Source Code</w:t>
      </w:r>
      <w:r>
        <w:tab/>
      </w:r>
      <w:r>
        <w:fldChar w:fldCharType="begin"/>
      </w:r>
      <w:r>
        <w:instrText xml:space="preserve"> PAGEREF _Toc110725828 \h </w:instrText>
      </w:r>
      <w:r>
        <w:fldChar w:fldCharType="separate"/>
      </w:r>
      <w:r>
        <w:t>77</w:t>
      </w:r>
      <w:r>
        <w:fldChar w:fldCharType="end"/>
      </w:r>
    </w:p>
    <w:p w14:paraId="4AEB0ABD" w14:textId="609BFB68" w:rsidR="00284FA6" w:rsidRPr="00721A18" w:rsidRDefault="006D194E">
      <w:pPr>
        <w:pStyle w:val="berschrift1"/>
        <w:numPr>
          <w:ilvl w:val="0"/>
          <w:numId w:val="0"/>
        </w:numPr>
      </w:pPr>
      <w:r>
        <w:rPr>
          <w:rFonts w:ascii="Times New Roman" w:hAnsi="Times New Roman"/>
          <w:noProof/>
          <w:kern w:val="0"/>
          <w:sz w:val="22"/>
        </w:rPr>
        <w:lastRenderedPageBreak/>
        <w:fldChar w:fldCharType="end"/>
      </w:r>
      <w:bookmarkStart w:id="6" w:name="_Toc110725773"/>
      <w:r w:rsidR="00C70565">
        <w:t>Table of Figures</w:t>
      </w:r>
      <w:bookmarkEnd w:id="6"/>
    </w:p>
    <w:p w14:paraId="4FF140A8" w14:textId="497A8342" w:rsidR="005356E9" w:rsidRDefault="003B1208">
      <w:pPr>
        <w:pStyle w:val="Abbildungsverzeichnis"/>
        <w:rPr>
          <w:rFonts w:asciiTheme="minorHAnsi" w:eastAsiaTheme="minorEastAsia" w:hAnsiTheme="minorHAnsi" w:cstheme="minorBidi"/>
          <w:szCs w:val="22"/>
          <w:lang w:eastAsia="en-US"/>
        </w:rPr>
      </w:pPr>
      <w:r>
        <w:fldChar w:fldCharType="begin"/>
      </w:r>
      <w:r>
        <w:instrText xml:space="preserve"> TOC \c "Figure" </w:instrText>
      </w:r>
      <w:r>
        <w:fldChar w:fldCharType="separate"/>
      </w:r>
      <w:r w:rsidR="005356E9">
        <w:t>Figure 1: structure and overview of RSs derived from Aggarwal (2016)</w:t>
      </w:r>
      <w:r w:rsidR="005356E9">
        <w:tab/>
      </w:r>
      <w:r w:rsidR="005356E9">
        <w:fldChar w:fldCharType="begin"/>
      </w:r>
      <w:r w:rsidR="005356E9">
        <w:instrText xml:space="preserve"> PAGEREF _Toc110693862 \h </w:instrText>
      </w:r>
      <w:r w:rsidR="005356E9">
        <w:fldChar w:fldCharType="separate"/>
      </w:r>
      <w:r w:rsidR="005356E9">
        <w:t>17</w:t>
      </w:r>
      <w:r w:rsidR="005356E9">
        <w:fldChar w:fldCharType="end"/>
      </w:r>
    </w:p>
    <w:p w14:paraId="754A436C" w14:textId="7E64CA8E" w:rsidR="005356E9" w:rsidRDefault="005356E9">
      <w:pPr>
        <w:pStyle w:val="Abbildungsverzeichnis"/>
        <w:rPr>
          <w:rFonts w:asciiTheme="minorHAnsi" w:eastAsiaTheme="minorEastAsia" w:hAnsiTheme="minorHAnsi" w:cstheme="minorBidi"/>
          <w:szCs w:val="22"/>
          <w:lang w:eastAsia="en-US"/>
        </w:rPr>
      </w:pPr>
      <w:r>
        <w:t>Figure 2: Example of retrieval and ranking in a recommender system</w:t>
      </w:r>
      <w:r>
        <w:tab/>
      </w:r>
      <w:r>
        <w:fldChar w:fldCharType="begin"/>
      </w:r>
      <w:r>
        <w:instrText xml:space="preserve"> PAGEREF _Toc110693863 \h </w:instrText>
      </w:r>
      <w:r>
        <w:fldChar w:fldCharType="separate"/>
      </w:r>
      <w:r>
        <w:t>18</w:t>
      </w:r>
      <w:r>
        <w:fldChar w:fldCharType="end"/>
      </w:r>
    </w:p>
    <w:p w14:paraId="3D0970A2" w14:textId="65494B16" w:rsidR="005356E9" w:rsidRDefault="005356E9">
      <w:pPr>
        <w:pStyle w:val="Abbildungsverzeichnis"/>
        <w:rPr>
          <w:rFonts w:asciiTheme="minorHAnsi" w:eastAsiaTheme="minorEastAsia" w:hAnsiTheme="minorHAnsi" w:cstheme="minorBidi"/>
          <w:szCs w:val="22"/>
          <w:lang w:eastAsia="en-US"/>
        </w:rPr>
      </w:pPr>
      <w:r>
        <w:t>Figure 3: Visualization of a cross layer (Wang et al., 2021)</w:t>
      </w:r>
      <w:r>
        <w:tab/>
      </w:r>
      <w:r>
        <w:fldChar w:fldCharType="begin"/>
      </w:r>
      <w:r>
        <w:instrText xml:space="preserve"> PAGEREF _Toc110693864 \h </w:instrText>
      </w:r>
      <w:r>
        <w:fldChar w:fldCharType="separate"/>
      </w:r>
      <w:r>
        <w:t>24</w:t>
      </w:r>
      <w:r>
        <w:fldChar w:fldCharType="end"/>
      </w:r>
    </w:p>
    <w:p w14:paraId="2E32CDFF" w14:textId="19075BED" w:rsidR="005356E9" w:rsidRDefault="005356E9">
      <w:pPr>
        <w:pStyle w:val="Abbildungsverzeichnis"/>
        <w:rPr>
          <w:rFonts w:asciiTheme="minorHAnsi" w:eastAsiaTheme="minorEastAsia" w:hAnsiTheme="minorHAnsi" w:cstheme="minorBidi"/>
          <w:szCs w:val="22"/>
          <w:lang w:eastAsia="en-US"/>
        </w:rPr>
      </w:pPr>
      <w:r>
        <w:t>Figure 4: Possible DCN architectures (Wang et al., 2021)</w:t>
      </w:r>
      <w:r>
        <w:tab/>
      </w:r>
      <w:r>
        <w:fldChar w:fldCharType="begin"/>
      </w:r>
      <w:r>
        <w:instrText xml:space="preserve"> PAGEREF _Toc110693865 \h </w:instrText>
      </w:r>
      <w:r>
        <w:fldChar w:fldCharType="separate"/>
      </w:r>
      <w:r>
        <w:t>25</w:t>
      </w:r>
      <w:r>
        <w:fldChar w:fldCharType="end"/>
      </w:r>
    </w:p>
    <w:p w14:paraId="6E156CA0" w14:textId="30BEF63E" w:rsidR="005356E9" w:rsidRDefault="005356E9">
      <w:pPr>
        <w:pStyle w:val="Abbildungsverzeichnis"/>
        <w:rPr>
          <w:rFonts w:asciiTheme="minorHAnsi" w:eastAsiaTheme="minorEastAsia" w:hAnsiTheme="minorHAnsi" w:cstheme="minorBidi"/>
          <w:szCs w:val="22"/>
          <w:lang w:eastAsia="en-US"/>
        </w:rPr>
      </w:pPr>
      <w:r>
        <w:t>Figure 5: Exemplary DAG in Airflow</w:t>
      </w:r>
      <w:r>
        <w:tab/>
      </w:r>
      <w:r>
        <w:fldChar w:fldCharType="begin"/>
      </w:r>
      <w:r>
        <w:instrText xml:space="preserve"> PAGEREF _Toc110693866 \h </w:instrText>
      </w:r>
      <w:r>
        <w:fldChar w:fldCharType="separate"/>
      </w:r>
      <w:r>
        <w:t>31</w:t>
      </w:r>
      <w:r>
        <w:fldChar w:fldCharType="end"/>
      </w:r>
    </w:p>
    <w:p w14:paraId="46F530C8" w14:textId="0ED37887" w:rsidR="005356E9" w:rsidRDefault="005356E9">
      <w:pPr>
        <w:pStyle w:val="Abbildungsverzeichnis"/>
        <w:rPr>
          <w:rFonts w:asciiTheme="minorHAnsi" w:eastAsiaTheme="minorEastAsia" w:hAnsiTheme="minorHAnsi" w:cstheme="minorBidi"/>
          <w:szCs w:val="22"/>
          <w:lang w:eastAsia="en-US"/>
        </w:rPr>
      </w:pPr>
      <w:r>
        <w:t>Figure 7: Types of concept drift (Lu et al., 2018)</w:t>
      </w:r>
      <w:r>
        <w:tab/>
      </w:r>
      <w:r>
        <w:fldChar w:fldCharType="begin"/>
      </w:r>
      <w:r>
        <w:instrText xml:space="preserve"> PAGEREF _Toc110693867 \h </w:instrText>
      </w:r>
      <w:r>
        <w:fldChar w:fldCharType="separate"/>
      </w:r>
      <w:r>
        <w:t>34</w:t>
      </w:r>
      <w:r>
        <w:fldChar w:fldCharType="end"/>
      </w:r>
    </w:p>
    <w:p w14:paraId="475D4FD5" w14:textId="1C0B1D76" w:rsidR="005356E9" w:rsidRDefault="005356E9">
      <w:pPr>
        <w:pStyle w:val="Abbildungsverzeichnis"/>
        <w:rPr>
          <w:rFonts w:asciiTheme="minorHAnsi" w:eastAsiaTheme="minorEastAsia" w:hAnsiTheme="minorHAnsi" w:cstheme="minorBidi"/>
          <w:szCs w:val="22"/>
          <w:lang w:eastAsia="en-US"/>
        </w:rPr>
      </w:pPr>
      <w:r>
        <w:t>Figure 8: Framework for handling concept drift in machine learning (Lu et al., 2018)</w:t>
      </w:r>
      <w:r>
        <w:tab/>
      </w:r>
      <w:r>
        <w:fldChar w:fldCharType="begin"/>
      </w:r>
      <w:r>
        <w:instrText xml:space="preserve"> PAGEREF _Toc110693868 \h </w:instrText>
      </w:r>
      <w:r>
        <w:fldChar w:fldCharType="separate"/>
      </w:r>
      <w:r>
        <w:t>34</w:t>
      </w:r>
      <w:r>
        <w:fldChar w:fldCharType="end"/>
      </w:r>
    </w:p>
    <w:p w14:paraId="61CC7CC9" w14:textId="03F1F5C8" w:rsidR="005356E9" w:rsidRDefault="005356E9">
      <w:pPr>
        <w:pStyle w:val="Abbildungsverzeichnis"/>
        <w:rPr>
          <w:rFonts w:asciiTheme="minorHAnsi" w:eastAsiaTheme="minorEastAsia" w:hAnsiTheme="minorHAnsi" w:cstheme="minorBidi"/>
          <w:szCs w:val="22"/>
          <w:lang w:eastAsia="en-US"/>
        </w:rPr>
      </w:pPr>
      <w:r>
        <w:t>Figure 9: TFX components (Google LLC, 2019a)</w:t>
      </w:r>
      <w:r>
        <w:tab/>
      </w:r>
      <w:r>
        <w:fldChar w:fldCharType="begin"/>
      </w:r>
      <w:r>
        <w:instrText xml:space="preserve"> PAGEREF _Toc110693869 \h </w:instrText>
      </w:r>
      <w:r>
        <w:fldChar w:fldCharType="separate"/>
      </w:r>
      <w:r>
        <w:t>37</w:t>
      </w:r>
      <w:r>
        <w:fldChar w:fldCharType="end"/>
      </w:r>
    </w:p>
    <w:p w14:paraId="7CDC2620" w14:textId="3F7B3D17" w:rsidR="005356E9" w:rsidRDefault="005356E9">
      <w:pPr>
        <w:pStyle w:val="Abbildungsverzeichnis"/>
        <w:rPr>
          <w:rFonts w:asciiTheme="minorHAnsi" w:eastAsiaTheme="minorEastAsia" w:hAnsiTheme="minorHAnsi" w:cstheme="minorBidi"/>
          <w:szCs w:val="22"/>
          <w:lang w:eastAsia="en-US"/>
        </w:rPr>
      </w:pPr>
      <w:r>
        <w:t>Figure 10: procedure of artifact development</w:t>
      </w:r>
      <w:r>
        <w:tab/>
      </w:r>
      <w:r>
        <w:fldChar w:fldCharType="begin"/>
      </w:r>
      <w:r>
        <w:instrText xml:space="preserve"> PAGEREF _Toc110693870 \h </w:instrText>
      </w:r>
      <w:r>
        <w:fldChar w:fldCharType="separate"/>
      </w:r>
      <w:r>
        <w:t>43</w:t>
      </w:r>
      <w:r>
        <w:fldChar w:fldCharType="end"/>
      </w:r>
    </w:p>
    <w:p w14:paraId="24AF842D" w14:textId="5EACA641" w:rsidR="005356E9" w:rsidRDefault="005356E9">
      <w:pPr>
        <w:pStyle w:val="Abbildungsverzeichnis"/>
        <w:rPr>
          <w:rFonts w:asciiTheme="minorHAnsi" w:eastAsiaTheme="minorEastAsia" w:hAnsiTheme="minorHAnsi" w:cstheme="minorBidi"/>
          <w:szCs w:val="22"/>
          <w:lang w:eastAsia="en-US"/>
        </w:rPr>
      </w:pPr>
      <w:r>
        <w:t>Figure 11: Infrastructure of the HdM deeplearning cluster (Theodoridis &amp; Grießhaber, n.d.)</w:t>
      </w:r>
      <w:r>
        <w:tab/>
      </w:r>
      <w:r>
        <w:fldChar w:fldCharType="begin"/>
      </w:r>
      <w:r>
        <w:instrText xml:space="preserve"> PAGEREF _Toc110693871 \h </w:instrText>
      </w:r>
      <w:r>
        <w:fldChar w:fldCharType="separate"/>
      </w:r>
      <w:r>
        <w:t>44</w:t>
      </w:r>
      <w:r>
        <w:fldChar w:fldCharType="end"/>
      </w:r>
    </w:p>
    <w:p w14:paraId="7C6E7136" w14:textId="0B118AF9" w:rsidR="005356E9" w:rsidRDefault="005356E9">
      <w:pPr>
        <w:pStyle w:val="Abbildungsverzeichnis"/>
        <w:rPr>
          <w:rFonts w:asciiTheme="minorHAnsi" w:eastAsiaTheme="minorEastAsia" w:hAnsiTheme="minorHAnsi" w:cstheme="minorBidi"/>
          <w:szCs w:val="22"/>
          <w:lang w:eastAsia="en-US"/>
        </w:rPr>
      </w:pPr>
      <w:r>
        <w:t>Figure 12: selection of instance in the HdM deeplearning cluster</w:t>
      </w:r>
      <w:r>
        <w:tab/>
      </w:r>
      <w:r>
        <w:fldChar w:fldCharType="begin"/>
      </w:r>
      <w:r>
        <w:instrText xml:space="preserve"> PAGEREF _Toc110693872 \h </w:instrText>
      </w:r>
      <w:r>
        <w:fldChar w:fldCharType="separate"/>
      </w:r>
      <w:r>
        <w:t>45</w:t>
      </w:r>
      <w:r>
        <w:fldChar w:fldCharType="end"/>
      </w:r>
    </w:p>
    <w:p w14:paraId="33FA0DAB" w14:textId="32C97959" w:rsidR="005356E9" w:rsidRDefault="005356E9">
      <w:pPr>
        <w:pStyle w:val="Abbildungsverzeichnis"/>
        <w:rPr>
          <w:rFonts w:asciiTheme="minorHAnsi" w:eastAsiaTheme="minorEastAsia" w:hAnsiTheme="minorHAnsi" w:cstheme="minorBidi"/>
          <w:szCs w:val="22"/>
          <w:lang w:eastAsia="en-US"/>
        </w:rPr>
      </w:pPr>
      <w:r>
        <w:t>Figure 13: Working directory and its subdirectories</w:t>
      </w:r>
      <w:r>
        <w:tab/>
      </w:r>
      <w:r>
        <w:fldChar w:fldCharType="begin"/>
      </w:r>
      <w:r>
        <w:instrText xml:space="preserve"> PAGEREF _Toc110693873 \h </w:instrText>
      </w:r>
      <w:r>
        <w:fldChar w:fldCharType="separate"/>
      </w:r>
      <w:r>
        <w:t>47</w:t>
      </w:r>
      <w:r>
        <w:fldChar w:fldCharType="end"/>
      </w:r>
    </w:p>
    <w:p w14:paraId="1AEB2613" w14:textId="1C84FF82" w:rsidR="005356E9" w:rsidRDefault="005356E9">
      <w:pPr>
        <w:pStyle w:val="Abbildungsverzeichnis"/>
        <w:rPr>
          <w:rFonts w:asciiTheme="minorHAnsi" w:eastAsiaTheme="minorEastAsia" w:hAnsiTheme="minorHAnsi" w:cstheme="minorBidi"/>
          <w:szCs w:val="22"/>
          <w:lang w:eastAsia="en-US"/>
        </w:rPr>
      </w:pPr>
      <w:r>
        <w:t>Figure 14: Structure of data directory</w:t>
      </w:r>
      <w:r>
        <w:tab/>
      </w:r>
      <w:r>
        <w:fldChar w:fldCharType="begin"/>
      </w:r>
      <w:r>
        <w:instrText xml:space="preserve"> PAGEREF _Toc110693874 \h </w:instrText>
      </w:r>
      <w:r>
        <w:fldChar w:fldCharType="separate"/>
      </w:r>
      <w:r>
        <w:t>49</w:t>
      </w:r>
      <w:r>
        <w:fldChar w:fldCharType="end"/>
      </w:r>
    </w:p>
    <w:p w14:paraId="4A206F48" w14:textId="7AA2E512" w:rsidR="005356E9" w:rsidRDefault="005356E9">
      <w:pPr>
        <w:pStyle w:val="Abbildungsverzeichnis"/>
        <w:rPr>
          <w:rFonts w:asciiTheme="minorHAnsi" w:eastAsiaTheme="minorEastAsia" w:hAnsiTheme="minorHAnsi" w:cstheme="minorBidi"/>
          <w:szCs w:val="22"/>
          <w:lang w:eastAsia="en-US"/>
        </w:rPr>
      </w:pPr>
      <w:r>
        <w:t>Figure 15: Sparse rating features and dense user features merged</w:t>
      </w:r>
      <w:r>
        <w:tab/>
      </w:r>
      <w:r>
        <w:fldChar w:fldCharType="begin"/>
      </w:r>
      <w:r>
        <w:instrText xml:space="preserve"> PAGEREF _Toc110693875 \h </w:instrText>
      </w:r>
      <w:r>
        <w:fldChar w:fldCharType="separate"/>
      </w:r>
      <w:r>
        <w:t>50</w:t>
      </w:r>
      <w:r>
        <w:fldChar w:fldCharType="end"/>
      </w:r>
    </w:p>
    <w:p w14:paraId="595A08D4" w14:textId="2C95132E" w:rsidR="005356E9" w:rsidRDefault="005356E9">
      <w:pPr>
        <w:pStyle w:val="Abbildungsverzeichnis"/>
        <w:rPr>
          <w:rFonts w:asciiTheme="minorHAnsi" w:eastAsiaTheme="minorEastAsia" w:hAnsiTheme="minorHAnsi" w:cstheme="minorBidi"/>
          <w:szCs w:val="22"/>
          <w:lang w:eastAsia="en-US"/>
        </w:rPr>
      </w:pPr>
      <w:r>
        <w:t>Figure 16: Pipeline dataset</w:t>
      </w:r>
      <w:r>
        <w:tab/>
      </w:r>
      <w:r>
        <w:fldChar w:fldCharType="begin"/>
      </w:r>
      <w:r>
        <w:instrText xml:space="preserve"> PAGEREF _Toc110693876 \h </w:instrText>
      </w:r>
      <w:r>
        <w:fldChar w:fldCharType="separate"/>
      </w:r>
      <w:r>
        <w:t>51</w:t>
      </w:r>
      <w:r>
        <w:fldChar w:fldCharType="end"/>
      </w:r>
    </w:p>
    <w:p w14:paraId="6E118787" w14:textId="3A6ACDCD" w:rsidR="005356E9" w:rsidRDefault="005356E9">
      <w:pPr>
        <w:pStyle w:val="Abbildungsverzeichnis"/>
        <w:rPr>
          <w:rFonts w:asciiTheme="minorHAnsi" w:eastAsiaTheme="minorEastAsia" w:hAnsiTheme="minorHAnsi" w:cstheme="minorBidi"/>
          <w:szCs w:val="22"/>
          <w:lang w:eastAsia="en-US"/>
        </w:rPr>
      </w:pPr>
      <w:r>
        <w:t>Figure 17: Simple embedding example for feature “occupation”</w:t>
      </w:r>
      <w:r>
        <w:tab/>
      </w:r>
      <w:r>
        <w:fldChar w:fldCharType="begin"/>
      </w:r>
      <w:r>
        <w:instrText xml:space="preserve"> PAGEREF _Toc110693877 \h </w:instrText>
      </w:r>
      <w:r>
        <w:fldChar w:fldCharType="separate"/>
      </w:r>
      <w:r>
        <w:t>52</w:t>
      </w:r>
      <w:r>
        <w:fldChar w:fldCharType="end"/>
      </w:r>
    </w:p>
    <w:p w14:paraId="31893011" w14:textId="079B3EBB" w:rsidR="005356E9" w:rsidRDefault="005356E9">
      <w:pPr>
        <w:pStyle w:val="Abbildungsverzeichnis"/>
        <w:rPr>
          <w:rFonts w:asciiTheme="minorHAnsi" w:eastAsiaTheme="minorEastAsia" w:hAnsiTheme="minorHAnsi" w:cstheme="minorBidi"/>
          <w:szCs w:val="22"/>
          <w:lang w:eastAsia="en-US"/>
        </w:rPr>
      </w:pPr>
      <w:r>
        <w:t>Figure 18: Declaration of embedding dimension and vocabularies inside RankingModel</w:t>
      </w:r>
      <w:r>
        <w:tab/>
      </w:r>
      <w:r>
        <w:fldChar w:fldCharType="begin"/>
      </w:r>
      <w:r>
        <w:instrText xml:space="preserve"> PAGEREF _Toc110693878 \h </w:instrText>
      </w:r>
      <w:r>
        <w:fldChar w:fldCharType="separate"/>
      </w:r>
      <w:r>
        <w:t>53</w:t>
      </w:r>
      <w:r>
        <w:fldChar w:fldCharType="end"/>
      </w:r>
    </w:p>
    <w:p w14:paraId="7705D6E9" w14:textId="189A0E82" w:rsidR="005356E9" w:rsidRDefault="005356E9">
      <w:pPr>
        <w:pStyle w:val="Abbildungsverzeichnis"/>
        <w:rPr>
          <w:rFonts w:asciiTheme="minorHAnsi" w:eastAsiaTheme="minorEastAsia" w:hAnsiTheme="minorHAnsi" w:cstheme="minorBidi"/>
          <w:szCs w:val="22"/>
          <w:lang w:eastAsia="en-US"/>
        </w:rPr>
      </w:pPr>
      <w:r>
        <w:t>Figure 19: Implementation of the embedding layer</w:t>
      </w:r>
      <w:r>
        <w:tab/>
      </w:r>
      <w:r>
        <w:fldChar w:fldCharType="begin"/>
      </w:r>
      <w:r>
        <w:instrText xml:space="preserve"> PAGEREF _Toc110693879 \h </w:instrText>
      </w:r>
      <w:r>
        <w:fldChar w:fldCharType="separate"/>
      </w:r>
      <w:r>
        <w:t>54</w:t>
      </w:r>
      <w:r>
        <w:fldChar w:fldCharType="end"/>
      </w:r>
    </w:p>
    <w:p w14:paraId="3612A793" w14:textId="20B34519" w:rsidR="005356E9" w:rsidRDefault="005356E9">
      <w:pPr>
        <w:pStyle w:val="Abbildungsverzeichnis"/>
        <w:rPr>
          <w:rFonts w:asciiTheme="minorHAnsi" w:eastAsiaTheme="minorEastAsia" w:hAnsiTheme="minorHAnsi" w:cstheme="minorBidi"/>
          <w:szCs w:val="22"/>
          <w:lang w:eastAsia="en-US"/>
        </w:rPr>
      </w:pPr>
      <w:r>
        <w:t>Figure 20: Implementation of the DCN</w:t>
      </w:r>
      <w:r>
        <w:tab/>
      </w:r>
      <w:r>
        <w:fldChar w:fldCharType="begin"/>
      </w:r>
      <w:r>
        <w:instrText xml:space="preserve"> PAGEREF _Toc110693880 \h </w:instrText>
      </w:r>
      <w:r>
        <w:fldChar w:fldCharType="separate"/>
      </w:r>
      <w:r>
        <w:t>54</w:t>
      </w:r>
      <w:r>
        <w:fldChar w:fldCharType="end"/>
      </w:r>
    </w:p>
    <w:p w14:paraId="04B380DB" w14:textId="492DBC90" w:rsidR="005356E9" w:rsidRDefault="005356E9">
      <w:pPr>
        <w:pStyle w:val="Abbildungsverzeichnis"/>
        <w:rPr>
          <w:rFonts w:asciiTheme="minorHAnsi" w:eastAsiaTheme="minorEastAsia" w:hAnsiTheme="minorHAnsi" w:cstheme="minorBidi"/>
          <w:szCs w:val="22"/>
          <w:lang w:eastAsia="en-US"/>
        </w:rPr>
      </w:pPr>
      <w:r>
        <w:t>Figure 21: Metrics during model training</w:t>
      </w:r>
      <w:r>
        <w:tab/>
      </w:r>
      <w:r>
        <w:fldChar w:fldCharType="begin"/>
      </w:r>
      <w:r>
        <w:instrText xml:space="preserve"> PAGEREF _Toc110693881 \h </w:instrText>
      </w:r>
      <w:r>
        <w:fldChar w:fldCharType="separate"/>
      </w:r>
      <w:r>
        <w:t>55</w:t>
      </w:r>
      <w:r>
        <w:fldChar w:fldCharType="end"/>
      </w:r>
    </w:p>
    <w:p w14:paraId="75630BDA" w14:textId="7263328F" w:rsidR="005356E9" w:rsidRDefault="005356E9">
      <w:pPr>
        <w:pStyle w:val="Abbildungsverzeichnis"/>
        <w:rPr>
          <w:rFonts w:asciiTheme="minorHAnsi" w:eastAsiaTheme="minorEastAsia" w:hAnsiTheme="minorHAnsi" w:cstheme="minorBidi"/>
          <w:szCs w:val="22"/>
          <w:lang w:eastAsia="en-US"/>
        </w:rPr>
      </w:pPr>
      <w:r>
        <w:t>Figure 22: Model architecture visualization</w:t>
      </w:r>
      <w:r>
        <w:tab/>
      </w:r>
      <w:r>
        <w:fldChar w:fldCharType="begin"/>
      </w:r>
      <w:r>
        <w:instrText xml:space="preserve"> PAGEREF _Toc110693882 \h </w:instrText>
      </w:r>
      <w:r>
        <w:fldChar w:fldCharType="separate"/>
      </w:r>
      <w:r>
        <w:t>56</w:t>
      </w:r>
      <w:r>
        <w:fldChar w:fldCharType="end"/>
      </w:r>
    </w:p>
    <w:p w14:paraId="73CA902B" w14:textId="49401331" w:rsidR="005356E9" w:rsidRDefault="005356E9">
      <w:pPr>
        <w:pStyle w:val="Abbildungsverzeichnis"/>
        <w:rPr>
          <w:rFonts w:asciiTheme="minorHAnsi" w:eastAsiaTheme="minorEastAsia" w:hAnsiTheme="minorHAnsi" w:cstheme="minorBidi"/>
          <w:szCs w:val="22"/>
          <w:lang w:eastAsia="en-US"/>
        </w:rPr>
      </w:pPr>
      <w:r>
        <w:t>Figure 23: TensorBoard training and evaluation visualization</w:t>
      </w:r>
      <w:r>
        <w:tab/>
      </w:r>
      <w:r>
        <w:fldChar w:fldCharType="begin"/>
      </w:r>
      <w:r>
        <w:instrText xml:space="preserve"> PAGEREF _Toc110693883 \h </w:instrText>
      </w:r>
      <w:r>
        <w:fldChar w:fldCharType="separate"/>
      </w:r>
      <w:r>
        <w:t>56</w:t>
      </w:r>
      <w:r>
        <w:fldChar w:fldCharType="end"/>
      </w:r>
    </w:p>
    <w:p w14:paraId="3D09CA11" w14:textId="493097E4" w:rsidR="005356E9" w:rsidRDefault="005356E9">
      <w:pPr>
        <w:pStyle w:val="Abbildungsverzeichnis"/>
        <w:rPr>
          <w:rFonts w:asciiTheme="minorHAnsi" w:eastAsiaTheme="minorEastAsia" w:hAnsiTheme="minorHAnsi" w:cstheme="minorBidi"/>
          <w:szCs w:val="22"/>
          <w:lang w:eastAsia="en-US"/>
        </w:rPr>
      </w:pPr>
      <w:r>
        <w:t>Figure 24: Plot of the learned feature interactions in a cross layer</w:t>
      </w:r>
      <w:r>
        <w:tab/>
      </w:r>
      <w:r>
        <w:fldChar w:fldCharType="begin"/>
      </w:r>
      <w:r>
        <w:instrText xml:space="preserve"> PAGEREF _Toc110693884 \h </w:instrText>
      </w:r>
      <w:r>
        <w:fldChar w:fldCharType="separate"/>
      </w:r>
      <w:r>
        <w:t>57</w:t>
      </w:r>
      <w:r>
        <w:fldChar w:fldCharType="end"/>
      </w:r>
    </w:p>
    <w:p w14:paraId="3B99BF2D" w14:textId="2F56CD3A" w:rsidR="005356E9" w:rsidRDefault="005356E9">
      <w:pPr>
        <w:pStyle w:val="Abbildungsverzeichnis"/>
        <w:rPr>
          <w:rFonts w:asciiTheme="minorHAnsi" w:eastAsiaTheme="minorEastAsia" w:hAnsiTheme="minorHAnsi" w:cstheme="minorBidi"/>
          <w:szCs w:val="22"/>
          <w:lang w:eastAsia="en-US"/>
        </w:rPr>
      </w:pPr>
      <w:r>
        <w:t>Figure 25: Console output of cross layer after training</w:t>
      </w:r>
      <w:r>
        <w:tab/>
      </w:r>
      <w:r>
        <w:fldChar w:fldCharType="begin"/>
      </w:r>
      <w:r>
        <w:instrText xml:space="preserve"> PAGEREF _Toc110693885 \h </w:instrText>
      </w:r>
      <w:r>
        <w:fldChar w:fldCharType="separate"/>
      </w:r>
      <w:r>
        <w:t>57</w:t>
      </w:r>
      <w:r>
        <w:fldChar w:fldCharType="end"/>
      </w:r>
    </w:p>
    <w:p w14:paraId="1447E263" w14:textId="3AB0AD21" w:rsidR="005356E9" w:rsidRDefault="005356E9">
      <w:pPr>
        <w:pStyle w:val="Abbildungsverzeichnis"/>
        <w:rPr>
          <w:rFonts w:asciiTheme="minorHAnsi" w:eastAsiaTheme="minorEastAsia" w:hAnsiTheme="minorHAnsi" w:cstheme="minorBidi"/>
          <w:szCs w:val="22"/>
          <w:lang w:eastAsia="en-US"/>
        </w:rPr>
      </w:pPr>
      <w:r>
        <w:t>Figure 26: Output of the prediction service</w:t>
      </w:r>
      <w:r>
        <w:tab/>
      </w:r>
      <w:r>
        <w:fldChar w:fldCharType="begin"/>
      </w:r>
      <w:r>
        <w:instrText xml:space="preserve"> PAGEREF _Toc110693886 \h </w:instrText>
      </w:r>
      <w:r>
        <w:fldChar w:fldCharType="separate"/>
      </w:r>
      <w:r>
        <w:t>58</w:t>
      </w:r>
      <w:r>
        <w:fldChar w:fldCharType="end"/>
      </w:r>
    </w:p>
    <w:p w14:paraId="24C4BCEB" w14:textId="17ED8CD6" w:rsidR="005356E9" w:rsidRDefault="005356E9">
      <w:pPr>
        <w:pStyle w:val="Abbildungsverzeichnis"/>
        <w:rPr>
          <w:rFonts w:asciiTheme="minorHAnsi" w:eastAsiaTheme="minorEastAsia" w:hAnsiTheme="minorHAnsi" w:cstheme="minorBidi"/>
          <w:szCs w:val="22"/>
          <w:lang w:eastAsia="en-US"/>
        </w:rPr>
      </w:pPr>
      <w:r>
        <w:t>Figure 27: RMSE values of the production data grouped by year (rmse_df)</w:t>
      </w:r>
      <w:r>
        <w:tab/>
      </w:r>
      <w:r>
        <w:fldChar w:fldCharType="begin"/>
      </w:r>
      <w:r>
        <w:instrText xml:space="preserve"> PAGEREF _Toc110693887 \h </w:instrText>
      </w:r>
      <w:r>
        <w:fldChar w:fldCharType="separate"/>
      </w:r>
      <w:r>
        <w:t>59</w:t>
      </w:r>
      <w:r>
        <w:fldChar w:fldCharType="end"/>
      </w:r>
    </w:p>
    <w:p w14:paraId="2A904BC1" w14:textId="378C0C63" w:rsidR="005356E9" w:rsidRDefault="005356E9">
      <w:pPr>
        <w:pStyle w:val="Abbildungsverzeichnis"/>
        <w:rPr>
          <w:rFonts w:asciiTheme="minorHAnsi" w:eastAsiaTheme="minorEastAsia" w:hAnsiTheme="minorHAnsi" w:cstheme="minorBidi"/>
          <w:szCs w:val="22"/>
          <w:lang w:eastAsia="en-US"/>
        </w:rPr>
      </w:pPr>
      <w:r>
        <w:t>Figure 28: cd_detector</w:t>
      </w:r>
      <w:r>
        <w:tab/>
      </w:r>
      <w:r>
        <w:fldChar w:fldCharType="begin"/>
      </w:r>
      <w:r>
        <w:instrText xml:space="preserve"> PAGEREF _Toc110693888 \h </w:instrText>
      </w:r>
      <w:r>
        <w:fldChar w:fldCharType="separate"/>
      </w:r>
      <w:r>
        <w:t>60</w:t>
      </w:r>
      <w:r>
        <w:fldChar w:fldCharType="end"/>
      </w:r>
    </w:p>
    <w:p w14:paraId="7CB6F06B" w14:textId="48E24F38" w:rsidR="005356E9" w:rsidRDefault="005356E9">
      <w:pPr>
        <w:pStyle w:val="Abbildungsverzeichnis"/>
        <w:rPr>
          <w:rFonts w:asciiTheme="minorHAnsi" w:eastAsiaTheme="minorEastAsia" w:hAnsiTheme="minorHAnsi" w:cstheme="minorBidi"/>
          <w:szCs w:val="22"/>
          <w:lang w:eastAsia="en-US"/>
        </w:rPr>
      </w:pPr>
      <w:r>
        <w:t>Figure 29: CD detection result</w:t>
      </w:r>
      <w:r>
        <w:tab/>
      </w:r>
      <w:r>
        <w:fldChar w:fldCharType="begin"/>
      </w:r>
      <w:r>
        <w:instrText xml:space="preserve"> PAGEREF _Toc110693889 \h </w:instrText>
      </w:r>
      <w:r>
        <w:fldChar w:fldCharType="separate"/>
      </w:r>
      <w:r>
        <w:t>60</w:t>
      </w:r>
      <w:r>
        <w:fldChar w:fldCharType="end"/>
      </w:r>
    </w:p>
    <w:p w14:paraId="113239C0" w14:textId="013A16C8" w:rsidR="005356E9" w:rsidRDefault="005356E9">
      <w:pPr>
        <w:pStyle w:val="Abbildungsverzeichnis"/>
        <w:rPr>
          <w:rFonts w:asciiTheme="minorHAnsi" w:eastAsiaTheme="minorEastAsia" w:hAnsiTheme="minorHAnsi" w:cstheme="minorBidi"/>
          <w:szCs w:val="22"/>
          <w:lang w:eastAsia="en-US"/>
        </w:rPr>
      </w:pPr>
      <w:r>
        <w:t>Figure 30: Graph of CD trend</w:t>
      </w:r>
      <w:r>
        <w:tab/>
      </w:r>
      <w:r>
        <w:fldChar w:fldCharType="begin"/>
      </w:r>
      <w:r>
        <w:instrText xml:space="preserve"> PAGEREF _Toc110693890 \h </w:instrText>
      </w:r>
      <w:r>
        <w:fldChar w:fldCharType="separate"/>
      </w:r>
      <w:r>
        <w:t>61</w:t>
      </w:r>
      <w:r>
        <w:fldChar w:fldCharType="end"/>
      </w:r>
    </w:p>
    <w:p w14:paraId="4EDE3E69" w14:textId="5F7D8707" w:rsidR="005356E9" w:rsidRDefault="005356E9">
      <w:pPr>
        <w:pStyle w:val="Abbildungsverzeichnis"/>
        <w:rPr>
          <w:rFonts w:asciiTheme="minorHAnsi" w:eastAsiaTheme="minorEastAsia" w:hAnsiTheme="minorHAnsi" w:cstheme="minorBidi"/>
          <w:szCs w:val="22"/>
          <w:lang w:eastAsia="en-US"/>
        </w:rPr>
      </w:pPr>
      <w:r>
        <w:t>Figure 31: Outline of implemented MLOps pipeline</w:t>
      </w:r>
      <w:r>
        <w:tab/>
      </w:r>
      <w:r>
        <w:fldChar w:fldCharType="begin"/>
      </w:r>
      <w:r>
        <w:instrText xml:space="preserve"> PAGEREF _Toc110693891 \h </w:instrText>
      </w:r>
      <w:r>
        <w:fldChar w:fldCharType="separate"/>
      </w:r>
      <w:r>
        <w:t>62</w:t>
      </w:r>
      <w:r>
        <w:fldChar w:fldCharType="end"/>
      </w:r>
    </w:p>
    <w:p w14:paraId="3F0D1CCF" w14:textId="1E1B1542" w:rsidR="005356E9" w:rsidRDefault="005356E9">
      <w:pPr>
        <w:pStyle w:val="Abbildungsverzeichnis"/>
        <w:rPr>
          <w:rFonts w:asciiTheme="minorHAnsi" w:eastAsiaTheme="minorEastAsia" w:hAnsiTheme="minorHAnsi" w:cstheme="minorBidi"/>
          <w:szCs w:val="22"/>
          <w:lang w:eastAsia="en-US"/>
        </w:rPr>
      </w:pPr>
      <w:r>
        <w:t>Figure 32: Folder Structure of TFX component</w:t>
      </w:r>
      <w:r>
        <w:tab/>
      </w:r>
      <w:r>
        <w:fldChar w:fldCharType="begin"/>
      </w:r>
      <w:r>
        <w:instrText xml:space="preserve"> PAGEREF _Toc110693892 \h </w:instrText>
      </w:r>
      <w:r>
        <w:fldChar w:fldCharType="separate"/>
      </w:r>
      <w:r>
        <w:t>63</w:t>
      </w:r>
      <w:r>
        <w:fldChar w:fldCharType="end"/>
      </w:r>
    </w:p>
    <w:p w14:paraId="751702CB" w14:textId="0E16D440" w:rsidR="005356E9" w:rsidRDefault="005356E9">
      <w:pPr>
        <w:pStyle w:val="Abbildungsverzeichnis"/>
        <w:rPr>
          <w:rFonts w:asciiTheme="minorHAnsi" w:eastAsiaTheme="minorEastAsia" w:hAnsiTheme="minorHAnsi" w:cstheme="minorBidi"/>
          <w:szCs w:val="22"/>
          <w:lang w:eastAsia="en-US"/>
        </w:rPr>
      </w:pPr>
      <w:r>
        <w:t>Figure 33: Outputs of StatisticsGen, SchemaGen &amp; ExampleValidator</w:t>
      </w:r>
      <w:r>
        <w:tab/>
      </w:r>
      <w:r>
        <w:fldChar w:fldCharType="begin"/>
      </w:r>
      <w:r>
        <w:instrText xml:space="preserve"> PAGEREF _Toc110693893 \h </w:instrText>
      </w:r>
      <w:r>
        <w:fldChar w:fldCharType="separate"/>
      </w:r>
      <w:r>
        <w:t>64</w:t>
      </w:r>
      <w:r>
        <w:fldChar w:fldCharType="end"/>
      </w:r>
    </w:p>
    <w:p w14:paraId="0ED31E89" w14:textId="57A8EB5C" w:rsidR="005356E9" w:rsidRDefault="005356E9">
      <w:pPr>
        <w:pStyle w:val="Abbildungsverzeichnis"/>
        <w:rPr>
          <w:rFonts w:asciiTheme="minorHAnsi" w:eastAsiaTheme="minorEastAsia" w:hAnsiTheme="minorHAnsi" w:cstheme="minorBidi"/>
          <w:szCs w:val="22"/>
          <w:lang w:eastAsia="en-US"/>
        </w:rPr>
      </w:pPr>
      <w:r>
        <w:t>Figure 34: Table in ML Metadata</w:t>
      </w:r>
      <w:r>
        <w:tab/>
      </w:r>
      <w:r>
        <w:fldChar w:fldCharType="begin"/>
      </w:r>
      <w:r>
        <w:instrText xml:space="preserve"> PAGEREF _Toc110693894 \h </w:instrText>
      </w:r>
      <w:r>
        <w:fldChar w:fldCharType="separate"/>
      </w:r>
      <w:r>
        <w:t>64</w:t>
      </w:r>
      <w:r>
        <w:fldChar w:fldCharType="end"/>
      </w:r>
    </w:p>
    <w:p w14:paraId="544719C0" w14:textId="29704BA0" w:rsidR="005356E9" w:rsidRDefault="005356E9">
      <w:pPr>
        <w:pStyle w:val="Abbildungsverzeichnis"/>
        <w:rPr>
          <w:rFonts w:asciiTheme="minorHAnsi" w:eastAsiaTheme="minorEastAsia" w:hAnsiTheme="minorHAnsi" w:cstheme="minorBidi"/>
          <w:szCs w:val="22"/>
          <w:lang w:eastAsia="en-US"/>
        </w:rPr>
      </w:pPr>
      <w:r>
        <w:t>Figure 35: TFX DAG inside Airflow</w:t>
      </w:r>
      <w:r>
        <w:tab/>
      </w:r>
      <w:r>
        <w:fldChar w:fldCharType="begin"/>
      </w:r>
      <w:r>
        <w:instrText xml:space="preserve"> PAGEREF _Toc110693895 \h </w:instrText>
      </w:r>
      <w:r>
        <w:fldChar w:fldCharType="separate"/>
      </w:r>
      <w:r>
        <w:t>65</w:t>
      </w:r>
      <w:r>
        <w:fldChar w:fldCharType="end"/>
      </w:r>
    </w:p>
    <w:p w14:paraId="46B3CC7E" w14:textId="4D3E6C74" w:rsidR="005356E9" w:rsidRDefault="005356E9">
      <w:pPr>
        <w:pStyle w:val="Abbildungsverzeichnis"/>
        <w:rPr>
          <w:rFonts w:asciiTheme="minorHAnsi" w:eastAsiaTheme="minorEastAsia" w:hAnsiTheme="minorHAnsi" w:cstheme="minorBidi"/>
          <w:szCs w:val="22"/>
          <w:lang w:eastAsia="en-US"/>
        </w:rPr>
      </w:pPr>
      <w:r>
        <w:t>Figure 36: CD evaluation inside Airflow</w:t>
      </w:r>
      <w:r>
        <w:tab/>
      </w:r>
      <w:r>
        <w:fldChar w:fldCharType="begin"/>
      </w:r>
      <w:r>
        <w:instrText xml:space="preserve"> PAGEREF _Toc110693896 \h </w:instrText>
      </w:r>
      <w:r>
        <w:fldChar w:fldCharType="separate"/>
      </w:r>
      <w:r>
        <w:t>65</w:t>
      </w:r>
      <w:r>
        <w:fldChar w:fldCharType="end"/>
      </w:r>
    </w:p>
    <w:p w14:paraId="7AB8CD45" w14:textId="7A3E6E42" w:rsidR="005356E9" w:rsidRDefault="005356E9">
      <w:pPr>
        <w:pStyle w:val="Abbildungsverzeichnis"/>
        <w:rPr>
          <w:rFonts w:asciiTheme="minorHAnsi" w:eastAsiaTheme="minorEastAsia" w:hAnsiTheme="minorHAnsi" w:cstheme="minorBidi"/>
          <w:szCs w:val="22"/>
          <w:lang w:eastAsia="en-US"/>
        </w:rPr>
      </w:pPr>
      <w:r>
        <w:t>Figure 37: MLOps pipeline inside Airflow</w:t>
      </w:r>
      <w:r>
        <w:tab/>
      </w:r>
      <w:r>
        <w:fldChar w:fldCharType="begin"/>
      </w:r>
      <w:r>
        <w:instrText xml:space="preserve"> PAGEREF _Toc110693897 \h </w:instrText>
      </w:r>
      <w:r>
        <w:fldChar w:fldCharType="separate"/>
      </w:r>
      <w:r>
        <w:t>66</w:t>
      </w:r>
      <w:r>
        <w:fldChar w:fldCharType="end"/>
      </w:r>
    </w:p>
    <w:p w14:paraId="1EA7C58E" w14:textId="22813AF0" w:rsidR="005356E9" w:rsidRDefault="005356E9">
      <w:pPr>
        <w:pStyle w:val="Abbildungsverzeichnis"/>
        <w:rPr>
          <w:rFonts w:asciiTheme="minorHAnsi" w:eastAsiaTheme="minorEastAsia" w:hAnsiTheme="minorHAnsi" w:cstheme="minorBidi"/>
          <w:szCs w:val="22"/>
          <w:lang w:eastAsia="en-US"/>
        </w:rPr>
      </w:pPr>
      <w:r>
        <w:t>Figure 38: Learned cross-feature interactions for 10 and 200 epochs</w:t>
      </w:r>
      <w:r>
        <w:tab/>
      </w:r>
      <w:r>
        <w:fldChar w:fldCharType="begin"/>
      </w:r>
      <w:r>
        <w:instrText xml:space="preserve"> PAGEREF _Toc110693898 \h </w:instrText>
      </w:r>
      <w:r>
        <w:fldChar w:fldCharType="separate"/>
      </w:r>
      <w:r>
        <w:t>68</w:t>
      </w:r>
      <w:r>
        <w:fldChar w:fldCharType="end"/>
      </w:r>
    </w:p>
    <w:p w14:paraId="2552AB3C" w14:textId="42ED50DD" w:rsidR="005356E9" w:rsidRDefault="005356E9">
      <w:pPr>
        <w:pStyle w:val="Abbildungsverzeichnis"/>
        <w:rPr>
          <w:rFonts w:asciiTheme="minorHAnsi" w:eastAsiaTheme="minorEastAsia" w:hAnsiTheme="minorHAnsi" w:cstheme="minorBidi"/>
          <w:szCs w:val="22"/>
          <w:lang w:eastAsia="en-US"/>
        </w:rPr>
      </w:pPr>
      <w:r>
        <w:t>Figure 39: PTA dashboard concept</w:t>
      </w:r>
      <w:r>
        <w:tab/>
      </w:r>
      <w:r>
        <w:fldChar w:fldCharType="begin"/>
      </w:r>
      <w:r>
        <w:instrText xml:space="preserve"> PAGEREF _Toc110693899 \h </w:instrText>
      </w:r>
      <w:r>
        <w:fldChar w:fldCharType="separate"/>
      </w:r>
      <w:r>
        <w:t>69</w:t>
      </w:r>
      <w:r>
        <w:fldChar w:fldCharType="end"/>
      </w:r>
    </w:p>
    <w:p w14:paraId="6F7FDDAF" w14:textId="515B2555" w:rsidR="005356E9" w:rsidRDefault="005356E9">
      <w:pPr>
        <w:pStyle w:val="Abbildungsverzeichnis"/>
        <w:rPr>
          <w:rFonts w:asciiTheme="minorHAnsi" w:eastAsiaTheme="minorEastAsia" w:hAnsiTheme="minorHAnsi" w:cstheme="minorBidi"/>
          <w:szCs w:val="22"/>
          <w:lang w:eastAsia="en-US"/>
        </w:rPr>
      </w:pPr>
      <w:r>
        <w:t>Figure 41: Code for model visualization PTA</w:t>
      </w:r>
      <w:r>
        <w:tab/>
      </w:r>
      <w:r>
        <w:fldChar w:fldCharType="begin"/>
      </w:r>
      <w:r>
        <w:instrText xml:space="preserve"> PAGEREF _Toc110693900 \h </w:instrText>
      </w:r>
      <w:r>
        <w:fldChar w:fldCharType="separate"/>
      </w:r>
      <w:r>
        <w:t>75</w:t>
      </w:r>
      <w:r>
        <w:fldChar w:fldCharType="end"/>
      </w:r>
    </w:p>
    <w:p w14:paraId="4AEB0AC3" w14:textId="176867F4" w:rsidR="00284FA6" w:rsidRPr="00721A18" w:rsidRDefault="003B1208">
      <w:r>
        <w:rPr>
          <w:noProof/>
        </w:rPr>
        <w:fldChar w:fldCharType="end"/>
      </w:r>
    </w:p>
    <w:p w14:paraId="4AEB0AC4" w14:textId="3DA2C027" w:rsidR="00284FA6" w:rsidRPr="00721A18" w:rsidRDefault="008245A0">
      <w:pPr>
        <w:pStyle w:val="berschrift1"/>
        <w:pageBreakBefore w:val="0"/>
        <w:numPr>
          <w:ilvl w:val="0"/>
          <w:numId w:val="0"/>
        </w:numPr>
      </w:pPr>
      <w:bookmarkStart w:id="7" w:name="_Toc110725774"/>
      <w:r>
        <w:lastRenderedPageBreak/>
        <w:t>List of Tables</w:t>
      </w:r>
      <w:bookmarkEnd w:id="7"/>
    </w:p>
    <w:p w14:paraId="5B946C70" w14:textId="05458E2E" w:rsidR="005356E9" w:rsidRDefault="002C45F9">
      <w:pPr>
        <w:pStyle w:val="Abbildungsverzeichnis"/>
        <w:rPr>
          <w:rFonts w:asciiTheme="minorHAnsi" w:eastAsiaTheme="minorEastAsia" w:hAnsiTheme="minorHAnsi" w:cstheme="minorBidi"/>
          <w:szCs w:val="22"/>
          <w:lang w:eastAsia="en-US"/>
        </w:rPr>
      </w:pPr>
      <w:r>
        <w:rPr>
          <w:rFonts w:ascii="Times New Roman" w:hAnsi="Times New Roman"/>
          <w:b/>
          <w:sz w:val="24"/>
        </w:rPr>
        <w:fldChar w:fldCharType="begin"/>
      </w:r>
      <w:r>
        <w:rPr>
          <w:rFonts w:ascii="Times New Roman" w:hAnsi="Times New Roman"/>
          <w:b/>
          <w:sz w:val="24"/>
        </w:rPr>
        <w:instrText xml:space="preserve"> TOC \c "Table" </w:instrText>
      </w:r>
      <w:r>
        <w:rPr>
          <w:rFonts w:ascii="Times New Roman" w:hAnsi="Times New Roman"/>
          <w:b/>
          <w:sz w:val="24"/>
        </w:rPr>
        <w:fldChar w:fldCharType="separate"/>
      </w:r>
      <w:r w:rsidR="005356E9">
        <w:t>Table 1: Artifact specification table</w:t>
      </w:r>
      <w:r w:rsidR="005356E9">
        <w:tab/>
      </w:r>
      <w:r w:rsidR="005356E9">
        <w:fldChar w:fldCharType="begin"/>
      </w:r>
      <w:r w:rsidR="005356E9">
        <w:instrText xml:space="preserve"> PAGEREF _Toc110693901 \h </w:instrText>
      </w:r>
      <w:r w:rsidR="005356E9">
        <w:fldChar w:fldCharType="separate"/>
      </w:r>
      <w:r w:rsidR="005356E9">
        <w:t>40</w:t>
      </w:r>
      <w:r w:rsidR="005356E9">
        <w:fldChar w:fldCharType="end"/>
      </w:r>
    </w:p>
    <w:p w14:paraId="6810EF88" w14:textId="1EB81466" w:rsidR="005356E9" w:rsidRDefault="005356E9">
      <w:pPr>
        <w:pStyle w:val="Abbildungsverzeichnis"/>
        <w:rPr>
          <w:rFonts w:asciiTheme="minorHAnsi" w:eastAsiaTheme="minorEastAsia" w:hAnsiTheme="minorHAnsi" w:cstheme="minorBidi"/>
          <w:szCs w:val="22"/>
          <w:lang w:eastAsia="en-US"/>
        </w:rPr>
      </w:pPr>
      <w:r>
        <w:t>Table 2: Overview of MovieLens datasets (GroupLens, n.d.)</w:t>
      </w:r>
      <w:r>
        <w:tab/>
      </w:r>
      <w:r>
        <w:fldChar w:fldCharType="begin"/>
      </w:r>
      <w:r>
        <w:instrText xml:space="preserve"> PAGEREF _Toc110693902 \h </w:instrText>
      </w:r>
      <w:r>
        <w:fldChar w:fldCharType="separate"/>
      </w:r>
      <w:r>
        <w:t>48</w:t>
      </w:r>
      <w:r>
        <w:fldChar w:fldCharType="end"/>
      </w:r>
    </w:p>
    <w:p w14:paraId="6CC2355B" w14:textId="18F8FDD7" w:rsidR="005356E9" w:rsidRDefault="005356E9">
      <w:pPr>
        <w:pStyle w:val="Abbildungsverzeichnis"/>
        <w:rPr>
          <w:rFonts w:asciiTheme="minorHAnsi" w:eastAsiaTheme="minorEastAsia" w:hAnsiTheme="minorHAnsi" w:cstheme="minorBidi"/>
          <w:szCs w:val="22"/>
          <w:lang w:eastAsia="en-US"/>
        </w:rPr>
      </w:pPr>
      <w:r>
        <w:t>Table 3: Age cohorts</w:t>
      </w:r>
      <w:r>
        <w:tab/>
      </w:r>
      <w:r>
        <w:fldChar w:fldCharType="begin"/>
      </w:r>
      <w:r>
        <w:instrText xml:space="preserve"> PAGEREF _Toc110693903 \h </w:instrText>
      </w:r>
      <w:r>
        <w:fldChar w:fldCharType="separate"/>
      </w:r>
      <w:r>
        <w:t>50</w:t>
      </w:r>
      <w:r>
        <w:fldChar w:fldCharType="end"/>
      </w:r>
    </w:p>
    <w:p w14:paraId="7185D50C" w14:textId="70A0A0AF" w:rsidR="005356E9" w:rsidRDefault="005356E9">
      <w:pPr>
        <w:pStyle w:val="Abbildungsverzeichnis"/>
        <w:rPr>
          <w:rFonts w:asciiTheme="minorHAnsi" w:eastAsiaTheme="minorEastAsia" w:hAnsiTheme="minorHAnsi" w:cstheme="minorBidi"/>
          <w:szCs w:val="22"/>
          <w:lang w:eastAsia="en-US"/>
        </w:rPr>
      </w:pPr>
      <w:r>
        <w:t>Table 4: Results of the system test</w:t>
      </w:r>
      <w:r>
        <w:tab/>
      </w:r>
      <w:r>
        <w:fldChar w:fldCharType="begin"/>
      </w:r>
      <w:r>
        <w:instrText xml:space="preserve"> PAGEREF _Toc110693904 \h </w:instrText>
      </w:r>
      <w:r>
        <w:fldChar w:fldCharType="separate"/>
      </w:r>
      <w:r>
        <w:t>71</w:t>
      </w:r>
      <w:r>
        <w:fldChar w:fldCharType="end"/>
      </w:r>
    </w:p>
    <w:p w14:paraId="4AEB0AC8" w14:textId="364B2A44" w:rsidR="00284FA6" w:rsidRPr="00721A18" w:rsidRDefault="002C45F9">
      <w:pPr>
        <w:pStyle w:val="berschrift1"/>
        <w:numPr>
          <w:ilvl w:val="0"/>
          <w:numId w:val="0"/>
        </w:numPr>
      </w:pPr>
      <w:r>
        <w:rPr>
          <w:rFonts w:ascii="Times New Roman" w:hAnsi="Times New Roman"/>
          <w:b w:val="0"/>
          <w:noProof/>
          <w:kern w:val="0"/>
          <w:sz w:val="24"/>
        </w:rPr>
        <w:lastRenderedPageBreak/>
        <w:fldChar w:fldCharType="end"/>
      </w:r>
      <w:bookmarkStart w:id="8" w:name="_Toc110725775"/>
      <w:r w:rsidR="003C63C2" w:rsidRPr="00721A18">
        <w:t xml:space="preserve">List of </w:t>
      </w:r>
      <w:r w:rsidR="008B357F" w:rsidRPr="00721A18">
        <w:t>Abbreviations</w:t>
      </w:r>
      <w:bookmarkEnd w:id="8"/>
    </w:p>
    <w:p w14:paraId="4AEB0AC9" w14:textId="249A1527" w:rsidR="00284FA6" w:rsidRDefault="00653E75">
      <w:pPr>
        <w:tabs>
          <w:tab w:val="left" w:pos="1440"/>
        </w:tabs>
      </w:pPr>
      <w:r w:rsidRPr="00721A18">
        <w:t>ML</w:t>
      </w:r>
      <w:r w:rsidR="00284FA6" w:rsidRPr="00721A18">
        <w:tab/>
      </w:r>
      <w:r w:rsidR="008245A0">
        <w:t>Machine Learning</w:t>
      </w:r>
    </w:p>
    <w:p w14:paraId="0924CC9C" w14:textId="05354CAE" w:rsidR="008245A0" w:rsidRDefault="00D42694">
      <w:pPr>
        <w:tabs>
          <w:tab w:val="left" w:pos="1440"/>
        </w:tabs>
      </w:pPr>
      <w:r>
        <w:t>GPU</w:t>
      </w:r>
      <w:r>
        <w:tab/>
        <w:t>Graphics Processing Unit</w:t>
      </w:r>
    </w:p>
    <w:p w14:paraId="68CB5FFD" w14:textId="31DDC6D2" w:rsidR="00D42694" w:rsidRDefault="00D42694">
      <w:pPr>
        <w:tabs>
          <w:tab w:val="left" w:pos="1440"/>
        </w:tabs>
      </w:pPr>
      <w:r>
        <w:t>CPU</w:t>
      </w:r>
      <w:r>
        <w:tab/>
        <w:t>Central Processing Unit</w:t>
      </w:r>
    </w:p>
    <w:p w14:paraId="24212BAD" w14:textId="5B59E248" w:rsidR="00D42694" w:rsidRDefault="00177E0B">
      <w:pPr>
        <w:tabs>
          <w:tab w:val="left" w:pos="1440"/>
        </w:tabs>
      </w:pPr>
      <w:r>
        <w:t>RS</w:t>
      </w:r>
      <w:r>
        <w:tab/>
        <w:t>Recommender System</w:t>
      </w:r>
    </w:p>
    <w:p w14:paraId="224AD287" w14:textId="44944DCA" w:rsidR="00177E0B" w:rsidRDefault="00CF6EF9">
      <w:pPr>
        <w:tabs>
          <w:tab w:val="left" w:pos="1440"/>
        </w:tabs>
      </w:pPr>
      <w:r>
        <w:t>CD</w:t>
      </w:r>
      <w:r>
        <w:tab/>
        <w:t>Concept Drift</w:t>
      </w:r>
    </w:p>
    <w:p w14:paraId="0879068B" w14:textId="2DFAAF3D" w:rsidR="00DB780B" w:rsidRDefault="00DB780B">
      <w:pPr>
        <w:tabs>
          <w:tab w:val="left" w:pos="1440"/>
        </w:tabs>
      </w:pPr>
      <w:r>
        <w:t>TFX</w:t>
      </w:r>
      <w:r>
        <w:tab/>
        <w:t>TensorFlow Extended</w:t>
      </w:r>
    </w:p>
    <w:p w14:paraId="05218949" w14:textId="1A76DF37" w:rsidR="00F82526" w:rsidRDefault="00F82526">
      <w:pPr>
        <w:tabs>
          <w:tab w:val="left" w:pos="1440"/>
        </w:tabs>
      </w:pPr>
      <w:r>
        <w:t>TFRS</w:t>
      </w:r>
      <w:r>
        <w:tab/>
        <w:t>Tensor</w:t>
      </w:r>
      <w:r w:rsidR="0039409C">
        <w:t>Flow Recommenders</w:t>
      </w:r>
    </w:p>
    <w:p w14:paraId="5D5E07DC" w14:textId="776EB3E9" w:rsidR="008E68C5" w:rsidRDefault="008E68C5">
      <w:pPr>
        <w:tabs>
          <w:tab w:val="left" w:pos="1440"/>
        </w:tabs>
      </w:pPr>
      <w:r>
        <w:t>DCN</w:t>
      </w:r>
      <w:r>
        <w:tab/>
        <w:t>Deep &amp; Cross Network</w:t>
      </w:r>
    </w:p>
    <w:p w14:paraId="19C487D5" w14:textId="7E1BD43F" w:rsidR="0013073E" w:rsidRDefault="0013073E">
      <w:pPr>
        <w:tabs>
          <w:tab w:val="left" w:pos="1440"/>
        </w:tabs>
      </w:pPr>
      <w:r>
        <w:t>DD</w:t>
      </w:r>
      <w:r>
        <w:tab/>
        <w:t>Data Drift</w:t>
      </w:r>
    </w:p>
    <w:p w14:paraId="0CAA6BA7" w14:textId="2868BF1B" w:rsidR="0013073E" w:rsidRPr="00721A18" w:rsidRDefault="00707F37">
      <w:pPr>
        <w:tabs>
          <w:tab w:val="left" w:pos="1440"/>
        </w:tabs>
      </w:pPr>
      <w:r>
        <w:t>STEM</w:t>
      </w:r>
      <w:r>
        <w:tab/>
      </w:r>
      <w:r w:rsidR="003504D8">
        <w:t xml:space="preserve">Academic disciplines of </w:t>
      </w:r>
      <w:r w:rsidR="0087123A">
        <w:t>S</w:t>
      </w:r>
      <w:r w:rsidR="001A2263">
        <w:t xml:space="preserve">cience, </w:t>
      </w:r>
      <w:r w:rsidR="0087123A">
        <w:t>T</w:t>
      </w:r>
      <w:r w:rsidR="001A2263">
        <w:t xml:space="preserve">echnology, </w:t>
      </w:r>
      <w:r w:rsidR="0087123A">
        <w:t>E</w:t>
      </w:r>
      <w:r w:rsidR="006049B8">
        <w:t>ngineering</w:t>
      </w:r>
      <w:r w:rsidR="0073196B">
        <w:t xml:space="preserve">, </w:t>
      </w:r>
      <w:r w:rsidR="0087123A">
        <w:t>M</w:t>
      </w:r>
      <w:r w:rsidR="0073196B">
        <w:t>athematics</w:t>
      </w:r>
    </w:p>
    <w:p w14:paraId="4AEB0ACA" w14:textId="00864278" w:rsidR="00284FA6" w:rsidRDefault="00416D8F">
      <w:pPr>
        <w:tabs>
          <w:tab w:val="left" w:pos="1440"/>
        </w:tabs>
      </w:pPr>
      <w:r>
        <w:t>PoC</w:t>
      </w:r>
      <w:r w:rsidR="00284FA6" w:rsidRPr="00721A18">
        <w:tab/>
      </w:r>
      <w:r>
        <w:t>Proof of Concept</w:t>
      </w:r>
    </w:p>
    <w:p w14:paraId="39B0AF11" w14:textId="350D4E6D" w:rsidR="00416D8F" w:rsidRDefault="0033641C">
      <w:pPr>
        <w:tabs>
          <w:tab w:val="left" w:pos="1440"/>
        </w:tabs>
      </w:pPr>
      <w:r>
        <w:t>IS</w:t>
      </w:r>
      <w:r>
        <w:tab/>
        <w:t>Information System</w:t>
      </w:r>
    </w:p>
    <w:p w14:paraId="5A868416" w14:textId="3C993DFD" w:rsidR="00D9680F" w:rsidRDefault="00D9680F">
      <w:pPr>
        <w:tabs>
          <w:tab w:val="left" w:pos="1440"/>
        </w:tabs>
      </w:pPr>
      <w:r>
        <w:t>SotA</w:t>
      </w:r>
      <w:r>
        <w:tab/>
        <w:t>State of the Art</w:t>
      </w:r>
    </w:p>
    <w:p w14:paraId="5DEBEF85" w14:textId="4313326F" w:rsidR="006B216F" w:rsidRDefault="006B216F">
      <w:pPr>
        <w:tabs>
          <w:tab w:val="left" w:pos="1440"/>
        </w:tabs>
      </w:pPr>
      <w:r>
        <w:t>AI</w:t>
      </w:r>
      <w:r>
        <w:tab/>
        <w:t>Artificial Intelligence</w:t>
      </w:r>
    </w:p>
    <w:p w14:paraId="5282A9AF" w14:textId="4CB10E27" w:rsidR="0047294B" w:rsidRDefault="0047294B">
      <w:pPr>
        <w:tabs>
          <w:tab w:val="left" w:pos="1440"/>
        </w:tabs>
      </w:pPr>
      <w:r>
        <w:t>API</w:t>
      </w:r>
      <w:r>
        <w:tab/>
      </w:r>
      <w:r w:rsidR="005C1F0B">
        <w:t>Application Programming Interface</w:t>
      </w:r>
    </w:p>
    <w:p w14:paraId="3F78C636" w14:textId="26124831" w:rsidR="00C74E2E" w:rsidRDefault="00C74E2E">
      <w:pPr>
        <w:tabs>
          <w:tab w:val="left" w:pos="1440"/>
        </w:tabs>
      </w:pPr>
      <w:r>
        <w:t>CF</w:t>
      </w:r>
      <w:r>
        <w:tab/>
        <w:t>Collaborative Filtering</w:t>
      </w:r>
    </w:p>
    <w:p w14:paraId="26683BC8" w14:textId="6FD33086" w:rsidR="00F72B15" w:rsidRDefault="00F72B15">
      <w:pPr>
        <w:tabs>
          <w:tab w:val="left" w:pos="1440"/>
        </w:tabs>
      </w:pPr>
      <w:r>
        <w:t>CB</w:t>
      </w:r>
      <w:r>
        <w:tab/>
        <w:t>Content-Based Recommender System</w:t>
      </w:r>
    </w:p>
    <w:p w14:paraId="43EE7EEB" w14:textId="428AF17D" w:rsidR="00690AE0" w:rsidRDefault="00690AE0">
      <w:pPr>
        <w:tabs>
          <w:tab w:val="left" w:pos="1440"/>
        </w:tabs>
      </w:pPr>
      <w:r>
        <w:t>TF-IDF</w:t>
      </w:r>
      <w:r>
        <w:tab/>
        <w:t>T</w:t>
      </w:r>
      <w:r w:rsidRPr="00690AE0">
        <w:t xml:space="preserve">erm </w:t>
      </w:r>
      <w:r>
        <w:t>F</w:t>
      </w:r>
      <w:r w:rsidRPr="00690AE0">
        <w:t>requency-</w:t>
      </w:r>
      <w:r>
        <w:t>I</w:t>
      </w:r>
      <w:r w:rsidRPr="00690AE0">
        <w:t xml:space="preserve">nverse </w:t>
      </w:r>
      <w:r>
        <w:t>D</w:t>
      </w:r>
      <w:r w:rsidRPr="00690AE0">
        <w:t xml:space="preserve">ocument </w:t>
      </w:r>
      <w:r>
        <w:t>F</w:t>
      </w:r>
      <w:r w:rsidRPr="00690AE0">
        <w:t>requency</w:t>
      </w:r>
    </w:p>
    <w:p w14:paraId="675F17D5" w14:textId="182E4028" w:rsidR="00C36E24" w:rsidRDefault="00C36E24">
      <w:pPr>
        <w:tabs>
          <w:tab w:val="left" w:pos="1440"/>
        </w:tabs>
      </w:pPr>
      <w:r>
        <w:t>MF</w:t>
      </w:r>
      <w:r>
        <w:tab/>
        <w:t>Matrix Factorization</w:t>
      </w:r>
    </w:p>
    <w:p w14:paraId="41600796" w14:textId="6A271282" w:rsidR="00C36E24" w:rsidRDefault="00C36E24">
      <w:pPr>
        <w:tabs>
          <w:tab w:val="left" w:pos="1440"/>
        </w:tabs>
      </w:pPr>
      <w:r>
        <w:t>DL</w:t>
      </w:r>
      <w:r>
        <w:tab/>
        <w:t>Deep Learning</w:t>
      </w:r>
    </w:p>
    <w:p w14:paraId="77FDF7A4" w14:textId="783EE3A4" w:rsidR="00C770AF" w:rsidRDefault="00C770AF">
      <w:pPr>
        <w:tabs>
          <w:tab w:val="left" w:pos="1440"/>
        </w:tabs>
      </w:pPr>
      <w:r>
        <w:t>DNN</w:t>
      </w:r>
      <w:r>
        <w:tab/>
        <w:t>Deep Neural Networks</w:t>
      </w:r>
    </w:p>
    <w:p w14:paraId="44AF3AF5" w14:textId="2AA19017" w:rsidR="00C36E24" w:rsidRDefault="00085BCD">
      <w:pPr>
        <w:tabs>
          <w:tab w:val="left" w:pos="1440"/>
        </w:tabs>
      </w:pPr>
      <w:r>
        <w:t>NN</w:t>
      </w:r>
      <w:r>
        <w:tab/>
        <w:t>Neural Network</w:t>
      </w:r>
    </w:p>
    <w:p w14:paraId="132187BE" w14:textId="62F818D1" w:rsidR="00771F85" w:rsidRDefault="00771F85">
      <w:pPr>
        <w:tabs>
          <w:tab w:val="left" w:pos="1440"/>
        </w:tabs>
      </w:pPr>
      <w:r>
        <w:t>ANN</w:t>
      </w:r>
      <w:r>
        <w:tab/>
        <w:t>Artificial Neural Network</w:t>
      </w:r>
    </w:p>
    <w:p w14:paraId="069605ED" w14:textId="0D59543A" w:rsidR="009426D0" w:rsidRDefault="009426D0">
      <w:pPr>
        <w:tabs>
          <w:tab w:val="left" w:pos="1440"/>
        </w:tabs>
      </w:pPr>
      <w:r>
        <w:t>SVD</w:t>
      </w:r>
      <w:r>
        <w:tab/>
        <w:t>Singular Value Decomposition</w:t>
      </w:r>
    </w:p>
    <w:p w14:paraId="3700FF1A" w14:textId="49EE7589" w:rsidR="00763F80" w:rsidRDefault="00763F80">
      <w:pPr>
        <w:tabs>
          <w:tab w:val="left" w:pos="1440"/>
        </w:tabs>
      </w:pPr>
      <w:r>
        <w:t>FM</w:t>
      </w:r>
      <w:r>
        <w:tab/>
        <w:t>Factorization Model</w:t>
      </w:r>
    </w:p>
    <w:p w14:paraId="5C1FEBAC" w14:textId="32B3A459" w:rsidR="00271E8F" w:rsidRDefault="00271E8F">
      <w:pPr>
        <w:tabs>
          <w:tab w:val="left" w:pos="1440"/>
        </w:tabs>
      </w:pPr>
      <w:r>
        <w:t>NLP</w:t>
      </w:r>
      <w:r>
        <w:tab/>
        <w:t>Natural Language Processing</w:t>
      </w:r>
    </w:p>
    <w:p w14:paraId="30B4BB55" w14:textId="1F6561DE" w:rsidR="00BA0E6B" w:rsidRDefault="00BA0E6B">
      <w:pPr>
        <w:tabs>
          <w:tab w:val="left" w:pos="1440"/>
        </w:tabs>
      </w:pPr>
      <w:r>
        <w:t>ReLU</w:t>
      </w:r>
      <w:r>
        <w:tab/>
        <w:t xml:space="preserve">Rectified Linear Unit </w:t>
      </w:r>
    </w:p>
    <w:p w14:paraId="0F683EB8" w14:textId="7C68D0E4" w:rsidR="00A50A1D" w:rsidRDefault="00A50A1D">
      <w:pPr>
        <w:tabs>
          <w:tab w:val="left" w:pos="1440"/>
        </w:tabs>
      </w:pPr>
      <w:r>
        <w:t>QPS</w:t>
      </w:r>
      <w:r>
        <w:tab/>
        <w:t>Queries per Second</w:t>
      </w:r>
    </w:p>
    <w:p w14:paraId="2A6721CE" w14:textId="561EB05D" w:rsidR="005F60D4" w:rsidRDefault="005F60D4">
      <w:pPr>
        <w:tabs>
          <w:tab w:val="left" w:pos="1440"/>
        </w:tabs>
      </w:pPr>
      <w:r>
        <w:t>CI/CD</w:t>
      </w:r>
      <w:r>
        <w:tab/>
        <w:t>Continuous Integration Continuous Delivery</w:t>
      </w:r>
    </w:p>
    <w:p w14:paraId="7260BE1E" w14:textId="3FFBEE95" w:rsidR="008F1E48" w:rsidRDefault="00E93020">
      <w:pPr>
        <w:tabs>
          <w:tab w:val="left" w:pos="1440"/>
        </w:tabs>
      </w:pPr>
      <w:r>
        <w:lastRenderedPageBreak/>
        <w:t>EDA</w:t>
      </w:r>
      <w:r>
        <w:tab/>
        <w:t>Exploratory Data Analysis</w:t>
      </w:r>
    </w:p>
    <w:p w14:paraId="3EFCA1F2" w14:textId="04122CEC" w:rsidR="00F377E4" w:rsidRDefault="00F377E4">
      <w:pPr>
        <w:tabs>
          <w:tab w:val="left" w:pos="1440"/>
        </w:tabs>
      </w:pPr>
      <w:r>
        <w:t>DAG</w:t>
      </w:r>
      <w:r>
        <w:tab/>
        <w:t>Directed Acyclic Graph</w:t>
      </w:r>
    </w:p>
    <w:p w14:paraId="4851FC34" w14:textId="56073E67" w:rsidR="009E660E" w:rsidRDefault="009E660E">
      <w:pPr>
        <w:tabs>
          <w:tab w:val="left" w:pos="1440"/>
        </w:tabs>
      </w:pPr>
      <w:r>
        <w:t>PTA</w:t>
      </w:r>
      <w:r>
        <w:tab/>
        <w:t>Post-Training Action</w:t>
      </w:r>
    </w:p>
    <w:p w14:paraId="6EF1CDAE" w14:textId="51F2FA8C" w:rsidR="009E660E" w:rsidRDefault="00527517">
      <w:pPr>
        <w:tabs>
          <w:tab w:val="left" w:pos="1440"/>
        </w:tabs>
      </w:pPr>
      <w:r>
        <w:t>RMSE</w:t>
      </w:r>
      <w:r>
        <w:tab/>
        <w:t>Root Mean Squared Error</w:t>
      </w:r>
    </w:p>
    <w:p w14:paraId="4AEB0AD1" w14:textId="654B6BD1" w:rsidR="00284FA6" w:rsidRDefault="00DA1F03">
      <w:pPr>
        <w:pStyle w:val="berschrift1"/>
      </w:pPr>
      <w:bookmarkStart w:id="9" w:name="_Toc110725776"/>
      <w:r w:rsidRPr="00721A18">
        <w:lastRenderedPageBreak/>
        <w:t>Introduction</w:t>
      </w:r>
      <w:bookmarkEnd w:id="9"/>
    </w:p>
    <w:p w14:paraId="2B988FBE" w14:textId="6D18F579" w:rsidR="00687DA9" w:rsidRPr="00687DA9" w:rsidRDefault="000637EC" w:rsidP="00687DA9">
      <w:pPr>
        <w:pStyle w:val="berschrift2"/>
      </w:pPr>
      <w:bookmarkStart w:id="10" w:name="_Toc110725777"/>
      <w:r>
        <w:t>Motivation</w:t>
      </w:r>
      <w:bookmarkEnd w:id="10"/>
    </w:p>
    <w:p w14:paraId="63572E09" w14:textId="2881F93A" w:rsidR="00AD65B3" w:rsidRDefault="00AD65B3" w:rsidP="00AD65B3">
      <w:r>
        <w:t>Over the last two decades Machine Learning (ML) has become one of the fastest growing technical fields</w:t>
      </w:r>
      <w:r w:rsidR="00A93A4A">
        <w:t>.</w:t>
      </w:r>
      <w:r w:rsidR="000B1919">
        <w:t xml:space="preserve"> </w:t>
      </w:r>
      <w:r w:rsidR="00677BB6">
        <w:t>Gartner</w:t>
      </w:r>
      <w:r w:rsidR="0074145B">
        <w:t xml:space="preserve"> estimate</w:t>
      </w:r>
      <w:r w:rsidR="000B1919">
        <w:t>s</w:t>
      </w:r>
      <w:r w:rsidR="00707A6B">
        <w:t xml:space="preserve"> the </w:t>
      </w:r>
      <w:r w:rsidR="00737B4E">
        <w:t xml:space="preserve">total </w:t>
      </w:r>
      <w:r w:rsidR="00707A6B">
        <w:t xml:space="preserve">revenue </w:t>
      </w:r>
      <w:r w:rsidR="000B1919">
        <w:t>in the</w:t>
      </w:r>
      <w:r w:rsidR="00B20336">
        <w:t xml:space="preserve"> </w:t>
      </w:r>
      <w:r w:rsidR="00707A6B">
        <w:t xml:space="preserve">ML </w:t>
      </w:r>
      <w:r w:rsidR="00B20336">
        <w:t xml:space="preserve">market </w:t>
      </w:r>
      <w:r w:rsidR="00707A6B">
        <w:t xml:space="preserve">to be </w:t>
      </w:r>
      <w:r w:rsidR="00135B4A">
        <w:t>over</w:t>
      </w:r>
      <w:r w:rsidR="00B20336">
        <w:t xml:space="preserve"> 51</w:t>
      </w:r>
      <w:r w:rsidR="00737B4E">
        <w:t xml:space="preserve"> </w:t>
      </w:r>
      <w:r w:rsidR="00B20336">
        <w:t>billion US-dollars for the year 2021,</w:t>
      </w:r>
      <w:r w:rsidR="00135B4A">
        <w:t xml:space="preserve"> </w:t>
      </w:r>
      <w:r>
        <w:t>with an</w:t>
      </w:r>
      <w:r w:rsidR="0074145B">
        <w:t xml:space="preserve"> expected</w:t>
      </w:r>
      <w:r>
        <w:t xml:space="preserve"> growth of 21% in 2022 </w:t>
      </w:r>
      <w:sdt>
        <w:sdtPr>
          <w:alias w:val="To edit, see citavi.com/edit"/>
          <w:tag w:val="CitaviPlaceholder#f96a7a43-8f12-41c7-8d63-022471129269"/>
          <w:id w:val="229201012"/>
          <w:placeholder>
            <w:docPart w:val="5B65F50CA9B9461C8A42E79A132EAA6F"/>
          </w:placeholder>
        </w:sdtPr>
        <w:sdtContent>
          <w:r>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TJiMTBkLTg1ZGEtNDc0OS1iNzZlLTJmY2JhNzhjNmUzOC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2Y5NmE3YTQzLThmMTItNDFjNy04ZDYzLTAyMjQ3MTEyOTI2OSIsIlRleHQiOiIoUmltb2wsIDIwMjEpIiwiV0FJVmVyc2lvbiI6IjYuMTIuMC4wIn0=}</w:instrText>
          </w:r>
          <w:r>
            <w:fldChar w:fldCharType="separate"/>
          </w:r>
          <w:r w:rsidR="00FF1EC0">
            <w:t>(Rimol, 2021)</w:t>
          </w:r>
          <w:r>
            <w:fldChar w:fldCharType="end"/>
          </w:r>
        </w:sdtContent>
      </w:sdt>
      <w:r w:rsidR="00EA5468">
        <w:t>.</w:t>
      </w:r>
      <w:r w:rsidR="007F0418">
        <w:t xml:space="preserve"> </w:t>
      </w:r>
      <w:r>
        <w:t>It managed to secure a position as one of the top</w:t>
      </w:r>
      <w:r w:rsidR="0031644D">
        <w:t xml:space="preserve"> fields</w:t>
      </w:r>
      <w:r>
        <w:t xml:space="preserve"> in computer science as well as enterprise adoption. ML combines concepts of linear algebra and statistics and applies them to large datasets to find patterns and generalizations in the data, which can be used to make predictions or classifications.</w:t>
      </w:r>
      <w:r w:rsidR="003006B9">
        <w:t xml:space="preserve"> </w:t>
      </w:r>
      <w:r>
        <w:t>Leveraging these complex algorithms with the computational power of modern GPUs and CPUs, ML has</w:t>
      </w:r>
      <w:r w:rsidR="00CF67ED">
        <w:t xml:space="preserve"> been applied</w:t>
      </w:r>
      <w:r>
        <w:t xml:space="preserve"> in a large variety of sectors ranging from medicine for diagnostics, to transportation for self-driving cars and e-commerce for shopping cart optimization</w:t>
      </w:r>
      <w:r w:rsidR="00EA5468">
        <w:t xml:space="preserve"> </w:t>
      </w:r>
      <w:sdt>
        <w:sdtPr>
          <w:alias w:val="To edit, see citavi.com/edit"/>
          <w:tag w:val="CitaviPlaceholder#ce140fe9-f0a2-4694-9614-bd507b7f059a"/>
          <w:id w:val="-820112951"/>
          <w:placeholder>
            <w:docPart w:val="5B65F50CA9B9461C8A42E79A132EAA6F"/>
          </w:placeholder>
        </w:sdtPr>
        <w:sdtContent>
          <w:r>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JkYmYxLWQwYmItNDY4ZC04OGM4LTMwYTQzZThiNWVhOCIsIlJhbmdlTGVuZ3RoIjoxOSwiUmVmZXJlbmNlSWQiOiI5NzQ0YjYwNC1iZDZmLTRhYWItOGNmYi0yMjk1NWMwNjNi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NDgvcmFkaW9sLjIwMTgxNzE4MjAiLCJVcmlTdHJpbmciOiJodHRwczovL2RvaS5vcmcvMTAuMTE0OC9yYWRpb2wuMjAxODE3MTgy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jozNDo0NyIsIk1vZGlmaWVkQnkiOiJfU2ViYXN0aWFuIFPDpHR6bGVyIiwiSWQiOiJhMzc3NWM2NC05MmMxLTQyNWQtOGQwMC00MTE0NmMzYmE2MTEiLCJNb2RpZmllZE9uIjoiMjAyMi0wNS0yNVQxMjozNDo0Ny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5OTQ0MDc4IiwiVXJpU3RyaW5nIjoiaHR0cDovL3d3dy5uY2JpLm5sbS5uaWguZ292L3B1Ym1lZC8yOTk0NDA3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ViYXN0aWFuIFPDpHR6bGVyIiwiQ3JlYXRlZE9uIjoiMjAyMi0wNS0yNVQxMjozNDo0NyIsIk1vZGlmaWVkQnkiOiJfU2ViYXN0aWFuIFPDpHR6bGVyIiwiSWQiOiIzMWVjODc0Yy1mMjFiLTQzYzMtOTdkNi01NzVhMTNmMmVmMDIiLCJNb2RpZmllZE9uIjoiMjAyMi0wNS0yNVQxMjozNDo0Ny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Y1NDI2MjYiLCJVcmlTdHJpbmciOiJodHRwczovL3d3dy5uY2JpLm5sbS5uaWguZ292L3BtYy9hcnRpY2xlcy9QTUM2NTQyNjI2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}</w:instrText>
          </w:r>
          <w:r>
            <w:fldChar w:fldCharType="separate"/>
          </w:r>
          <w:r w:rsidR="00FF1EC0">
            <w:t>(Choy et al., 2018)</w:t>
          </w:r>
          <w:r>
            <w:fldChar w:fldCharType="end"/>
          </w:r>
        </w:sdtContent>
      </w:sdt>
      <w:r w:rsidR="00EA5468">
        <w:t>.</w:t>
      </w:r>
      <w:r>
        <w:t xml:space="preserve"> The latter sector employs so called Recommender Systems (RS) with the goal of suggesting products that coincide with </w:t>
      </w:r>
      <w:r w:rsidR="00CC1728">
        <w:t xml:space="preserve">the </w:t>
      </w:r>
      <w:r>
        <w:t xml:space="preserve">taste of the customer. With the advent of e-commerce, RSs have gained increasing interest from academia and especially the enterprise sector </w:t>
      </w:r>
      <w:sdt>
        <w:sdtPr>
          <w:alias w:val="To edit, see citavi.com/edit"/>
          <w:tag w:val="CitaviPlaceholder#278954a3-e4a2-4598-a2d4-f78b27a3fd16"/>
          <w:id w:val="-253353627"/>
          <w:placeholder>
            <w:docPart w:val="5B65F50CA9B9461C8A42E79A132EAA6F"/>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YzNhZGZlLWY5M2EtNGQ4Ny1iMmUxLTY2NDRmODYyN2I0ZiIsIlJhbmdlTGVuZ3RoIjo0MSwiUmVmZXJlbmNlSWQiOiJmM2M5Mzc3MC0yMmMzLTQwOTYtOWFhMC03Y2Y1YTk0NDc5N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1MDQvSUpCU1IuMjAyMS4xMDAzMzMwMyIsIlVyaVN0cmluZyI6Imh0dHBzOi8vZG9pLm9yZy8xMC4xNTA0L2lqYnNyLjIwMjEuMTAwMzMzM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}</w:instrText>
          </w:r>
          <w:r>
            <w:fldChar w:fldCharType="separate"/>
          </w:r>
          <w:r w:rsidR="00FF1EC0">
            <w:t>(Singh, Choudhury, Dey, &amp; Pramanik, 2021)</w:t>
          </w:r>
          <w:r>
            <w:fldChar w:fldCharType="end"/>
          </w:r>
        </w:sdtContent>
      </w:sdt>
      <w:r w:rsidR="00EA5468">
        <w:t>.</w:t>
      </w:r>
      <w:r>
        <w:t xml:space="preserve"> RSs </w:t>
      </w:r>
      <w:r w:rsidR="00587DCA">
        <w:t>play</w:t>
      </w:r>
      <w:r>
        <w:t xml:space="preserve"> a major role </w:t>
      </w:r>
      <w:r w:rsidR="00587DCA">
        <w:t>in</w:t>
      </w:r>
      <w:r>
        <w:t xml:space="preserve"> large tech corporations </w:t>
      </w:r>
      <w:r w:rsidR="00587DCA">
        <w:t>when trying to</w:t>
      </w:r>
      <w:r>
        <w:t xml:space="preserve"> enga</w:t>
      </w:r>
      <w:r w:rsidR="00376222">
        <w:t>ge</w:t>
      </w:r>
      <w:r>
        <w:t>, retain and entic</w:t>
      </w:r>
      <w:r w:rsidR="00376222">
        <w:t>e</w:t>
      </w:r>
      <w:r>
        <w:t xml:space="preserve"> the</w:t>
      </w:r>
      <w:r w:rsidR="00376222">
        <w:t>ir</w:t>
      </w:r>
      <w:r>
        <w:t xml:space="preserve"> user-base </w:t>
      </w:r>
      <w:r w:rsidR="00E64616">
        <w:t>within</w:t>
      </w:r>
      <w:r>
        <w:t xml:space="preserve"> their platform </w:t>
      </w:r>
      <w:sdt>
        <w:sdtPr>
          <w:alias w:val="To edit, see citavi.com/edit"/>
          <w:tag w:val="CitaviPlaceholder#bda6bd5a-4346-4ff0-ae02-ac87cd87e789"/>
          <w:id w:val="-295219485"/>
          <w:placeholder>
            <w:docPart w:val="5B65F50CA9B9461C8A42E79A132EAA6F"/>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mY3YWUxLTU3OWEtNGZmYS1iNjM3LWNmNGYxZjUzMGE5MyIsIlJhbmdlTGVuZ3RoIjoyNCwiUmVmZXJlbmNlSWQiOiI1ZWRjYTNmOS05ZGRhLTQ1MTItOTU1MC0wOWI3M2FlZjZl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EtMDcxNi0yMTk3LTRfMTQiLCJVcmlTdHJpbmciOiJodHRwczovL2RvaS5vcmcvMTAuMTAwNy85NzgtMS0wNzE2LTIxOTctNF8xN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OTc4LTEtMDcxNi0yMTk3LTQiLCJVcmlTdHJpbmciOiJodHRwczovL2RvaS5vcmcvMTAuMTAwNy85NzgtMS0wNzE2LTIxOTct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}</w:instrText>
          </w:r>
          <w:r>
            <w:fldChar w:fldCharType="separate"/>
          </w:r>
          <w:r w:rsidR="00FF1EC0">
            <w:t>(Jannach &amp; Zanker, 2022)</w:t>
          </w:r>
          <w:r>
            <w:fldChar w:fldCharType="end"/>
          </w:r>
        </w:sdtContent>
      </w:sdt>
      <w:r w:rsidR="00EA5468">
        <w:t>.</w:t>
      </w:r>
    </w:p>
    <w:p w14:paraId="228E0595" w14:textId="02743CE1" w:rsidR="00AD65B3" w:rsidRDefault="00AD65B3" w:rsidP="00AD65B3">
      <w:r>
        <w:t>Despite the wide use and success of Recommender Systems and Machine Learning in general, it still is a relatively new field with a lot of research opportunit</w:t>
      </w:r>
      <w:r w:rsidR="00FF7B9D">
        <w:t>ies</w:t>
      </w:r>
      <w:r>
        <w:t xml:space="preserve"> </w:t>
      </w:r>
      <w:sdt>
        <w:sdtPr>
          <w:alias w:val="To edit, see citavi.com/edit"/>
          <w:tag w:val="CitaviPlaceholder#fbf2fade-24e7-4f4e-9fc4-fe11201fe918"/>
          <w:id w:val="1983122981"/>
          <w:placeholder>
            <w:docPart w:val="5B65F50CA9B9461C8A42E79A132EAA6F"/>
          </w:placeholder>
        </w:sdtPr>
        <w:sdtContent>
          <w:r>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mI3YzEyLTI4MmYtNDkxOC05NTgwLTllMmExODE5MDBmNCIsIlJhbmdlTGVuZ3RoIjoyNSwiUmVmZXJlbmNlSWQiOiIwYjgzZjI1Ni01ZTEyLTRkODYtYjYxMS05ODdlYmVjNjU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jYvc2NpZW5jZS5hYWE4NDE1IiwiVXJpU3RyaW5nIjoiaHR0cHM6Ly9kb2kub3JnLzEwLjExMjYvc2NpZW5jZS5hYWE4NDE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Tg6MjMiLCJNb2RpZmllZEJ5IjoiX1NlYmFzdGlhbiBTw6R0emxlciIsIklkIjoiMTA2ODM4MGEtOTMwMy00M2E4LWFmNTUtMzQ0NzM4ZDU2ZWQzIiwiTW9kaWZpZWRPbiI6IjIwMjItMDUtMjVUMTA6MTg6MjM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yNjE4NTI0MyIsIlVyaVN0cmluZyI6Imh0dHA6Ly93d3cubmNiaS5ubG0ubmloLmdvdi9wdWJtZWQvMjYxODUyN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}</w:instrText>
          </w:r>
          <w:r>
            <w:fldChar w:fldCharType="separate"/>
          </w:r>
          <w:r w:rsidR="00FF1EC0">
            <w:t>(Jordan &amp; Mitchell, 2015)</w:t>
          </w:r>
          <w:r>
            <w:fldChar w:fldCharType="end"/>
          </w:r>
        </w:sdtContent>
      </w:sdt>
      <w:r w:rsidR="00A519AD">
        <w:t>.</w:t>
      </w:r>
      <w:r>
        <w:t xml:space="preserve"> While </w:t>
      </w:r>
      <w:r w:rsidR="005627C0">
        <w:t>r</w:t>
      </w:r>
      <w:r>
        <w:t xml:space="preserve">ecommender </w:t>
      </w:r>
      <w:r w:rsidR="005627C0">
        <w:t>s</w:t>
      </w:r>
      <w:r>
        <w:t xml:space="preserve">ystems are considered integral to many online-platforms, their precision and accuracy often lack in comparison to other ML fields. This is, among other things, due to the nature of the data that Recommender Systems work with, which is often sparse </w:t>
      </w:r>
      <w:sdt>
        <w:sdtPr>
          <w:alias w:val="To edit, see citavi.com/edit"/>
          <w:tag w:val="CitaviPlaceholder#417c9adb-2f0c-40f2-b855-ef5b0d1f1658"/>
          <w:id w:val="763505616"/>
          <w:placeholder>
            <w:docPart w:val="5B65F50CA9B9461C8A42E79A132EAA6F"/>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NjI4N2I0LWY4Y2UtNGFkMC04Y2RmLTIzMDUyY2VkNjM4MCIsIlJhbmdlTGVuZ3RoIjoyOC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wgQWxpLCAmIFVsbGFoLCAyMDE2KSJ9XX0sIlRhZyI6IkNpdGF2aVBsYWNlaG9sZGVyIzQxN2M5YWRiLTJmMGMtNDBmMi1iODU1LWVmNWIwZDFmMTY1OCIsIlRleHQiOiIoS2h1c3JvLCBBbGksICYgVWxsYWgsIDIwMTYpIiwiV0FJVmVyc2lvbiI6IjYuMTIuMC4wIn0=}</w:instrText>
          </w:r>
          <w:r>
            <w:fldChar w:fldCharType="separate"/>
          </w:r>
          <w:r w:rsidR="00FF1EC0">
            <w:t>(Khusro, Ali, &amp; Ullah, 2016)</w:t>
          </w:r>
          <w:r>
            <w:fldChar w:fldCharType="end"/>
          </w:r>
        </w:sdtContent>
      </w:sdt>
      <w:r w:rsidR="00A519AD">
        <w:t>.</w:t>
      </w:r>
      <w:r>
        <w:t xml:space="preserve"> Consequently Recommender Systems are especially susceptible to bad data quality and therefore </w:t>
      </w:r>
      <w:r w:rsidR="00FF7B9D">
        <w:t>ben</w:t>
      </w:r>
      <w:r w:rsidR="0021073B">
        <w:t>e</w:t>
      </w:r>
      <w:r w:rsidR="00FF7B9D">
        <w:t>fit</w:t>
      </w:r>
      <w:r>
        <w:t xml:space="preserve"> from comprehensive data curation and monitoring. Th</w:t>
      </w:r>
      <w:r w:rsidR="00434029">
        <w:t>erefore, RSs</w:t>
      </w:r>
      <w:r>
        <w:t xml:space="preserve"> lend </w:t>
      </w:r>
      <w:r w:rsidR="00434029">
        <w:t>themselves</w:t>
      </w:r>
      <w:r>
        <w:t xml:space="preserve"> to data-centric approach</w:t>
      </w:r>
      <w:r w:rsidR="0021073B">
        <w:t>es</w:t>
      </w:r>
      <w:r>
        <w:t xml:space="preserve"> when building, deploying and maintaining </w:t>
      </w:r>
      <w:r w:rsidR="0041548F">
        <w:t>them</w:t>
      </w:r>
      <w:r>
        <w:t xml:space="preserve">, which is one of the subject matters that the field of MLOps sets out to tackle </w:t>
      </w:r>
      <w:sdt>
        <w:sdtPr>
          <w:alias w:val="To edit, see citavi.com/edit"/>
          <w:tag w:val="CitaviPlaceholder#724f2151-465f-4ccc-8491-87681df2dc33"/>
          <w:id w:val="-457647517"/>
          <w:placeholder>
            <w:docPart w:val="5B65F50CA9B9461C8A42E79A132EAA6F"/>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}</w:instrText>
          </w:r>
          <w:r>
            <w:fldChar w:fldCharType="separate"/>
          </w:r>
          <w:r w:rsidR="00FF1EC0">
            <w:t>(Miranda, 2021)</w:t>
          </w:r>
          <w:r>
            <w:fldChar w:fldCharType="end"/>
          </w:r>
        </w:sdtContent>
      </w:sdt>
      <w:r w:rsidR="00A519AD">
        <w:t>.</w:t>
      </w:r>
    </w:p>
    <w:p w14:paraId="3D78F7B3" w14:textId="37FE77C7" w:rsidR="00AD65B3" w:rsidRDefault="00AD65B3" w:rsidP="00AD65B3">
      <w:r>
        <w:t xml:space="preserve">MLOps emerged from the paradigm of DevOps and seeks to apply an automated and standardized approach to the lifecycle of ML applications, similar to what DevOps does for conventional Software. MLOps is </w:t>
      </w:r>
      <w:r w:rsidR="00E43B28">
        <w:t>geared</w:t>
      </w:r>
      <w:r>
        <w:t xml:space="preserve"> to the specific needs and problems of Machine Learning, such that its practices vary from those of DevOps, while still sharing the same goal of rapid and frequent deployment of Software </w:t>
      </w:r>
      <w:r w:rsidR="00C51F8D">
        <w:t xml:space="preserve">at high quality </w:t>
      </w:r>
      <w:sdt>
        <w:sdtPr>
          <w:alias w:val="To edit, see citavi.com/edit"/>
          <w:tag w:val="CitaviPlaceholder#8ff5dcd9-e7b2-47fd-86b4-71bb2549d477"/>
          <w:id w:val="-1803229179"/>
          <w:placeholder>
            <w:docPart w:val="5B65F50CA9B9461C8A42E79A132EAA6F"/>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DQ1NmMwLTgxOWYtNDFlYy05YmM0LTgxZTI0OGM1N2NiMiIsIlJhbmdlTGVuZ3RoIjo0OSwiUmVmZXJlbmNlSWQiOiI5MjMyNTdlOC04ZjJmLTRkNDktYTQzMC01NGYyNzE1N2E3O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ZG9jdW1lbnQvOTQ3NDM1NS8iLCJVcmlTdHJpbmciOiJodHRwczovL2llZWV4cGxvcmUuaWVlZS5vcmcvZG9jdW1lbnQvOTQ3NDM1NS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1QxMDoyNjo1NiIsIk1vZGlmaWVkQnkiOiJfU2ViYXN0aWFuIFPDpHR6bGVyIiwiSWQiOiJhZTcxNGQ1ZS0yZDlmLTRjZjMtODM4MC01M2FkYzY0N2ZhMDgiLCJNb2RpZmllZE9uIjoiMjAyMi0wNS0yN1QxMDoyNjo1N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V0FJTjUyNTUxLjIwMjEuMDAwMjQiLCJVcmlTdHJpbmciOiJodHRwczovL2RvaS5vcmcvMTAuMTEwOS9XQUlONTI1NTEuMjAyMS4wMDAy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2NjU0LTQ0NzAtNSIsIktleXdvcmRzIjpbXSwiTG9jYXRpb25zIjpbXSwiT3JnYW5pemF0aW9ucyI6W10sIk90aGVyc0ludm9sdmVkIjpbXSwiUHVibGlzaGVycyI6W3siJGlkIjoiMTY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}</w:instrText>
          </w:r>
          <w:r>
            <w:fldChar w:fldCharType="separate"/>
          </w:r>
          <w:r w:rsidR="00FF1EC0">
            <w:t>(Makinen, Skogstrom, Laaksonen, &amp; Mikkonen, 2021)</w:t>
          </w:r>
          <w:r>
            <w:fldChar w:fldCharType="end"/>
          </w:r>
        </w:sdtContent>
      </w:sdt>
      <w:r w:rsidR="00A519AD">
        <w:t>.</w:t>
      </w:r>
      <w:r>
        <w:t xml:space="preserve"> The effect of data quality on the ML model</w:t>
      </w:r>
      <w:r w:rsidR="00C5033B">
        <w:t xml:space="preserve"> requires</w:t>
      </w:r>
      <w:r>
        <w:t xml:space="preserve"> that data quality management is an integral part of every MLOps system, since data quality affects all aspects of the </w:t>
      </w:r>
      <w:r w:rsidR="00EA276C">
        <w:t>m</w:t>
      </w:r>
      <w:r>
        <w:t xml:space="preserve">achine </w:t>
      </w:r>
      <w:r w:rsidR="00EA276C">
        <w:t>l</w:t>
      </w:r>
      <w:r>
        <w:t xml:space="preserve">earning lifecycle </w:t>
      </w:r>
      <w:sdt>
        <w:sdtPr>
          <w:alias w:val="To edit, see citavi.com/edit"/>
          <w:tag w:val="CitaviPlaceholder#d2f70262-8032-4307-bb4e-657e0e4d8ab2"/>
          <w:id w:val="-1247959303"/>
          <w:placeholder>
            <w:docPart w:val="5B65F50CA9B9461C8A42E79A132EAA6F"/>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EwMi4wNzc1MHYxIiwiVXJpU3RyaW5nIjoiaHR0cDovL2FyeGl2Lm9yZy9hYnMvMjEwMi4wNzc1MHY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1LTI3VDEzOjA4OjI4IiwiTW9kaWZpZWRCeSI6Il9TZWJhc3RpYW4gU8OkdHpsZXIiLCJJZCI6ImRiMWYyNDc0LTU3ZWYtNDlmYi05MDgzLTE3ZjNiZmE1MDVkNiIsIk1vZGlmaWVkT24iOiIyMDIyLTA1LTI3VDEzOjA4OjI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wMi4wNzc1MHYxIiwiVXJpU3RyaW5nIjoiaHR0cDovL2FyeGl2Lm9yZy9wZGYvMjEwMi4wNzc1MH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1LTI3VDEzOjA4OjI4IiwiTW9kaWZpZWRCeSI6Il9TZWJhc3RpYW4gU8OkdHpsZXIiLCJJZCI6IjlhMmQ3NWE5LWZiNmYtNDU0ZC1iNmY4LTY4M2MyZDlhNzNiNyIsIk1vZGlmaWVkT24iOiIyMDIyLTA1LTI3VDEzOjA4OjI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EwMi4wNzc1MHYxIiwiVXJpU3RyaW5nIjoiaHR0cHM6Ly9hcnhpdi5vcmcvcGRmLzIxMDIuMDc3NTB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}</w:instrText>
          </w:r>
          <w:r>
            <w:fldChar w:fldCharType="separate"/>
          </w:r>
          <w:r w:rsidR="00FF1EC0">
            <w:t>(Renggli et al., 2021)</w:t>
          </w:r>
          <w:r>
            <w:fldChar w:fldCharType="end"/>
          </w:r>
        </w:sdtContent>
      </w:sdt>
      <w:r w:rsidR="00A519AD">
        <w:t>.</w:t>
      </w:r>
      <w:r w:rsidR="004473F6">
        <w:t xml:space="preserve"> Lack of sufficient</w:t>
      </w:r>
      <w:r>
        <w:t xml:space="preserve"> data </w:t>
      </w:r>
      <w:r w:rsidR="0086508D">
        <w:t>quality can have detrimental effects to the ML system’s performance</w:t>
      </w:r>
      <w:r w:rsidR="00276B8B">
        <w:t>, which can manifest itself in different ways.</w:t>
      </w:r>
      <w:r>
        <w:t xml:space="preserve"> </w:t>
      </w:r>
    </w:p>
    <w:p w14:paraId="6B25FC0E" w14:textId="4D82826B" w:rsidR="00AB1A2E" w:rsidRDefault="00721FD8" w:rsidP="00AD65B3">
      <w:r>
        <w:lastRenderedPageBreak/>
        <w:t xml:space="preserve">The specific </w:t>
      </w:r>
      <w:r w:rsidR="00AD65B3">
        <w:t xml:space="preserve">manifestation </w:t>
      </w:r>
      <w:r>
        <w:t xml:space="preserve">covered in this research </w:t>
      </w:r>
      <w:r w:rsidR="00AD65B3">
        <w:t xml:space="preserve">is </w:t>
      </w:r>
      <w:r w:rsidR="00B91C52">
        <w:t xml:space="preserve">known as </w:t>
      </w:r>
      <w:r w:rsidR="005B306E">
        <w:t>c</w:t>
      </w:r>
      <w:r w:rsidR="00AD65B3">
        <w:t xml:space="preserve">oncept </w:t>
      </w:r>
      <w:r w:rsidR="005B306E">
        <w:t>d</w:t>
      </w:r>
      <w:r w:rsidR="00AD65B3">
        <w:t>rift (CD), which describes a chang</w:t>
      </w:r>
      <w:r w:rsidR="00962A41">
        <w:t>e in the</w:t>
      </w:r>
      <w:r w:rsidR="00AD65B3">
        <w:t xml:space="preserve"> out</w:t>
      </w:r>
      <w:r w:rsidR="00962A41">
        <w:t>put</w:t>
      </w:r>
      <w:r w:rsidR="00AD65B3">
        <w:t xml:space="preserve"> </w:t>
      </w:r>
      <w:r w:rsidR="00AD65B3" w:rsidRPr="00412AC0">
        <w:rPr>
          <w:i/>
        </w:rPr>
        <w:t>y</w:t>
      </w:r>
      <w:r w:rsidR="00AD65B3">
        <w:t xml:space="preserve"> </w:t>
      </w:r>
      <w:r w:rsidR="00962A41">
        <w:t>given</w:t>
      </w:r>
      <w:r w:rsidR="00AD65B3">
        <w:t xml:space="preserve"> a constant input </w:t>
      </w:r>
      <w:r w:rsidR="00AD65B3" w:rsidRPr="00412AC0">
        <w:rPr>
          <w:i/>
        </w:rPr>
        <w:t>x</w:t>
      </w:r>
      <w:r w:rsidR="00AD65B3">
        <w:t xml:space="preserve"> over time </w:t>
      </w:r>
      <w:sdt>
        <w:sdtPr>
          <w:alias w:val="To edit, see citavi.com/edit"/>
          <w:tag w:val="CitaviPlaceholder#64ba4aaf-8cbd-484e-9df7-a11426e87cdb"/>
          <w:id w:val="1523128822"/>
          <w:placeholder>
            <w:docPart w:val="5B65F50CA9B9461C8A42E79A132EAA6F"/>
          </w:placeholder>
        </w:sdtPr>
        <w:sdtContent>
          <w:r w:rsidR="00AD65B3">
            <w:fldChar w:fldCharType="begin"/>
          </w:r>
          <w:r w:rsidR="00AD65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M2EyMDc0LTNiZDAtNDhiYS04OTExLTk0OWJiZDYzZmM5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2NGJhNGFhZi04Y2JkLTQ4NGUtOWRmNy1hMTE0MjZlODdjZGIiLCJUZXh0IjoiKEx1IGV0IGFsLiwgMjAxOCkiLCJXQUlWZXJzaW9uIjoiNi4xMi4wLjAifQ==}</w:instrText>
          </w:r>
          <w:r w:rsidR="00AD65B3">
            <w:fldChar w:fldCharType="separate"/>
          </w:r>
          <w:r w:rsidR="00FF1EC0">
            <w:t>(Lu et al., 2018)</w:t>
          </w:r>
          <w:r w:rsidR="00AD65B3">
            <w:fldChar w:fldCharType="end"/>
          </w:r>
        </w:sdtContent>
      </w:sdt>
      <w:r w:rsidR="00A519AD">
        <w:t>.</w:t>
      </w:r>
      <w:r w:rsidR="00AD65B3">
        <w:t xml:space="preserve"> Deteriorating RS performance due to CD can directly impact the online platform it is used on, as </w:t>
      </w:r>
      <w:r w:rsidR="00A62A5C">
        <w:t>outputs</w:t>
      </w:r>
      <w:r w:rsidR="00AD65B3">
        <w:t xml:space="preserve"> of RSs are</w:t>
      </w:r>
      <w:r w:rsidR="00224C47">
        <w:t xml:space="preserve"> </w:t>
      </w:r>
      <w:r w:rsidR="00AB5E34">
        <w:t xml:space="preserve">generally </w:t>
      </w:r>
      <w:r w:rsidR="00AD65B3">
        <w:t xml:space="preserve">reciprocated back to the user experience. For instance, if a movie streaming platform </w:t>
      </w:r>
      <w:r w:rsidR="0041085E">
        <w:t>doesn’t</w:t>
      </w:r>
      <w:r w:rsidR="00AD65B3">
        <w:t xml:space="preserve"> recommend appropriate movies to a user </w:t>
      </w:r>
      <w:r w:rsidR="00885A55">
        <w:t>anymore</w:t>
      </w:r>
      <w:r w:rsidR="00A65DCE">
        <w:t xml:space="preserve"> </w:t>
      </w:r>
      <w:r w:rsidR="00AD65B3">
        <w:t>because it fail</w:t>
      </w:r>
      <w:r w:rsidR="00A65DCE">
        <w:t>s</w:t>
      </w:r>
      <w:r w:rsidR="00AD65B3">
        <w:t xml:space="preserve"> to adapt to the </w:t>
      </w:r>
      <w:r w:rsidR="00447FE6">
        <w:t xml:space="preserve">user’s </w:t>
      </w:r>
      <w:r w:rsidR="00AD65B3">
        <w:t xml:space="preserve">change in taste, the user might stop watching movies on that platform and eventually cancel their subscription. </w:t>
      </w:r>
    </w:p>
    <w:p w14:paraId="64C36E4F" w14:textId="19A59DBB" w:rsidR="00AD65B3" w:rsidRDefault="00AD65B3" w:rsidP="00AD65B3">
      <w:r>
        <w:t>Issues of Concept Drift need to be addressed and mitigated to ensure user-base retention for online services.</w:t>
      </w:r>
      <w:r w:rsidR="00981AD3">
        <w:t xml:space="preserve"> Furthermore</w:t>
      </w:r>
      <w:r>
        <w:t xml:space="preserve">, </w:t>
      </w:r>
      <w:r w:rsidR="00981AD3">
        <w:t>CD</w:t>
      </w:r>
      <w:r>
        <w:t xml:space="preserve"> needs to be incorporated into a</w:t>
      </w:r>
      <w:r w:rsidR="00E77CE8">
        <w:t>n</w:t>
      </w:r>
      <w:r>
        <w:t xml:space="preserve"> MLOps system</w:t>
      </w:r>
      <w:r w:rsidR="00D458A4">
        <w:t xml:space="preserve"> for</w:t>
      </w:r>
      <w:r>
        <w:t xml:space="preserve"> maintainability, consistency and automation </w:t>
      </w:r>
      <w:r w:rsidR="00BA02E2">
        <w:t>in</w:t>
      </w:r>
      <w:r>
        <w:t xml:space="preserve"> a unified process.</w:t>
      </w:r>
    </w:p>
    <w:p w14:paraId="386BB633" w14:textId="40AE4A05" w:rsidR="00AD65B3" w:rsidRDefault="00AD65B3" w:rsidP="00AD65B3">
      <w:r>
        <w:t xml:space="preserve">The </w:t>
      </w:r>
      <w:r w:rsidR="000A723B">
        <w:t>result</w:t>
      </w:r>
      <w:r>
        <w:t xml:space="preserve"> of this work, called an artifact, will be</w:t>
      </w:r>
      <w:r w:rsidR="002D6172">
        <w:t xml:space="preserve"> a proof</w:t>
      </w:r>
      <w:r w:rsidR="00CA4063">
        <w:t>-</w:t>
      </w:r>
      <w:r w:rsidR="002D6172">
        <w:t>of</w:t>
      </w:r>
      <w:r w:rsidR="00CA4063">
        <w:t>-</w:t>
      </w:r>
      <w:r w:rsidR="002D6172">
        <w:t>con</w:t>
      </w:r>
      <w:r w:rsidR="00CA4063">
        <w:t>c</w:t>
      </w:r>
      <w:r w:rsidR="002D6172">
        <w:t>ept</w:t>
      </w:r>
      <w:r>
        <w:t xml:space="preserve"> </w:t>
      </w:r>
      <w:r w:rsidR="00CA4063">
        <w:t xml:space="preserve">(PoC) </w:t>
      </w:r>
      <w:r>
        <w:t xml:space="preserve">of a </w:t>
      </w:r>
      <w:r w:rsidR="00F07845">
        <w:t>c</w:t>
      </w:r>
      <w:r>
        <w:t xml:space="preserve">oncept </w:t>
      </w:r>
      <w:r w:rsidR="00F07845">
        <w:t>d</w:t>
      </w:r>
      <w:r>
        <w:t xml:space="preserve">rift-aware MLOps pipeline for a RS. CD-awareness </w:t>
      </w:r>
      <w:r w:rsidR="00BE6ECC">
        <w:t>relates to the ability to adapt the model to CD in the data. Specifically, a continuous training (CT) pipeline is designed, that automatically retrains a RS model upon detecting CD.</w:t>
      </w:r>
    </w:p>
    <w:p w14:paraId="06AECBCA" w14:textId="658CCB8E" w:rsidR="0049218D" w:rsidRDefault="00AD65B3" w:rsidP="0049218D">
      <w:r>
        <w:t xml:space="preserve">This </w:t>
      </w:r>
      <w:r w:rsidR="00C331AF">
        <w:t>thesis</w:t>
      </w:r>
      <w:r>
        <w:t xml:space="preserve"> serves as a thorough documentation of the design of the artifact, which is based on a comprehensive</w:t>
      </w:r>
      <w:r w:rsidR="009E743A">
        <w:t xml:space="preserve"> study</w:t>
      </w:r>
      <w:r>
        <w:t xml:space="preserve"> of scientific literature touching the topics of Recommender Systems, MLOps and Concept Drift. The result will then be qualitatively evaluated and discussed.</w:t>
      </w:r>
    </w:p>
    <w:p w14:paraId="12718D37" w14:textId="2C7FB7EE" w:rsidR="000104D3" w:rsidRDefault="000104D3" w:rsidP="0049218D">
      <w:r>
        <w:t xml:space="preserve">This research follows the </w:t>
      </w:r>
      <w:r w:rsidR="005D31A5">
        <w:t xml:space="preserve">design science research (DSR) methodology of </w:t>
      </w:r>
      <w:r w:rsidR="00C15DEA">
        <w:t>Alan R. Hevner</w:t>
      </w:r>
      <w:r w:rsidR="00761802">
        <w:t xml:space="preserve"> </w:t>
      </w:r>
      <w:sdt>
        <w:sdtPr>
          <w:alias w:val="To edit, see citavi.com/edit"/>
          <w:tag w:val="CitaviPlaceholder#7e09ea69-d6f9-4c55-a112-45fc60b0b07a"/>
          <w:id w:val="-1598012924"/>
          <w:placeholder>
            <w:docPart w:val="DefaultPlaceholder_-1854013440"/>
          </w:placeholder>
        </w:sdtPr>
        <w:sdtContent>
          <w:r w:rsidR="00761802">
            <w:fldChar w:fldCharType="begin"/>
          </w:r>
          <w:r w:rsidR="007618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Y2ViMWM3LWRiYWEtNDIzNi05Y2Q3LTI4NTljYTY2ODlhNyIsIlJhbmdlTGVuZ3RoIjozNC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LCBNYXJjaCwgUGFyaywgJiBSYW0sIDIwMDQpIn1dfSwiVGFnIjoiQ2l0YXZpUGxhY2Vob2xkZXIjN2UwOWVhNjktZDZmOS00YzU1LWExMTItNDVmYzYwYjBiMDdhIiwiVGV4dCI6IihIZXZuZXIsIE1hcmNoLCBQYXJrLCAmIFJhbSwgMjAwNCkiLCJXQUlWZXJzaW9uIjoiNi4xMi4wLjAifQ==}</w:instrText>
          </w:r>
          <w:r w:rsidR="00761802">
            <w:fldChar w:fldCharType="separate"/>
          </w:r>
          <w:r w:rsidR="00FF1EC0">
            <w:t>(Hevner, March, Park, &amp; Ram, 2004)</w:t>
          </w:r>
          <w:r w:rsidR="00761802">
            <w:fldChar w:fldCharType="end"/>
          </w:r>
        </w:sdtContent>
      </w:sdt>
      <w:r w:rsidR="005155C0">
        <w:t>.</w:t>
      </w:r>
    </w:p>
    <w:p w14:paraId="22B79E75" w14:textId="5489CD69" w:rsidR="00382F90" w:rsidRDefault="00687DA9" w:rsidP="00382F90">
      <w:pPr>
        <w:pStyle w:val="berschrift2"/>
      </w:pPr>
      <w:bookmarkStart w:id="11" w:name="_Toc110725778"/>
      <w:r>
        <w:t>Research Methodology</w:t>
      </w:r>
      <w:bookmarkEnd w:id="11"/>
      <w:r w:rsidRPr="00687DA9">
        <w:t xml:space="preserve"> </w:t>
      </w:r>
    </w:p>
    <w:p w14:paraId="2EE5E1FB" w14:textId="0E67A73C" w:rsidR="00687DA9" w:rsidRDefault="00687DA9" w:rsidP="00687DA9">
      <w:r>
        <w:t xml:space="preserve">Design science is a research paradigm that emerged as a differentiation to natural science in STEM. Natural science, also referred to as behavioral science, is associated with fields like mathematics, physics, biology and chemistry. Its research methodology follows the objective of uncovering facts and theories about reality. Juxtaposed to the natural science lies the design science. Instead of uncovering rules and theories about the nature of reality, design science sets out to engineer and create artifacts with tools from scientific literature. Design science is predominantly represented in the engineering and computer science fields, where </w:t>
      </w:r>
      <w:r w:rsidR="00CA4063">
        <w:t xml:space="preserve">PoCs </w:t>
      </w:r>
      <w:r>
        <w:t xml:space="preserve">and prototypes are the result of a lot of academic works. Both behavioral science and design science have distinguished approaches on how to conduct research. </w:t>
      </w:r>
    </w:p>
    <w:p w14:paraId="441B159A" w14:textId="4911F082" w:rsidR="00687DA9" w:rsidRDefault="00687DA9" w:rsidP="00687DA9">
      <w:r>
        <w:t xml:space="preserve">Design science research contains a set of frameworks and best practices to manage academic work in the design science department. One of the more prominent methodologies is Alan R. Hevner’s “three cycles” of DSR </w:t>
      </w:r>
      <w:sdt>
        <w:sdtPr>
          <w:alias w:val="To edit, see citavi.com/edit"/>
          <w:tag w:val="CitaviPlaceholder#5f96b97e-424d-4c84-ac68-837d5f26885b"/>
          <w:id w:val="-370303936"/>
          <w:placeholder>
            <w:docPart w:val="BCB570C20C23414DABE4B9E2411FE2E9"/>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OTMxOGNlLTEyMjctNDVjYS1hZmU4LWIzNWQwYmRhZjI0N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1Zjk2Yjk3ZS00MjRkLTRjODQtYWM2OC04MzdkNWYyNjg4NWIiLCJUZXh0IjoiKEhldm5lciBldCBhbC4sIDIwMDQpIiwiV0FJVmVyc2lvbiI6IjYuMTIuMC4wIn0=}</w:instrText>
          </w:r>
          <w:r>
            <w:fldChar w:fldCharType="separate"/>
          </w:r>
          <w:r w:rsidR="00FF1EC0">
            <w:t>(Hevner et al., 2004)</w:t>
          </w:r>
          <w:r>
            <w:fldChar w:fldCharType="end"/>
          </w:r>
        </w:sdtContent>
      </w:sdt>
      <w:r>
        <w:t xml:space="preserve">. Hevner originally designed his framework to involve the research aspect more closely to the development process of Information Systems (IS) in enterprise environments. It consists of 3 cycles which are closely related to each other and serve to build an artifact. The three cycles are what Hevner argues separates design science from other research paradigms </w:t>
      </w:r>
      <w:sdt>
        <w:sdtPr>
          <w:alias w:val="To edit, see citavi.com/edit"/>
          <w:tag w:val="CitaviPlaceholder#52e223f7-40d0-4a71-8745-4da0c3da527b"/>
          <w:id w:val="-1962177658"/>
          <w:placeholder>
            <w:docPart w:val="BCB570C20C23414DABE4B9E2411FE2E9"/>
          </w:placeholder>
        </w:sdtPr>
        <w:sdtContent>
          <w:r>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NmOGI4LTgzYWYtNDgyNS1hMGZhLTliNjU1NzVmMGEwNCIsIlJhbmdlTGVuZ3RoIjoxNCwiUmVmZXJlbmNlSWQiOiI3Y2FkMzgxYS0zMjBmLTQyY2ItYTliYS1mOWMxNzc2MWM2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hbiIsIkxhc3ROYW1lIjoiSGV2bmVyIiwiUHJvdGVjdGVkIjpmYWxzZSwiU2V4IjoyLCJDcmVhdGVkQnkiOiJfU2ViYXN0aWFuIFPDpHR6bGVyIiwiQ3JlYXRlZE9uIjoiMjAyMi0wNS0yNVQxMDowODozMSIsIk1vZGlmaWVkQnkiOiJfU2ViYXN0aWFuIFPDpHR6bGVyIiwiSWQiOiJjMGZkZTBlMC1jNzk4LTQxOTktOTMwNC02ZmM1NDY1MjBmMTEiLCJNb2RpZmllZE9uIjoiMjAyMi0wNS0yNVQxMDowODozM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}</w:instrText>
          </w:r>
          <w:r>
            <w:fldChar w:fldCharType="separate"/>
          </w:r>
          <w:r w:rsidR="00FF1EC0">
            <w:t>(Hevner, 2007)</w:t>
          </w:r>
          <w:r>
            <w:fldChar w:fldCharType="end"/>
          </w:r>
        </w:sdtContent>
      </w:sdt>
      <w:r>
        <w:t xml:space="preserve">. </w:t>
      </w:r>
    </w:p>
    <w:p w14:paraId="5E18905B" w14:textId="77777777" w:rsidR="00687DA9" w:rsidRDefault="00687DA9" w:rsidP="00687DA9">
      <w:r>
        <w:lastRenderedPageBreak/>
        <w:t xml:space="preserve">The artifact is the eventual product of the academic work using DSR. Since its first publication in 2004, DSR has found application in a wide variety of fields that surpasses conventional engineering and computer science. This means that the term “artifact” has a broad definition and is consequently hard to delimit. Generally, an artifact means anything that emerges from design science research. It could range from a theoretical model that was derived from other academic work, to a physical prototype or a production-ready software system. </w:t>
      </w:r>
    </w:p>
    <w:p w14:paraId="6F66E3F9" w14:textId="001DEB0E" w:rsidR="00687DA9" w:rsidRDefault="00687DA9" w:rsidP="00687DA9">
      <w:r>
        <w:t xml:space="preserve">The goal of DSR is to create an innovative artifact, which incorporates both theoretical-scientific, as well as the practical-environmental (e.g. business) aspects into its design. The iteration through the three cycles creates a mutual feedback-loop between the artifact and the science and business environment </w:t>
      </w:r>
      <w:sdt>
        <w:sdtPr>
          <w:alias w:val="To edit, see citavi.com/edit"/>
          <w:tag w:val="CitaviPlaceholder#9d143756-1002-4a99-9226-7b34ca3005c6"/>
          <w:id w:val="-1597253109"/>
          <w:placeholder>
            <w:docPart w:val="16CB27FDA48C4BFEBF499D29698DFE3F"/>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ZmNmNzhiLTZkMjQtNDdlNy1iZjExLWM3NjZlY2ZlM2ZhM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ZDE0Mzc1Ni0xMDAyLTRhOTktOTIyNi03YjM0Y2EzMDA1YzYiLCJUZXh0IjoiKEhldm5lciBldCBhbC4sIDIwMDQpIiwiV0FJVmVyc2lvbiI6IjYuMTIuMC4wIn0=}</w:instrText>
          </w:r>
          <w:r>
            <w:fldChar w:fldCharType="separate"/>
          </w:r>
          <w:r w:rsidR="00FF1EC0">
            <w:t>(Hevner et al., 2004)</w:t>
          </w:r>
          <w:r>
            <w:fldChar w:fldCharType="end"/>
          </w:r>
        </w:sdtContent>
      </w:sdt>
      <w:r>
        <w:t xml:space="preserve">. The result is an artifact, which is attuned to the business needs of an enterprise, while also holding scientific value and enriching the academic field with new insights and findings. </w:t>
      </w:r>
    </w:p>
    <w:p w14:paraId="5944BD65" w14:textId="77777777" w:rsidR="00687DA9" w:rsidRDefault="00687DA9" w:rsidP="00687DA9">
      <w:r>
        <w:t>In the following, the three cycles will be elaborated in more detail.</w:t>
      </w:r>
    </w:p>
    <w:p w14:paraId="3D22A1EF" w14:textId="77777777" w:rsidR="00687DA9" w:rsidRDefault="00687DA9" w:rsidP="00687DA9"/>
    <w:p w14:paraId="74AB2A48" w14:textId="57695DB8" w:rsidR="00687DA9" w:rsidRDefault="00687DA9" w:rsidP="00687DA9">
      <w:pPr>
        <w:pStyle w:val="Listenabsatz"/>
        <w:numPr>
          <w:ilvl w:val="0"/>
          <w:numId w:val="17"/>
        </w:numPr>
      </w:pPr>
      <w:r w:rsidRPr="00FA1424">
        <w:rPr>
          <w:b/>
        </w:rPr>
        <w:t>The relevance cycle</w:t>
      </w:r>
      <w:r w:rsidRPr="00FA1424">
        <w:t>:</w:t>
      </w:r>
      <w:r>
        <w:t xml:space="preserve"> </w:t>
      </w:r>
      <w:r w:rsidRPr="00FA1424">
        <w:t xml:space="preserve">The relevance cycle initiates the DSR process. In this cycle all requirements relevant to the artifact and the research are worked out. First, a problem is defined and opportunities and arguments are laid out supporting research to resolve the problem with an artifact. Since DSR has its roots in the enterprise sector, it is vital to map out and contextualize the environment this research takes place in, as it directly influences the design of the artifact. In order to evaluate the artifact, acceptance criteria need to be defined. This way a conclusion can be made whether the artifact succeeded in its goals to improve the environment or not </w:t>
      </w:r>
      <w:sdt>
        <w:sdtPr>
          <w:alias w:val="To edit, see citavi.com/edit"/>
          <w:tag w:val="CitaviPlaceholder#d751a2f7-e27f-4c30-8846-91f698649ed9"/>
          <w:id w:val="-1673797241"/>
          <w:placeholder>
            <w:docPart w:val="16CB27FDA48C4BFEBF499D29698DFE3F"/>
          </w:placeholder>
        </w:sdtPr>
        <w:sdtContent>
          <w:r w:rsidRPr="00FA1424">
            <w:fldChar w:fldCharType="begin"/>
          </w:r>
          <w:r w:rsidRPr="00FA142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ZmRkZDU2LTc2ODItNDVkYy1hYTIzLTVmMTdkYjExMjg3Yi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iBDaGF0dGVyamVlLCAyMDEwKSJ9XX0sIlRhZyI6IkNpdGF2aVBsYWNlaG9sZGVyI2Q3NTFhMmY3LWUyN2YtNGMzMC04ODQ2LTkxZjY5ODY0OWVkOSIsIlRleHQiOiIoSGV2bmVyICYgQ2hhdHRlcmplZSwgMjAxMCkiLCJXQUlWZXJzaW9uIjoiNi4xMi4wLjAifQ==}</w:instrText>
          </w:r>
          <w:r w:rsidRPr="00FA1424">
            <w:fldChar w:fldCharType="separate"/>
          </w:r>
          <w:r w:rsidR="00FF1EC0">
            <w:t>(Hevner &amp; Chatterjee, 2010)</w:t>
          </w:r>
          <w:r w:rsidRPr="00FA1424">
            <w:fldChar w:fldCharType="end"/>
          </w:r>
        </w:sdtContent>
      </w:sdt>
      <w:r>
        <w:t>.</w:t>
      </w:r>
      <w:r w:rsidRPr="00FA1424">
        <w:t xml:space="preserve"> In this work the results of the relevance cycle are </w:t>
      </w:r>
      <w:r w:rsidR="003E3D51">
        <w:t xml:space="preserve">laid out in chapter </w:t>
      </w:r>
      <w:r w:rsidR="000D50E6">
        <w:fldChar w:fldCharType="begin"/>
      </w:r>
      <w:r w:rsidR="000D50E6">
        <w:instrText xml:space="preserve"> REF _Ref110777442 \h </w:instrText>
      </w:r>
      <w:r w:rsidR="000D50E6">
        <w:fldChar w:fldCharType="separate"/>
      </w:r>
      <w:r w:rsidR="000D50E6">
        <w:t>Environment</w:t>
      </w:r>
      <w:r w:rsidR="000D50E6">
        <w:fldChar w:fldCharType="end"/>
      </w:r>
      <w:r w:rsidRPr="00FA1424">
        <w:t xml:space="preserve">. </w:t>
      </w:r>
    </w:p>
    <w:p w14:paraId="658211E7" w14:textId="77777777" w:rsidR="00687DA9" w:rsidRPr="00FA1424" w:rsidRDefault="00687DA9" w:rsidP="00687DA9">
      <w:pPr>
        <w:pStyle w:val="Listenabsatz"/>
      </w:pPr>
    </w:p>
    <w:p w14:paraId="49F5AD99" w14:textId="1FE29283" w:rsidR="00687DA9" w:rsidRDefault="00687DA9" w:rsidP="00687DA9">
      <w:pPr>
        <w:pStyle w:val="Listenabsatz"/>
        <w:numPr>
          <w:ilvl w:val="0"/>
          <w:numId w:val="17"/>
        </w:numPr>
      </w:pPr>
      <w:r w:rsidRPr="0026717E">
        <w:rPr>
          <w:b/>
        </w:rPr>
        <w:t>The rigor cycle</w:t>
      </w:r>
      <w:r w:rsidRPr="0026717E">
        <w:t>:</w:t>
      </w:r>
      <w:r>
        <w:t xml:space="preserve"> </w:t>
      </w:r>
      <w:r w:rsidRPr="0026717E">
        <w:t xml:space="preserve">Following the relevance cycle, comes the rigor cycle. While the relevance cycle establishes the requirements for the project, the rigor cycle introduces the methods, drawn from scientific literature, used to create the artifact </w:t>
      </w:r>
      <w:sdt>
        <w:sdtPr>
          <w:alias w:val="To edit, see citavi.com/edit"/>
          <w:tag w:val="CitaviPlaceholder#f8131e2d-9375-48e2-ab8c-c7f98b999d43"/>
          <w:id w:val="930393478"/>
          <w:placeholder>
            <w:docPart w:val="16CB27FDA48C4BFEBF499D29698DFE3F"/>
          </w:placeholder>
        </w:sdtPr>
        <w:sdtContent>
          <w:r w:rsidRPr="0026717E">
            <w:fldChar w:fldCharType="begin"/>
          </w:r>
          <w:r w:rsidRPr="002671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NzgyODc1LWU0YjktNDY0NS05ZDI1LTZlN2JiYWQwZTFlOC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NmODEzMWUyZC05Mzc1LTQ4ZTItYWI4Yy1jN2Y5OGI5OTlkNDMiLCJUZXh0IjoiKEhldm5lciAmwqBDaGF0dGVyamVlLCAyMDEwKSIsIldBSVZlcnNpb24iOiI2LjEyLjAuMCJ9}</w:instrText>
          </w:r>
          <w:r w:rsidRPr="0026717E">
            <w:fldChar w:fldCharType="separate"/>
          </w:r>
          <w:r w:rsidR="00FF1EC0">
            <w:t>(Hevner &amp; Chatterjee, 2010)</w:t>
          </w:r>
          <w:r w:rsidRPr="0026717E">
            <w:fldChar w:fldCharType="end"/>
          </w:r>
        </w:sdtContent>
      </w:sdt>
      <w:r>
        <w:t>.</w:t>
      </w:r>
      <w:r w:rsidRPr="0026717E">
        <w:t xml:space="preserve"> This so called </w:t>
      </w:r>
      <w:r w:rsidRPr="0026717E">
        <w:rPr>
          <w:i/>
        </w:rPr>
        <w:t>knowledge base</w:t>
      </w:r>
      <w:r w:rsidRPr="0026717E">
        <w:t xml:space="preserve"> consists of engineering methods and scientific theories and sets the foundation from which the artifact will be designed and built from. A thorough rigor cycle ensures that the artifact is grounded </w:t>
      </w:r>
      <w:r w:rsidR="00254469">
        <w:t>i</w:t>
      </w:r>
      <w:r w:rsidRPr="0026717E">
        <w:t xml:space="preserve">n state-of-the-art literature from the academic field. This establishes the connection to other scientific contributions and thus sets it apart from routine designs and routine design processes </w:t>
      </w:r>
      <w:sdt>
        <w:sdtPr>
          <w:alias w:val="To edit, see citavi.com/edit"/>
          <w:tag w:val="CitaviPlaceholder#048014a7-80cc-4254-a23e-00cb6fe88ea3"/>
          <w:id w:val="-456725086"/>
          <w:placeholder>
            <w:docPart w:val="16CB27FDA48C4BFEBF499D29698DFE3F"/>
          </w:placeholder>
        </w:sdtPr>
        <w:sdtContent>
          <w:r w:rsidRPr="0026717E">
            <w:fldChar w:fldCharType="begin"/>
          </w:r>
          <w:r w:rsidRPr="002671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jUwYjcwLTM2NmMtNGFiMC1hM2ZiLTIxOTQ1MDgyZDAw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wNDgwMTRhNy04MGNjLTQyNTQtYTIzZS0wMGNiNmZlODhlYTMiLCJUZXh0IjoiKEhldm5lciAmwqBDaGF0dGVyamVlLCAyMDEwKSIsIldBSVZlcnNpb24iOiI2LjEyLjAuMCJ9}</w:instrText>
          </w:r>
          <w:r w:rsidRPr="0026717E">
            <w:fldChar w:fldCharType="separate"/>
          </w:r>
          <w:r w:rsidR="00FF1EC0">
            <w:t>(Hevner &amp; Chatterjee, 2010)</w:t>
          </w:r>
          <w:r w:rsidRPr="0026717E">
            <w:fldChar w:fldCharType="end"/>
          </w:r>
        </w:sdtContent>
      </w:sdt>
      <w:r>
        <w:t>.</w:t>
      </w:r>
      <w:r w:rsidRPr="0026717E">
        <w:t xml:space="preserve"> The rigor cycle gives the artifact the scientific weight it requires to be acknowledged as an academic contribution, consequently it is vital that the design of the artifact draws sufficiently from the knowledge base of the rigor cycle.</w:t>
      </w:r>
      <w:r>
        <w:t xml:space="preserve"> The knowledge base is</w:t>
      </w:r>
      <w:r w:rsidR="002B0BF9">
        <w:t xml:space="preserve"> covered in </w:t>
      </w:r>
      <w:r w:rsidR="00523B99">
        <w:fldChar w:fldCharType="begin"/>
      </w:r>
      <w:r w:rsidR="00523B99">
        <w:instrText xml:space="preserve"> REF _Ref109217847 \h </w:instrText>
      </w:r>
      <w:r w:rsidR="00523B99">
        <w:fldChar w:fldCharType="separate"/>
      </w:r>
      <w:r w:rsidR="00523B99">
        <w:t>Recommender Systems</w:t>
      </w:r>
      <w:r w:rsidR="00523B99">
        <w:fldChar w:fldCharType="end"/>
      </w:r>
      <w:r w:rsidR="004E2801">
        <w:t xml:space="preserve"> and </w:t>
      </w:r>
      <w:r w:rsidR="00523B99">
        <w:fldChar w:fldCharType="begin"/>
      </w:r>
      <w:r w:rsidR="00523B99">
        <w:instrText xml:space="preserve"> REF _Ref108564826 \h </w:instrText>
      </w:r>
      <w:r w:rsidR="00523B99">
        <w:fldChar w:fldCharType="separate"/>
      </w:r>
      <w:r w:rsidR="00523B99">
        <w:t>MLOps</w:t>
      </w:r>
      <w:r w:rsidR="00523B99">
        <w:fldChar w:fldCharType="end"/>
      </w:r>
      <w:r w:rsidR="00AF6804">
        <w:t xml:space="preserve"> </w:t>
      </w:r>
      <w:r w:rsidR="00740C4F">
        <w:t>of</w:t>
      </w:r>
      <w:r w:rsidR="00AF6804">
        <w:t xml:space="preserve"> </w:t>
      </w:r>
      <w:r w:rsidR="00D00FA1">
        <w:t xml:space="preserve">chapter </w:t>
      </w:r>
      <w:r w:rsidR="00740C4F">
        <w:fldChar w:fldCharType="begin"/>
      </w:r>
      <w:r w:rsidR="00740C4F">
        <w:instrText xml:space="preserve"> REF _Ref110777885 \r \h </w:instrText>
      </w:r>
      <w:r w:rsidR="00740C4F">
        <w:fldChar w:fldCharType="separate"/>
      </w:r>
      <w:r w:rsidR="00740C4F">
        <w:t>2</w:t>
      </w:r>
      <w:r w:rsidR="00740C4F">
        <w:fldChar w:fldCharType="end"/>
      </w:r>
      <w:r w:rsidR="00C83F39">
        <w:t>.</w:t>
      </w:r>
    </w:p>
    <w:p w14:paraId="7111A8E3" w14:textId="77777777" w:rsidR="00687DA9" w:rsidRPr="0026717E" w:rsidRDefault="00687DA9" w:rsidP="00687DA9">
      <w:pPr>
        <w:pStyle w:val="Listenabsatz"/>
      </w:pPr>
    </w:p>
    <w:p w14:paraId="4D88F24B" w14:textId="6455AD35" w:rsidR="00687DA9" w:rsidRDefault="00687DA9" w:rsidP="00687DA9">
      <w:pPr>
        <w:pStyle w:val="Listenabsatz"/>
        <w:numPr>
          <w:ilvl w:val="0"/>
          <w:numId w:val="17"/>
        </w:numPr>
      </w:pPr>
      <w:r w:rsidRPr="0091308C">
        <w:rPr>
          <w:b/>
        </w:rPr>
        <w:lastRenderedPageBreak/>
        <w:t>The design cycle</w:t>
      </w:r>
      <w:r w:rsidRPr="0026717E">
        <w:t>:</w:t>
      </w:r>
      <w:r>
        <w:t xml:space="preserve"> </w:t>
      </w:r>
      <w:r w:rsidRPr="0091308C">
        <w:t>“</w:t>
      </w:r>
      <w:r w:rsidRPr="0091308C">
        <w:rPr>
          <w:i/>
          <w:iCs/>
        </w:rPr>
        <w:t>The internal design cycle is the heart of any design science research project.</w:t>
      </w:r>
      <w:r w:rsidRPr="0091308C">
        <w:t xml:space="preserve">” </w:t>
      </w:r>
      <w:sdt>
        <w:sdtPr>
          <w:alias w:val="To edit, see citavi.com/edit"/>
          <w:tag w:val="CitaviPlaceholder#94cefcf9-30b5-4ee2-bd0c-c2dd404b6065"/>
          <w:id w:val="-1994941019"/>
          <w:placeholder>
            <w:docPart w:val="16CB27FDA48C4BFEBF499D29698DFE3F"/>
          </w:placeholder>
        </w:sdtPr>
        <w:sdtContent>
          <w:r w:rsidRPr="0091308C">
            <w:fldChar w:fldCharType="begin"/>
          </w:r>
          <w:r w:rsidRPr="009130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NTgyYTEyLTY5MjUtNGJiZC1iYTk4LWVmZjRjMTk5YjQ2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5NGNlZmNmOS0zMGI1LTRlZTItYmQwYy1jMmRkNDA0YjYwNjUiLCJUZXh0IjoiKEhldm5lciAmwqBDaGF0dGVyamVlLCAyMDEwKSIsIldBSVZlcnNpb24iOiI2LjEyLjAuMCJ9}</w:instrText>
          </w:r>
          <w:r w:rsidRPr="0091308C">
            <w:fldChar w:fldCharType="separate"/>
          </w:r>
          <w:r w:rsidR="00FF1EC0">
            <w:t>(Hevner &amp; Chatterjee, 2010)</w:t>
          </w:r>
          <w:r w:rsidRPr="0091308C">
            <w:fldChar w:fldCharType="end"/>
          </w:r>
        </w:sdtContent>
      </w:sdt>
      <w:r w:rsidRPr="0091308C">
        <w:t xml:space="preserve"> The design cycle is the culmination of the relevance and the rigor cycle. The information acquired from the two prior cycles will now be deployed to design and implement the artifact. Hevner points out that it is not possible to retain both maximum relevance and rigor simultaneously, thus a balance between both need to be struck </w:t>
      </w:r>
      <w:sdt>
        <w:sdtPr>
          <w:alias w:val="To edit, see citavi.com/edit"/>
          <w:tag w:val="CitaviPlaceholder#6a7d2dde-b343-4715-aa43-13bad87d262a"/>
          <w:id w:val="104776940"/>
          <w:placeholder>
            <w:docPart w:val="16CB27FDA48C4BFEBF499D29698DFE3F"/>
          </w:placeholder>
        </w:sdtPr>
        <w:sdtContent>
          <w:r w:rsidRPr="0091308C">
            <w:fldChar w:fldCharType="begin"/>
          </w:r>
          <w:r w:rsidRPr="009130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MzgyMGYyLWUwODQtNGUyOC1hMmZkLTE2MDY2NzMyNWYyNy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2YTdkMmRkZS1iMzQzLTQ3MTUtYWE0My0xM2JhZDg3ZDI2MmEiLCJUZXh0IjoiKEhldm5lciAmwqBDaGF0dGVyamVlLCAyMDEwKSIsIldBSVZlcnNpb24iOiI2LjEyLjAuMCJ9}</w:instrText>
          </w:r>
          <w:r w:rsidRPr="0091308C">
            <w:fldChar w:fldCharType="separate"/>
          </w:r>
          <w:r w:rsidR="00FF1EC0">
            <w:t>(Hevner &amp; Chatterjee, 2010)</w:t>
          </w:r>
          <w:r w:rsidRPr="0091308C">
            <w:fldChar w:fldCharType="end"/>
          </w:r>
        </w:sdtContent>
      </w:sdt>
      <w:r>
        <w:t>.</w:t>
      </w:r>
      <w:r w:rsidRPr="0091308C">
        <w:t xml:space="preserve"> In the context of the design cycle</w:t>
      </w:r>
      <w:r w:rsidR="00AC2B48">
        <w:t>,</w:t>
      </w:r>
      <w:r w:rsidRPr="0091308C">
        <w:t xml:space="preserve"> the rigor represents the actual construction of the artifact, meaning the implementation of the knowledge base gained from the rigor cycle. In opposition to the rigor stands the relevance. The relevance represents all the requirements and evaluation criteria that were specified in the relevance cycle. The discrepancy between the relevance and the rigor gets resolved by the artifact, which is the bridge between both and thus constitutes the business and scientific contribution.</w:t>
      </w:r>
      <w:r>
        <w:t xml:space="preserve"> The design cycle is documented in </w:t>
      </w:r>
      <w:r w:rsidR="000E783F">
        <w:t xml:space="preserve">chapter </w:t>
      </w:r>
      <w:r w:rsidR="003B4C29">
        <w:fldChar w:fldCharType="begin"/>
      </w:r>
      <w:r w:rsidR="003B4C29">
        <w:instrText xml:space="preserve"> REF _Ref110778018 \r \h </w:instrText>
      </w:r>
      <w:r w:rsidR="003B4C29">
        <w:fldChar w:fldCharType="separate"/>
      </w:r>
      <w:r w:rsidR="003B4C29">
        <w:t>3</w:t>
      </w:r>
      <w:r w:rsidR="003B4C29">
        <w:fldChar w:fldCharType="end"/>
      </w:r>
      <w:r w:rsidR="003B4C29">
        <w:t xml:space="preserve"> and </w:t>
      </w:r>
      <w:r w:rsidR="003B4C29">
        <w:fldChar w:fldCharType="begin"/>
      </w:r>
      <w:r w:rsidR="003B4C29">
        <w:instrText xml:space="preserve"> REF _Ref110778020 \r \h </w:instrText>
      </w:r>
      <w:r w:rsidR="003B4C29">
        <w:fldChar w:fldCharType="separate"/>
      </w:r>
      <w:r w:rsidR="003B4C29">
        <w:t>4</w:t>
      </w:r>
      <w:r w:rsidR="003B4C29">
        <w:fldChar w:fldCharType="end"/>
      </w:r>
      <w:r>
        <w:t>.</w:t>
      </w:r>
    </w:p>
    <w:p w14:paraId="19C3FB65" w14:textId="2A77970F" w:rsidR="00687DA9" w:rsidRDefault="00687DA9" w:rsidP="00687DA9">
      <w:r>
        <w:t xml:space="preserve">DSR is a non-linear process. With progression of the research project, the relevance, rigor, and design cycle can change as new insights are garnered. Through iterative cycles Hevner’s DSR methodology accounts for the often unpredictable nature of the artifact creation process. Should either parts of the relevance, rigor or design fall out of line with the current state of the project, it needs to be updated by reiteration </w:t>
      </w:r>
      <w:sdt>
        <w:sdtPr>
          <w:alias w:val="To edit, see citavi.com/edit"/>
          <w:tag w:val="CitaviPlaceholder#9b03dffe-c5ed-43f6-92dc-0c8e3b8105f0"/>
          <w:id w:val="-1820107131"/>
          <w:placeholder>
            <w:docPart w:val="0EDFB2DA68714282984689419D53049B"/>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RmMmI5LTZmNjMtNGZjMi1hZDU1LTIyMmI2MzYwMmRhZS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YjAzZGZmZS1jNWVkLTQzZjYtOTJkYy0wYzhlM2I4MTA1ZjAiLCJUZXh0IjoiKEhldm5lciBldCBhbC4sIDIwMDQpIiwiV0FJVmVyc2lvbiI6IjYuMTIuMC4wIn0=}</w:instrText>
          </w:r>
          <w:r>
            <w:fldChar w:fldCharType="separate"/>
          </w:r>
          <w:r w:rsidR="00FF1EC0">
            <w:t>(Hevner et al., 2004)</w:t>
          </w:r>
          <w:r>
            <w:fldChar w:fldCharType="end"/>
          </w:r>
          <w:r>
            <w:t>.</w:t>
          </w:r>
        </w:sdtContent>
      </w:sdt>
    </w:p>
    <w:p w14:paraId="6B4711EA" w14:textId="0C9CDC15" w:rsidR="00687DA9" w:rsidRPr="0049218D" w:rsidRDefault="00687DA9" w:rsidP="00382F90">
      <w:r>
        <w:t>Once the research is conducted and the artifact is created it itself becomes part of the knowledge base, whose insights can now be used for other research projects.</w:t>
      </w:r>
      <w:r w:rsidR="00B16BAE">
        <w:t xml:space="preserve"> These insights are </w:t>
      </w:r>
      <w:r w:rsidR="00860245">
        <w:t xml:space="preserve">worked out in the </w:t>
      </w:r>
      <w:r w:rsidR="00860245">
        <w:fldChar w:fldCharType="begin"/>
      </w:r>
      <w:r w:rsidR="00860245">
        <w:instrText xml:space="preserve"> REF _Ref110778106 \h </w:instrText>
      </w:r>
      <w:r w:rsidR="00860245">
        <w:fldChar w:fldCharType="separate"/>
      </w:r>
      <w:r w:rsidR="00860245">
        <w:t>Evaluation</w:t>
      </w:r>
      <w:r w:rsidR="00860245">
        <w:fldChar w:fldCharType="end"/>
      </w:r>
      <w:r w:rsidR="00860245">
        <w:t xml:space="preserve"> chapter and then summarized in </w:t>
      </w:r>
      <w:r w:rsidR="00860245">
        <w:fldChar w:fldCharType="begin"/>
      </w:r>
      <w:r w:rsidR="00860245">
        <w:instrText xml:space="preserve"> REF _Ref110778110 \h </w:instrText>
      </w:r>
      <w:r w:rsidR="00860245">
        <w:fldChar w:fldCharType="separate"/>
      </w:r>
      <w:r w:rsidR="00860245">
        <w:t>Conclusion</w:t>
      </w:r>
      <w:r w:rsidR="00860245">
        <w:fldChar w:fldCharType="end"/>
      </w:r>
      <w:r w:rsidR="00126F63">
        <w:t>.</w:t>
      </w:r>
    </w:p>
    <w:p w14:paraId="392F6773" w14:textId="7C3AC2DE" w:rsidR="00764FAE" w:rsidRDefault="00B12EAE">
      <w:pPr>
        <w:pStyle w:val="berschrift1"/>
      </w:pPr>
      <w:bookmarkStart w:id="12" w:name="_Toc110725779"/>
      <w:bookmarkStart w:id="13" w:name="_Ref110777885"/>
      <w:r>
        <w:lastRenderedPageBreak/>
        <w:t xml:space="preserve">Current </w:t>
      </w:r>
      <w:r w:rsidR="00536E4A">
        <w:t>Environment &amp;</w:t>
      </w:r>
      <w:r>
        <w:t xml:space="preserve"> State of Research</w:t>
      </w:r>
      <w:bookmarkEnd w:id="12"/>
      <w:bookmarkEnd w:id="13"/>
    </w:p>
    <w:p w14:paraId="5F380713" w14:textId="59B9D323" w:rsidR="003D19F2" w:rsidRDefault="00897072" w:rsidP="003D19F2">
      <w:pPr>
        <w:pStyle w:val="berschrift2"/>
      </w:pPr>
      <w:bookmarkStart w:id="14" w:name="_Toc110725780"/>
      <w:bookmarkStart w:id="15" w:name="_Ref110777442"/>
      <w:r>
        <w:t>Environment</w:t>
      </w:r>
      <w:bookmarkEnd w:id="14"/>
      <w:bookmarkEnd w:id="15"/>
    </w:p>
    <w:p w14:paraId="547259E5" w14:textId="664AB354" w:rsidR="00320487" w:rsidRDefault="00C852D1" w:rsidP="00C852D1">
      <w:r>
        <w:t>Machine Learning serve</w:t>
      </w:r>
      <w:r w:rsidR="009F6538">
        <w:t>s</w:t>
      </w:r>
      <w:r>
        <w:t xml:space="preserve"> great value to businesses.</w:t>
      </w:r>
      <w:r w:rsidR="006248C8">
        <w:t xml:space="preserve"> </w:t>
      </w:r>
      <w:r w:rsidR="00E271AB">
        <w:t xml:space="preserve">In 2017, </w:t>
      </w:r>
      <w:r w:rsidR="001E4891">
        <w:t>Netflix for</w:t>
      </w:r>
      <w:r w:rsidR="001157DB">
        <w:t xml:space="preserve"> instance</w:t>
      </w:r>
      <w:r w:rsidR="001E4891">
        <w:t xml:space="preserve"> claimed</w:t>
      </w:r>
      <w:r w:rsidR="008F6648">
        <w:t xml:space="preserve"> </w:t>
      </w:r>
      <w:r w:rsidR="005278AC">
        <w:t xml:space="preserve">an </w:t>
      </w:r>
      <w:r w:rsidR="001E4891">
        <w:t xml:space="preserve">estimated saving of </w:t>
      </w:r>
      <w:r w:rsidR="00413FC9">
        <w:t>$</w:t>
      </w:r>
      <w:r w:rsidR="001E4891">
        <w:t>1 billion</w:t>
      </w:r>
      <w:r w:rsidR="00413FC9">
        <w:t xml:space="preserve"> </w:t>
      </w:r>
      <w:r w:rsidR="001E4891">
        <w:t xml:space="preserve">through </w:t>
      </w:r>
      <w:r w:rsidR="000A44CF">
        <w:t>the</w:t>
      </w:r>
      <w:r w:rsidR="00320487">
        <w:t>ir</w:t>
      </w:r>
      <w:r w:rsidR="000A44CF">
        <w:t xml:space="preserve"> use </w:t>
      </w:r>
      <w:r w:rsidR="00320487">
        <w:t xml:space="preserve">of </w:t>
      </w:r>
      <w:r w:rsidR="000A44CF">
        <w:t>RS</w:t>
      </w:r>
      <w:r w:rsidR="000F69CF">
        <w:t>s</w:t>
      </w:r>
      <w:r w:rsidR="003F3742">
        <w:t xml:space="preserve"> </w:t>
      </w:r>
      <w:sdt>
        <w:sdtPr>
          <w:alias w:val="To edit, see citavi.com/edit"/>
          <w:tag w:val="CitaviPlaceholder#87cc480c-88ac-4e43-8c75-42844eccb20a"/>
          <w:id w:val="82881187"/>
          <w:placeholder>
            <w:docPart w:val="DefaultPlaceholder_-1854013440"/>
          </w:placeholder>
        </w:sdtPr>
        <w:sdtContent>
          <w:r w:rsidR="003F3742">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OGQzOTA4LTI2ZTYtNDMxNy1iNzk5LTliOWFjZDgyZGViMSIsIlJhbmdlTGVuZ3RoIjoxNiwiUmVmZXJlbmNlSWQiOiI0OTc3OGU0Zi00ZGQxLTRiZGMtYWY1OC0zZTUyZWY2OGQ1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Zm9yYmVzLmNvbS9zaXRlcy9sb3Vpc2NvbHVtYnVzLzIwMTcvMDcvMDkvbWNraW5zZXlzLXN0YXRlLW9mLW1hY2hpbmUtbGVhcm5pbmctYW5kLWFpLTIwMTcvP3NoPTYzNDE0YjFiNzViNiIsIlVyaVN0cmluZyI6Imh0dHBzOi8vd3d3LmZvcmJlcy5jb20vc2l0ZXMvbG91aXNjb2x1bWJ1cy8yMDE3LzA3LzA5L21ja2luc2V5cy1zdGF0ZS1vZi1tYWNoaW5lLWxlYXJuaW5nLWFuZC1haS0yMDE3Lz9zaD02MzQxNGIxYjc1Yj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}</w:instrText>
          </w:r>
          <w:r w:rsidR="003F3742">
            <w:fldChar w:fldCharType="separate"/>
          </w:r>
          <w:r w:rsidR="00FF1EC0">
            <w:t>(Columbus, 2017)</w:t>
          </w:r>
          <w:r w:rsidR="003F3742">
            <w:fldChar w:fldCharType="end"/>
          </w:r>
        </w:sdtContent>
      </w:sdt>
      <w:r w:rsidR="005155C0">
        <w:t>.</w:t>
      </w:r>
      <w:r w:rsidR="00D624E2">
        <w:t xml:space="preserve"> </w:t>
      </w:r>
      <w:r w:rsidR="00125A37">
        <w:t xml:space="preserve">Since </w:t>
      </w:r>
      <w:r w:rsidR="0015517C">
        <w:t>2017</w:t>
      </w:r>
      <w:r w:rsidR="00537196">
        <w:t>,</w:t>
      </w:r>
      <w:r w:rsidR="00827B81">
        <w:t xml:space="preserve"> ML algorithms became more sophisticated</w:t>
      </w:r>
      <w:r w:rsidR="00EE7B57">
        <w:t xml:space="preserve"> and</w:t>
      </w:r>
      <w:r w:rsidR="00827B81">
        <w:t xml:space="preserve"> hardware more powerful</w:t>
      </w:r>
      <w:r w:rsidR="005C1F9E">
        <w:t xml:space="preserve"> </w:t>
      </w:r>
      <w:r w:rsidR="000616E6">
        <w:t>to make A</w:t>
      </w:r>
      <w:r w:rsidR="000047D1">
        <w:t xml:space="preserve">rtificial </w:t>
      </w:r>
      <w:r w:rsidR="000616E6">
        <w:t>I</w:t>
      </w:r>
      <w:r w:rsidR="000047D1">
        <w:t>ntelligence (AI</w:t>
      </w:r>
      <w:r w:rsidR="00A47A5A">
        <w:rPr>
          <w:rStyle w:val="Funotenzeichen"/>
        </w:rPr>
        <w:footnoteReference w:id="2"/>
      </w:r>
      <w:r w:rsidR="000047D1">
        <w:t>)</w:t>
      </w:r>
      <w:r w:rsidR="000616E6">
        <w:t xml:space="preserve"> operations </w:t>
      </w:r>
      <w:r w:rsidR="003A617B">
        <w:t xml:space="preserve">more efficient, effective and </w:t>
      </w:r>
      <w:r w:rsidR="001807BC">
        <w:t xml:space="preserve">in return more </w:t>
      </w:r>
      <w:r w:rsidR="003A617B">
        <w:t>profitable.</w:t>
      </w:r>
      <w:r w:rsidR="009153F1">
        <w:t xml:space="preserve"> </w:t>
      </w:r>
      <w:r w:rsidR="002C3336">
        <w:t xml:space="preserve">Gartner calculated </w:t>
      </w:r>
      <w:r w:rsidR="0051683D">
        <w:t>the</w:t>
      </w:r>
      <w:r w:rsidR="00E47BDD">
        <w:t xml:space="preserve"> </w:t>
      </w:r>
      <w:r w:rsidR="0051683D">
        <w:t xml:space="preserve">revenue of the </w:t>
      </w:r>
      <w:r w:rsidR="00E47BDD">
        <w:t>AI</w:t>
      </w:r>
      <w:r w:rsidR="00EC248F">
        <w:t xml:space="preserve"> software market </w:t>
      </w:r>
      <w:r w:rsidR="0051683D">
        <w:t>to be</w:t>
      </w:r>
      <w:r w:rsidR="00C47DD1">
        <w:t xml:space="preserve"> over</w:t>
      </w:r>
      <w:r w:rsidR="00EC248F">
        <w:t xml:space="preserve"> $51</w:t>
      </w:r>
      <w:r w:rsidR="00833ADC">
        <w:t xml:space="preserve"> </w:t>
      </w:r>
      <w:r w:rsidR="00EC248F">
        <w:t>billion</w:t>
      </w:r>
      <w:r w:rsidR="00BE5883">
        <w:t xml:space="preserve"> in the year 2021 with a </w:t>
      </w:r>
      <w:r w:rsidR="00167523">
        <w:t>prediction to surpass $60 billion by the end of 2022</w:t>
      </w:r>
      <w:r w:rsidR="007B25A4">
        <w:t xml:space="preserve"> </w:t>
      </w:r>
      <w:sdt>
        <w:sdtPr>
          <w:alias w:val="To edit, see citavi.com/edit"/>
          <w:tag w:val="CitaviPlaceholder#0ddd4189-88ce-4cd9-978a-cc647c5c6478"/>
          <w:id w:val="112026728"/>
          <w:placeholder>
            <w:docPart w:val="DefaultPlaceholder_-1854013440"/>
          </w:placeholder>
        </w:sdtPr>
        <w:sdtContent>
          <w:r w:rsidR="007B25A4">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WZlMDM0LWQ3MmItNDBhMS04NmRkLTY2ZDQ2ZjYwM2U3Yy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zBkZGQ0MTg5LTg4Y2UtNGNkOS05NzhhLWNjNjQ3YzVjNjQ3OCIsIlRleHQiOiIoUmltb2wsIDIwMjEpIiwiV0FJVmVyc2lvbiI6IjYuMTIuMC4wIn0=}</w:instrText>
          </w:r>
          <w:r w:rsidR="007B25A4">
            <w:fldChar w:fldCharType="separate"/>
          </w:r>
          <w:r w:rsidR="00FF1EC0">
            <w:t>(Rimol, 2021)</w:t>
          </w:r>
          <w:r w:rsidR="007B25A4">
            <w:fldChar w:fldCharType="end"/>
          </w:r>
        </w:sdtContent>
      </w:sdt>
      <w:r w:rsidR="005155C0">
        <w:t>.</w:t>
      </w:r>
      <w:r w:rsidR="000C4990">
        <w:t xml:space="preserve"> </w:t>
      </w:r>
      <w:r w:rsidR="00056785">
        <w:t xml:space="preserve">Open-source software, ML cloud services </w:t>
      </w:r>
      <w:r w:rsidR="009D6016">
        <w:t xml:space="preserve">and an active community make AI more accessible to a </w:t>
      </w:r>
      <w:r w:rsidR="009A5796">
        <w:t>wide variety of business</w:t>
      </w:r>
      <w:r w:rsidR="001563BA">
        <w:t>es</w:t>
      </w:r>
      <w:r w:rsidR="00070DD2">
        <w:t>.</w:t>
      </w:r>
      <w:r w:rsidR="003D140A">
        <w:t xml:space="preserve"> </w:t>
      </w:r>
      <w:r w:rsidR="00070DD2">
        <w:t xml:space="preserve">These developments make </w:t>
      </w:r>
      <w:r w:rsidR="00671D3F">
        <w:t xml:space="preserve">a growing number </w:t>
      </w:r>
      <w:r w:rsidR="00A65E36">
        <w:t xml:space="preserve">of institutions </w:t>
      </w:r>
      <w:r w:rsidR="008E760D">
        <w:t>consider</w:t>
      </w:r>
      <w:r w:rsidR="00140D67">
        <w:t xml:space="preserve"> optimizing, </w:t>
      </w:r>
      <w:r w:rsidR="001F06DF">
        <w:t>augmenting</w:t>
      </w:r>
      <w:r w:rsidR="00140D67">
        <w:t>, or</w:t>
      </w:r>
      <w:r w:rsidR="00FE4352">
        <w:t xml:space="preserve"> even</w:t>
      </w:r>
      <w:r w:rsidR="00DB7D3B">
        <w:t xml:space="preserve"> </w:t>
      </w:r>
      <w:r w:rsidR="00140D67">
        <w:t>re</w:t>
      </w:r>
      <w:r w:rsidR="000653B6">
        <w:t>inventing</w:t>
      </w:r>
      <w:r w:rsidR="00721F39">
        <w:t xml:space="preserve"> their </w:t>
      </w:r>
      <w:r w:rsidR="001F06DF">
        <w:t xml:space="preserve">current </w:t>
      </w:r>
      <w:r w:rsidR="00C85300">
        <w:t>operation</w:t>
      </w:r>
      <w:r w:rsidR="00FC6E7F">
        <w:t>s</w:t>
      </w:r>
      <w:r w:rsidR="00C85300">
        <w:t xml:space="preserve"> with ML</w:t>
      </w:r>
      <w:r w:rsidR="009A5796">
        <w:t>.</w:t>
      </w:r>
      <w:r w:rsidR="0015517C">
        <w:t xml:space="preserve"> </w:t>
      </w:r>
      <w:r w:rsidR="00D624E2">
        <w:t>McKinsey</w:t>
      </w:r>
      <w:r w:rsidR="003E5841">
        <w:t xml:space="preserve">’s </w:t>
      </w:r>
      <w:r w:rsidR="00A124DE">
        <w:t>“The state of AI in 2021</w:t>
      </w:r>
      <w:r w:rsidR="00A97088">
        <w:t xml:space="preserve">” </w:t>
      </w:r>
      <w:r w:rsidR="003E5841">
        <w:t>report</w:t>
      </w:r>
      <w:r w:rsidR="007A0F85">
        <w:t>s</w:t>
      </w:r>
      <w:r w:rsidR="003E5841">
        <w:t xml:space="preserve"> </w:t>
      </w:r>
      <w:r w:rsidR="004342B2">
        <w:t xml:space="preserve">that </w:t>
      </w:r>
      <w:r w:rsidR="00A97088">
        <w:t xml:space="preserve">56% </w:t>
      </w:r>
      <w:r w:rsidR="00CD312E">
        <w:t xml:space="preserve">of </w:t>
      </w:r>
      <w:r w:rsidR="004342B2">
        <w:t xml:space="preserve">their surveyed </w:t>
      </w:r>
      <w:r w:rsidR="005E7D55">
        <w:t xml:space="preserve">businesses have adopted </w:t>
      </w:r>
      <w:r w:rsidR="00CD312E">
        <w:t xml:space="preserve">ML and AI </w:t>
      </w:r>
      <w:r w:rsidR="005E7D55">
        <w:t xml:space="preserve">in at least one </w:t>
      </w:r>
      <w:r w:rsidR="00700A1F">
        <w:t>of their business functions</w:t>
      </w:r>
      <w:r w:rsidR="00773E1F">
        <w:t>.</w:t>
      </w:r>
      <w:r w:rsidR="00700A1F">
        <w:t xml:space="preserve"> </w:t>
      </w:r>
      <w:r w:rsidR="00773E1F">
        <w:t>An</w:t>
      </w:r>
      <w:r w:rsidR="00700A1F">
        <w:t xml:space="preserve"> increase of 6% compared to the preceding year</w:t>
      </w:r>
      <w:r w:rsidR="00F26C78">
        <w:t xml:space="preserve"> </w:t>
      </w:r>
      <w:sdt>
        <w:sdtPr>
          <w:alias w:val="To edit, see citavi.com/edit"/>
          <w:tag w:val="CitaviPlaceholder#eb92eda5-93e7-420e-ae32-de9fadac9ff1"/>
          <w:id w:val="-1647039729"/>
          <w:placeholder>
            <w:docPart w:val="DefaultPlaceholder_-1854013440"/>
          </w:placeholder>
        </w:sdtPr>
        <w:sdtContent>
          <w:r w:rsidR="00F26C78">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YmE4Zjk2LTBiZjItNGQ2YS05M2JlLWViNjgyN2I1MGY5OCIsIlJhbmdlTGVuZ3RoIjo0MSwiUmVmZXJlbmNlSWQiOiI5NzkwMjY0Ni1iYzU2LTRlYWEtYTE5ZS1iYWJhMzI5YWJiMmU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tY2tpbnNleS5jb20vYnVzaW5lc3MtZnVuY3Rpb25zL3F1YW50dW1ibGFjay9vdXItaW5zaWdodHMvZ2xvYmFsLXN1cnZleS10aGUtc3RhdGUtb2YtYWktaW4tMjAyMSIsIlVyaVN0cmluZyI6Imh0dHBzOi8vd3d3Lm1ja2luc2V5LmNvbS9idXNpbmVzcy1mdW5jdGlvbnMvcXVhbnR1bWJsYWNrL291ci1pbnNpZ2h0cy9nbG9iYWwtc3VydmV5LXRoZS1zdGF0ZS1vZi1haS1pbi0yMDI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}</w:instrText>
          </w:r>
          <w:r w:rsidR="00F26C78">
            <w:fldChar w:fldCharType="separate"/>
          </w:r>
          <w:r w:rsidR="00FF1EC0">
            <w:t>(Chui, Hall, Singla, &amp; Sukharevsky, 2021)</w:t>
          </w:r>
          <w:r w:rsidR="00F26C78">
            <w:fldChar w:fldCharType="end"/>
          </w:r>
        </w:sdtContent>
      </w:sdt>
      <w:r w:rsidR="00AE1850">
        <w:t>.</w:t>
      </w:r>
      <w:r w:rsidR="00895B60">
        <w:t xml:space="preserve"> It’s apparent that ML</w:t>
      </w:r>
      <w:r w:rsidR="000B50D9">
        <w:t xml:space="preserve"> and AI</w:t>
      </w:r>
      <w:r w:rsidR="00BD1A2C">
        <w:t xml:space="preserve"> receive increasing</w:t>
      </w:r>
      <w:r w:rsidR="00514775">
        <w:t xml:space="preserve"> interest in the enterprise sector.</w:t>
      </w:r>
      <w:r w:rsidR="00205E02">
        <w:t xml:space="preserve"> </w:t>
      </w:r>
    </w:p>
    <w:p w14:paraId="730BFAF6" w14:textId="5ACF70BF" w:rsidR="00171DDA" w:rsidRDefault="00AF7D77" w:rsidP="00C852D1">
      <w:r>
        <w:t>According to a survey conducted by Refinitiv</w:t>
      </w:r>
      <w:r w:rsidR="00186F97">
        <w:t>,</w:t>
      </w:r>
      <w:r w:rsidR="00832957">
        <w:t xml:space="preserve"> out of 4</w:t>
      </w:r>
      <w:r w:rsidR="0031104B">
        <w:t xml:space="preserve">47 </w:t>
      </w:r>
      <w:r w:rsidR="007B2327">
        <w:t xml:space="preserve">international </w:t>
      </w:r>
      <w:r w:rsidR="0031104B">
        <w:t>institutions</w:t>
      </w:r>
      <w:r w:rsidR="007B2327">
        <w:t xml:space="preserve"> that</w:t>
      </w:r>
      <w:r w:rsidR="00786FE2">
        <w:t xml:space="preserve"> use</w:t>
      </w:r>
      <w:r w:rsidR="00AB30AC">
        <w:t xml:space="preserve"> ML, </w:t>
      </w:r>
      <w:r w:rsidR="001E283F">
        <w:t xml:space="preserve">only </w:t>
      </w:r>
      <w:r w:rsidR="00AB30AC">
        <w:t xml:space="preserve">46% </w:t>
      </w:r>
      <w:r w:rsidR="00F85445">
        <w:t xml:space="preserve">have </w:t>
      </w:r>
      <w:r w:rsidR="005635C0">
        <w:t>deployed AI in multiple areas</w:t>
      </w:r>
      <w:r w:rsidR="00AF58E5">
        <w:t xml:space="preserve"> and </w:t>
      </w:r>
      <w:r w:rsidR="00CB5C06">
        <w:t>are core to its business, whereas 44%</w:t>
      </w:r>
      <w:r w:rsidR="00967E6A">
        <w:t xml:space="preserve"> deployed ML in pockets</w:t>
      </w:r>
      <w:r w:rsidR="003A2768">
        <w:t xml:space="preserve">, while the remaining 10% </w:t>
      </w:r>
      <w:r w:rsidR="00977F9E">
        <w:t xml:space="preserve">were </w:t>
      </w:r>
      <w:r w:rsidR="003A2768">
        <w:t>still prototyping</w:t>
      </w:r>
      <w:r w:rsidR="00F404E4">
        <w:t xml:space="preserve"> and investing in its infrastructure</w:t>
      </w:r>
      <w:r w:rsidR="00C45B21">
        <w:t xml:space="preserve"> </w:t>
      </w:r>
      <w:sdt>
        <w:sdtPr>
          <w:alias w:val="To edit, see citavi.com/edit"/>
          <w:tag w:val="CitaviPlaceholder#1c9b28ce-0c62-46c8-8d9e-fba30b670435"/>
          <w:id w:val="-397286969"/>
          <w:placeholder>
            <w:docPart w:val="DefaultPlaceholder_-1854013440"/>
          </w:placeholder>
        </w:sdtPr>
        <w:sdtContent>
          <w:r w:rsidR="00C45B21">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ZTU5ZjY5LTY1MjItNDFjNS1hZjZlLTAyNjA2YzViMTk1ZCIsIlJhbmdlTGVuZ3RoIjoxMywiUmVmZXJlbmNlSWQiOiJiNjg0ZDJmNS01NjVkLTRmMGEtYWYwMC04OTI4YzE0ZmE2NmQ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nJlZmluaXRpdi5jb20vZW4vcmVzb3VyY2VzL3NwZWNpYWwtcmVwb3J0L3JlZmluaXRpdi0yMDE5LWFydGlmaWNpYWwtaW50ZWxsaWdlbmNlLW1hY2hpbmUtbGVhcm5pbmctZ2xvYmFsLXN0dWR5IiwiVXJpU3RyaW5nIjoiaHR0cHM6Ly93d3cucmVmaW5pdGl2LmNvbS9lbi9yZXNvdXJjZXMvc3BlY2lhbC1yZXBvcnQvcmVmaW5pdGl2LTIwMTktYXJ0aWZpY2lhbC1pbnRlbGxpZ2VuY2UtbWFjaGluZS1sZWFybmluZy1nbG9iYWwtc3R1ZH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}</w:instrText>
          </w:r>
          <w:r w:rsidR="00C45B21">
            <w:fldChar w:fldCharType="separate"/>
          </w:r>
          <w:r w:rsidR="00FF1EC0">
            <w:t>(Baker, 2019)</w:t>
          </w:r>
          <w:r w:rsidR="00C45B21">
            <w:fldChar w:fldCharType="end"/>
          </w:r>
        </w:sdtContent>
      </w:sdt>
      <w:r w:rsidR="00AE1850">
        <w:t>.</w:t>
      </w:r>
      <w:r w:rsidR="00B2257B">
        <w:t xml:space="preserve"> </w:t>
      </w:r>
      <w:r w:rsidR="00602471">
        <w:t xml:space="preserve">This indicates </w:t>
      </w:r>
      <w:r w:rsidR="00AB7C1E">
        <w:t xml:space="preserve">that a majority of enterprises, while </w:t>
      </w:r>
      <w:r w:rsidR="006106B6">
        <w:t>considering or using ML for their business</w:t>
      </w:r>
      <w:r w:rsidR="00B36ED5">
        <w:t>es</w:t>
      </w:r>
      <w:r w:rsidR="006106B6">
        <w:t xml:space="preserve">, struggle to </w:t>
      </w:r>
      <w:r w:rsidR="004B0960">
        <w:t>embed it into their</w:t>
      </w:r>
      <w:r w:rsidR="0042042B">
        <w:t xml:space="preserve"> existing</w:t>
      </w:r>
      <w:r w:rsidR="00286621">
        <w:t xml:space="preserve"> infrastructure. </w:t>
      </w:r>
      <w:r w:rsidR="001C184F">
        <w:t xml:space="preserve">This </w:t>
      </w:r>
      <w:r w:rsidR="00BE23C9">
        <w:t xml:space="preserve">observation </w:t>
      </w:r>
      <w:r w:rsidR="001C184F">
        <w:t xml:space="preserve">is also supported </w:t>
      </w:r>
      <w:r w:rsidR="00BE23C9">
        <w:t xml:space="preserve">by </w:t>
      </w:r>
      <w:r w:rsidR="00784336">
        <w:t xml:space="preserve">Algorithmia’s 2020 report on </w:t>
      </w:r>
      <w:r w:rsidR="00D30084">
        <w:t xml:space="preserve">enterprise </w:t>
      </w:r>
      <w:r w:rsidR="00784336">
        <w:t>machine learning</w:t>
      </w:r>
      <w:r w:rsidR="00D30084">
        <w:t xml:space="preserve">, which </w:t>
      </w:r>
      <w:r w:rsidR="00A538DA">
        <w:t>uncovers that 55%</w:t>
      </w:r>
      <w:r w:rsidR="00942F2F">
        <w:t xml:space="preserve"> of companies</w:t>
      </w:r>
      <w:r w:rsidR="00B13D46">
        <w:t xml:space="preserve"> “</w:t>
      </w:r>
      <w:r w:rsidR="00B13D46" w:rsidRPr="002B4D53">
        <w:rPr>
          <w:i/>
          <w:iCs/>
        </w:rPr>
        <w:t>actively developing</w:t>
      </w:r>
      <w:r w:rsidR="00D342BE" w:rsidRPr="002B4D53">
        <w:rPr>
          <w:i/>
          <w:iCs/>
        </w:rPr>
        <w:t xml:space="preserve"> machine learning lifecycles</w:t>
      </w:r>
      <w:r w:rsidR="002B4D53" w:rsidRPr="002B4D53">
        <w:rPr>
          <w:i/>
          <w:iCs/>
        </w:rPr>
        <w:t xml:space="preserve"> or […] beginning their machine learning journey</w:t>
      </w:r>
      <w:r w:rsidR="002B4D53">
        <w:t>”</w:t>
      </w:r>
      <w:r w:rsidR="000173CE">
        <w:t xml:space="preserve"> </w:t>
      </w:r>
      <w:sdt>
        <w:sdtPr>
          <w:alias w:val="To edit, see citavi.com/edit"/>
          <w:tag w:val="CitaviPlaceholder#58d79011-ef42-4ffa-9dd1-c9ab53c7bf50"/>
          <w:id w:val="1056443831"/>
          <w:placeholder>
            <w:docPart w:val="DefaultPlaceholder_-1854013440"/>
          </w:placeholder>
        </w:sdtPr>
        <w:sdtContent>
          <w:r w:rsidR="000173CE">
            <w:fldChar w:fldCharType="begin"/>
          </w:r>
          <w:r w:rsidR="000173C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Y2E2MGVkLTc1OWEtNGFhYS04YTgwLTYyZmEyYzcwZTRj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1OGQ3OTAxMS1lZjQyLTRmZmEtOWRkMS1jOWFiNTNjN2JmNTAiLCJUZXh0IjoiKEFsZ29yaXRobWlhKSIsIldBSVZlcnNpb24iOiI2LjEyLjAuMCJ9}</w:instrText>
          </w:r>
          <w:r w:rsidR="000173CE">
            <w:fldChar w:fldCharType="separate"/>
          </w:r>
          <w:r w:rsidR="00FF1EC0">
            <w:t>(Algorithmia)</w:t>
          </w:r>
          <w:r w:rsidR="000173CE">
            <w:fldChar w:fldCharType="end"/>
          </w:r>
        </w:sdtContent>
      </w:sdt>
      <w:r w:rsidR="00BE329A">
        <w:t xml:space="preserve"> hav</w:t>
      </w:r>
      <w:r w:rsidR="00FE49E2">
        <w:t>e</w:t>
      </w:r>
      <w:r w:rsidR="00BE329A">
        <w:t xml:space="preserve"> </w:t>
      </w:r>
      <w:r w:rsidR="00AB732B">
        <w:t xml:space="preserve">yet </w:t>
      </w:r>
      <w:r w:rsidR="00FE49E2">
        <w:t xml:space="preserve">to </w:t>
      </w:r>
      <w:r w:rsidR="00BE329A">
        <w:t>deploy a machine learning model.</w:t>
      </w:r>
      <w:r w:rsidR="00F82DEC">
        <w:t xml:space="preserve"> This </w:t>
      </w:r>
      <w:r w:rsidR="000A273A">
        <w:t xml:space="preserve">report </w:t>
      </w:r>
      <w:r w:rsidR="00762E41">
        <w:t xml:space="preserve">highlights that </w:t>
      </w:r>
      <w:r w:rsidR="00B72E48">
        <w:t xml:space="preserve">a lot of the main difficulties of ML lie in its operational aspect, such as reproducibility, versioning of models and </w:t>
      </w:r>
      <w:r w:rsidR="004C573F">
        <w:t xml:space="preserve">scaling </w:t>
      </w:r>
      <w:r w:rsidR="000433AE">
        <w:t xml:space="preserve">of </w:t>
      </w:r>
      <w:r w:rsidR="004C573F">
        <w:t>the ML system.</w:t>
      </w:r>
      <w:r w:rsidR="00F52FC3">
        <w:t xml:space="preserve"> This leads to </w:t>
      </w:r>
      <w:r w:rsidR="00F96D84">
        <w:t>“</w:t>
      </w:r>
      <w:r w:rsidR="00F96D84" w:rsidRPr="00F96D84">
        <w:rPr>
          <w:i/>
        </w:rPr>
        <w:t>unreasonably</w:t>
      </w:r>
      <w:r w:rsidR="003B5C65">
        <w:rPr>
          <w:i/>
        </w:rPr>
        <w:t xml:space="preserve"> long roads to deployment</w:t>
      </w:r>
      <w:r w:rsidR="00F96D84">
        <w:t>”</w:t>
      </w:r>
      <w:r w:rsidR="005C3778">
        <w:t xml:space="preserve"> </w:t>
      </w:r>
      <w:sdt>
        <w:sdtPr>
          <w:alias w:val="To edit, see citavi.com/edit"/>
          <w:tag w:val="CitaviPlaceholder#a8a2d0a6-d634-41f2-b662-d42f834b514a"/>
          <w:id w:val="66008069"/>
          <w:placeholder>
            <w:docPart w:val="DefaultPlaceholder_-1854013440"/>
          </w:placeholder>
        </w:sdtPr>
        <w:sdtContent>
          <w:r w:rsidR="005C3778">
            <w:fldChar w:fldCharType="begin"/>
          </w:r>
          <w:r w:rsidR="005C377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TI3MTU5LTcxYmMtNDk2Yy04YmYwLTBmZTc0YTVjMjJh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NhOGEyZDBhNi1kNjM0LTQxZjItYjY2Mi1kNDJmODM0YjUxNGEiLCJUZXh0IjoiKEFsZ29yaXRobWlhKSIsIldBSVZlcnNpb24iOiI2LjEyLjAuMCJ9}</w:instrText>
          </w:r>
          <w:r w:rsidR="005C3778">
            <w:fldChar w:fldCharType="separate"/>
          </w:r>
          <w:r w:rsidR="00FF1EC0">
            <w:t>(Algorithmia)</w:t>
          </w:r>
          <w:r w:rsidR="005C3778">
            <w:fldChar w:fldCharType="end"/>
          </w:r>
        </w:sdtContent>
      </w:sdt>
      <w:r w:rsidR="00F96D84">
        <w:t xml:space="preserve"> </w:t>
      </w:r>
      <w:r w:rsidR="003B5C65">
        <w:t xml:space="preserve">and </w:t>
      </w:r>
      <w:r w:rsidR="00A23505">
        <w:t xml:space="preserve">impedes </w:t>
      </w:r>
      <w:r w:rsidR="006372FE">
        <w:t>evolving the ML system to higher levels of maturity</w:t>
      </w:r>
      <w:r w:rsidR="00D51BB3">
        <w:t xml:space="preserve"> </w:t>
      </w:r>
      <w:sdt>
        <w:sdtPr>
          <w:alias w:val="To edit, see citavi.com/edit"/>
          <w:tag w:val="CitaviPlaceholder#870447b9-59ae-4ae0-8167-2b0a0e843160"/>
          <w:id w:val="-902370351"/>
          <w:placeholder>
            <w:docPart w:val="DefaultPlaceholder_-1854013440"/>
          </w:placeholder>
        </w:sdtPr>
        <w:sdtContent>
          <w:r w:rsidR="00D51BB3">
            <w:fldChar w:fldCharType="begin"/>
          </w:r>
          <w:r w:rsidR="00D51B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GNiODg5LTg1MjktNDBkOS1iZGEwLTUzZjYxYTRhYWYxNy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4NzA0NDdiOS01OWFlLTRhZTAtODE2Ny0yYjBhMGU4NDMxNjAiLCJUZXh0IjoiKEFsZ29yaXRobWlhKSIsIldBSVZlcnNpb24iOiI2LjEyLjAuMCJ9}</w:instrText>
          </w:r>
          <w:r w:rsidR="00D51BB3">
            <w:fldChar w:fldCharType="separate"/>
          </w:r>
          <w:r w:rsidR="00FF1EC0">
            <w:t>(Algorithmia)</w:t>
          </w:r>
          <w:r w:rsidR="00D51BB3">
            <w:fldChar w:fldCharType="end"/>
          </w:r>
        </w:sdtContent>
      </w:sdt>
      <w:r w:rsidR="00AE1850">
        <w:t>.</w:t>
      </w:r>
      <w:r w:rsidR="00050499">
        <w:t xml:space="preserve"> Another Refinitiv </w:t>
      </w:r>
      <w:r w:rsidR="00FA7506">
        <w:t xml:space="preserve">study </w:t>
      </w:r>
      <w:r w:rsidR="009622A1">
        <w:t xml:space="preserve">also </w:t>
      </w:r>
      <w:r w:rsidR="00FA7506">
        <w:t xml:space="preserve">identified </w:t>
      </w:r>
      <w:r w:rsidR="00884D97">
        <w:t xml:space="preserve">lacking data quality to </w:t>
      </w:r>
      <w:r w:rsidR="00A949A4">
        <w:t>remain</w:t>
      </w:r>
      <w:r w:rsidR="00884D97">
        <w:t xml:space="preserve"> the biggest </w:t>
      </w:r>
      <w:r w:rsidR="00AA6330">
        <w:t xml:space="preserve">challenge for ML and </w:t>
      </w:r>
      <w:r w:rsidR="0068556B">
        <w:t>d</w:t>
      </w:r>
      <w:r w:rsidR="00AA6330">
        <w:t xml:space="preserve">ata </w:t>
      </w:r>
      <w:r w:rsidR="0068556B">
        <w:t>s</w:t>
      </w:r>
      <w:r w:rsidR="00AA6330">
        <w:t>cience</w:t>
      </w:r>
      <w:r w:rsidR="00104C91">
        <w:t xml:space="preserve"> </w:t>
      </w:r>
      <w:sdt>
        <w:sdtPr>
          <w:alias w:val="To edit, see citavi.com/edit"/>
          <w:tag w:val="CitaviPlaceholder#cc041e23-657e-4153-b283-15a33c6771e5"/>
          <w:id w:val="369489882"/>
          <w:placeholder>
            <w:docPart w:val="DefaultPlaceholder_-1854013440"/>
          </w:placeholder>
        </w:sdtPr>
        <w:sdtContent>
          <w:r w:rsidR="00104C91">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2Y4MjdiLTZlYWYtNDk4OC04NTU1LTcxZWQ5MWIxYTMyYSIsIlJhbmdlTGVuZ3RoIjoxNywiUmVmZXJlbmNlSWQiOiJkN2IzMmUwNy1jNTVmLTQ3YmYtOTBjZS1hOTY3YzEzZGVjYjc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GF0ZSI6IjIwMjAiLCJFZGl0b3JzIjpbeyIkaWQiOiI0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nJlZmluaXRpdi5jb20vZW4vcmVzb3VyY2VzL3NwZWNpYWwtcmVwb3J0L3JlZmluaXRpdi0yMDIwLWFydGlmaWNpYWwtaW50ZWxsaWdlbmNlLW1hY2hpbmUtbGVhcm5pbmctZ2xvYmFsLXN0dWR5IiwiVXJpU3RyaW5nIjoiaHR0cHM6Ly93d3cucmVmaW5pdGl2LmNvbS9lbi9yZXNvdXJjZXMvc3BlY2lhbC1yZXBvcnQvcmVmaW5pdGl2LTIwMjAtYXJ0aWZpY2lhbC1pbnRlbGxpZ2VuY2UtbWFjaGluZS1sZWFybmluZy1nbG9iYWwtc3R1ZHk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}</w:instrText>
          </w:r>
          <w:r w:rsidR="00104C91">
            <w:fldChar w:fldCharType="separate"/>
          </w:r>
          <w:r w:rsidR="00FF1EC0">
            <w:t>(Refinitiv, 2020)</w:t>
          </w:r>
          <w:r w:rsidR="00104C91">
            <w:fldChar w:fldCharType="end"/>
          </w:r>
        </w:sdtContent>
      </w:sdt>
      <w:r w:rsidR="00AE1850">
        <w:t>.</w:t>
      </w:r>
    </w:p>
    <w:p w14:paraId="4391A58D" w14:textId="26F1C163" w:rsidR="00B65E23" w:rsidRDefault="002A30C4" w:rsidP="00C852D1">
      <w:r>
        <w:t>The</w:t>
      </w:r>
      <w:r w:rsidR="002428BF">
        <w:t xml:space="preserve"> </w:t>
      </w:r>
      <w:r>
        <w:t xml:space="preserve">aforementioned </w:t>
      </w:r>
      <w:r w:rsidR="002428BF">
        <w:t>McKinsey whitepaper made the observation</w:t>
      </w:r>
      <w:r w:rsidR="00ED0BA9">
        <w:t>,</w:t>
      </w:r>
      <w:r w:rsidR="00733494">
        <w:t xml:space="preserve"> that</w:t>
      </w:r>
      <w:r w:rsidR="00B52649">
        <w:t xml:space="preserve"> </w:t>
      </w:r>
      <w:r w:rsidR="0000310B">
        <w:t xml:space="preserve">companies </w:t>
      </w:r>
      <w:r w:rsidR="00B52649">
        <w:t>most successful with AI</w:t>
      </w:r>
      <w:r w:rsidR="00F75F18">
        <w:t xml:space="preserve"> </w:t>
      </w:r>
      <w:r w:rsidR="00B82D97">
        <w:t xml:space="preserve">were employing advanced operation </w:t>
      </w:r>
      <w:r w:rsidR="00BC00B0">
        <w:t>procedures such as</w:t>
      </w:r>
      <w:r w:rsidR="00F74B6C">
        <w:t xml:space="preserve"> MLOps, as well as </w:t>
      </w:r>
      <w:r w:rsidR="0054698A">
        <w:t>putting greater effort in</w:t>
      </w:r>
      <w:r w:rsidR="00213CB2">
        <w:t>to</w:t>
      </w:r>
      <w:r w:rsidR="0054698A">
        <w:t xml:space="preserve"> mitigating </w:t>
      </w:r>
      <w:r w:rsidR="00EA3630">
        <w:t xml:space="preserve">and reacting to </w:t>
      </w:r>
      <w:r w:rsidR="00D53CCC">
        <w:t>“</w:t>
      </w:r>
      <w:r w:rsidR="00D53CCC" w:rsidRPr="00D53CCC">
        <w:rPr>
          <w:i/>
        </w:rPr>
        <w:t>AI-related-risks</w:t>
      </w:r>
      <w:r w:rsidR="00D53CCC">
        <w:t>”</w:t>
      </w:r>
      <w:r w:rsidR="00EA3630">
        <w:t xml:space="preserve">, such as </w:t>
      </w:r>
      <w:r w:rsidR="0086592F">
        <w:t>c</w:t>
      </w:r>
      <w:r w:rsidR="00EA3630">
        <w:t xml:space="preserve">oncept </w:t>
      </w:r>
      <w:r w:rsidR="0086592F">
        <w:t>d</w:t>
      </w:r>
      <w:r w:rsidR="00EA3630">
        <w:t>rift</w:t>
      </w:r>
      <w:r w:rsidR="00EC5D7E">
        <w:t>.</w:t>
      </w:r>
      <w:r w:rsidR="00EF4AB1">
        <w:t xml:space="preserve"> This </w:t>
      </w:r>
      <w:r w:rsidR="00C43988">
        <w:t xml:space="preserve">applies to the </w:t>
      </w:r>
      <w:r w:rsidR="00F62A34">
        <w:t>operation of RSs as well</w:t>
      </w:r>
      <w:r w:rsidR="005360D3">
        <w:t>.</w:t>
      </w:r>
      <w:r w:rsidR="00FE27F9">
        <w:t xml:space="preserve"> Operationalizing the ML lifecycle and ensuring high m</w:t>
      </w:r>
      <w:r w:rsidR="00A8799D">
        <w:t xml:space="preserve">odel quality through data quality assurance </w:t>
      </w:r>
      <w:r w:rsidR="008A41B1">
        <w:t xml:space="preserve">are essential </w:t>
      </w:r>
      <w:r w:rsidR="008A41B1">
        <w:lastRenderedPageBreak/>
        <w:t>to a RS</w:t>
      </w:r>
      <w:r w:rsidR="007517C0">
        <w:t xml:space="preserve"> in a</w:t>
      </w:r>
      <w:r w:rsidR="002460F3">
        <w:t xml:space="preserve"> </w:t>
      </w:r>
      <w:r w:rsidR="007517C0">
        <w:t xml:space="preserve">productive </w:t>
      </w:r>
      <w:r w:rsidR="00F13F9D">
        <w:t>environment</w:t>
      </w:r>
      <w:r w:rsidR="009132A9">
        <w:t>.</w:t>
      </w:r>
      <w:r w:rsidR="00043FB6">
        <w:t xml:space="preserve"> A</w:t>
      </w:r>
      <w:r w:rsidR="00ED6611">
        <w:t xml:space="preserve"> data-centric </w:t>
      </w:r>
      <w:r w:rsidR="00C75468">
        <w:t xml:space="preserve">approach </w:t>
      </w:r>
      <w:r w:rsidR="00700651">
        <w:t xml:space="preserve">to RSs </w:t>
      </w:r>
      <w:r w:rsidR="00633E24">
        <w:t>combined with the</w:t>
      </w:r>
      <w:r w:rsidR="005E0BE4">
        <w:t xml:space="preserve"> application of</w:t>
      </w:r>
      <w:r w:rsidR="00C75468">
        <w:t xml:space="preserve"> MLOps practices</w:t>
      </w:r>
      <w:r w:rsidR="00633E24">
        <w:t xml:space="preserve"> should </w:t>
      </w:r>
      <w:r w:rsidR="00C472B3">
        <w:t xml:space="preserve">prevent or </w:t>
      </w:r>
      <w:r w:rsidR="00633E24">
        <w:t xml:space="preserve">alleviate </w:t>
      </w:r>
      <w:r w:rsidR="007F5CD9">
        <w:t>unsatisfactory</w:t>
      </w:r>
      <w:r w:rsidR="008D1D80">
        <w:t xml:space="preserve"> RS performance while ensuring </w:t>
      </w:r>
      <w:r w:rsidR="00676A79">
        <w:t>maintainability and repro</w:t>
      </w:r>
      <w:r w:rsidR="00736362">
        <w:t xml:space="preserve">ducibility </w:t>
      </w:r>
      <w:r w:rsidR="003263C0">
        <w:t xml:space="preserve">to an mostly automated </w:t>
      </w:r>
      <w:r w:rsidR="00DB2B3C">
        <w:t xml:space="preserve">ML </w:t>
      </w:r>
      <w:r w:rsidR="003263C0">
        <w:t>process.</w:t>
      </w:r>
      <w:r w:rsidR="00EC5459">
        <w:t xml:space="preserve"> </w:t>
      </w:r>
      <w:r w:rsidR="0031323C">
        <w:t xml:space="preserve">Especially </w:t>
      </w:r>
      <w:r w:rsidR="00DC14CA">
        <w:t>the phenomen</w:t>
      </w:r>
      <w:r w:rsidR="004F7585">
        <w:t>on</w:t>
      </w:r>
      <w:r w:rsidR="00DC14CA">
        <w:t xml:space="preserve"> of </w:t>
      </w:r>
      <w:r w:rsidR="00C9029F">
        <w:t xml:space="preserve">concept drift </w:t>
      </w:r>
      <w:r w:rsidR="001D5A01">
        <w:t xml:space="preserve">needs to be accounted for as it is an inevitable occurrence for </w:t>
      </w:r>
      <w:r w:rsidR="00DC14CA">
        <w:t>a majority of real world data.</w:t>
      </w:r>
      <w:r w:rsidR="004F7585">
        <w:t xml:space="preserve"> A key challenge</w:t>
      </w:r>
      <w:r w:rsidR="00C5496A">
        <w:t xml:space="preserve"> for</w:t>
      </w:r>
      <w:r w:rsidR="00A73AE4">
        <w:t xml:space="preserve"> RS</w:t>
      </w:r>
      <w:r w:rsidR="00DF2EF7">
        <w:t>s</w:t>
      </w:r>
      <w:r w:rsidR="00A73AE4">
        <w:t xml:space="preserve"> </w:t>
      </w:r>
      <w:r w:rsidR="00DC37A0">
        <w:t xml:space="preserve">is its </w:t>
      </w:r>
      <w:r w:rsidR="00FC74E9">
        <w:t xml:space="preserve">often </w:t>
      </w:r>
      <w:r w:rsidR="00DC37A0">
        <w:t xml:space="preserve">unpredictable </w:t>
      </w:r>
      <w:r w:rsidR="00E0349C">
        <w:t>nature and sudden</w:t>
      </w:r>
      <w:r w:rsidR="002D7C8E">
        <w:t xml:space="preserve"> </w:t>
      </w:r>
      <w:r w:rsidR="00844092">
        <w:t>appearance</w:t>
      </w:r>
      <w:r w:rsidR="00B25F64">
        <w:t xml:space="preserve">, which can </w:t>
      </w:r>
      <w:r w:rsidR="004D37E7">
        <w:t>be detrimental to business operation.</w:t>
      </w:r>
      <w:r w:rsidR="00906111">
        <w:t xml:space="preserve"> </w:t>
      </w:r>
      <w:r w:rsidR="00A73769">
        <w:t xml:space="preserve">Shift in the data can be subliminal </w:t>
      </w:r>
      <w:r w:rsidR="00413281">
        <w:t xml:space="preserve">as it is not tangible in most cases and therefore </w:t>
      </w:r>
      <w:r w:rsidR="00982A23">
        <w:t xml:space="preserve">can </w:t>
      </w:r>
      <w:r w:rsidR="00413281">
        <w:t xml:space="preserve">go unnoticed by </w:t>
      </w:r>
      <w:r w:rsidR="00982A23">
        <w:t>Data Scientists and ML</w:t>
      </w:r>
      <w:r w:rsidR="00A362EB">
        <w:t xml:space="preserve"> engineers</w:t>
      </w:r>
      <w:r w:rsidR="00982A23">
        <w:t>.</w:t>
      </w:r>
      <w:r w:rsidR="00342883">
        <w:t xml:space="preserve"> </w:t>
      </w:r>
      <w:r w:rsidR="0006472E">
        <w:t xml:space="preserve">Consequently </w:t>
      </w:r>
      <w:r w:rsidR="00BD2901">
        <w:t>the effect</w:t>
      </w:r>
      <w:r w:rsidR="00466957">
        <w:t>s</w:t>
      </w:r>
      <w:r w:rsidR="00BD2901">
        <w:t xml:space="preserve"> of CD</w:t>
      </w:r>
      <w:r w:rsidR="00B87A99">
        <w:t xml:space="preserve"> can first</w:t>
      </w:r>
      <w:r w:rsidR="00262020">
        <w:t xml:space="preserve"> become apparent </w:t>
      </w:r>
      <w:r w:rsidR="00466957">
        <w:t>through degradation of model performance.</w:t>
      </w:r>
      <w:r w:rsidR="005B040E" w:rsidRPr="005B040E">
        <w:t xml:space="preserve"> </w:t>
      </w:r>
      <w:r w:rsidR="005B040E">
        <w:t>Scalable and automated ways to account for change</w:t>
      </w:r>
      <w:r w:rsidR="00E73248">
        <w:t xml:space="preserve"> in ML data</w:t>
      </w:r>
      <w:r w:rsidR="005B040E">
        <w:t xml:space="preserve"> still </w:t>
      </w:r>
      <w:r w:rsidR="002B6E02">
        <w:t>are</w:t>
      </w:r>
      <w:r w:rsidR="005B040E">
        <w:t xml:space="preserve"> in </w:t>
      </w:r>
      <w:r w:rsidR="00930572">
        <w:t>their</w:t>
      </w:r>
      <w:r w:rsidR="005B040E">
        <w:t xml:space="preserve"> infancy and therefore require further research and development to engineer solutions.</w:t>
      </w:r>
      <w:r w:rsidR="00343961">
        <w:t xml:space="preserve"> </w:t>
      </w:r>
      <w:r w:rsidR="00621733">
        <w:t>In the long run a</w:t>
      </w:r>
      <w:r w:rsidR="005A4E9F">
        <w:t xml:space="preserve"> </w:t>
      </w:r>
      <w:r w:rsidR="00006B03">
        <w:t>state-of-the-art ML infrastructure</w:t>
      </w:r>
      <w:r w:rsidR="00E175BE">
        <w:t xml:space="preserve"> will make</w:t>
      </w:r>
      <w:r w:rsidR="00295437">
        <w:t xml:space="preserve"> RS operations </w:t>
      </w:r>
      <w:r w:rsidR="00C623B7">
        <w:t xml:space="preserve">more profitable for businesses through </w:t>
      </w:r>
      <w:r w:rsidR="00C061E2">
        <w:t>labor reduction and performance improvements</w:t>
      </w:r>
      <w:r w:rsidR="00E175BE">
        <w:t>.</w:t>
      </w:r>
    </w:p>
    <w:p w14:paraId="6BD4693C" w14:textId="4B36A067" w:rsidR="002A30C4" w:rsidRDefault="00885850" w:rsidP="00C852D1">
      <w:r>
        <w:t>This introduction</w:t>
      </w:r>
      <w:r w:rsidR="00D74E6D">
        <w:t xml:space="preserve"> poses</w:t>
      </w:r>
      <w:r>
        <w:t xml:space="preserve"> </w:t>
      </w:r>
      <w:r w:rsidR="00C51CA8">
        <w:t xml:space="preserve">the baseline for </w:t>
      </w:r>
      <w:r w:rsidR="0012465F">
        <w:t>the relevance cycle of Hevner’s design science research</w:t>
      </w:r>
      <w:r w:rsidR="00367700">
        <w:t xml:space="preserve"> method</w:t>
      </w:r>
      <w:r w:rsidR="00DA568D">
        <w:t>ology</w:t>
      </w:r>
      <w:r w:rsidR="007F5B0D">
        <w:t>.</w:t>
      </w:r>
      <w:r w:rsidR="00C83779">
        <w:t xml:space="preserve"> The collected</w:t>
      </w:r>
      <w:r w:rsidR="00D74E6D">
        <w:t xml:space="preserve"> insights from the whitepapers </w:t>
      </w:r>
      <w:r w:rsidR="00126718">
        <w:t xml:space="preserve">serve to map out the environment </w:t>
      </w:r>
      <w:r w:rsidR="00661F18">
        <w:t>and establish the motivation for this research</w:t>
      </w:r>
      <w:r w:rsidR="00FC0140">
        <w:t>.</w:t>
      </w:r>
      <w:r w:rsidR="005A304C">
        <w:t xml:space="preserve"> </w:t>
      </w:r>
      <w:r w:rsidR="006B02C0">
        <w:t xml:space="preserve">The acceptance criteria for the </w:t>
      </w:r>
      <w:r w:rsidR="003D5F56">
        <w:t xml:space="preserve">later </w:t>
      </w:r>
      <w:r w:rsidR="006B02C0">
        <w:t xml:space="preserve">artifact will be </w:t>
      </w:r>
      <w:r w:rsidR="00762D22">
        <w:t xml:space="preserve">in part </w:t>
      </w:r>
      <w:r w:rsidR="006B02C0">
        <w:t xml:space="preserve">derived from </w:t>
      </w:r>
      <w:r w:rsidR="00377EA0">
        <w:t xml:space="preserve">the </w:t>
      </w:r>
      <w:r w:rsidR="00BD3D38">
        <w:t xml:space="preserve">findings and </w:t>
      </w:r>
      <w:r w:rsidR="00A30BFB">
        <w:t>motivation</w:t>
      </w:r>
      <w:r w:rsidR="00BE1215">
        <w:t xml:space="preserve"> in this chapter</w:t>
      </w:r>
      <w:r w:rsidR="00D871C1">
        <w:t>, which will be el</w:t>
      </w:r>
      <w:r w:rsidR="00A81C05">
        <w:t>aborated in the following chapter.</w:t>
      </w:r>
    </w:p>
    <w:p w14:paraId="61054073" w14:textId="367B31DF" w:rsidR="00E71DED" w:rsidRDefault="007162D2" w:rsidP="00C852D1">
      <w:r>
        <w:t>Having established</w:t>
      </w:r>
      <w:r w:rsidR="004107C5">
        <w:t xml:space="preserve"> the environment</w:t>
      </w:r>
      <w:r w:rsidR="00C5503F">
        <w:t xml:space="preserve"> and motivation</w:t>
      </w:r>
      <w:r>
        <w:t>,</w:t>
      </w:r>
      <w:r w:rsidR="004107C5">
        <w:t xml:space="preserve"> the</w:t>
      </w:r>
      <w:r>
        <w:t xml:space="preserve"> following research question</w:t>
      </w:r>
      <w:r w:rsidR="00C5503F">
        <w:t xml:space="preserve"> is formulated</w:t>
      </w:r>
      <w:r w:rsidR="004107C5">
        <w:t xml:space="preserve"> for this work: “</w:t>
      </w:r>
      <w:r w:rsidR="000B4ECF" w:rsidRPr="00A23D39">
        <w:rPr>
          <w:i/>
        </w:rPr>
        <w:t>What can a</w:t>
      </w:r>
      <w:r w:rsidR="00DC4E6C">
        <w:rPr>
          <w:i/>
        </w:rPr>
        <w:t>n</w:t>
      </w:r>
      <w:r w:rsidR="000B4ECF" w:rsidRPr="00A23D39">
        <w:rPr>
          <w:i/>
        </w:rPr>
        <w:t xml:space="preserve"> MLOps pipeline for </w:t>
      </w:r>
      <w:r w:rsidR="00A23D39" w:rsidRPr="00A23D39">
        <w:rPr>
          <w:i/>
        </w:rPr>
        <w:t xml:space="preserve">a </w:t>
      </w:r>
      <w:r w:rsidR="000B4ECF" w:rsidRPr="00A23D39">
        <w:rPr>
          <w:i/>
        </w:rPr>
        <w:t>recommender system</w:t>
      </w:r>
      <w:r w:rsidR="00A23D39" w:rsidRPr="00A23D39">
        <w:rPr>
          <w:i/>
        </w:rPr>
        <w:t>, that takes concept drift into account</w:t>
      </w:r>
      <w:r w:rsidR="00DF0ECD">
        <w:rPr>
          <w:i/>
        </w:rPr>
        <w:t>,</w:t>
      </w:r>
      <w:r w:rsidR="00A23D39" w:rsidRPr="00A23D39">
        <w:rPr>
          <w:i/>
        </w:rPr>
        <w:t xml:space="preserve"> look like?</w:t>
      </w:r>
      <w:r w:rsidR="004107C5">
        <w:t>”</w:t>
      </w:r>
    </w:p>
    <w:p w14:paraId="6F63CC0F" w14:textId="2E1D1195" w:rsidR="00E665A3" w:rsidRDefault="0032767F" w:rsidP="00E665A3">
      <w:pPr>
        <w:pStyle w:val="berschrift2"/>
      </w:pPr>
      <w:bookmarkStart w:id="16" w:name="_Ref109217847"/>
      <w:bookmarkStart w:id="17" w:name="_Toc110725781"/>
      <w:r>
        <w:t>Recommender Systems</w:t>
      </w:r>
      <w:bookmarkEnd w:id="16"/>
      <w:bookmarkEnd w:id="17"/>
    </w:p>
    <w:p w14:paraId="7CB2163F" w14:textId="7D1032A0" w:rsidR="003B7B78" w:rsidRDefault="00696AD3" w:rsidP="00696AD3">
      <w:pPr>
        <w:pStyle w:val="berschrift3"/>
      </w:pPr>
      <w:bookmarkStart w:id="18" w:name="_Toc110725782"/>
      <w:r>
        <w:t>Overview</w:t>
      </w:r>
      <w:bookmarkEnd w:id="18"/>
    </w:p>
    <w:p w14:paraId="4333C53A" w14:textId="78BAD82F" w:rsidR="00F7056D" w:rsidRDefault="00B37C71" w:rsidP="00CB1DC8">
      <w:r w:rsidRPr="00B37C71">
        <w:t>Online platforms like Amazon, Netflix and Facebook sit upon massive amounts of data garnered from their user-base through interaction</w:t>
      </w:r>
      <w:r w:rsidR="00DB440F">
        <w:t>s</w:t>
      </w:r>
      <w:r w:rsidRPr="00B37C71">
        <w:t xml:space="preserve"> on their websites and applications. The internet enabled firms to leverage information about customers in a large-scale, centralized and automated fashion. In the past, in order to collect insights about customers, polls had to be conducted on sight </w:t>
      </w:r>
      <w:r w:rsidR="00B5217D">
        <w:t>of</w:t>
      </w:r>
      <w:r w:rsidRPr="00B37C71">
        <w:t xml:space="preserve"> a physical store. The results were costly polling ventu</w:t>
      </w:r>
      <w:r>
        <w:t>r</w:t>
      </w:r>
      <w:r w:rsidRPr="00B37C71">
        <w:t xml:space="preserve">es </w:t>
      </w:r>
      <w:r w:rsidR="00B3056E">
        <w:t>of</w:t>
      </w:r>
      <w:r w:rsidRPr="00B37C71">
        <w:t xml:space="preserve"> small sample sizes </w:t>
      </w:r>
      <w:r w:rsidR="00B3056E">
        <w:t>over</w:t>
      </w:r>
      <w:r w:rsidRPr="00B37C71">
        <w:t xml:space="preserve"> a limited time period. Nowadays large quantities of high quality data is streamed uninterruptedly into data lakes where they are stored.</w:t>
      </w:r>
      <w:r w:rsidR="00CB1DC8">
        <w:t xml:space="preserve"> </w:t>
      </w:r>
      <w:r w:rsidR="00CB1DC8" w:rsidRPr="00CB1DC8">
        <w:t>Th</w:t>
      </w:r>
      <w:r w:rsidR="00F060BB">
        <w:t>is</w:t>
      </w:r>
      <w:r w:rsidR="00CB1DC8" w:rsidRPr="00CB1DC8">
        <w:t xml:space="preserve"> unprecedented amount of data enable</w:t>
      </w:r>
      <w:r w:rsidR="00F060BB">
        <w:t>s</w:t>
      </w:r>
      <w:r w:rsidR="00CB1DC8" w:rsidRPr="00CB1DC8">
        <w:t xml:space="preserve"> data science and machine learning to thrive.</w:t>
      </w:r>
      <w:r w:rsidR="00CB1DC8">
        <w:t xml:space="preserve"> </w:t>
      </w:r>
      <w:r w:rsidR="00CB1DC8" w:rsidRPr="00CB1DC8">
        <w:t>While many large corporations live in abundance of user data, it still remains a main challenge for them to gain useful insight from the data</w:t>
      </w:r>
      <w:r w:rsidR="002D5C45">
        <w:t xml:space="preserve"> </w:t>
      </w:r>
      <w:sdt>
        <w:sdtPr>
          <w:alias w:val="To edit, see citavi.com/edit"/>
          <w:tag w:val="CitaviPlaceholder#5c1d3949-31d0-4575-bc6a-0393d3da8ed6"/>
          <w:id w:val="753402808"/>
          <w:placeholder>
            <w:docPart w:val="DefaultPlaceholder_-1854013440"/>
          </w:placeholder>
        </w:sdtPr>
        <w:sdtContent>
          <w:r w:rsidR="002D5C45">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NmVmYjliLWM0MjItNGYxNC05ODY1LWIxNjk2N2Q3ZThiMyIsIlJhbmdlTGVuZ3RoIjoxNywiUmVmZXJlbmNlSWQiOiJmYmM5ZmZkOC02NzE2LTQ2MmItODM4OC00ZWI1ZjYwNzgy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UzMzQvZHNqLTIwMTUtMDAyIiwiVXJpU3RyaW5nIjoiaHR0cHM6Ly9kb2kub3JnLzEwLjUzMzQvZHNqLTIwMTUtMDA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}</w:instrText>
          </w:r>
          <w:r w:rsidR="002D5C45">
            <w:fldChar w:fldCharType="separate"/>
          </w:r>
          <w:r w:rsidR="00FF1EC0">
            <w:t>(Cai &amp; Zhu, 2015)</w:t>
          </w:r>
          <w:r w:rsidR="002D5C45">
            <w:fldChar w:fldCharType="end"/>
          </w:r>
        </w:sdtContent>
      </w:sdt>
      <w:r w:rsidR="00CB1DC8" w:rsidRPr="00CB1DC8">
        <w:t>.</w:t>
      </w:r>
      <w:r w:rsidR="00CB1DC8">
        <w:t xml:space="preserve"> </w:t>
      </w:r>
    </w:p>
    <w:p w14:paraId="6B78E752" w14:textId="77777777" w:rsidR="00541058" w:rsidRDefault="00CB1DC8" w:rsidP="00CB1DC8">
      <w:r w:rsidRPr="00CB1DC8">
        <w:t xml:space="preserve">Recommender Systems use the given data to uncover preferences of </w:t>
      </w:r>
      <w:r w:rsidR="00EA4EAD">
        <w:t>end-</w:t>
      </w:r>
      <w:r w:rsidRPr="00CB1DC8">
        <w:t xml:space="preserve">users </w:t>
      </w:r>
      <w:r w:rsidR="00093B22">
        <w:t xml:space="preserve">to </w:t>
      </w:r>
      <w:r w:rsidRPr="00CB1DC8">
        <w:t>then tailor the service to their likings. The most known examples are</w:t>
      </w:r>
      <w:r w:rsidR="00FB5DFD">
        <w:t xml:space="preserve"> shopping basket</w:t>
      </w:r>
      <w:r w:rsidRPr="00CB1DC8">
        <w:t xml:space="preserve"> recommendations on e-commerce sites like Amazon or movie</w:t>
      </w:r>
      <w:r w:rsidR="00B77AAD">
        <w:t xml:space="preserve"> and video</w:t>
      </w:r>
      <w:r w:rsidRPr="00CB1DC8">
        <w:t xml:space="preserve"> recommendations of streaming platforms like Netflix and You</w:t>
      </w:r>
      <w:r>
        <w:t>T</w:t>
      </w:r>
      <w:r w:rsidRPr="00CB1DC8">
        <w:t>ube.</w:t>
      </w:r>
      <w:r w:rsidR="00FF0787">
        <w:t xml:space="preserve"> </w:t>
      </w:r>
      <w:r w:rsidR="001A536F" w:rsidRPr="001A536F">
        <w:t xml:space="preserve">As a generalization, the term </w:t>
      </w:r>
      <w:r w:rsidR="001A536F" w:rsidRPr="00564BFD">
        <w:rPr>
          <w:i/>
        </w:rPr>
        <w:t>item</w:t>
      </w:r>
      <w:r w:rsidR="001A536F" w:rsidRPr="001A536F">
        <w:t xml:space="preserve"> is used to denote any object in a set of items that can be recommended to a user, </w:t>
      </w:r>
      <w:r w:rsidR="001A536F" w:rsidRPr="001A536F">
        <w:lastRenderedPageBreak/>
        <w:t xml:space="preserve">such as a product or a movie. The </w:t>
      </w:r>
      <w:r w:rsidR="00B8337A" w:rsidRPr="001A536F">
        <w:t>recipient</w:t>
      </w:r>
      <w:r w:rsidR="001A536F" w:rsidRPr="001A536F">
        <w:t xml:space="preserve"> of an item is </w:t>
      </w:r>
      <w:r w:rsidR="00B8337A" w:rsidRPr="001A536F">
        <w:t>referred</w:t>
      </w:r>
      <w:r w:rsidR="001A536F" w:rsidRPr="001A536F">
        <w:t xml:space="preserve"> to as the </w:t>
      </w:r>
      <w:r w:rsidR="001A536F" w:rsidRPr="00564BFD">
        <w:rPr>
          <w:i/>
        </w:rPr>
        <w:t>user</w:t>
      </w:r>
      <w:r w:rsidR="001A536F" w:rsidRPr="001A536F">
        <w:t xml:space="preserve"> or </w:t>
      </w:r>
      <w:r w:rsidR="001A536F" w:rsidRPr="00564BFD">
        <w:rPr>
          <w:i/>
        </w:rPr>
        <w:t>query</w:t>
      </w:r>
      <w:r w:rsidR="001A536F" w:rsidRPr="001A536F">
        <w:t>.</w:t>
      </w:r>
      <w:r w:rsidR="00892481">
        <w:t xml:space="preserve"> </w:t>
      </w:r>
      <w:r w:rsidR="00DA5CD1">
        <w:t xml:space="preserve">The user-item relationship </w:t>
      </w:r>
      <w:r w:rsidR="00416962">
        <w:t>makes up the foundation of any recommender system</w:t>
      </w:r>
      <w:r w:rsidR="00500A45">
        <w:t>, as RS</w:t>
      </w:r>
      <w:r w:rsidR="00E64C47">
        <w:t>s work under the assumption that there exists dependencies</w:t>
      </w:r>
      <w:r w:rsidR="002318C1">
        <w:t xml:space="preserve"> between user</w:t>
      </w:r>
      <w:r w:rsidR="00185C8C">
        <w:t>-</w:t>
      </w:r>
      <w:r w:rsidR="002318C1">
        <w:t xml:space="preserve"> and item-centric activities.</w:t>
      </w:r>
      <w:r w:rsidR="00FD0B84">
        <w:t xml:space="preserve"> </w:t>
      </w:r>
    </w:p>
    <w:p w14:paraId="0438F933" w14:textId="369C794B" w:rsidR="00503F7B" w:rsidRDefault="009E4A43" w:rsidP="00CB1DC8">
      <w:r w:rsidRPr="009E4A43">
        <w:t>The main task of a RS is to correctly identify these dependencies and use them to match appropriate items and queries</w:t>
      </w:r>
      <w:r w:rsidR="00E15158">
        <w:t xml:space="preserve"> </w:t>
      </w:r>
      <w:sdt>
        <w:sdtPr>
          <w:alias w:val="To edit, see citavi.com/edit"/>
          <w:tag w:val="CitaviPlaceholder#6d21a891-7e13-49af-8803-b92127a166a6"/>
          <w:id w:val="-2042810536"/>
          <w:placeholder>
            <w:docPart w:val="DefaultPlaceholder_-1854013440"/>
          </w:placeholder>
        </w:sdtPr>
        <w:sdtContent>
          <w:r w:rsidR="00E15158">
            <w:fldChar w:fldCharType="begin"/>
          </w:r>
          <w:r w:rsidR="00E1515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ZjExYzAyLTE0NTYtNGYzNy1iYzUyLTVmZDhhM2QzZGMxM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ZkMjFhODkxLTdlMTMtNDlhZi04ODAzLWI5MjEyN2ExNjZhNiIsIlRleHQiOiIoQWdnYXJ3YWwsIDIwMTYpIiwiV0FJVmVyc2lvbiI6IjYuMTIuMC4wIn0=}</w:instrText>
          </w:r>
          <w:r w:rsidR="00E15158">
            <w:fldChar w:fldCharType="separate"/>
          </w:r>
          <w:r w:rsidR="00FF1EC0">
            <w:t>(Aggarwal, 2016)</w:t>
          </w:r>
          <w:r w:rsidR="00E15158">
            <w:fldChar w:fldCharType="end"/>
          </w:r>
        </w:sdtContent>
      </w:sdt>
      <w:r w:rsidR="008F732A">
        <w:t xml:space="preserve">. </w:t>
      </w:r>
      <w:r w:rsidR="00303295">
        <w:t xml:space="preserve">In order to reduce </w:t>
      </w:r>
      <w:r w:rsidR="0069179D">
        <w:t>information overload</w:t>
      </w:r>
      <w:r w:rsidR="000112D2">
        <w:t xml:space="preserve"> on </w:t>
      </w:r>
      <w:r w:rsidR="00B75D1A">
        <w:t xml:space="preserve">websites with video and </w:t>
      </w:r>
      <w:r w:rsidR="009B3C55">
        <w:t>product</w:t>
      </w:r>
      <w:r w:rsidR="00B75D1A">
        <w:t xml:space="preserve"> catalogues</w:t>
      </w:r>
      <w:r w:rsidR="0069179D">
        <w:t>, RSs are applied to</w:t>
      </w:r>
      <w:r w:rsidR="00DE1362">
        <w:t xml:space="preserve"> identify</w:t>
      </w:r>
      <w:r w:rsidR="00B75D1A">
        <w:t xml:space="preserve"> </w:t>
      </w:r>
      <w:r w:rsidR="0069179D">
        <w:t>items that</w:t>
      </w:r>
      <w:r w:rsidR="00E721DC">
        <w:t xml:space="preserve"> will</w:t>
      </w:r>
      <w:r w:rsidR="00380C58">
        <w:t xml:space="preserve"> </w:t>
      </w:r>
      <w:r w:rsidR="0069179D">
        <w:t xml:space="preserve">interest the </w:t>
      </w:r>
      <w:r w:rsidR="00380C58">
        <w:t>user</w:t>
      </w:r>
      <w:r w:rsidR="006A0A0F">
        <w:t xml:space="preserve"> </w:t>
      </w:r>
      <w:sdt>
        <w:sdtPr>
          <w:alias w:val="To edit, see citavi.com/edit"/>
          <w:tag w:val="CitaviPlaceholder#36cc55ae-e768-4813-8340-eef7670be346"/>
          <w:id w:val="-260829759"/>
          <w:placeholder>
            <w:docPart w:val="DefaultPlaceholder_-1854013440"/>
          </w:placeholder>
        </w:sdtPr>
        <w:sdtContent>
          <w:r w:rsidR="006A0A0F">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ZmZhOWZjLTkyNDQtNDM1OC05ZjFiLWNlOTcwMTE0ZDQ1NyIsIlJhbmdlTGVuZ3RoIjozNCwiUmVmZXJlbmNlSWQiOiJmZDA3YmMzNC0xMzA0LTRlOTctODcxNy1lYWYwMDY3YzU0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wOC9LLTA2LTIwMTctMDE5NiIsIlVyaVN0cmluZyI6Imh0dHBzOi8vZG9pLm9yZy8xMC4xMTA4L0stMDYtMjAxNy0wMTk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}</w:instrText>
          </w:r>
          <w:r w:rsidR="006A0A0F">
            <w:fldChar w:fldCharType="separate"/>
          </w:r>
          <w:r w:rsidR="00FF1EC0">
            <w:t>(Alyari &amp; Jafari Navimipour, 2018)</w:t>
          </w:r>
          <w:r w:rsidR="006A0A0F">
            <w:fldChar w:fldCharType="end"/>
          </w:r>
        </w:sdtContent>
      </w:sdt>
      <w:r w:rsidR="00380C58">
        <w:t>.</w:t>
      </w:r>
      <w:r w:rsidR="00DE1362">
        <w:t xml:space="preserve"> </w:t>
      </w:r>
      <w:r w:rsidR="00713397">
        <w:t>A</w:t>
      </w:r>
      <w:r w:rsidR="001975F6">
        <w:t>ggarwal</w:t>
      </w:r>
      <w:r w:rsidR="00C23682">
        <w:t xml:space="preserve"> </w:t>
      </w:r>
      <w:sdt>
        <w:sdtPr>
          <w:alias w:val="To edit, see citavi.com/edit"/>
          <w:tag w:val="CitaviPlaceholder#d634e4c5-1740-43c7-b62c-603cd6f395d7"/>
          <w:id w:val="1845440658"/>
          <w:placeholder>
            <w:docPart w:val="DefaultPlaceholder_-1854013440"/>
          </w:placeholder>
        </w:sdtPr>
        <w:sdtContent>
          <w:r w:rsidR="00C23682">
            <w:fldChar w:fldCharType="begin"/>
          </w:r>
          <w:r w:rsidR="00C23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2VhODJkLTcxZDEtNDkxNC1hODU4LWMzMzkwNDU4ZmE1M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Q2MzRlNGM1LTE3NDAtNDNjNy1iNjJjLTYwM2NkNmYzOTVkNyIsIlRleHQiOiIoQWdnYXJ3YWwsIDIwMTYpIiwiV0FJVmVyc2lvbiI6IjYuMTIuMC4wIn0=}</w:instrText>
          </w:r>
          <w:r w:rsidR="00C23682">
            <w:fldChar w:fldCharType="separate"/>
          </w:r>
          <w:r w:rsidR="00FF1EC0">
            <w:t>(Aggarwal, 2016)</w:t>
          </w:r>
          <w:r w:rsidR="00C23682">
            <w:fldChar w:fldCharType="end"/>
          </w:r>
        </w:sdtContent>
      </w:sdt>
      <w:r w:rsidR="001975F6">
        <w:t xml:space="preserve"> </w:t>
      </w:r>
      <w:r w:rsidR="00C95E34">
        <w:t xml:space="preserve">lists </w:t>
      </w:r>
      <w:r w:rsidR="008D1CD7">
        <w:t>four</w:t>
      </w:r>
      <w:r w:rsidR="00286083">
        <w:t xml:space="preserve"> </w:t>
      </w:r>
      <w:r w:rsidR="00503F7B">
        <w:t>aspects t</w:t>
      </w:r>
      <w:r w:rsidR="00A53046">
        <w:t>hat</w:t>
      </w:r>
      <w:r w:rsidR="00CF6645">
        <w:t xml:space="preserve"> define a good recommendation:</w:t>
      </w:r>
    </w:p>
    <w:p w14:paraId="58809DDE" w14:textId="12F112CB" w:rsidR="000147AC" w:rsidRDefault="00CF6645" w:rsidP="00CB1DC8">
      <w:pPr>
        <w:pStyle w:val="Listenabsatz"/>
        <w:numPr>
          <w:ilvl w:val="0"/>
          <w:numId w:val="18"/>
        </w:numPr>
      </w:pPr>
      <w:r w:rsidRPr="00885ADC">
        <w:rPr>
          <w:i/>
          <w:iCs/>
        </w:rPr>
        <w:t>Relevance</w:t>
      </w:r>
      <w:r>
        <w:t xml:space="preserve">: </w:t>
      </w:r>
      <w:r w:rsidR="00B815C8">
        <w:t xml:space="preserve">The </w:t>
      </w:r>
      <w:r w:rsidR="00DC4B83">
        <w:t xml:space="preserve">most fundamental objective of </w:t>
      </w:r>
      <w:r w:rsidR="00D041C1">
        <w:t xml:space="preserve">a </w:t>
      </w:r>
      <w:r w:rsidR="00B815C8">
        <w:t>RS</w:t>
      </w:r>
      <w:r w:rsidR="00D041C1">
        <w:t xml:space="preserve"> is</w:t>
      </w:r>
      <w:r w:rsidR="00B815C8">
        <w:t xml:space="preserve"> to </w:t>
      </w:r>
      <w:r w:rsidR="00FF6CD5">
        <w:t xml:space="preserve">recommend items </w:t>
      </w:r>
      <w:r w:rsidR="00165CAD">
        <w:t xml:space="preserve">that </w:t>
      </w:r>
      <w:r w:rsidR="00D041C1">
        <w:t xml:space="preserve">are </w:t>
      </w:r>
      <w:r w:rsidR="00165CAD">
        <w:t xml:space="preserve">relevant </w:t>
      </w:r>
      <w:r w:rsidR="00817C6D">
        <w:t xml:space="preserve">and interesting </w:t>
      </w:r>
      <w:r w:rsidR="00165CAD">
        <w:t>to the individual user.</w:t>
      </w:r>
    </w:p>
    <w:p w14:paraId="18478288" w14:textId="200F8BAA" w:rsidR="00330E36" w:rsidRDefault="00330E36" w:rsidP="00CB1DC8">
      <w:pPr>
        <w:pStyle w:val="Listenabsatz"/>
        <w:numPr>
          <w:ilvl w:val="0"/>
          <w:numId w:val="18"/>
        </w:numPr>
      </w:pPr>
      <w:r>
        <w:rPr>
          <w:i/>
          <w:iCs/>
        </w:rPr>
        <w:t>Novelty</w:t>
      </w:r>
      <w:r w:rsidRPr="00330E36">
        <w:t>:</w:t>
      </w:r>
      <w:r w:rsidR="00971A04">
        <w:t xml:space="preserve"> The RS should </w:t>
      </w:r>
      <w:r w:rsidR="004723A9">
        <w:t xml:space="preserve">introduce </w:t>
      </w:r>
      <w:r w:rsidR="00524B0C">
        <w:t xml:space="preserve">items to the users </w:t>
      </w:r>
      <w:r w:rsidR="008F6307">
        <w:t>that they</w:t>
      </w:r>
      <w:r w:rsidR="00524B0C">
        <w:t xml:space="preserve"> w</w:t>
      </w:r>
      <w:r w:rsidR="008F6307">
        <w:t>eren</w:t>
      </w:r>
      <w:r w:rsidR="00524B0C">
        <w:t xml:space="preserve">’t aware of before. </w:t>
      </w:r>
      <w:r w:rsidR="00D90D85">
        <w:t xml:space="preserve">It </w:t>
      </w:r>
      <w:r w:rsidR="00B302B7">
        <w:t>has been</w:t>
      </w:r>
      <w:r w:rsidR="00D90D85">
        <w:t xml:space="preserve"> shown that recommender systems </w:t>
      </w:r>
      <w:r w:rsidR="00E43B17">
        <w:t xml:space="preserve">can negatively impact the sales diversity of e-commerce, </w:t>
      </w:r>
      <w:r w:rsidR="006C057F">
        <w:t>when only popular items are recommended to users</w:t>
      </w:r>
      <w:r w:rsidR="004571B1">
        <w:t xml:space="preserve"> </w:t>
      </w:r>
      <w:sdt>
        <w:sdtPr>
          <w:alias w:val="To edit, see citavi.com/edit"/>
          <w:tag w:val="CitaviPlaceholder#043a4b6c-6415-4117-bd3b-544ddd697fa0"/>
          <w:id w:val="775447773"/>
          <w:placeholder>
            <w:docPart w:val="DefaultPlaceholder_-1854013440"/>
          </w:placeholder>
        </w:sdtPr>
        <w:sdtContent>
          <w:r w:rsidR="004571B1">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OGJhMGQ5LTFlZmUtNGY3ZC05N2UxLTI5MjExZDZjNmNhYyIsIlJhbmdlTGVuZ3RoIjoyNiwiUmVmZXJlbmNlSWQiOiI3ODQ2NTA1OC0wMDViLTQ2OWUtOWU5Yy05MmM5YjU2ZjQ5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xMjUwOTEwLjEyNTA5MzkiLCJVcmlTdHJpbmciOiJodHRwczovL2RvaS5vcmcvMTAuMTE0NS8xMjUwOTEwLjEyNTA5Mz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FQxNToyOTozNSIsIk1vZGlmaWVkQnkiOiJfU2ViYXN0aWFuIFPDpHR6bGVyIiwiSWQiOiI3MWRmN2MzYi1kOTI4LTQxODQtYTdiOS0wYTQ1Njg3ZjMwY2YiLCJNb2RpZmllZE9uIjoiMjAyMi0wNi0xOFQxNToyOTozN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wb3J0YWwuYWNtLm9yZy9jaXRhdGlvbi5jZm0/ZG9pZD0xMjUwOTEwIiwiVXJpU3RyaW5nIjoiaHR0cDovL3BvcnRhbC5hY20ub3JnL2NpdGF0aW9uLmNmbT9kb2lkPTEyNTA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TQ1LzEyNTA5MTAiLCJVcmlTdHJpbmciOiJodHRwczovL2RvaS5vcmcvMTAuMTE0NS8xMjUwOTEw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}</w:instrText>
          </w:r>
          <w:r w:rsidR="004571B1">
            <w:fldChar w:fldCharType="separate"/>
          </w:r>
          <w:r w:rsidR="00FF1EC0">
            <w:t>(Fleder &amp; Hosanagar, 2007)</w:t>
          </w:r>
          <w:r w:rsidR="004571B1">
            <w:fldChar w:fldCharType="end"/>
          </w:r>
        </w:sdtContent>
      </w:sdt>
      <w:r w:rsidR="006C057F">
        <w:t>.</w:t>
      </w:r>
    </w:p>
    <w:p w14:paraId="4E46E95E" w14:textId="7A7E3735" w:rsidR="00330E36" w:rsidRDefault="00330E36" w:rsidP="00CB1DC8">
      <w:pPr>
        <w:pStyle w:val="Listenabsatz"/>
        <w:numPr>
          <w:ilvl w:val="0"/>
          <w:numId w:val="18"/>
        </w:numPr>
      </w:pPr>
      <w:r>
        <w:rPr>
          <w:i/>
          <w:iCs/>
        </w:rPr>
        <w:t>Serendipity</w:t>
      </w:r>
      <w:r w:rsidRPr="00330E36">
        <w:t>:</w:t>
      </w:r>
      <w:r w:rsidR="006C057F">
        <w:t xml:space="preserve"> </w:t>
      </w:r>
      <w:r w:rsidR="008B4072">
        <w:t xml:space="preserve">Similar to the point above, </w:t>
      </w:r>
      <w:r w:rsidR="00CB6576">
        <w:t>RSs should have the ability to surprise users with somewhat unexpected but</w:t>
      </w:r>
      <w:r w:rsidR="004571B1">
        <w:t xml:space="preserve"> relevant items.</w:t>
      </w:r>
      <w:r w:rsidR="00CF32B7">
        <w:t xml:space="preserve"> </w:t>
      </w:r>
      <w:r w:rsidR="00892DFC">
        <w:t>While novelty</w:t>
      </w:r>
      <w:r w:rsidR="00D7639B">
        <w:t xml:space="preserve"> focuses on</w:t>
      </w:r>
      <w:r w:rsidR="008D0EF2">
        <w:t xml:space="preserve"> </w:t>
      </w:r>
      <w:r w:rsidR="00B37C53">
        <w:t xml:space="preserve">the quantitative </w:t>
      </w:r>
      <w:r w:rsidR="00D7639B">
        <w:t xml:space="preserve">aspect of recommending items that </w:t>
      </w:r>
      <w:r w:rsidR="00E15CF0">
        <w:t>aren’t on the radar of the user</w:t>
      </w:r>
      <w:r w:rsidR="004B0F84">
        <w:t xml:space="preserve">, serendipity considers the </w:t>
      </w:r>
      <w:r w:rsidR="00E15CF0">
        <w:t>qualitative</w:t>
      </w:r>
      <w:r w:rsidR="007849D1">
        <w:t>-</w:t>
      </w:r>
      <w:r w:rsidR="00467DA2">
        <w:t>psychological</w:t>
      </w:r>
      <w:r w:rsidR="00E15CF0">
        <w:t xml:space="preserve"> impact</w:t>
      </w:r>
      <w:r w:rsidR="00467DA2">
        <w:t xml:space="preserve"> </w:t>
      </w:r>
      <w:r w:rsidR="00697A1D">
        <w:t xml:space="preserve">of a </w:t>
      </w:r>
      <w:r w:rsidR="007617AA">
        <w:t xml:space="preserve">surprise </w:t>
      </w:r>
      <w:r w:rsidR="0085515B">
        <w:t xml:space="preserve">in the </w:t>
      </w:r>
      <w:r w:rsidR="00697A1D">
        <w:t>recommendation.</w:t>
      </w:r>
    </w:p>
    <w:p w14:paraId="3DDF90D3" w14:textId="7C3A687B" w:rsidR="00223825" w:rsidRPr="002F00A7" w:rsidRDefault="007D2205" w:rsidP="00223825">
      <w:pPr>
        <w:pStyle w:val="Listenabsatz"/>
        <w:numPr>
          <w:ilvl w:val="0"/>
          <w:numId w:val="18"/>
        </w:numPr>
      </w:pPr>
      <w:r>
        <w:rPr>
          <w:i/>
          <w:iCs/>
        </w:rPr>
        <w:t>Increasing recommendation diversity</w:t>
      </w:r>
      <w:r w:rsidRPr="007D2205">
        <w:t>:</w:t>
      </w:r>
      <w:r w:rsidR="00680F4F">
        <w:t xml:space="preserve"> This last point</w:t>
      </w:r>
      <w:r w:rsidR="009D3ACF">
        <w:t xml:space="preserve"> envisions that RSs </w:t>
      </w:r>
      <w:r w:rsidR="009D39F0">
        <w:t xml:space="preserve">should ensure a diverse set </w:t>
      </w:r>
      <w:r w:rsidR="00823807">
        <w:t>of items in a recommendation feed</w:t>
      </w:r>
      <w:r w:rsidR="002D6D90">
        <w:t xml:space="preserve">. This should be done to not fatigue </w:t>
      </w:r>
      <w:r w:rsidR="00DC64BE">
        <w:t xml:space="preserve">the user with items </w:t>
      </w:r>
      <w:r w:rsidR="003D071A">
        <w:t>of</w:t>
      </w:r>
      <w:r w:rsidR="00DC64BE">
        <w:t xml:space="preserve"> similar categor</w:t>
      </w:r>
      <w:r w:rsidR="003D071A">
        <w:t>ies</w:t>
      </w:r>
      <w:r w:rsidR="00DC64BE">
        <w:t xml:space="preserve">. </w:t>
      </w:r>
      <w:r w:rsidR="00901B92">
        <w:t xml:space="preserve">An example would be the recommendation of movies from a variety of different </w:t>
      </w:r>
      <w:r w:rsidR="00FE6FB8">
        <w:t>genres.</w:t>
      </w:r>
    </w:p>
    <w:p w14:paraId="1381FB6D" w14:textId="145F342E" w:rsidR="000850DD" w:rsidRDefault="000850DD" w:rsidP="00EF3A63">
      <w:r>
        <w:t xml:space="preserve">Throughout the years, different approaches have been developed to optimize recommendations and overcome obstacles in this field. These recommendation systems are broadly categorized in content-based RS, </w:t>
      </w:r>
      <w:r w:rsidRPr="007C21BE">
        <w:t xml:space="preserve">collaborative filtering (CF), </w:t>
      </w:r>
      <w:r>
        <w:t xml:space="preserve">knowledge-based RS and hybrid RS </w:t>
      </w:r>
      <w:sdt>
        <w:sdtPr>
          <w:alias w:val="To edit, see citavi.com/edit"/>
          <w:tag w:val="CitaviPlaceholder#4d7fba65-a3ce-4bda-83fc-030668d40364"/>
          <w:id w:val="812442696"/>
          <w:placeholder>
            <w:docPart w:val="51AFB01ED46A4AA585F51DD6736B8E79"/>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WU4ZDUzLTUwYmMtNGI3Mi1hZWM0LThkZWNmZWUwNjQ0Y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RkN2ZiYTY1LWEzY2UtNGJkYS04M2ZjLTAzMDY2OGQ0MDM2NCIsIlRleHQiOiIoQWdnYXJ3YWwsIDIwMTYpIiwiV0FJVmVyc2lvbiI6IjYuMTIuMC4wIn0=}</w:instrText>
          </w:r>
          <w:r>
            <w:fldChar w:fldCharType="separate"/>
          </w:r>
          <w:r w:rsidR="00FF1EC0">
            <w:t>(Aggarwal, 2016)</w:t>
          </w:r>
          <w:r>
            <w:fldChar w:fldCharType="end"/>
          </w:r>
        </w:sdtContent>
      </w:sdt>
      <w:r>
        <w:t xml:space="preserve">. </w:t>
      </w:r>
      <w:r w:rsidR="00E10C3B">
        <w:t>In th</w:t>
      </w:r>
      <w:r w:rsidR="00381A9A">
        <w:t>is thesis</w:t>
      </w:r>
      <w:r w:rsidR="00E10C3B">
        <w:t>,</w:t>
      </w:r>
      <w:r w:rsidR="00805DAC">
        <w:t xml:space="preserve"> </w:t>
      </w:r>
      <w:r>
        <w:t xml:space="preserve">Collaborative filtering will be </w:t>
      </w:r>
      <w:r w:rsidR="00CC290D">
        <w:t>described</w:t>
      </w:r>
      <w:r w:rsidR="003E3847">
        <w:t>,</w:t>
      </w:r>
      <w:r>
        <w:t xml:space="preserve"> as it is a key concept for the RS implemented in the artifact. </w:t>
      </w:r>
      <w:r w:rsidR="00622F51">
        <w:fldChar w:fldCharType="begin"/>
      </w:r>
      <w:r w:rsidR="00622F51">
        <w:instrText xml:space="preserve"> REF _Ref107267436 \h </w:instrText>
      </w:r>
      <w:r w:rsidR="00622F51">
        <w:fldChar w:fldCharType="separate"/>
      </w:r>
      <w:r w:rsidR="00622F51" w:rsidRPr="00584486">
        <w:t xml:space="preserve">Figure </w:t>
      </w:r>
      <w:r w:rsidR="00622F51">
        <w:rPr>
          <w:noProof/>
        </w:rPr>
        <w:t>1</w:t>
      </w:r>
      <w:r w:rsidR="00622F51">
        <w:fldChar w:fldCharType="end"/>
      </w:r>
      <w:r w:rsidR="00622F51">
        <w:t xml:space="preserve"> </w:t>
      </w:r>
      <w:r>
        <w:t>shows the structure and an overview of the</w:t>
      </w:r>
      <w:r w:rsidR="00C86C27">
        <w:t xml:space="preserve"> </w:t>
      </w:r>
      <w:r>
        <w:t>recommenders</w:t>
      </w:r>
      <w:r w:rsidR="00EF3789">
        <w:t xml:space="preserve"> based</w:t>
      </w:r>
      <w:r w:rsidR="00C86C27">
        <w:t xml:space="preserve"> </w:t>
      </w:r>
      <w:r w:rsidR="00EF3789">
        <w:t>on</w:t>
      </w:r>
      <w:r w:rsidR="00C86C27">
        <w:t xml:space="preserve"> Aggarwal</w:t>
      </w:r>
      <w:r w:rsidR="00EF3789">
        <w:t xml:space="preserve"> </w:t>
      </w:r>
      <w:sdt>
        <w:sdtPr>
          <w:alias w:val="To edit, see citavi.com/edit"/>
          <w:tag w:val="CitaviPlaceholder#008ced3d-a29e-4f54-8bb7-f656a3279fa5"/>
          <w:id w:val="-1557006577"/>
          <w:placeholder>
            <w:docPart w:val="DefaultPlaceholder_-1854013440"/>
          </w:placeholder>
        </w:sdtPr>
        <w:sdtContent>
          <w:r w:rsidR="00EF3789">
            <w:fldChar w:fldCharType="begin"/>
          </w:r>
          <w:r w:rsidR="00EF37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ODcxYmJkLWQ2MjgtNDg2ZS05M2UxLWZiZWM1OWZhZGQ5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AwOGNlZDNkLWEyOWUtNGY1NC04YmI3LWY2NTZhMzI3OWZhNSIsIlRleHQiOiIoQWdnYXJ3YWwsIDIwMTYpIiwiV0FJVmVyc2lvbiI6IjYuMTIuMC4wIn0=}</w:instrText>
          </w:r>
          <w:r w:rsidR="00EF3789">
            <w:fldChar w:fldCharType="separate"/>
          </w:r>
          <w:r w:rsidR="00FF1EC0">
            <w:t>(Aggarwal, 2016)</w:t>
          </w:r>
          <w:r w:rsidR="00EF3789">
            <w:fldChar w:fldCharType="end"/>
          </w:r>
        </w:sdtContent>
      </w:sdt>
      <w:r>
        <w:t xml:space="preserve">. Highlighted in red is </w:t>
      </w:r>
      <w:r w:rsidR="005B34E9">
        <w:t xml:space="preserve">Google’s </w:t>
      </w:r>
      <w:r w:rsidR="0042327C">
        <w:t xml:space="preserve">novel </w:t>
      </w:r>
      <w:r w:rsidR="005B34E9">
        <w:t>RS proposal, the SotA approach covered in this work</w:t>
      </w:r>
      <w:r>
        <w:t>.</w:t>
      </w:r>
      <w:r w:rsidR="00964320">
        <w:t xml:space="preserve"> </w:t>
      </w:r>
      <w:r w:rsidR="00233D8F">
        <w:t>Before elaborating C</w:t>
      </w:r>
      <w:r w:rsidR="00B41759">
        <w:t>F</w:t>
      </w:r>
      <w:r w:rsidR="00233D8F">
        <w:t>, there will be</w:t>
      </w:r>
      <w:r w:rsidR="007730BD">
        <w:t xml:space="preserve"> a chapter dedicated</w:t>
      </w:r>
      <w:r w:rsidR="001E4D20">
        <w:t xml:space="preserve"> to</w:t>
      </w:r>
      <w:r w:rsidR="00B349E4">
        <w:t xml:space="preserve"> </w:t>
      </w:r>
      <w:r w:rsidR="00056EA0">
        <w:t>retrieval and ranking</w:t>
      </w:r>
      <w:r w:rsidR="0032547D">
        <w:t xml:space="preserve">, two </w:t>
      </w:r>
      <w:r w:rsidR="004F045E">
        <w:t xml:space="preserve">tasks RSs are used for. This </w:t>
      </w:r>
      <w:r w:rsidR="00687721">
        <w:t>is chapter is then followed by a chapter about RS data.</w:t>
      </w:r>
    </w:p>
    <w:p w14:paraId="7C974076" w14:textId="77777777" w:rsidR="000850DD" w:rsidRDefault="000850DD" w:rsidP="000850DD">
      <w:pPr>
        <w:keepNext/>
      </w:pPr>
      <w:r w:rsidRPr="00FF0288">
        <w:rPr>
          <w:noProof/>
        </w:rPr>
        <w:lastRenderedPageBreak/>
        <w:drawing>
          <wp:inline distT="0" distB="0" distL="0" distR="0" wp14:anchorId="40F0EEB2" wp14:editId="7602026B">
            <wp:extent cx="5400675" cy="2966085"/>
            <wp:effectExtent l="0" t="0" r="9525" b="571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00675" cy="2966085"/>
                    </a:xfrm>
                    <a:prstGeom prst="rect">
                      <a:avLst/>
                    </a:prstGeom>
                  </pic:spPr>
                </pic:pic>
              </a:graphicData>
            </a:graphic>
          </wp:inline>
        </w:drawing>
      </w:r>
    </w:p>
    <w:p w14:paraId="0A427952" w14:textId="25C2830F" w:rsidR="000850DD" w:rsidRDefault="000850DD" w:rsidP="002F00A7">
      <w:pPr>
        <w:pStyle w:val="Beschriftung"/>
      </w:pPr>
      <w:bookmarkStart w:id="19" w:name="_Ref107267436"/>
      <w:bookmarkStart w:id="20" w:name="_Toc110693862"/>
      <w:r w:rsidRPr="00584486">
        <w:t xml:space="preserve">Figure </w:t>
      </w:r>
      <w:r w:rsidRPr="00584486">
        <w:fldChar w:fldCharType="begin"/>
      </w:r>
      <w:r w:rsidRPr="00584486">
        <w:instrText xml:space="preserve"> SEQ Figure \* ARABIC </w:instrText>
      </w:r>
      <w:r w:rsidRPr="00584486">
        <w:fldChar w:fldCharType="separate"/>
      </w:r>
      <w:r w:rsidR="007C5A0D">
        <w:rPr>
          <w:noProof/>
        </w:rPr>
        <w:t>1</w:t>
      </w:r>
      <w:r w:rsidRPr="00584486">
        <w:fldChar w:fldCharType="end"/>
      </w:r>
      <w:bookmarkEnd w:id="19"/>
      <w:r w:rsidRPr="00584486">
        <w:t>: structure and overview of RSs derived from Aggarwal</w:t>
      </w:r>
      <w:r>
        <w:t xml:space="preserve"> (2016)</w:t>
      </w:r>
      <w:bookmarkEnd w:id="20"/>
    </w:p>
    <w:p w14:paraId="72400CAE" w14:textId="25DA8E8A" w:rsidR="00687721" w:rsidRDefault="00C84B97" w:rsidP="00C84B97">
      <w:pPr>
        <w:pStyle w:val="berschrift3"/>
      </w:pPr>
      <w:bookmarkStart w:id="21" w:name="_Toc110725783"/>
      <w:r>
        <w:t xml:space="preserve">Retrieval </w:t>
      </w:r>
      <w:r w:rsidR="00AD3B8E">
        <w:t>&amp;</w:t>
      </w:r>
      <w:r>
        <w:t xml:space="preserve"> Ranking</w:t>
      </w:r>
      <w:bookmarkEnd w:id="21"/>
    </w:p>
    <w:p w14:paraId="3BB57FBB" w14:textId="3D0173FD" w:rsidR="00951372" w:rsidRDefault="00AD1434" w:rsidP="00C84B97">
      <w:r>
        <w:t>Most</w:t>
      </w:r>
      <w:r w:rsidR="009060EE">
        <w:t xml:space="preserve"> RS algorithms are employed to fulfill either</w:t>
      </w:r>
      <w:r>
        <w:t xml:space="preserve"> a retrieval </w:t>
      </w:r>
      <w:r w:rsidR="009060EE">
        <w:t>or</w:t>
      </w:r>
      <w:r>
        <w:t xml:space="preserve"> </w:t>
      </w:r>
      <w:r w:rsidR="00DB0146">
        <w:t xml:space="preserve">a </w:t>
      </w:r>
      <w:r>
        <w:t xml:space="preserve">ranking task. </w:t>
      </w:r>
      <w:r w:rsidR="006054F4">
        <w:t>The retrieval task</w:t>
      </w:r>
      <w:r w:rsidR="000E5F17">
        <w:t xml:space="preserve"> deals with </w:t>
      </w:r>
      <w:r w:rsidR="00D3316F">
        <w:t xml:space="preserve">the generation of appropriate candidates </w:t>
      </w:r>
      <w:r w:rsidR="007B25E3">
        <w:t>for a recommendation. Within</w:t>
      </w:r>
      <w:r w:rsidR="00FF4284">
        <w:t xml:space="preserve"> a</w:t>
      </w:r>
      <w:r w:rsidR="007B25E3">
        <w:t xml:space="preserve"> dataset</w:t>
      </w:r>
      <w:r w:rsidR="00FC5E2C">
        <w:t>,</w:t>
      </w:r>
      <w:r w:rsidR="007B25E3">
        <w:t xml:space="preserve"> </w:t>
      </w:r>
      <w:r w:rsidR="00AC5385">
        <w:t xml:space="preserve">a subset of </w:t>
      </w:r>
      <w:r w:rsidR="00F345E3">
        <w:t>similar</w:t>
      </w:r>
      <w:r w:rsidR="00EF6EB0">
        <w:t xml:space="preserve"> </w:t>
      </w:r>
      <w:r w:rsidR="00A579CE">
        <w:t xml:space="preserve">items and users are </w:t>
      </w:r>
      <w:r w:rsidR="003F69E0">
        <w:t>identified</w:t>
      </w:r>
      <w:r w:rsidR="00FD22DC">
        <w:t xml:space="preserve"> </w:t>
      </w:r>
      <w:sdt>
        <w:sdtPr>
          <w:alias w:val="To edit, see citavi.com/edit"/>
          <w:tag w:val="CitaviPlaceholder#8344f4d5-ef8f-4da0-ad1a-3489860be4da"/>
          <w:id w:val="1397854628"/>
          <w:placeholder>
            <w:docPart w:val="DefaultPlaceholder_-1854013440"/>
          </w:placeholder>
        </w:sdtPr>
        <w:sdtContent>
          <w:r w:rsidR="00FD22DC">
            <w:fldChar w:fldCharType="begin"/>
          </w:r>
          <w:r w:rsidR="003F52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mQ2YTA4LTIyOGYtNDUwYi05NGI5LTM5OGY4YjVhM2QyYyIsIlJhbmdlTGVuZ3RoIjo1NCwiUmVmZXJlbmNlSWQiOiI4Y2M3YjBiMS1kMWMwLTQwYmUtODk1NS1hYTI2ZGZiNTgy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yZW50UmVmZXJlbmNlIjp7IiRpZCI6Ijk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}</w:instrText>
          </w:r>
          <w:r w:rsidR="00FD22DC">
            <w:fldChar w:fldCharType="separate"/>
          </w:r>
          <w:r w:rsidR="00FF1EC0">
            <w:t>(Fernández-Tobias, Cantador, Kaminskas, &amp; Ricci, 2012)</w:t>
          </w:r>
          <w:r w:rsidR="00FD22DC">
            <w:fldChar w:fldCharType="end"/>
          </w:r>
        </w:sdtContent>
      </w:sdt>
      <w:r w:rsidR="00EF6EB0">
        <w:t xml:space="preserve">. </w:t>
      </w:r>
      <w:r w:rsidR="00FF4284">
        <w:t>T</w:t>
      </w:r>
      <w:r w:rsidR="00BE1D3B">
        <w:t xml:space="preserve">he </w:t>
      </w:r>
      <w:r w:rsidR="00CC1062">
        <w:t>objective</w:t>
      </w:r>
      <w:r w:rsidR="00FF4284">
        <w:t xml:space="preserve"> is</w:t>
      </w:r>
      <w:r w:rsidR="00CC1062">
        <w:t xml:space="preserve"> to narrow down </w:t>
      </w:r>
      <w:r w:rsidR="00FF4284">
        <w:t xml:space="preserve">the </w:t>
      </w:r>
      <w:r w:rsidR="00CC1062">
        <w:t xml:space="preserve">dataset to </w:t>
      </w:r>
      <w:r w:rsidR="00C146C3">
        <w:t xml:space="preserve">the </w:t>
      </w:r>
      <w:r w:rsidR="004F104B">
        <w:t>relevant users and items</w:t>
      </w:r>
      <w:r w:rsidR="00FF4284">
        <w:t xml:space="preserve"> that are then used </w:t>
      </w:r>
      <w:r w:rsidR="00440893">
        <w:t>by a ranking algorithm to make</w:t>
      </w:r>
      <w:r w:rsidR="00B61F5A">
        <w:t xml:space="preserve"> scoring predictions</w:t>
      </w:r>
      <w:r w:rsidR="00C146C3">
        <w:t xml:space="preserve">. </w:t>
      </w:r>
      <w:r w:rsidR="00257DEA">
        <w:t xml:space="preserve">Opposed to the retrieval task, </w:t>
      </w:r>
      <w:r w:rsidR="006501C9">
        <w:t xml:space="preserve">the ranking task makes concrete recommendations to a user. </w:t>
      </w:r>
      <w:r w:rsidR="0007749C">
        <w:t>Ranking</w:t>
      </w:r>
      <w:r w:rsidR="006501C9">
        <w:t xml:space="preserve"> can</w:t>
      </w:r>
      <w:r w:rsidR="0007749C">
        <w:t xml:space="preserve"> manifest itself</w:t>
      </w:r>
      <w:r w:rsidR="006501C9">
        <w:t xml:space="preserve"> in form of a predictive score, or a </w:t>
      </w:r>
      <w:r w:rsidR="0007749C">
        <w:t>top</w:t>
      </w:r>
      <w:r w:rsidR="00950001">
        <w:t>-</w:t>
      </w:r>
      <w:r w:rsidR="0007749C">
        <w:t>item</w:t>
      </w:r>
      <w:r w:rsidR="00950001">
        <w:t>s</w:t>
      </w:r>
      <w:r w:rsidR="0007749C">
        <w:t xml:space="preserve"> list</w:t>
      </w:r>
      <w:r w:rsidR="0076713E">
        <w:t xml:space="preserve"> </w:t>
      </w:r>
      <w:sdt>
        <w:sdtPr>
          <w:alias w:val="To edit, see citavi.com/edit"/>
          <w:tag w:val="CitaviPlaceholder#6a55f10f-fe3f-413f-ae99-5e576f8c34b9"/>
          <w:id w:val="-1114134359"/>
          <w:placeholder>
            <w:docPart w:val="DefaultPlaceholder_-1854013440"/>
          </w:placeholder>
        </w:sdtPr>
        <w:sdtContent>
          <w:r w:rsidR="0076713E">
            <w:fldChar w:fldCharType="begin"/>
          </w:r>
          <w:r w:rsidR="007671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MDI3ZTc5LWQwN2QtNDFhNC04OWQ5LTVlNmJlNzhkOWY0YyIsIlJhbmdlTGVuZ3RoIjoxOCwiUmVmZXJlbmNlSWQiOiIwYzVmZWZjNi1lM2EwLTQ5ZDAtYTI3My1mZTM5MDMwNzU1MDQiLCJSZWZlcmVuY2UiOnsiJGlkIjoiMyIsIiR0eXBlIjoiU3dpc3NBY2FkZW1pYy5DaXRhdmkuUmVmZXJlbmNlLCBTd2lzc0FjYWRlbWljLkNpdGF2aSIsIkFic3RyYWN0Q29tcGxleGl0eSI6MCwiQWJzdHJhY3RTb3VyY2VUZXh0Rm9ybWF0IjowLCJBY2Nlc3NEYXRlIjoiMTguNy4yMDIyIiwiQXV0aG9ycyI6W10sIkNpdGF0aW9uS2V5VXBkYXRlVHlwZSI6MCwiQ29sbGFib3JhdG9ycyI6W10sIkRhdGUiOiIxMS4yLjIwMjA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kZXZlbG9wZXJzLmdvb2dsZS5jb20vbWFjaGluZS1sZWFybmluZy9yZWNvbW1lbmRhdGlvbi9kbm4vcmV0cmlldmFsIiwiVXJpU3RyaW5nIjoiaHR0cHM6Ly9kZXZlbG9wZXJzLmdvb2dsZS5jb20vbWFjaGluZS1sZWFybmluZy9yZWNvbW1lbmRhdGlvbi9kbm4vcmV0cmlldmFs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ThUMTg6MTE6MTkiLCJNb2RpZmllZEJ5IjoiX1NlYmFzdGlhbiBTw6R0emxlciIsIklkIjoiZTkzNWNlOWEtNDJjYy00NzBmLTk2MjEtODBlN2E4YjkxYWRkIiwiTW9kaWZpZWRPbiI6IjIwMjItMDctMThUMTg6MTE6MTkiLCJQcm9qZWN0Ijp7IiRpZCI6IjciLCIkdHlwZSI6IlN3aXNzQWNhZGVtaWMuQ2l0YXZpLlByb2plY3QsIFN3aXNzQWNhZGVtaWMuQ2l0YXZpIn19XSwiT25saW5lQWRkcmVzcyI6Imh0dHBzOi8vZGV2ZWxvcGVycy5nb29nbGUuY29tL21hY2hpbmUtbGVhcm5pbmcvcmVjb21tZW5kYXRpb24vZG5uL3JldHJpZXZhbCIsIk9yZ2FuaXphdGlvbnMiOlt7IiRpZCI6Ijg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RldmVsb3BlcnMuZ29vZ2xlLmNvbS9tYWNoaW5lLWxlYXJuaW5nL3JlY29tbWVuZGF0aW9uL2Rubi9zY29yaW5nIiwiVXJpU3RyaW5nIjoiaHR0cHM6Ly9kZXZlbG9wZXJzLmdvb2dsZS5jb20vbWFjaGluZS1sZWFybmluZy9yZWNvbW1lbmRhdGlvbi9kbm4vc2Nvcmlu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}</w:instrText>
          </w:r>
          <w:r w:rsidR="0076713E">
            <w:fldChar w:fldCharType="separate"/>
          </w:r>
          <w:r w:rsidR="00FF1EC0">
            <w:t>(Google LLC, 2020b, 2020c)</w:t>
          </w:r>
          <w:r w:rsidR="0076713E">
            <w:fldChar w:fldCharType="end"/>
          </w:r>
        </w:sdtContent>
      </w:sdt>
      <w:r w:rsidR="0007749C">
        <w:t>.</w:t>
      </w:r>
    </w:p>
    <w:p w14:paraId="5179F4D1" w14:textId="4FDD0931" w:rsidR="00C84B97" w:rsidRDefault="00C6163C" w:rsidP="00C84B97">
      <w:r>
        <w:t xml:space="preserve">Neighborhood algorithms </w:t>
      </w:r>
      <w:r w:rsidR="00826642">
        <w:t xml:space="preserve">and other similarity measures </w:t>
      </w:r>
      <w:r>
        <w:t xml:space="preserve">are popular methods </w:t>
      </w:r>
      <w:r w:rsidR="00DD0E79">
        <w:t>used for retrieval</w:t>
      </w:r>
      <w:r w:rsidR="006A005C">
        <w:t xml:space="preserve"> operations</w:t>
      </w:r>
      <w:r w:rsidR="00853744">
        <w:t xml:space="preserve">, </w:t>
      </w:r>
      <w:r w:rsidR="00114D07">
        <w:t>whereas</w:t>
      </w:r>
      <w:r w:rsidR="008E410B">
        <w:t xml:space="preserve"> </w:t>
      </w:r>
      <w:r w:rsidR="00351285">
        <w:t xml:space="preserve">state-of-the-art </w:t>
      </w:r>
      <w:r w:rsidR="008E410B">
        <w:t>ranking</w:t>
      </w:r>
      <w:r w:rsidR="009C75CA">
        <w:t xml:space="preserve"> is often done via matrix factorization</w:t>
      </w:r>
      <w:r w:rsidR="00351285">
        <w:t xml:space="preserve"> or deep learning models.</w:t>
      </w:r>
      <w:r w:rsidR="00320465">
        <w:t xml:space="preserve"> Neighborhood algorithms, like k-nearest-neighbors</w:t>
      </w:r>
      <w:r w:rsidR="00E54E20">
        <w:t>,</w:t>
      </w:r>
      <w:r w:rsidR="00320465">
        <w:t xml:space="preserve"> can be used </w:t>
      </w:r>
      <w:r w:rsidR="004B25DB">
        <w:t xml:space="preserve">for ranking </w:t>
      </w:r>
      <w:r w:rsidR="00E54E20">
        <w:t>as well</w:t>
      </w:r>
      <w:r w:rsidR="00320465">
        <w:t>,</w:t>
      </w:r>
      <w:r w:rsidR="00E54E20">
        <w:t xml:space="preserve"> as </w:t>
      </w:r>
      <w:r w:rsidR="008E5456">
        <w:t xml:space="preserve">explained in chapter </w:t>
      </w:r>
      <w:r w:rsidR="008E5456" w:rsidRPr="008E5456">
        <w:fldChar w:fldCharType="begin"/>
      </w:r>
      <w:r w:rsidR="008E5456" w:rsidRPr="008E5456">
        <w:instrText xml:space="preserve"> REF _Ref109073993 \h  \* MERGEFORMAT </w:instrText>
      </w:r>
      <w:r w:rsidR="008E5456" w:rsidRPr="008E5456">
        <w:fldChar w:fldCharType="separate"/>
      </w:r>
      <w:r w:rsidR="008E5456" w:rsidRPr="008E5456">
        <w:t>Collaborative filtering</w:t>
      </w:r>
      <w:r w:rsidR="008E5456" w:rsidRPr="008E5456">
        <w:fldChar w:fldCharType="end"/>
      </w:r>
      <w:r w:rsidR="008E5456">
        <w:t>.</w:t>
      </w:r>
    </w:p>
    <w:p w14:paraId="40CF117F" w14:textId="371C8F33" w:rsidR="00500D98" w:rsidRDefault="00500D98" w:rsidP="00C84B97">
      <w:r>
        <w:t>In practice, both retrieval an</w:t>
      </w:r>
      <w:r w:rsidR="00E149D4">
        <w:t xml:space="preserve">d ranking are </w:t>
      </w:r>
      <w:r w:rsidR="002D44EB">
        <w:t xml:space="preserve">often </w:t>
      </w:r>
      <w:r w:rsidR="00E149D4">
        <w:t>combined into a</w:t>
      </w:r>
      <w:r w:rsidR="002D44EB">
        <w:t xml:space="preserve"> joint</w:t>
      </w:r>
      <w:r w:rsidR="00E149D4">
        <w:t xml:space="preserve"> RS</w:t>
      </w:r>
      <w:r w:rsidR="00A73D17">
        <w:t>,</w:t>
      </w:r>
      <w:r w:rsidR="00474573">
        <w:t xml:space="preserve"> as seen in </w:t>
      </w:r>
      <w:r w:rsidR="00474573">
        <w:fldChar w:fldCharType="begin"/>
      </w:r>
      <w:r w:rsidR="00474573">
        <w:instrText xml:space="preserve"> REF _Ref109072829 \h </w:instrText>
      </w:r>
      <w:r w:rsidR="00474573">
        <w:fldChar w:fldCharType="separate"/>
      </w:r>
      <w:r w:rsidR="00474573">
        <w:t xml:space="preserve">Figure </w:t>
      </w:r>
      <w:r w:rsidR="00474573">
        <w:rPr>
          <w:noProof/>
        </w:rPr>
        <w:t>2</w:t>
      </w:r>
      <w:r w:rsidR="00474573">
        <w:fldChar w:fldCharType="end"/>
      </w:r>
      <w:r w:rsidR="00427E04">
        <w:t xml:space="preserve">. Since </w:t>
      </w:r>
      <w:r w:rsidR="00517C5D">
        <w:t xml:space="preserve">ranking algorithms are computationally more </w:t>
      </w:r>
      <w:r w:rsidR="00BD4F80">
        <w:t>expensive, they wouldn’t scale well in an enterprise setting</w:t>
      </w:r>
      <w:r w:rsidR="00D432FF">
        <w:t xml:space="preserve">. For this, the </w:t>
      </w:r>
      <w:r w:rsidR="00FD2006">
        <w:t>faster retrieval operation pre-selects a set of candidates, which are then run against the ranking model.</w:t>
      </w:r>
    </w:p>
    <w:p w14:paraId="456D732C" w14:textId="3BA242CB" w:rsidR="00374F39" w:rsidRDefault="00FF5D4D" w:rsidP="00C84B97">
      <w:r>
        <w:t xml:space="preserve">Retrieval systems are outside the scope of this research project and thus won’t be </w:t>
      </w:r>
      <w:r w:rsidR="00C37FE6">
        <w:t xml:space="preserve">further </w:t>
      </w:r>
      <w:r>
        <w:t xml:space="preserve">discussed. </w:t>
      </w:r>
      <w:r w:rsidR="007E668B">
        <w:t>All references about RS</w:t>
      </w:r>
      <w:r w:rsidR="00A65CBF">
        <w:t xml:space="preserve"> in this paper</w:t>
      </w:r>
      <w:r w:rsidR="007E668B">
        <w:t xml:space="preserve"> are related to ranking models.</w:t>
      </w:r>
    </w:p>
    <w:p w14:paraId="7C9DA727" w14:textId="77777777" w:rsidR="002E219D" w:rsidRDefault="00A74B0D" w:rsidP="002E219D">
      <w:pPr>
        <w:keepNext/>
      </w:pPr>
      <w:r w:rsidRPr="00A74B0D">
        <w:rPr>
          <w:noProof/>
        </w:rPr>
        <w:lastRenderedPageBreak/>
        <w:drawing>
          <wp:inline distT="0" distB="0" distL="0" distR="0" wp14:anchorId="33A390D3" wp14:editId="7D998102">
            <wp:extent cx="5400675" cy="1895475"/>
            <wp:effectExtent l="0" t="0" r="9525" b="9525"/>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00675" cy="1895475"/>
                    </a:xfrm>
                    <a:prstGeom prst="rect">
                      <a:avLst/>
                    </a:prstGeom>
                  </pic:spPr>
                </pic:pic>
              </a:graphicData>
            </a:graphic>
          </wp:inline>
        </w:drawing>
      </w:r>
    </w:p>
    <w:p w14:paraId="07A46B30" w14:textId="7D16F684" w:rsidR="00A21EA3" w:rsidRPr="00C84B97" w:rsidRDefault="002E219D" w:rsidP="002E219D">
      <w:pPr>
        <w:pStyle w:val="Beschriftung"/>
      </w:pPr>
      <w:bookmarkStart w:id="22" w:name="_Ref109072829"/>
      <w:bookmarkStart w:id="23" w:name="_Ref109072808"/>
      <w:bookmarkStart w:id="24" w:name="_Toc110693863"/>
      <w:r>
        <w:t xml:space="preserve">Figure </w:t>
      </w:r>
      <w:r>
        <w:fldChar w:fldCharType="begin"/>
      </w:r>
      <w:r>
        <w:instrText xml:space="preserve"> SEQ Figure \* ARABIC </w:instrText>
      </w:r>
      <w:r>
        <w:fldChar w:fldCharType="separate"/>
      </w:r>
      <w:r w:rsidR="007C5A0D">
        <w:rPr>
          <w:noProof/>
        </w:rPr>
        <w:t>2</w:t>
      </w:r>
      <w:r>
        <w:fldChar w:fldCharType="end"/>
      </w:r>
      <w:bookmarkEnd w:id="22"/>
      <w:r>
        <w:t>: Example of retrieval and ranking</w:t>
      </w:r>
      <w:bookmarkEnd w:id="23"/>
      <w:r w:rsidR="00374F39">
        <w:t xml:space="preserve"> in a recommender system</w:t>
      </w:r>
      <w:bookmarkEnd w:id="24"/>
    </w:p>
    <w:p w14:paraId="1411211D" w14:textId="5171B14B" w:rsidR="007D778E" w:rsidRDefault="007D778E" w:rsidP="007D778E">
      <w:pPr>
        <w:pStyle w:val="berschrift3"/>
      </w:pPr>
      <w:bookmarkStart w:id="25" w:name="_Toc110725784"/>
      <w:r>
        <w:t>Data</w:t>
      </w:r>
      <w:bookmarkEnd w:id="25"/>
    </w:p>
    <w:p w14:paraId="325BC90B" w14:textId="16CB96AE" w:rsidR="00236DA2" w:rsidRDefault="0034041E" w:rsidP="0081361D">
      <w:r>
        <w:t>The data used by RSs often</w:t>
      </w:r>
      <w:r w:rsidR="00423741">
        <w:t xml:space="preserve"> differ from those</w:t>
      </w:r>
      <w:r w:rsidR="00090E26">
        <w:t xml:space="preserve"> of other Machine Learning tasks, as it is often sparse. </w:t>
      </w:r>
      <w:r w:rsidR="00750A43">
        <w:t>Sparsity refer</w:t>
      </w:r>
      <w:r w:rsidR="00813A5C">
        <w:t xml:space="preserve">s </w:t>
      </w:r>
      <w:r w:rsidR="001E502F">
        <w:t xml:space="preserve">to </w:t>
      </w:r>
      <w:r w:rsidR="005202C3">
        <w:t xml:space="preserve">very </w:t>
      </w:r>
      <w:r w:rsidR="001E502F">
        <w:t xml:space="preserve">few user-item interactions </w:t>
      </w:r>
      <w:r w:rsidR="00A424E6">
        <w:t>relative to the size of the whole dataset</w:t>
      </w:r>
      <w:r w:rsidR="005202C3">
        <w:t>.</w:t>
      </w:r>
      <w:r w:rsidR="00073A71">
        <w:t xml:space="preserve"> </w:t>
      </w:r>
      <w:r w:rsidR="0086014E">
        <w:t>As</w:t>
      </w:r>
      <w:r w:rsidR="00013B83">
        <w:t>sum</w:t>
      </w:r>
      <w:r w:rsidR="00874296">
        <w:t>ing</w:t>
      </w:r>
      <w:r w:rsidR="0086014E">
        <w:t xml:space="preserve"> one </w:t>
      </w:r>
      <w:r w:rsidR="00013B83">
        <w:t xml:space="preserve">would </w:t>
      </w:r>
      <w:r w:rsidR="00F566A5">
        <w:t xml:space="preserve">construct a </w:t>
      </w:r>
      <m:oMath>
        <m:r>
          <w:rPr>
            <w:rFonts w:ascii="Cambria Math" w:hAnsi="Cambria Math"/>
          </w:rPr>
          <m:t>U×</m:t>
        </m:r>
        <m:sSup>
          <m:sSupPr>
            <m:ctrlPr>
              <w:rPr>
                <w:rFonts w:ascii="Cambria Math" w:hAnsi="Cambria Math"/>
                <w:i/>
              </w:rPr>
            </m:ctrlPr>
          </m:sSupPr>
          <m:e>
            <m:r>
              <w:rPr>
                <w:rFonts w:ascii="Cambria Math" w:hAnsi="Cambria Math"/>
              </w:rPr>
              <m:t>V</m:t>
            </m:r>
          </m:e>
          <m:sup>
            <m:r>
              <w:rPr>
                <w:rFonts w:ascii="Cambria Math" w:hAnsi="Cambria Math"/>
              </w:rPr>
              <m:t>T</m:t>
            </m:r>
          </m:sup>
        </m:sSup>
      </m:oMath>
      <w:r w:rsidR="006D7CB9">
        <w:t xml:space="preserve"> matrix </w:t>
      </w:r>
      <w:r w:rsidR="00701231">
        <w:t>of a</w:t>
      </w:r>
      <w:r w:rsidR="00013B83">
        <w:t>n</w:t>
      </w:r>
      <w:r w:rsidR="00701231">
        <w:t xml:space="preserve"> e-commerce website</w:t>
      </w:r>
      <w:r w:rsidR="00013B83">
        <w:t xml:space="preserve">, </w:t>
      </w:r>
      <w:r w:rsidR="006D7CB9">
        <w:t>where</w:t>
      </w:r>
      <w:r w:rsidR="00422302">
        <w:t>in</w:t>
      </w:r>
      <w:r w:rsidR="006D7CB9">
        <w:t xml:space="preserve"> </w:t>
      </w:r>
      <m:oMath>
        <m:r>
          <w:rPr>
            <w:rFonts w:ascii="Cambria Math" w:hAnsi="Cambria Math"/>
          </w:rPr>
          <m:t>U</m:t>
        </m:r>
      </m:oMath>
      <w:r w:rsidR="00ED7B63">
        <w:t xml:space="preserve"> represents</w:t>
      </w:r>
      <w:r w:rsidR="00013B83">
        <w:t xml:space="preserve"> </w:t>
      </w:r>
      <w:r w:rsidR="006E3C41">
        <w:t>the entirety</w:t>
      </w:r>
      <w:r w:rsidR="00013B83">
        <w:t xml:space="preserve"> </w:t>
      </w:r>
      <w:r w:rsidR="006E3C41">
        <w:t xml:space="preserve">of its </w:t>
      </w:r>
      <w:r w:rsidR="00013B83">
        <w:t>user</w:t>
      </w:r>
      <w:r w:rsidR="006E3C41">
        <w:t>-base</w:t>
      </w:r>
      <w:r w:rsidR="0009380A">
        <w:t xml:space="preserve"> and </w:t>
      </w:r>
      <m:oMath>
        <m:r>
          <w:rPr>
            <w:rFonts w:ascii="Cambria Math" w:hAnsi="Cambria Math"/>
          </w:rPr>
          <m:t>V</m:t>
        </m:r>
      </m:oMath>
      <w:r w:rsidR="0009380A">
        <w:t xml:space="preserve"> </w:t>
      </w:r>
      <w:r w:rsidR="00155E3C">
        <w:t>represents all the</w:t>
      </w:r>
      <w:r w:rsidR="006D13F2">
        <w:t xml:space="preserve"> items in the product catalogue</w:t>
      </w:r>
      <w:r w:rsidR="00CC7A82">
        <w:t xml:space="preserve">. </w:t>
      </w:r>
      <w:r w:rsidR="00CD7CB0">
        <w:t xml:space="preserve">Every time a </w:t>
      </w:r>
      <w:r w:rsidR="00DA704B">
        <w:t>customer buys or inspects a product, an interaction between the user and the product is denoted</w:t>
      </w:r>
      <w:r w:rsidR="00AE5A35">
        <w:t xml:space="preserve"> in</w:t>
      </w:r>
      <w:r w:rsidR="00B2495E">
        <w:t xml:space="preserve"> </w:t>
      </w:r>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oMath>
      <w:r w:rsidR="00DA704B">
        <w:t xml:space="preserve">. Since </w:t>
      </w:r>
      <w:r w:rsidR="001F0642">
        <w:t xml:space="preserve">customers only </w:t>
      </w:r>
      <w:r w:rsidR="00F12587">
        <w:t xml:space="preserve">interact with a fraction of the offered products in an e-commerce </w:t>
      </w:r>
      <w:r w:rsidR="00604D49">
        <w:t>web shop,</w:t>
      </w:r>
      <w:r w:rsidR="0039739C">
        <w:t xml:space="preserve"> there are very few entries in the 2-dimensional</w:t>
      </w:r>
      <w:r w:rsidR="00604D49">
        <w:t xml:space="preserve"> </w:t>
      </w:r>
      <w:r w:rsidR="008E77A0">
        <w:t>matrix,</w:t>
      </w:r>
      <w:r w:rsidR="00054188">
        <w:t xml:space="preserve"> hence </w:t>
      </w:r>
      <w:r w:rsidR="004801F4">
        <w:t xml:space="preserve">it is </w:t>
      </w:r>
      <w:r w:rsidR="00054188">
        <w:t>sparse</w:t>
      </w:r>
      <w:r w:rsidR="008E77A0">
        <w:t>.</w:t>
      </w:r>
      <w:r w:rsidR="00C80649">
        <w:t xml:space="preserve"> This is a </w:t>
      </w:r>
      <w:r w:rsidR="00F5375F">
        <w:t>fundamental problem that RSs face and try to overcome.</w:t>
      </w:r>
    </w:p>
    <w:p w14:paraId="4439443B" w14:textId="2B64AD95" w:rsidR="0067106D" w:rsidRDefault="00DC3422" w:rsidP="0081361D">
      <w:r>
        <w:t xml:space="preserve">The value of an interaction between item and user can </w:t>
      </w:r>
      <w:r w:rsidR="00C57800">
        <w:t xml:space="preserve">be </w:t>
      </w:r>
      <w:r w:rsidR="005228B1">
        <w:t xml:space="preserve">represented in different ways depending on the context of the recommendation. </w:t>
      </w:r>
      <w:r w:rsidR="00D94D2D">
        <w:t xml:space="preserve">Is an interaction defined </w:t>
      </w:r>
      <w:r w:rsidR="00AD100A">
        <w:t xml:space="preserve">as a review with </w:t>
      </w:r>
      <w:r w:rsidR="009E4A5E">
        <w:t>a rating between 1 and 5 stars</w:t>
      </w:r>
      <w:r w:rsidR="00203DAB">
        <w:t xml:space="preserve">, </w:t>
      </w:r>
      <w:r w:rsidR="005707CE">
        <w:t>it</w:t>
      </w:r>
      <w:r w:rsidR="00203DAB">
        <w:t xml:space="preserve"> will be </w:t>
      </w:r>
      <w:r w:rsidR="00BE32C9">
        <w:t>marked with a</w:t>
      </w:r>
      <w:r w:rsidR="00ED31FD">
        <w:t>n integer</w:t>
      </w:r>
      <w:r w:rsidR="006123D4">
        <w:t xml:space="preserve"> value</w:t>
      </w:r>
      <w:r w:rsidR="0048425B">
        <w:t xml:space="preserve"> in a range of 1 to 5.</w:t>
      </w:r>
      <w:r w:rsidR="000257CB">
        <w:t xml:space="preserve"> </w:t>
      </w:r>
      <w:r w:rsidR="00EB6770">
        <w:t xml:space="preserve">These rating types allow the user to </w:t>
      </w:r>
      <w:r w:rsidR="00106074">
        <w:t xml:space="preserve">quantifiably </w:t>
      </w:r>
      <w:r w:rsidR="00EB6770">
        <w:t>express their</w:t>
      </w:r>
      <w:r w:rsidR="00106074">
        <w:t xml:space="preserve"> like or dislike of an item.</w:t>
      </w:r>
      <w:r w:rsidR="009800C3">
        <w:t xml:space="preserve"> These are called interval-based ratings </w:t>
      </w:r>
      <w:sdt>
        <w:sdtPr>
          <w:alias w:val="To edit, see citavi.com/edit"/>
          <w:tag w:val="CitaviPlaceholder#0f1e9cfb-6fc6-420e-b11d-567c822dff7a"/>
          <w:id w:val="-2026244457"/>
          <w:placeholder>
            <w:docPart w:val="DefaultPlaceholder_-1854013440"/>
          </w:placeholder>
        </w:sdtPr>
        <w:sdtContent>
          <w:r w:rsidR="009800C3">
            <w:fldChar w:fldCharType="begin"/>
          </w:r>
          <w:r w:rsidR="009800C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FjZTI2LTNiOTktNGZkYy04ZTYyLWMzNTM4MzUwNmZiN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BmMWU5Y2ZiLTZmYzYtNDIwZS1iMTFkLTU2N2M4MjJkZmY3YSIsIlRleHQiOiIoQWdnYXJ3YWwsIDIwMTYpIiwiV0FJVmVyc2lvbiI6IjYuMTIuMC4wIn0=}</w:instrText>
          </w:r>
          <w:r w:rsidR="009800C3">
            <w:fldChar w:fldCharType="separate"/>
          </w:r>
          <w:r w:rsidR="00FF1EC0">
            <w:t>(Aggarwal, 2016)</w:t>
          </w:r>
          <w:r w:rsidR="009800C3">
            <w:fldChar w:fldCharType="end"/>
          </w:r>
        </w:sdtContent>
      </w:sdt>
      <w:r w:rsidR="009800C3">
        <w:t>.</w:t>
      </w:r>
      <w:r w:rsidR="007A172C">
        <w:t xml:space="preserve"> </w:t>
      </w:r>
      <w:r w:rsidR="0067106D">
        <w:t xml:space="preserve">Another popular rating type is the unary rating system. These </w:t>
      </w:r>
      <w:r w:rsidR="00CB1E98">
        <w:t xml:space="preserve">are used on </w:t>
      </w:r>
      <w:r w:rsidR="00F91818">
        <w:t xml:space="preserve">social media platforms like Instagram </w:t>
      </w:r>
      <w:r w:rsidR="00521FDF">
        <w:t>and Twitter.</w:t>
      </w:r>
      <w:r w:rsidR="00A10D58">
        <w:t xml:space="preserve"> These ratings are encoded in a binary fashion, wherein an interaction (e.g. like) will be conventionally denoted </w:t>
      </w:r>
      <w:r w:rsidR="007A172C">
        <w:t xml:space="preserve">with the value 1 and abstinence will be denoted by the value 0 </w:t>
      </w:r>
      <w:sdt>
        <w:sdtPr>
          <w:alias w:val="To edit, see citavi.com/edit"/>
          <w:tag w:val="CitaviPlaceholder#90ee11da-f620-45a4-a9b9-c2eb3a64ff94"/>
          <w:id w:val="-1629539454"/>
          <w:placeholder>
            <w:docPart w:val="DefaultPlaceholder_-1854013440"/>
          </w:placeholder>
        </w:sdtPr>
        <w:sdtContent>
          <w:r w:rsidR="007A172C">
            <w:fldChar w:fldCharType="begin"/>
          </w:r>
          <w:r w:rsidR="007A172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Dk5ODMzLTQ4M2UtNDRjMC05NWU1LTYyOWQzM2I3ZDViN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kwZWUxMWRhLWY2MjAtNDVhNC1hOWI5LWMyZWIzYTY0ZmY5NCIsIlRleHQiOiIoQWdnYXJ3YWwsIDIwMTYpIiwiV0FJVmVyc2lvbiI6IjYuMTIuMC4wIn0=}</w:instrText>
          </w:r>
          <w:r w:rsidR="007A172C">
            <w:fldChar w:fldCharType="separate"/>
          </w:r>
          <w:r w:rsidR="00FF1EC0">
            <w:t>(Aggarwal, 2016)</w:t>
          </w:r>
          <w:r w:rsidR="007A172C">
            <w:fldChar w:fldCharType="end"/>
          </w:r>
        </w:sdtContent>
      </w:sdt>
      <w:r w:rsidR="007A172C">
        <w:t>.</w:t>
      </w:r>
    </w:p>
    <w:p w14:paraId="0E4DB80E" w14:textId="6D66C6EC" w:rsidR="000B5BDC" w:rsidRDefault="00327796" w:rsidP="0081361D">
      <w:r>
        <w:t>Both the like</w:t>
      </w:r>
      <w:r w:rsidR="00005A91">
        <w:t>-</w:t>
      </w:r>
      <w:r>
        <w:t xml:space="preserve">feature as well as </w:t>
      </w:r>
      <w:r w:rsidR="00EA4FF0">
        <w:t>the</w:t>
      </w:r>
      <w:r>
        <w:t xml:space="preserve"> </w:t>
      </w:r>
      <w:r w:rsidR="0035526C">
        <w:t xml:space="preserve">5-star </w:t>
      </w:r>
      <w:r w:rsidR="00941BF0">
        <w:t>rating</w:t>
      </w:r>
      <w:r>
        <w:t xml:space="preserve"> </w:t>
      </w:r>
      <w:r w:rsidR="0035526C">
        <w:t xml:space="preserve">system </w:t>
      </w:r>
      <w:r w:rsidR="00941BF0">
        <w:t xml:space="preserve">are </w:t>
      </w:r>
      <w:r w:rsidR="008F4816">
        <w:t xml:space="preserve">called </w:t>
      </w:r>
      <w:r w:rsidR="00941BF0">
        <w:t>explicit ratings</w:t>
      </w:r>
      <w:r w:rsidR="00555B7B">
        <w:t xml:space="preserve">, as they are </w:t>
      </w:r>
      <w:r w:rsidR="0043211F">
        <w:t xml:space="preserve">actively and </w:t>
      </w:r>
      <w:r w:rsidR="00555B7B">
        <w:t xml:space="preserve">consciously </w:t>
      </w:r>
      <w:r w:rsidR="0043211F">
        <w:t xml:space="preserve">given by a user. </w:t>
      </w:r>
      <w:r w:rsidR="000B5BDC">
        <w:t xml:space="preserve">While explicit ratings </w:t>
      </w:r>
      <w:r w:rsidR="005165CA">
        <w:t xml:space="preserve">generally </w:t>
      </w:r>
      <w:r w:rsidR="00D266D7">
        <w:t xml:space="preserve">provide reliable </w:t>
      </w:r>
      <w:r w:rsidR="00257BD3">
        <w:t xml:space="preserve">information about an users opinion, </w:t>
      </w:r>
      <w:r w:rsidR="007D20EA">
        <w:t xml:space="preserve">it </w:t>
      </w:r>
      <w:r w:rsidR="0029463E">
        <w:t>remains</w:t>
      </w:r>
      <w:r w:rsidR="007D20EA">
        <w:t xml:space="preserve"> a challenge to </w:t>
      </w:r>
      <w:r w:rsidR="0029463E">
        <w:t xml:space="preserve">entice users to </w:t>
      </w:r>
      <w:r w:rsidR="00FA7402">
        <w:t>rate.</w:t>
      </w:r>
      <w:r w:rsidR="00CA6A44">
        <w:t xml:space="preserve"> This </w:t>
      </w:r>
      <w:r w:rsidR="00364B2E">
        <w:t xml:space="preserve">in return makes </w:t>
      </w:r>
      <w:r w:rsidR="00E65175">
        <w:t>the data more susceptible to shilling attacks, where item</w:t>
      </w:r>
      <w:r w:rsidR="00280C9B">
        <w:t xml:space="preserve"> ratings get skewed by</w:t>
      </w:r>
      <w:r w:rsidR="00006E0F">
        <w:t xml:space="preserve"> coordinated bombardments</w:t>
      </w:r>
      <w:r w:rsidR="00D82A53">
        <w:t xml:space="preserve"> </w:t>
      </w:r>
      <w:r w:rsidR="00B223D3">
        <w:t xml:space="preserve">of </w:t>
      </w:r>
      <w:r w:rsidR="00915608">
        <w:t xml:space="preserve">overly positive or </w:t>
      </w:r>
      <w:r w:rsidR="00D82A53">
        <w:t xml:space="preserve">negative </w:t>
      </w:r>
      <w:r w:rsidR="000F4856">
        <w:t>ratings</w:t>
      </w:r>
      <w:r w:rsidR="00983DA9">
        <w:t xml:space="preserve"> by external sources</w:t>
      </w:r>
      <w:r w:rsidR="00673C40">
        <w:t xml:space="preserve"> </w:t>
      </w:r>
      <w:sdt>
        <w:sdtPr>
          <w:alias w:val="To edit, see citavi.com/edit"/>
          <w:tag w:val="CitaviPlaceholder#0d348cc5-bb5f-4225-8084-a8859e551715"/>
          <w:id w:val="-132948724"/>
          <w:placeholder>
            <w:docPart w:val="DefaultPlaceholder_-1854013440"/>
          </w:placeholder>
        </w:sdtPr>
        <w:sdtContent>
          <w:r w:rsidR="00673C40">
            <w:fldChar w:fldCharType="begin"/>
          </w:r>
          <w:r w:rsidR="00673C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WZjMGM0LTJkNjctNDljMy04MWY3LTQyMzRkZjFiYjE1OSIsIlJhbmdlTGVuZ3RoIjoyMS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BldCBhbC4sIDIwMTYpIn1dfSwiVGFnIjoiQ2l0YXZpUGxhY2Vob2xkZXIjMGQzNDhjYzUtYmI1Zi00MjI1LTgwODQtYTg4NTllNTUxNzE1IiwiVGV4dCI6IihLaHVzcm8gZXQgYWwuLCAyMDE2KSIsIldBSVZlcnNpb24iOiI2LjEyLjAuMCJ9}</w:instrText>
          </w:r>
          <w:r w:rsidR="00673C40">
            <w:fldChar w:fldCharType="separate"/>
          </w:r>
          <w:r w:rsidR="00FF1EC0">
            <w:t>(Khusro et al., 2016)</w:t>
          </w:r>
          <w:r w:rsidR="00673C40">
            <w:fldChar w:fldCharType="end"/>
          </w:r>
        </w:sdtContent>
      </w:sdt>
      <w:r w:rsidR="005F1293">
        <w:t>.</w:t>
      </w:r>
    </w:p>
    <w:p w14:paraId="214996BE" w14:textId="1FA6C696" w:rsidR="0081361D" w:rsidRDefault="005E3F75" w:rsidP="0081361D">
      <w:r>
        <w:t xml:space="preserve">In </w:t>
      </w:r>
      <w:r w:rsidR="00815ADA">
        <w:t>o</w:t>
      </w:r>
      <w:r w:rsidR="003F1F52">
        <w:t>ppos</w:t>
      </w:r>
      <w:r w:rsidR="00815ADA">
        <w:t>ition</w:t>
      </w:r>
      <w:r w:rsidR="003F1F52">
        <w:t xml:space="preserve"> to explicit ratings, </w:t>
      </w:r>
      <w:r w:rsidR="00EC21E5">
        <w:t xml:space="preserve">lie </w:t>
      </w:r>
      <w:r w:rsidR="003F1F52">
        <w:t>the implicit ratings.</w:t>
      </w:r>
      <w:r w:rsidR="00B72579">
        <w:t xml:space="preserve"> These rating systems derive a rating from </w:t>
      </w:r>
      <w:r w:rsidR="00794BDD">
        <w:t xml:space="preserve">the </w:t>
      </w:r>
      <w:r w:rsidR="00815ADA">
        <w:t xml:space="preserve">user through their </w:t>
      </w:r>
      <w:r w:rsidR="00794BDD">
        <w:t>behavior</w:t>
      </w:r>
      <w:r w:rsidR="00F23E31">
        <w:t xml:space="preserve">. </w:t>
      </w:r>
      <w:r w:rsidR="00FD7AA6">
        <w:t>An e</w:t>
      </w:r>
      <w:r w:rsidR="00F23E31">
        <w:t xml:space="preserve">xamples could be </w:t>
      </w:r>
      <w:r w:rsidR="00FD7AA6">
        <w:t xml:space="preserve">the </w:t>
      </w:r>
      <w:r w:rsidR="00F23E31">
        <w:t>watch</w:t>
      </w:r>
      <w:r w:rsidR="00FD7AA6">
        <w:t xml:space="preserve"> </w:t>
      </w:r>
      <w:r w:rsidR="00F23E31">
        <w:t>time of a</w:t>
      </w:r>
      <w:r w:rsidR="00470805">
        <w:t xml:space="preserve"> movie</w:t>
      </w:r>
      <w:r w:rsidR="00AE6D31">
        <w:t>. This</w:t>
      </w:r>
      <w:r w:rsidR="00B13A49">
        <w:t xml:space="preserve"> example</w:t>
      </w:r>
      <w:r w:rsidR="00AE6D31">
        <w:t xml:space="preserve"> works under the assumption that people that don’t </w:t>
      </w:r>
      <w:r w:rsidR="00AF6E73">
        <w:t xml:space="preserve">close </w:t>
      </w:r>
      <w:r w:rsidR="002F2E6F">
        <w:t>a</w:t>
      </w:r>
      <w:r w:rsidR="00470805">
        <w:t xml:space="preserve"> movie</w:t>
      </w:r>
      <w:r w:rsidR="00AC59A0">
        <w:t>,</w:t>
      </w:r>
      <w:r w:rsidR="00AF6E73">
        <w:t xml:space="preserve"> are engaged </w:t>
      </w:r>
      <w:r w:rsidR="00CE75A8">
        <w:t xml:space="preserve">with it. </w:t>
      </w:r>
      <w:r w:rsidR="00F62585">
        <w:t xml:space="preserve">The drawback of </w:t>
      </w:r>
      <w:r w:rsidR="009A503A">
        <w:t xml:space="preserve">an </w:t>
      </w:r>
      <w:r w:rsidR="00F62585">
        <w:t xml:space="preserve">implicit rating </w:t>
      </w:r>
      <w:r w:rsidR="009A503A">
        <w:t>is</w:t>
      </w:r>
      <w:r w:rsidR="00F62585">
        <w:t xml:space="preserve"> </w:t>
      </w:r>
      <w:r w:rsidR="009A503A">
        <w:t xml:space="preserve">its ambiguity, as </w:t>
      </w:r>
      <w:r w:rsidR="00182277">
        <w:t>online behavior needs to be interpreted</w:t>
      </w:r>
      <w:r w:rsidR="008011A1">
        <w:t xml:space="preserve"> </w:t>
      </w:r>
      <w:r w:rsidR="00762267">
        <w:t xml:space="preserve">first </w:t>
      </w:r>
      <w:r w:rsidR="008011A1">
        <w:t xml:space="preserve">and </w:t>
      </w:r>
      <w:r w:rsidR="00762267">
        <w:t xml:space="preserve">then </w:t>
      </w:r>
      <w:r w:rsidR="008011A1">
        <w:t xml:space="preserve">translated into a rating. </w:t>
      </w:r>
      <w:r w:rsidR="00470805">
        <w:t xml:space="preserve">User behavior can be </w:t>
      </w:r>
      <w:r w:rsidR="00470805">
        <w:lastRenderedPageBreak/>
        <w:t xml:space="preserve">interpreted wrongly and skew the data. Continuing the </w:t>
      </w:r>
      <w:r w:rsidR="00512F4E">
        <w:t xml:space="preserve">aforementioned movie example, a user who slept during the movie </w:t>
      </w:r>
      <w:r w:rsidR="00451B08">
        <w:t xml:space="preserve">out of boredom, would be misinterpreted as a user who was </w:t>
      </w:r>
      <w:r w:rsidR="00135C54">
        <w:t>engaged throughout the whole movie, since they didn’t close it.</w:t>
      </w:r>
      <w:r w:rsidR="008160F2">
        <w:t xml:space="preserve"> A</w:t>
      </w:r>
      <w:r w:rsidR="00890075">
        <w:t>n</w:t>
      </w:r>
      <w:r w:rsidR="008160F2">
        <w:t xml:space="preserve"> </w:t>
      </w:r>
      <w:r w:rsidR="00890075">
        <w:t xml:space="preserve">implicit rating </w:t>
      </w:r>
      <w:r w:rsidR="00D47F53">
        <w:t xml:space="preserve">system </w:t>
      </w:r>
      <w:r w:rsidR="00890075">
        <w:t xml:space="preserve">has the advantage </w:t>
      </w:r>
      <w:r w:rsidR="00D47F53">
        <w:t xml:space="preserve">that it is not reliant on the user to give feedback, which </w:t>
      </w:r>
      <w:r w:rsidR="00EB14D2">
        <w:t xml:space="preserve">generally results in more ratings. This is a </w:t>
      </w:r>
      <w:r w:rsidR="00AE660A">
        <w:t>significant factor considering sparsity is a main challenge for RSs</w:t>
      </w:r>
      <w:r w:rsidR="000D631B">
        <w:t xml:space="preserve"> </w:t>
      </w:r>
      <w:sdt>
        <w:sdtPr>
          <w:alias w:val="To edit, see citavi.com/edit"/>
          <w:tag w:val="CitaviPlaceholder#04c59121-2989-4a2c-a0d5-e5d9d5dbf670"/>
          <w:id w:val="1157492324"/>
          <w:placeholder>
            <w:docPart w:val="DefaultPlaceholder_-1854013440"/>
          </w:placeholder>
        </w:sdtPr>
        <w:sdtContent>
          <w:r w:rsidR="000D631B">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ZGJmOGIyLTg4MzUtNGU4NC05M2JjLTM1NGU1ZmM0NDFhOSIsIlJhbmdlTGVuZ3RoIjoyNSwiUmVmZXJlbmNlSWQiOiJkOTAxZGE5MC0xNWU4LTQ3NDctYmZjYi01NjQ3NTczYjI0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U1LzIwMDkvNDIxNDI1IiwiVXJpU3RyaW5nIjoiaHR0cHM6Ly9kb2kub3JnLzEwLjExNTUvMjAwOS80MjE0M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VQxNzowMDoxMCIsIk1vZGlmaWVkQnkiOiJfU2ViYXN0aWFuIFPDpHR6bGVyIiwiSWQiOiIzNDllZGQwOS0zNWNlLTQ4MzAtYTZiNi03NTY0NTUxOTQ3OTAiLCJNb2RpZmllZE9uIjoiMjAyMi0wNi0xOVQxNzowMDoxMCIsIlByb2plY3QiOnsiJHJlZiI6IjUifX1d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}</w:instrText>
          </w:r>
          <w:r w:rsidR="000D631B">
            <w:fldChar w:fldCharType="separate"/>
          </w:r>
          <w:r w:rsidR="00FF1EC0">
            <w:t>(Su &amp; Khoshgoftaar, 2009)</w:t>
          </w:r>
          <w:r w:rsidR="000D631B">
            <w:fldChar w:fldCharType="end"/>
          </w:r>
        </w:sdtContent>
      </w:sdt>
      <w:r w:rsidR="00AE660A">
        <w:t>.</w:t>
      </w:r>
    </w:p>
    <w:p w14:paraId="39C2508F" w14:textId="247CBDDA" w:rsidR="00EE2E1F" w:rsidRDefault="005D4625" w:rsidP="0081361D">
      <w:r>
        <w:t>In a recommender dataset t</w:t>
      </w:r>
      <w:r w:rsidR="00E73A18">
        <w:t xml:space="preserve">he </w:t>
      </w:r>
      <w:r w:rsidR="007E7F2A">
        <w:t xml:space="preserve">value of a </w:t>
      </w:r>
      <w:r w:rsidR="00E73A18">
        <w:t>user-item interaction</w:t>
      </w:r>
      <w:r w:rsidR="00217F71">
        <w:t xml:space="preserve"> is referred to as </w:t>
      </w:r>
      <w:r w:rsidR="00DB087C">
        <w:t xml:space="preserve">a </w:t>
      </w:r>
      <w:r w:rsidR="00DB087C" w:rsidRPr="00DB087C">
        <w:rPr>
          <w:i/>
        </w:rPr>
        <w:t>sparse feature</w:t>
      </w:r>
      <w:r w:rsidR="003D1562">
        <w:t xml:space="preserve">. </w:t>
      </w:r>
      <w:r w:rsidR="00983791">
        <w:t xml:space="preserve">They can be augmented with </w:t>
      </w:r>
      <w:r w:rsidR="00557AE6">
        <w:t xml:space="preserve">so-called </w:t>
      </w:r>
      <w:r w:rsidR="00557AE6" w:rsidRPr="00557AE6">
        <w:rPr>
          <w:i/>
        </w:rPr>
        <w:t>dense features</w:t>
      </w:r>
      <w:r w:rsidR="00557AE6">
        <w:t xml:space="preserve">. </w:t>
      </w:r>
      <w:r w:rsidR="007260FF">
        <w:t xml:space="preserve">Whereas </w:t>
      </w:r>
      <w:r w:rsidR="00DF724B">
        <w:t>sparse features only occur through user-item interaction (e.g. a rating)</w:t>
      </w:r>
      <w:r w:rsidR="00CD2443">
        <w:t xml:space="preserve">, dense features are specific attributes that </w:t>
      </w:r>
      <w:r w:rsidR="00945E7C">
        <w:t>describe the item or user at hand, comparable to features in other ML tasks.</w:t>
      </w:r>
    </w:p>
    <w:p w14:paraId="608C0B57" w14:textId="5923A48B" w:rsidR="007E1818" w:rsidRPr="0081361D" w:rsidRDefault="00285C5F" w:rsidP="0081361D">
      <w:r>
        <w:t xml:space="preserve">Data understanding </w:t>
      </w:r>
      <w:r w:rsidR="006365A4">
        <w:t xml:space="preserve">plays a vital part in the success of </w:t>
      </w:r>
      <w:r w:rsidR="00664E8F">
        <w:t>recommender systems.</w:t>
      </w:r>
      <w:r w:rsidR="00BB104D">
        <w:t xml:space="preserve"> There are many variables ranging from its </w:t>
      </w:r>
      <w:r w:rsidR="008B19D3">
        <w:t xml:space="preserve">rating system over </w:t>
      </w:r>
      <w:r w:rsidR="00823710">
        <w:t xml:space="preserve">its </w:t>
      </w:r>
      <w:r w:rsidR="00BB104D">
        <w:t>features</w:t>
      </w:r>
      <w:r w:rsidR="008B19D3">
        <w:t xml:space="preserve"> and sparsity </w:t>
      </w:r>
      <w:r w:rsidR="00A13ABF">
        <w:t>that determine</w:t>
      </w:r>
      <w:r w:rsidR="00651457">
        <w:t>,</w:t>
      </w:r>
      <w:r w:rsidR="00A13ABF">
        <w:t xml:space="preserve"> which recommender system is the most</w:t>
      </w:r>
      <w:r w:rsidR="00F369F4">
        <w:t xml:space="preserve"> suitable</w:t>
      </w:r>
      <w:r w:rsidR="00A13ABF">
        <w:t xml:space="preserve"> for the</w:t>
      </w:r>
      <w:r w:rsidR="00C640B0">
        <w:t xml:space="preserve"> given</w:t>
      </w:r>
      <w:r w:rsidR="00A13ABF">
        <w:t xml:space="preserve"> task</w:t>
      </w:r>
      <w:r w:rsidR="00A06411">
        <w:t xml:space="preserve"> </w:t>
      </w:r>
      <w:sdt>
        <w:sdtPr>
          <w:alias w:val="To edit, see citavi.com/edit"/>
          <w:tag w:val="CitaviPlaceholder#c3175867-be91-4ee7-bd4c-93aada8d4fce"/>
          <w:id w:val="1282533408"/>
          <w:placeholder>
            <w:docPart w:val="DefaultPlaceholder_-1854013440"/>
          </w:placeholder>
        </w:sdtPr>
        <w:sdtContent>
          <w:r w:rsidR="00A06411">
            <w:fldChar w:fldCharType="begin"/>
          </w:r>
          <w:r w:rsidR="00CE35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mRkMDY5LWEwZWQtNGNlMC1iYzkzLTI3MjFjMzg4ZTIyZiIsIlJhbmdlTGVuZ3RoIjoyNCwiUmVmZXJlbmNlSWQiOiJiZjdiZTA1MC02OGQzLTRkM2QtODNmOC1lYmZlNmU1NjRkZ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4IiwiU3RhcnRQYWdlIjp7IiRpZCI6IjUiLCIkdHlwZSI6IlN3aXNzQWNhZGVtaWMuUGFnZU51bWJlciwgU3dpc3NBY2FkZW1pYyIsIklzRnVsbHlOdW1lcmljIjp0cnVlLCJOdW1iZXIiOjEyOCwiTnVtYmVyaW5nVHlwZSI6MCwiTnVtZXJhbFN5c3RlbSI6MCwiT3JpZ2luYWxTdHJpbmciOiIxMjgiLCJQcmV0dHlTdHJpbmciOiIxMj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GFydSIsIkxhc3ROYW1lIjoiQWdnYXJ3YWwiLCJNaWRkbGVOYW1lIjoiQy4iLCJQcm90ZWN0ZWQiOmZhbHNlLCJTZXgiOjAsIkNyZWF0ZWRCeSI6Il9TZWJhc3RpYW4gU8OkdHpsZXIiLCJDcmVhdGVkT24iOiIyMDIyLTA1LTI1VDEwOjM2OjM5IiwiTW9kaWZpZWRCeSI6Il9TZWJhc3RpYW4gU8OkdHpsZXIiLCJJZCI6IjJkMDMxZWM4LTkyN2YtNGQ4Ni1iZDNhLTkyNTA0N2RiYTdmNyIsIk1vZGlmaWVkT24iOiIyMDIyLTA1LTI1VDEwOjM2OjM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dXRleGxnNS5qcGciLCJVcmlTdHJpbmciOiJiZjdiZTA1MC02OGQzLTRkM2QtODNmOC1lYmZlNmU1NjRkZT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3d3cud29ybGRjYXQub3JnL29jbGMvMTA0OTk5MjY0MyIsIlVyaVN0cmluZyI6Imh0dHA6Ly93d3cud29ybGRjYXQub3JnL29jbGMvMTA0OTk5MjY0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}</w:instrText>
          </w:r>
          <w:r w:rsidR="00A06411">
            <w:fldChar w:fldCharType="separate"/>
          </w:r>
          <w:r w:rsidR="00FF1EC0">
            <w:t>(Aggarwal, 2016, p. 128)</w:t>
          </w:r>
          <w:r w:rsidR="00A06411">
            <w:fldChar w:fldCharType="end"/>
          </w:r>
        </w:sdtContent>
      </w:sdt>
      <w:r w:rsidR="00A13ABF">
        <w:t>.</w:t>
      </w:r>
    </w:p>
    <w:p w14:paraId="560F7B69" w14:textId="6528062E" w:rsidR="007A3849" w:rsidRDefault="00BC3413" w:rsidP="00D77979">
      <w:pPr>
        <w:pStyle w:val="berschrift3"/>
      </w:pPr>
      <w:bookmarkStart w:id="26" w:name="_Ref109073993"/>
      <w:bookmarkStart w:id="27" w:name="_Toc110725785"/>
      <w:r>
        <w:t>Collaborative filtering</w:t>
      </w:r>
      <w:bookmarkEnd w:id="26"/>
      <w:bookmarkEnd w:id="27"/>
    </w:p>
    <w:p w14:paraId="06120E8E" w14:textId="2B01DF7E" w:rsidR="004E0AB6" w:rsidRDefault="004E0AB6" w:rsidP="004E0AB6">
      <w:r w:rsidRPr="004E0AB6">
        <w:t>CF has been the baseline for RSs for years. In September 2009, the BellKor team was awarded with the grand Netflix prize, which it has won by applying a CF model on the competition dataset</w:t>
      </w:r>
      <w:r w:rsidR="00930A23">
        <w:t xml:space="preserve"> </w:t>
      </w:r>
      <w:sdt>
        <w:sdtPr>
          <w:alias w:val="To edit, see citavi.com/edit"/>
          <w:tag w:val="CitaviPlaceholder#0e87ad59-3ef1-4c38-803d-de12b4a2f143"/>
          <w:id w:val="-1161776079"/>
          <w:placeholder>
            <w:docPart w:val="DefaultPlaceholder_-1854013440"/>
          </w:placeholder>
        </w:sdtPr>
        <w:sdtContent>
          <w:r w:rsidR="00930A23">
            <w:fldChar w:fldCharType="begin"/>
          </w:r>
          <w:r w:rsidR="00496C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ODI1Y2U4LTlhMWYtNGViNy1hNjUwLTYyMGJhMDM2NDhiZSIsIlJhbmdlTGVuZ3RoIjoxNC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yMDA5Ii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}</w:instrText>
          </w:r>
          <w:r w:rsidR="00930A23">
            <w:fldChar w:fldCharType="separate"/>
          </w:r>
          <w:r w:rsidR="00FF1EC0">
            <w:t>(Koren, 2009a)</w:t>
          </w:r>
          <w:r w:rsidR="00930A23">
            <w:fldChar w:fldCharType="end"/>
          </w:r>
        </w:sdtContent>
      </w:sdt>
      <w:r w:rsidRPr="004E0AB6">
        <w:t>.</w:t>
      </w:r>
      <w:r>
        <w:t xml:space="preserve"> </w:t>
      </w:r>
      <w:r w:rsidRPr="004E0AB6">
        <w:t>As the name implies, CF uses the "collaborative" power of the user-item interactions in the dataset</w:t>
      </w:r>
      <w:r w:rsidR="002B32F9">
        <w:t xml:space="preserve"> </w:t>
      </w:r>
      <w:sdt>
        <w:sdtPr>
          <w:alias w:val="To edit, see citavi.com/edit"/>
          <w:tag w:val="CitaviPlaceholder#45661086-baa3-4891-b39c-c99f61db1142"/>
          <w:id w:val="-1016456553"/>
          <w:placeholder>
            <w:docPart w:val="DefaultPlaceholder_-1854013440"/>
          </w:placeholder>
        </w:sdtPr>
        <w:sdtContent>
          <w:r w:rsidR="002B32F9">
            <w:fldChar w:fldCharType="begin"/>
          </w:r>
          <w:r w:rsidR="002B32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NmY0YTNiLWJiM2QtNDIyMi04MDgxLTNkOTAxYTk0OGNkZC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Q1NjYxMDg2LWJhYTMtNDg5MS1iMzljLWM5OWY2MWRiMTE0MiIsIlRleHQiOiIoQWdnYXJ3YWwsIDIwMTYpIiwiV0FJVmVyc2lvbiI6IjYuMTIuMC4wIn0=}</w:instrText>
          </w:r>
          <w:r w:rsidR="002B32F9">
            <w:fldChar w:fldCharType="separate"/>
          </w:r>
          <w:r w:rsidR="00FF1EC0">
            <w:t>(Aggarwal, 2016)</w:t>
          </w:r>
          <w:r w:rsidR="002B32F9">
            <w:fldChar w:fldCharType="end"/>
          </w:r>
        </w:sdtContent>
      </w:sdt>
      <w:r w:rsidRPr="004E0AB6">
        <w:t>. Instead of solely relying on item and user descriptions, CF uses the composition of the dataset to determine the output of a recommendation. Colloquially, one would say that the recommendation is driven by a "joint effort" of every user-item interaction.</w:t>
      </w:r>
      <w:r w:rsidR="00E21B69">
        <w:t xml:space="preserve"> Unlike </w:t>
      </w:r>
      <w:r w:rsidR="00BD53E8">
        <w:t xml:space="preserve">in </w:t>
      </w:r>
      <w:r w:rsidR="001B390A">
        <w:t>content-based methods</w:t>
      </w:r>
      <w:r w:rsidR="00A00177">
        <w:t>,</w:t>
      </w:r>
      <w:r w:rsidR="007A449E">
        <w:t xml:space="preserve"> recommendations can </w:t>
      </w:r>
      <w:r w:rsidR="005837BA">
        <w:t xml:space="preserve">therefore </w:t>
      </w:r>
      <w:r w:rsidR="00A00177">
        <w:t>be made without relying on hand-engineered features</w:t>
      </w:r>
      <w:r w:rsidR="00B40405">
        <w:t xml:space="preserve"> </w:t>
      </w:r>
      <w:sdt>
        <w:sdtPr>
          <w:alias w:val="To edit, see citavi.com/edit"/>
          <w:tag w:val="CitaviPlaceholder#6f6c2434-b56f-4dd7-8ee4-5c14ad0ef8c7"/>
          <w:id w:val="1328864068"/>
          <w:placeholder>
            <w:docPart w:val="DefaultPlaceholder_-1854013440"/>
          </w:placeholder>
        </w:sdtPr>
        <w:sdtContent>
          <w:r w:rsidR="00B40405">
            <w:fldChar w:fldCharType="begin"/>
          </w:r>
          <w:r w:rsidR="00AF6D0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YzUxNGE0LTJiODctNDFlZC04MWFlLWUxMDI1OTZhYzQ1YSIsIlJhbmdlTGVuZ3RoIjoxOSwiUmVmZXJlbmNlSWQiOiI4ODFjNzY0Ni1iZWFlLTQ0MWItYTJhZS1kY2YwZmMwODcyNTgiLCJSZWZlcmVuY2UiOnsiJGlkIjoiMyIsIiR0eXBlIjoiU3dpc3NBY2FkZW1pYy5DaXRhdmkuUmVmZXJlbmNlLCBTd2lzc0FjYWRlbWljLkNpdGF2aSIsIkFic3RyYWN0Q29tcGxleGl0eSI6MCwiQWJzdHJhY3RTb3VyY2VUZXh0Rm9ybWF0IjowLCJBY2Nlc3NEYXRlIjoiMjAuNi4yMDIyIiwiQXV0aG9ycyI6W10sIkNpdGF0aW9uS2V5VXBkYXRlVHlwZSI6MCwiQ29sbGFib3JhdG9ycyI6W10sIkRhdGUiOiI1LjIuMjAyMSIsIkVkaXRvcnMiOlt7IiRpZCI6IjQ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GV2ZWxvcGVycy5nb29nbGUuY29tL21hY2hpbmUtbGVhcm5pbmcvcmVjb21tZW5kYXRpb24vY29sbGFib3JhdGl2ZS9iYXNpY3MiLCJVcmlTdHJpbmciOiJodHRwczovL2RldmVsb3BlcnMuZ29vZ2xlLmNvbS9tYWNoaW5lLWxlYXJuaW5nL3JlY29tbWVuZGF0aW9uL2NvbGxhYm9yYXRpdmUvYmFzaWN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}</w:instrText>
          </w:r>
          <w:r w:rsidR="00B40405">
            <w:fldChar w:fldCharType="separate"/>
          </w:r>
          <w:r w:rsidR="00FF1EC0">
            <w:t>(Google LLC, 2021a)</w:t>
          </w:r>
          <w:r w:rsidR="00B40405">
            <w:fldChar w:fldCharType="end"/>
          </w:r>
        </w:sdtContent>
      </w:sdt>
      <w:r w:rsidR="009E6743">
        <w:t>.</w:t>
      </w:r>
    </w:p>
    <w:p w14:paraId="77F8EA4F" w14:textId="4B3A1330" w:rsidR="00EB7657" w:rsidRPr="00D674D7" w:rsidRDefault="00365631" w:rsidP="004E0AB6">
      <w:pPr>
        <w:rPr>
          <w:b/>
        </w:rPr>
      </w:pPr>
      <w:r>
        <w:rPr>
          <w:b/>
        </w:rPr>
        <w:t>Memory-based filtering</w:t>
      </w:r>
      <w:r w:rsidR="00D674D7">
        <w:rPr>
          <w:b/>
        </w:rPr>
        <w:t xml:space="preserve">. </w:t>
      </w:r>
      <w:r w:rsidR="001A3CFA">
        <w:t xml:space="preserve">CF can be divided into </w:t>
      </w:r>
      <w:r w:rsidR="001A3CFA" w:rsidRPr="00C3344A">
        <w:rPr>
          <w:i/>
        </w:rPr>
        <w:t>memory-based</w:t>
      </w:r>
      <w:r w:rsidR="001A3CFA">
        <w:t xml:space="preserve"> methods and </w:t>
      </w:r>
      <w:r w:rsidR="001A3CFA" w:rsidRPr="00C3344A">
        <w:rPr>
          <w:i/>
        </w:rPr>
        <w:t>model-based</w:t>
      </w:r>
      <w:r w:rsidR="001A3CFA">
        <w:t xml:space="preserve"> methods.</w:t>
      </w:r>
      <w:r w:rsidR="00184360">
        <w:t xml:space="preserve"> The prior</w:t>
      </w:r>
      <w:r w:rsidR="003D0ECF">
        <w:t xml:space="preserve"> </w:t>
      </w:r>
      <w:r w:rsidR="001120D2">
        <w:t xml:space="preserve">uses neighborhood </w:t>
      </w:r>
      <w:r w:rsidR="009125C6">
        <w:t xml:space="preserve">based </w:t>
      </w:r>
      <w:r w:rsidR="005C4469">
        <w:t>algorithms</w:t>
      </w:r>
      <w:r w:rsidR="00F64F26">
        <w:t xml:space="preserve"> to make recommendations. These methods </w:t>
      </w:r>
      <w:r w:rsidR="006278E1">
        <w:t>belong to the earlie</w:t>
      </w:r>
      <w:r w:rsidR="005843E0">
        <w:t>st CF practices</w:t>
      </w:r>
      <w:r w:rsidR="00E43AFF">
        <w:t>,</w:t>
      </w:r>
      <w:r w:rsidR="005843E0">
        <w:t xml:space="preserve"> </w:t>
      </w:r>
      <w:r w:rsidR="00034A1E">
        <w:t xml:space="preserve">where ratings are predicted based on </w:t>
      </w:r>
      <w:r w:rsidR="005221A2">
        <w:t xml:space="preserve">similar </w:t>
      </w:r>
      <w:r w:rsidR="006419B2">
        <w:t>users or items</w:t>
      </w:r>
      <w:r w:rsidR="003A664C">
        <w:t xml:space="preserve"> </w:t>
      </w:r>
      <w:sdt>
        <w:sdtPr>
          <w:alias w:val="To edit, see citavi.com/edit"/>
          <w:tag w:val="CitaviPlaceholder#1c6460a3-8c40-49c4-8adf-4f3bb446e5a8"/>
          <w:id w:val="2121641860"/>
          <w:placeholder>
            <w:docPart w:val="DefaultPlaceholder_-1854013440"/>
          </w:placeholder>
        </w:sdtPr>
        <w:sdtContent>
          <w:r w:rsidR="003A664C">
            <w:fldChar w:fldCharType="begin"/>
          </w:r>
          <w:r w:rsidR="003A66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YWE0OTI0LTQ2OTUtNDE3Zi1hMTZhLTlhNGZhMWNjMGJh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FjNjQ2MGEzLThjNDAtNDljNC04YWRmLTRmM2JiNDQ2ZTVhOCIsIlRleHQiOiIoQWdnYXJ3YWwsIDIwMTYpIiwiV0FJVmVyc2lvbiI6IjYuMTIuMC4wIn0=}</w:instrText>
          </w:r>
          <w:r w:rsidR="003A664C">
            <w:fldChar w:fldCharType="separate"/>
          </w:r>
          <w:r w:rsidR="00FF1EC0">
            <w:t>(Aggarwal, 2016)</w:t>
          </w:r>
          <w:r w:rsidR="003A664C">
            <w:fldChar w:fldCharType="end"/>
          </w:r>
        </w:sdtContent>
      </w:sdt>
      <w:r w:rsidR="006419B2">
        <w:t xml:space="preserve">. </w:t>
      </w:r>
      <w:r w:rsidR="00F33FB2" w:rsidRPr="00F33FB2">
        <w:t xml:space="preserve">"Memory-based" relates to the fact, that the dataset is loaded into memory, in order to make calculations. The dataset is then actively used to compute the right recommendation through nearest </w:t>
      </w:r>
      <w:r w:rsidR="00A201AC" w:rsidRPr="00F33FB2">
        <w:t>neighbor</w:t>
      </w:r>
      <w:r w:rsidR="00F33FB2" w:rsidRPr="00F33FB2">
        <w:t xml:space="preserve"> methods. For that reason the data in memory-based CF can be </w:t>
      </w:r>
      <w:r w:rsidR="00A201AC" w:rsidRPr="00F33FB2">
        <w:t>described</w:t>
      </w:r>
      <w:r w:rsidR="00F33FB2" w:rsidRPr="00F33FB2">
        <w:t xml:space="preserve"> as part of the model, as recommendations are determined by the arrangement of datapoints within the </w:t>
      </w:r>
      <w:r w:rsidR="00A201AC" w:rsidRPr="00F33FB2">
        <w:t>vector space</w:t>
      </w:r>
      <w:r w:rsidR="00F33FB2" w:rsidRPr="00F33FB2">
        <w:t>.</w:t>
      </w:r>
      <w:r w:rsidR="005D0218">
        <w:t xml:space="preserve"> </w:t>
      </w:r>
    </w:p>
    <w:p w14:paraId="2E47BB92" w14:textId="708C538C" w:rsidR="00F10C62" w:rsidRDefault="006E60F4" w:rsidP="004E0AB6">
      <w:r>
        <w:t xml:space="preserve">Memory-based methods can either take a </w:t>
      </w:r>
      <w:r w:rsidRPr="00C3344A">
        <w:rPr>
          <w:i/>
        </w:rPr>
        <w:t>user-based</w:t>
      </w:r>
      <w:r>
        <w:t xml:space="preserve"> or </w:t>
      </w:r>
      <w:r w:rsidRPr="00C3344A">
        <w:rPr>
          <w:i/>
        </w:rPr>
        <w:t>item-based</w:t>
      </w:r>
      <w:r>
        <w:t xml:space="preserve"> approach</w:t>
      </w:r>
      <w:r w:rsidR="001560B2">
        <w:t>.</w:t>
      </w:r>
      <w:r w:rsidR="000E6948">
        <w:t xml:space="preserve"> In </w:t>
      </w:r>
      <w:r w:rsidR="002C09EF">
        <w:t>user-based CF</w:t>
      </w:r>
      <w:r w:rsidR="003423D1">
        <w:t>,</w:t>
      </w:r>
      <w:r w:rsidR="00F247B0">
        <w:t xml:space="preserve"> rating predictions are provided by like-minded </w:t>
      </w:r>
      <w:r w:rsidR="003423D1">
        <w:t>users.</w:t>
      </w:r>
      <w:r w:rsidR="00AE5705">
        <w:t xml:space="preserve"> </w:t>
      </w:r>
      <w:r w:rsidR="00A926CA">
        <w:t>Similar user groups are identified using ne</w:t>
      </w:r>
      <w:r w:rsidR="00E82B06">
        <w:t xml:space="preserve">arest neighbor techniques, then </w:t>
      </w:r>
      <w:r w:rsidR="00573C8E">
        <w:t xml:space="preserve">the </w:t>
      </w:r>
      <w:r w:rsidR="00AF191C">
        <w:t>unobserved ratings are filled in</w:t>
      </w:r>
      <w:r w:rsidR="00F53248">
        <w:t xml:space="preserve"> by the values of the peer group.</w:t>
      </w:r>
      <w:r w:rsidR="00B150FF">
        <w:t xml:space="preserve"> This could be done by calculating a weighted average of all ratings from that group</w:t>
      </w:r>
      <w:r w:rsidR="00F10C62">
        <w:t xml:space="preserve"> </w:t>
      </w:r>
      <w:sdt>
        <w:sdtPr>
          <w:alias w:val="To edit, see citavi.com/edit"/>
          <w:tag w:val="CitaviPlaceholder#5aaf7b0c-a45e-478b-a5c4-0f00674fc1a5"/>
          <w:id w:val="-306160069"/>
          <w:placeholder>
            <w:docPart w:val="DefaultPlaceholder_-1854013440"/>
          </w:placeholder>
        </w:sdtPr>
        <w:sdtContent>
          <w:r w:rsidR="00F10C62">
            <w:fldChar w:fldCharType="begin"/>
          </w:r>
          <w:r w:rsidR="00F10C6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ODM5YWI5LWRmMzctNDdjZS05MjMwLWQ5OWFiYzI2ZWFjMC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VhYWY3YjBjLWE0NWUtNDc4Yi1hNWM0LTBmMDA2NzRmYzFhNSIsIlRleHQiOiIoQWdnYXJ3YWwsIDIwMTYpIiwiV0FJVmVyc2lvbiI6IjYuMTIuMC4wIn0=}</w:instrText>
          </w:r>
          <w:r w:rsidR="00F10C62">
            <w:fldChar w:fldCharType="separate"/>
          </w:r>
          <w:r w:rsidR="00FF1EC0">
            <w:t>(Aggarwal, 2016)</w:t>
          </w:r>
          <w:r w:rsidR="00F10C62">
            <w:fldChar w:fldCharType="end"/>
          </w:r>
        </w:sdtContent>
      </w:sdt>
      <w:r w:rsidR="00F10C62">
        <w:t xml:space="preserve">. </w:t>
      </w:r>
      <w:r w:rsidR="00C3344A">
        <w:t xml:space="preserve">In </w:t>
      </w:r>
      <w:r w:rsidR="00443621">
        <w:t>item-based CF</w:t>
      </w:r>
      <w:r w:rsidR="00B45F75">
        <w:t xml:space="preserve"> </w:t>
      </w:r>
      <w:r w:rsidR="00855033">
        <w:t xml:space="preserve">a set of items </w:t>
      </w:r>
      <w:r w:rsidR="0049727F">
        <w:t xml:space="preserve">a user has rated </w:t>
      </w:r>
      <w:r w:rsidR="00855033">
        <w:t xml:space="preserve">most similar to an </w:t>
      </w:r>
      <w:r w:rsidR="003D6E59">
        <w:t xml:space="preserve">unrated item are retrieved </w:t>
      </w:r>
      <w:r w:rsidR="008F30F7">
        <w:t>with</w:t>
      </w:r>
      <w:r w:rsidR="003D6E59">
        <w:t xml:space="preserve"> </w:t>
      </w:r>
      <w:r w:rsidR="0070425D">
        <w:t xml:space="preserve">a </w:t>
      </w:r>
      <w:r w:rsidR="0033035F">
        <w:t>neighborhood algo</w:t>
      </w:r>
      <w:r w:rsidR="0033035F">
        <w:lastRenderedPageBreak/>
        <w:t xml:space="preserve">rithm. </w:t>
      </w:r>
      <w:r w:rsidR="00696657" w:rsidRPr="00696657">
        <w:t>In item-based CF a set of items, already rated by a user, are used to determine the value of an unspecified item. Via neighborhood algorithms items are determined that resemble the unrated item the closest. Like with user-based CF, the rating is der</w:t>
      </w:r>
      <w:r w:rsidR="00990473">
        <w:t>i</w:t>
      </w:r>
      <w:r w:rsidR="00696657" w:rsidRPr="00696657">
        <w:t xml:space="preserve">ved from the neighboring </w:t>
      </w:r>
      <w:r w:rsidR="00990473">
        <w:t xml:space="preserve">entities, </w:t>
      </w:r>
      <w:r w:rsidR="00C768CA">
        <w:t>only that instead of using the values from similar users, the values from similar items are chosen</w:t>
      </w:r>
      <w:r w:rsidR="00C679AC">
        <w:t xml:space="preserve"> </w:t>
      </w:r>
      <w:sdt>
        <w:sdtPr>
          <w:alias w:val="To edit, see citavi.com/edit"/>
          <w:tag w:val="CitaviPlaceholder#43b086e4-e02b-4356-9361-fe090527b54a"/>
          <w:id w:val="-395207369"/>
          <w:placeholder>
            <w:docPart w:val="DefaultPlaceholder_-1854013440"/>
          </w:placeholder>
        </w:sdtPr>
        <w:sdtContent>
          <w:r w:rsidR="00C679AC">
            <w:fldChar w:fldCharType="begin"/>
          </w:r>
          <w:r w:rsidR="00C679A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NjBlMDk1LTlmNWItNGIwOC1hN2VhLTg5MWNiNDI1NWZjZ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QzYjA4NmU0LWUwMmItNDM1Ni05MzYxLWZlMDkwNTI3YjU0YSIsIlRleHQiOiIoQWdnYXJ3YWwsIDIwMTYpIiwiV0FJVmVyc2lvbiI6IjYuMTIuMC4wIn0=}</w:instrText>
          </w:r>
          <w:r w:rsidR="00C679AC">
            <w:fldChar w:fldCharType="separate"/>
          </w:r>
          <w:r w:rsidR="00FF1EC0">
            <w:t>(Aggarwal, 2016)</w:t>
          </w:r>
          <w:r w:rsidR="00C679AC">
            <w:fldChar w:fldCharType="end"/>
          </w:r>
        </w:sdtContent>
      </w:sdt>
      <w:r w:rsidR="00696657" w:rsidRPr="00696657">
        <w:t>.</w:t>
      </w:r>
    </w:p>
    <w:p w14:paraId="4052B214" w14:textId="1DD0EAF7" w:rsidR="008835BD" w:rsidRDefault="00745412" w:rsidP="004E0AB6">
      <w:r>
        <w:t xml:space="preserve">The advantage of </w:t>
      </w:r>
      <w:r w:rsidR="00E81D87">
        <w:t xml:space="preserve">a </w:t>
      </w:r>
      <w:r>
        <w:t xml:space="preserve">memory-based </w:t>
      </w:r>
      <w:r w:rsidR="00ED0BDB">
        <w:t>method</w:t>
      </w:r>
      <w:r w:rsidR="00E81D87">
        <w:t xml:space="preserve"> is its</w:t>
      </w:r>
      <w:r w:rsidR="00FF2330">
        <w:t xml:space="preserve"> interpretability</w:t>
      </w:r>
      <w:r w:rsidR="00ED0BDB">
        <w:t>, as</w:t>
      </w:r>
      <w:r w:rsidR="00E81D87">
        <w:t xml:space="preserve"> ratings are </w:t>
      </w:r>
      <w:r w:rsidR="007715C4">
        <w:t>directly taken</w:t>
      </w:r>
      <w:r w:rsidR="00E81D87">
        <w:t xml:space="preserve"> from </w:t>
      </w:r>
      <w:r w:rsidR="003E5535">
        <w:t>other users or items.</w:t>
      </w:r>
      <w:r w:rsidR="008835BD">
        <w:t xml:space="preserve"> Since </w:t>
      </w:r>
      <w:r w:rsidR="00A36B72">
        <w:t xml:space="preserve">CF methods (memory-based and model-based) </w:t>
      </w:r>
      <w:r w:rsidR="00DE0DBD">
        <w:t>obtain</w:t>
      </w:r>
      <w:r w:rsidR="00125852">
        <w:t xml:space="preserve"> their values</w:t>
      </w:r>
      <w:r w:rsidR="00DE0DBD">
        <w:t xml:space="preserve"> through other users and items, it is easier</w:t>
      </w:r>
      <w:r w:rsidR="00442E22">
        <w:t xml:space="preserve"> to achieve serendipitous recommendations, </w:t>
      </w:r>
      <w:r w:rsidR="001E3729">
        <w:t>as similar users might have inter</w:t>
      </w:r>
      <w:r w:rsidR="00FC55F7">
        <w:t>acted with items the target user isn’t familiar with.</w:t>
      </w:r>
      <w:r w:rsidR="00442E22">
        <w:t xml:space="preserve"> </w:t>
      </w:r>
    </w:p>
    <w:p w14:paraId="60FB7CBB" w14:textId="5673AA75" w:rsidR="00A80A0E" w:rsidRDefault="003E5535" w:rsidP="004E0AB6">
      <w:r>
        <w:t xml:space="preserve"> </w:t>
      </w:r>
      <w:r w:rsidR="008F0668">
        <w:t xml:space="preserve">Memory-based </w:t>
      </w:r>
      <w:r w:rsidR="008E14A1">
        <w:t xml:space="preserve">algorithms don’t work well with sparse data, as </w:t>
      </w:r>
      <w:r w:rsidR="005D19C2">
        <w:t xml:space="preserve">there might not be sufficient items or users similar to </w:t>
      </w:r>
      <w:r w:rsidR="00FC2BE0">
        <w:t>each other</w:t>
      </w:r>
      <w:r w:rsidR="007F5512">
        <w:t xml:space="preserve"> </w:t>
      </w:r>
      <w:sdt>
        <w:sdtPr>
          <w:alias w:val="To edit, see citavi.com/edit"/>
          <w:tag w:val="CitaviPlaceholder#a17f9c29-da60-4bbb-b55a-b522344082d5"/>
          <w:id w:val="-81067782"/>
          <w:placeholder>
            <w:docPart w:val="DefaultPlaceholder_-1854013440"/>
          </w:placeholder>
        </w:sdtPr>
        <w:sdtContent>
          <w:r w:rsidR="007F5512">
            <w:fldChar w:fldCharType="begin"/>
          </w:r>
          <w:r w:rsidR="007F551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mYyMDYxLWU1NWQtNGM0NS04YjNjLWJjM2Y4NjA1NjJkN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ExN2Y5YzI5LWRhNjAtNGJiYi1iNTVhLWI1MjIzNDQwODJkNSIsIlRleHQiOiIoQWdnYXJ3YWwsIDIwMTYpIiwiV0FJVmVyc2lvbiI6IjYuMTIuMC4wIn0=}</w:instrText>
          </w:r>
          <w:r w:rsidR="007F5512">
            <w:fldChar w:fldCharType="separate"/>
          </w:r>
          <w:r w:rsidR="00FF1EC0">
            <w:t>(Aggarwal, 2016)</w:t>
          </w:r>
          <w:r w:rsidR="007F5512">
            <w:fldChar w:fldCharType="end"/>
          </w:r>
        </w:sdtContent>
      </w:sdt>
      <w:r w:rsidR="00FC2BE0">
        <w:t>.</w:t>
      </w:r>
    </w:p>
    <w:p w14:paraId="58A98D78" w14:textId="659FA52B" w:rsidR="0024289C" w:rsidRPr="00D674D7" w:rsidRDefault="00DD6C7A" w:rsidP="004E0AB6">
      <w:pPr>
        <w:rPr>
          <w:b/>
        </w:rPr>
      </w:pPr>
      <w:r>
        <w:rPr>
          <w:b/>
        </w:rPr>
        <w:t>Model-based filtering</w:t>
      </w:r>
      <w:r w:rsidR="00D674D7">
        <w:rPr>
          <w:b/>
        </w:rPr>
        <w:t xml:space="preserve">. </w:t>
      </w:r>
      <w:r w:rsidR="002C586A">
        <w:t xml:space="preserve">Unlike </w:t>
      </w:r>
      <w:r w:rsidR="00315CE4">
        <w:t>memory-based</w:t>
      </w:r>
      <w:r w:rsidR="000C0C7E">
        <w:t xml:space="preserve"> approaches</w:t>
      </w:r>
      <w:r w:rsidR="0005232B">
        <w:t>,</w:t>
      </w:r>
      <w:r w:rsidR="008B72B1">
        <w:t xml:space="preserve"> model-based methods have a training phase</w:t>
      </w:r>
      <w:r w:rsidR="00E77687">
        <w:t xml:space="preserve">, </w:t>
      </w:r>
      <w:r w:rsidR="00BC7906">
        <w:t>whereby a model is learned</w:t>
      </w:r>
      <w:r w:rsidR="00EC079B">
        <w:t xml:space="preserve">. </w:t>
      </w:r>
      <w:r w:rsidR="00304E72">
        <w:t xml:space="preserve">The goal is to create a function </w:t>
      </w:r>
      <w:r w:rsidR="002F3790">
        <w:t xml:space="preserve">(the model) </w:t>
      </w:r>
      <w:r w:rsidR="007C7134">
        <w:t>that approximates the results of an item-user interaction</w:t>
      </w:r>
      <w:r w:rsidR="00F229E5">
        <w:t>, which</w:t>
      </w:r>
      <w:r w:rsidR="00F473F5">
        <w:t xml:space="preserve"> is </w:t>
      </w:r>
      <w:r w:rsidR="006F7F96">
        <w:t xml:space="preserve">conventionally </w:t>
      </w:r>
      <w:r w:rsidR="00F473F5">
        <w:t xml:space="preserve">achieved through </w:t>
      </w:r>
      <w:r w:rsidR="00BD4F01">
        <w:t xml:space="preserve">optimization of a </w:t>
      </w:r>
      <w:r w:rsidR="006F7F96">
        <w:t xml:space="preserve">loss function with </w:t>
      </w:r>
      <w:r w:rsidR="003F7622">
        <w:t xml:space="preserve">gradient descent </w:t>
      </w:r>
      <w:r w:rsidR="0013081F">
        <w:t xml:space="preserve">or alternating least square </w:t>
      </w:r>
      <w:r w:rsidR="003F7622">
        <w:t>algorithms</w:t>
      </w:r>
      <w:r w:rsidR="00B14FC0">
        <w:t xml:space="preserve"> </w:t>
      </w:r>
      <w:sdt>
        <w:sdtPr>
          <w:alias w:val="To edit, see citavi.com/edit"/>
          <w:tag w:val="CitaviPlaceholder#42a4ad63-016e-4880-8a73-0b8b6e1f6674"/>
          <w:id w:val="587430896"/>
          <w:placeholder>
            <w:docPart w:val="DefaultPlaceholder_-1854013440"/>
          </w:placeholder>
        </w:sdtPr>
        <w:sdtContent>
          <w:r w:rsidR="00B14FC0">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NTcxN2U2LTE0ZjQtNDZkNS04ZDgwLWE3YzE1YWFkMDZlNCIsIlJhbmdlTGVuZ3RoIjozMS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l9TZWJhc3RpYW4gU8OkdHpsZXIiLCJDcmVhdGVkT24iOiIyMDIyLTA2LTIwVDIxOjU5OjAyIiwiTW9kaWZpZWRCeSI6Il9TZWJhc3RpYW4gU8OkdHpsZXIiLCJJZCI6IjI2NTg0OTM0LWNkOTQtNDEyYy04MjljLTA2ODc3YzJmNmI1OSIsIk1vZGlmaWVkT24iOiIyMDIyLTA2LTIwVDIxOjU5OjAyIiwiUHJvamVjdCI6eyIkcmVmIjoiNSJ9fSwiUHVibGlzaGVycyI6W3siJGlkIjoiOS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}</w:instrText>
          </w:r>
          <w:r w:rsidR="00B14FC0">
            <w:fldChar w:fldCharType="separate"/>
          </w:r>
          <w:r w:rsidR="00FF1EC0">
            <w:t>(Koren, Bell, &amp; Volinsky, 2009)</w:t>
          </w:r>
          <w:r w:rsidR="00B14FC0">
            <w:fldChar w:fldCharType="end"/>
          </w:r>
        </w:sdtContent>
      </w:sdt>
      <w:r w:rsidR="003F7622">
        <w:t>.</w:t>
      </w:r>
      <w:r w:rsidR="00981284">
        <w:t xml:space="preserve"> Two of the most prominent </w:t>
      </w:r>
      <w:r w:rsidR="001E73B3">
        <w:t>model</w:t>
      </w:r>
      <w:r w:rsidR="00E519DB">
        <w:t xml:space="preserve">-based </w:t>
      </w:r>
      <w:r w:rsidR="00CC6823">
        <w:t>CF</w:t>
      </w:r>
      <w:r w:rsidR="00451BBD">
        <w:t xml:space="preserve"> techniques</w:t>
      </w:r>
      <w:r w:rsidR="00116081">
        <w:t xml:space="preserve"> are</w:t>
      </w:r>
      <w:r w:rsidR="00451BBD">
        <w:t xml:space="preserve"> matrix factorization</w:t>
      </w:r>
      <w:r w:rsidR="001C0EE5">
        <w:t xml:space="preserve"> (</w:t>
      </w:r>
      <w:r w:rsidR="0000418A">
        <w:t>M</w:t>
      </w:r>
      <w:r w:rsidR="00451BBD">
        <w:t>F</w:t>
      </w:r>
      <w:r w:rsidR="001C0EE5">
        <w:t xml:space="preserve">) </w:t>
      </w:r>
      <w:r w:rsidR="00047E2D">
        <w:t>and deep learning</w:t>
      </w:r>
      <w:r w:rsidR="00085BCD">
        <w:t xml:space="preserve"> (DL)</w:t>
      </w:r>
      <w:r w:rsidR="00C36E24">
        <w:t>.</w:t>
      </w:r>
      <w:r w:rsidR="00E519DB">
        <w:t xml:space="preserve"> </w:t>
      </w:r>
    </w:p>
    <w:p w14:paraId="09E15145" w14:textId="7A9501B4" w:rsidR="0085461C" w:rsidRDefault="008C2ED0" w:rsidP="004E0AB6">
      <w:r>
        <w:t>The</w:t>
      </w:r>
      <w:r w:rsidR="0024289C">
        <w:t xml:space="preserve"> former has been the standard in the field of RS</w:t>
      </w:r>
      <w:r w:rsidR="00906EE9">
        <w:t xml:space="preserve"> and was also utilized by the </w:t>
      </w:r>
      <w:r w:rsidR="009E7261">
        <w:t>winning team of the Netflix prize in 2009</w:t>
      </w:r>
      <w:r w:rsidR="008B7774">
        <w:t xml:space="preserve"> </w:t>
      </w:r>
      <w:sdt>
        <w:sdtPr>
          <w:alias w:val="To edit, see citavi.com/edit"/>
          <w:tag w:val="CitaviPlaceholder#90d028da-e763-4a7d-96fe-191ba1d1842f"/>
          <w:id w:val="1001234888"/>
          <w:placeholder>
            <w:docPart w:val="DefaultPlaceholder_-1854013440"/>
          </w:placeholder>
        </w:sdtPr>
        <w:sdtContent>
          <w:r w:rsidR="008B7774">
            <w:fldChar w:fldCharType="begin"/>
          </w:r>
          <w:r w:rsidR="00496C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Nzg3ZjdlLTRhZDEtNDQyOS04NzgwLTc5OWVlYjkwMTNiYSIsIlJhbmdlTGVuZ3RoIjoxNC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yMDA5Ii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}</w:instrText>
          </w:r>
          <w:r w:rsidR="008B7774">
            <w:fldChar w:fldCharType="separate"/>
          </w:r>
          <w:r w:rsidR="00FF1EC0">
            <w:t>(Koren, 2009a)</w:t>
          </w:r>
          <w:r w:rsidR="008B7774">
            <w:fldChar w:fldCharType="end"/>
          </w:r>
        </w:sdtContent>
      </w:sdt>
      <w:r w:rsidR="009E7261">
        <w:t xml:space="preserve">. </w:t>
      </w:r>
      <w:r w:rsidR="004A29F9">
        <w:t xml:space="preserve">MF </w:t>
      </w:r>
      <w:r w:rsidR="00C804AB">
        <w:t xml:space="preserve">is </w:t>
      </w:r>
      <w:r w:rsidR="00C64C00">
        <w:t>foremost a dimensionality reduction t</w:t>
      </w:r>
      <w:r w:rsidR="00E6265D">
        <w:t xml:space="preserve">echnique with which the </w:t>
      </w:r>
      <w:r w:rsidR="00261AE3">
        <w:t xml:space="preserve">user-item matrix </w:t>
      </w:r>
      <w:r w:rsidR="00E6265D">
        <w:t xml:space="preserve">gets decomposed into </w:t>
      </w:r>
      <w:r w:rsidR="00B35E8C" w:rsidRPr="00B35E8C">
        <w:rPr>
          <w:i/>
        </w:rPr>
        <w:t>low-rank</w:t>
      </w:r>
      <w:r w:rsidR="006E7D26">
        <w:rPr>
          <w:rStyle w:val="Funotenzeichen"/>
          <w:i/>
        </w:rPr>
        <w:footnoteReference w:id="3"/>
      </w:r>
      <w:r w:rsidR="00B35E8C" w:rsidRPr="00B35E8C">
        <w:rPr>
          <w:i/>
        </w:rPr>
        <w:t xml:space="preserve"> latent factors</w:t>
      </w:r>
      <w:r w:rsidR="004273C9">
        <w:t>. Th</w:t>
      </w:r>
      <w:r w:rsidR="00DB20C9">
        <w:t>e</w:t>
      </w:r>
      <w:r w:rsidR="004273C9">
        <w:t>se latent factor</w:t>
      </w:r>
      <w:r w:rsidR="00DB20C9">
        <w:t>s</w:t>
      </w:r>
      <w:r w:rsidR="004273C9">
        <w:t xml:space="preserve"> </w:t>
      </w:r>
      <w:r w:rsidR="006F484D">
        <w:t xml:space="preserve">are the components that </w:t>
      </w:r>
      <w:r w:rsidR="004273C9">
        <w:t xml:space="preserve">make up </w:t>
      </w:r>
      <w:r w:rsidR="00250F37">
        <w:t>the</w:t>
      </w:r>
      <w:r w:rsidR="004273C9">
        <w:t xml:space="preserve"> </w:t>
      </w:r>
      <w:r w:rsidR="004273C9" w:rsidRPr="004273C9">
        <w:rPr>
          <w:i/>
        </w:rPr>
        <w:t>latent factor model</w:t>
      </w:r>
      <w:r w:rsidR="00BA26D9">
        <w:t xml:space="preserve"> (LFM)</w:t>
      </w:r>
      <w:r w:rsidR="0001008E">
        <w:t>, which is</w:t>
      </w:r>
      <w:r w:rsidR="009902CE">
        <w:t xml:space="preserve"> </w:t>
      </w:r>
      <w:r w:rsidR="006E31C1">
        <w:t xml:space="preserve">a low dimensional representation of the </w:t>
      </w:r>
      <w:r w:rsidR="00D24919">
        <w:t xml:space="preserve">initial </w:t>
      </w:r>
      <w:r w:rsidR="001606A4">
        <w:t>matrix.</w:t>
      </w:r>
      <w:r w:rsidR="001A4253">
        <w:t xml:space="preserve"> LFM</w:t>
      </w:r>
      <w:r w:rsidR="00CC172C">
        <w:t>,</w:t>
      </w:r>
      <w:r w:rsidR="00855C51">
        <w:t xml:space="preserve"> </w:t>
      </w:r>
      <w:r w:rsidR="00B45508">
        <w:t>broadly classified as</w:t>
      </w:r>
      <w:r w:rsidR="00855C51">
        <w:t xml:space="preserve"> </w:t>
      </w:r>
      <w:r w:rsidR="00B45508">
        <w:t xml:space="preserve">a </w:t>
      </w:r>
      <w:r w:rsidR="00855C51" w:rsidRPr="00855C51">
        <w:rPr>
          <w:i/>
          <w:iCs/>
        </w:rPr>
        <w:t xml:space="preserve">factorization </w:t>
      </w:r>
      <w:r w:rsidR="000C68B0">
        <w:rPr>
          <w:i/>
          <w:iCs/>
        </w:rPr>
        <w:t>machine</w:t>
      </w:r>
      <w:r w:rsidR="00855C51">
        <w:t xml:space="preserve"> (FM),</w:t>
      </w:r>
      <w:r w:rsidR="001A4253">
        <w:t xml:space="preserve"> </w:t>
      </w:r>
      <w:r w:rsidR="006F341B">
        <w:t>work</w:t>
      </w:r>
      <w:r w:rsidR="00E922EB">
        <w:t>s</w:t>
      </w:r>
      <w:r w:rsidR="006F341B">
        <w:t xml:space="preserve"> under the assumption that there are underlying </w:t>
      </w:r>
      <w:r w:rsidR="000B3142">
        <w:t xml:space="preserve">latent </w:t>
      </w:r>
      <w:r w:rsidR="006F341B">
        <w:t>var</w:t>
      </w:r>
      <w:r w:rsidR="000B3142">
        <w:t>iables in the data. Latent variables</w:t>
      </w:r>
      <w:r w:rsidR="00A758D0">
        <w:t xml:space="preserve"> are </w:t>
      </w:r>
      <w:r w:rsidR="000311EA">
        <w:t xml:space="preserve">variables </w:t>
      </w:r>
      <w:r w:rsidR="00490B5D">
        <w:t xml:space="preserve">that are </w:t>
      </w:r>
      <w:r w:rsidR="00A758D0">
        <w:t>not</w:t>
      </w:r>
      <w:r w:rsidR="007F6069">
        <w:t xml:space="preserve"> directly</w:t>
      </w:r>
      <w:r w:rsidR="00A758D0">
        <w:t xml:space="preserve"> observable</w:t>
      </w:r>
      <w:r w:rsidR="00CA37AC">
        <w:t xml:space="preserve"> </w:t>
      </w:r>
      <w:r w:rsidR="007A49F2">
        <w:t>but</w:t>
      </w:r>
      <w:r w:rsidR="00533091">
        <w:t xml:space="preserve"> can be</w:t>
      </w:r>
      <w:r w:rsidR="007A49F2">
        <w:t xml:space="preserve"> inferred through</w:t>
      </w:r>
      <w:r w:rsidR="00533091">
        <w:t xml:space="preserve"> mathematical </w:t>
      </w:r>
      <w:r w:rsidR="00E85FA0">
        <w:t>computation</w:t>
      </w:r>
      <w:r w:rsidR="004C650C">
        <w:t>,</w:t>
      </w:r>
      <w:r w:rsidR="00E85FA0">
        <w:t xml:space="preserve"> like </w:t>
      </w:r>
      <w:r w:rsidR="0033686E">
        <w:t xml:space="preserve">for example </w:t>
      </w:r>
      <w:r w:rsidR="005B18CB">
        <w:t>singular value decomposition (SVD)</w:t>
      </w:r>
      <w:r w:rsidR="003B07F2">
        <w:t xml:space="preserve"> </w:t>
      </w:r>
      <w:sdt>
        <w:sdtPr>
          <w:alias w:val="To edit, see citavi.com/edit"/>
          <w:tag w:val="CitaviPlaceholder#4fde39c2-28b0-47f5-b335-64403a7a9974"/>
          <w:id w:val="-1517142255"/>
          <w:placeholder>
            <w:docPart w:val="DefaultPlaceholder_-1854013440"/>
          </w:placeholder>
        </w:sdtPr>
        <w:sdtContent>
          <w:r w:rsidR="003B07F2">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zAzODk4LWU3MDYtNGM2MS1iYTU0LTEwNmRkODdjMzc4OSIsIlJhbmdlTGVuZ3RoIjoyNiwiUmVmZXJlbmNlSWQiOiI5MDdmNjg0NS0wNDMwLTRkZmQtYTg0Ni04Zjk2MzYxNWNlZ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TZWJhc3RpYW5cXEFwcERhdGFcXExvY2FsXFxUZW1wXFxidzMybDVkeS5qcGciLCJVcmlTdHJpbmciOiI5MDdmNjg0NS0wNDMwLTRkZmQtYTg0Ni04Zjk2MzYxNWNlZD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NS4gZWQuIiwiRXZhbHVhdGlvbkNvbXBsZXhpdHkiOjAsIkV2YWx1YXRpb25Tb3VyY2VUZXh0Rm9ybWF0IjowLCJHcm91cHMiOltdLCJIYXNMYWJlbDEiOmZhbHNlLCJIYXNMYWJlbDIiOmZhbHNlLCJJc2JuIjoiOTc4MTEzODkxNjA2NyI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3d3dy53b3JsZGNhdC5vcmcvb2NsYy85ODU3MDA3NjYiLCJVcmlTdHJpbmciOiJodHRwOi8vd3d3LndvcmxkY2F0Lm9yZy9vY2xjLzk4NTcwMDc2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}</w:instrText>
          </w:r>
          <w:r w:rsidR="003B07F2">
            <w:fldChar w:fldCharType="separate"/>
          </w:r>
          <w:r w:rsidR="00FF1EC0">
            <w:t>(Loehlin &amp; Beaujean, 2017)</w:t>
          </w:r>
          <w:r w:rsidR="003B07F2">
            <w:fldChar w:fldCharType="end"/>
          </w:r>
        </w:sdtContent>
      </w:sdt>
      <w:r w:rsidR="00E85FA0">
        <w:t>.</w:t>
      </w:r>
      <w:r w:rsidR="00624421">
        <w:t xml:space="preserve"> </w:t>
      </w:r>
      <w:r w:rsidR="00672874">
        <w:t>Koren et</w:t>
      </w:r>
      <w:r w:rsidR="00C143DF">
        <w:t xml:space="preserve"> al. </w:t>
      </w:r>
      <w:sdt>
        <w:sdtPr>
          <w:alias w:val="To edit, see citavi.com/edit"/>
          <w:tag w:val="CitaviPlaceholder#63071f3c-a4b5-4044-8fc2-ec7d7ddd7766"/>
          <w:id w:val="-660082995"/>
          <w:placeholder>
            <w:docPart w:val="DefaultPlaceholder_-1854013440"/>
          </w:placeholder>
        </w:sdtPr>
        <w:sdtContent>
          <w:r w:rsidR="00C143DF">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OWY0ZDQzLTM1NGMtNDRhNy1hMTQyLWJjNDk0YWY0ODMxNiIsIlJhbmdlTGVuZ3RoIjo1OCwiUmVmZXJlbmNlSWQiOiIzZjdlNzFlNi04NzJlLTRhNjAtYTExZS0xOTQyMmViZTEx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DcvOTc4LTEtMDcxNi0yMTk3LTRfMyIsIlVyaVN0cmluZyI6Imh0dHBzOi8vZG9pLm9yZy8xMC4xMDA3Lzk3OC0xLTA3MTYtMjE5Ny00Xz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aG9ydFRpdGxlIjoiUmljY2ksIEZyYW5jZXNjbyBhbmQgUm9rYWNoLCBMaW9yIGFuZCBTaGFwaXJhLCBCcmFjaGEgKEhnLikgMjAyMiDigJMgUmVjb21tZW5kZXIgU3lzdGVtcyBIYW5kYm9vayIsIlNob3J0VGl0bGVVcGRhdGVUeXBlIjowLCJTb3VyY2VPZkJpYmxpb2dyYXBoaWNJbmZvcm1hdGlvbiI6IkJpYlRlWCIsIlN0YXRpY0lkcyI6WyJhNTRmZTM2Zi05YWJlLTQwMTQtYmY3NC05YTk1M2FhMGZjZDE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}</w:instrText>
          </w:r>
          <w:r w:rsidR="00C143DF">
            <w:fldChar w:fldCharType="separate"/>
          </w:r>
          <w:r w:rsidR="00FF1EC0">
            <w:t>(Koren, Yehuda and Rendle, Steffen and Bell, Robert, 2022)</w:t>
          </w:r>
          <w:r w:rsidR="00C143DF">
            <w:fldChar w:fldCharType="end"/>
          </w:r>
        </w:sdtContent>
      </w:sdt>
      <w:r w:rsidR="00BF10E3">
        <w:t xml:space="preserve"> state </w:t>
      </w:r>
      <w:r w:rsidR="00EA1793">
        <w:t xml:space="preserve">that </w:t>
      </w:r>
      <w:r w:rsidR="006D2CA4">
        <w:t xml:space="preserve">the observed </w:t>
      </w:r>
      <w:r w:rsidR="00EA1793">
        <w:t xml:space="preserve">rating values </w:t>
      </w:r>
      <w:r w:rsidR="006D2CA4">
        <w:t>are due to effects associated with either user</w:t>
      </w:r>
      <w:r w:rsidR="00592048">
        <w:t xml:space="preserve"> or items, independently </w:t>
      </w:r>
      <w:r w:rsidR="007310B7">
        <w:t xml:space="preserve">of their </w:t>
      </w:r>
      <w:r w:rsidR="00AA7191">
        <w:t xml:space="preserve">joint </w:t>
      </w:r>
      <w:r w:rsidR="007310B7">
        <w:t xml:space="preserve">interaction. </w:t>
      </w:r>
      <w:r w:rsidR="00F80B70">
        <w:t xml:space="preserve">Therefore, there are </w:t>
      </w:r>
      <w:r w:rsidR="00FE33C2">
        <w:t>large item and user biases embedded in the data</w:t>
      </w:r>
      <w:r w:rsidR="0085461C">
        <w:t xml:space="preserve">. An example would be </w:t>
      </w:r>
      <w:r w:rsidR="006E5B06">
        <w:t xml:space="preserve">the </w:t>
      </w:r>
      <w:r w:rsidR="0085461C">
        <w:t>tendenc</w:t>
      </w:r>
      <w:r w:rsidR="006E5B06">
        <w:t>y</w:t>
      </w:r>
      <w:r w:rsidR="0085461C">
        <w:t xml:space="preserve"> </w:t>
      </w:r>
      <w:r w:rsidR="00A13F99">
        <w:t xml:space="preserve">for some users to give </w:t>
      </w:r>
      <w:r w:rsidR="006E5B06">
        <w:t xml:space="preserve">either </w:t>
      </w:r>
      <w:r w:rsidR="00A13F99">
        <w:t>higher or lower ratings</w:t>
      </w:r>
      <w:r w:rsidR="006E5B06">
        <w:t xml:space="preserve"> on average, or conversely products that </w:t>
      </w:r>
      <w:r w:rsidR="0083716E">
        <w:t>receive systematically higher or lower ratings.</w:t>
      </w:r>
      <w:r w:rsidR="00085BBE">
        <w:t xml:space="preserve"> </w:t>
      </w:r>
      <w:r w:rsidR="0085461C">
        <w:t xml:space="preserve">These </w:t>
      </w:r>
      <w:r w:rsidR="00352216">
        <w:t>“</w:t>
      </w:r>
      <w:r w:rsidR="0085461C">
        <w:t>hidden</w:t>
      </w:r>
      <w:r w:rsidR="00352216">
        <w:t>”</w:t>
      </w:r>
      <w:r w:rsidR="00085BBE">
        <w:t xml:space="preserve"> factors</w:t>
      </w:r>
      <w:r w:rsidR="0085461C">
        <w:t xml:space="preserve"> </w:t>
      </w:r>
      <w:r w:rsidR="00D076F9">
        <w:t>c</w:t>
      </w:r>
      <w:r w:rsidR="00535C00">
        <w:t>an</w:t>
      </w:r>
      <w:r w:rsidR="00D076F9">
        <w:t xml:space="preserve"> be retrieved during model training and</w:t>
      </w:r>
      <w:r w:rsidR="00085BBE">
        <w:t xml:space="preserve"> </w:t>
      </w:r>
      <w:r w:rsidR="0016783E">
        <w:t>incorporated</w:t>
      </w:r>
      <w:r w:rsidR="00D076F9">
        <w:t xml:space="preserve"> </w:t>
      </w:r>
      <w:r w:rsidR="0031088D">
        <w:t>into</w:t>
      </w:r>
      <w:r w:rsidR="0016783E">
        <w:t xml:space="preserve"> a latent factor</w:t>
      </w:r>
      <w:r w:rsidR="0082611C">
        <w:t>.</w:t>
      </w:r>
      <w:r w:rsidR="008E213B">
        <w:t xml:space="preserve"> In the training process</w:t>
      </w:r>
      <w:r w:rsidR="00535C00">
        <w:t xml:space="preserve"> the </w:t>
      </w:r>
      <w:r w:rsidR="00CA5DE7">
        <w:t>latent factors are</w:t>
      </w:r>
      <w:r w:rsidR="008E213B">
        <w:t xml:space="preserve"> distilled</w:t>
      </w:r>
      <w:r w:rsidR="00CA5DE7">
        <w:t xml:space="preserve"> that best</w:t>
      </w:r>
      <w:r w:rsidR="00353DF2">
        <w:t xml:space="preserve"> depict</w:t>
      </w:r>
      <w:r w:rsidR="00CA5DE7">
        <w:t xml:space="preserve"> these pro</w:t>
      </w:r>
      <w:r w:rsidR="00AF6552">
        <w:t>pensities in the data</w:t>
      </w:r>
      <w:r w:rsidR="005B50F6">
        <w:t xml:space="preserve"> </w:t>
      </w:r>
      <w:sdt>
        <w:sdtPr>
          <w:alias w:val="To edit, see citavi.com/edit"/>
          <w:tag w:val="CitaviPlaceholder#bb53896b-d6f4-4bcf-90f9-ab0aac915f44"/>
          <w:id w:val="772678463"/>
          <w:placeholder>
            <w:docPart w:val="DefaultPlaceholder_-1854013440"/>
          </w:placeholder>
        </w:sdtPr>
        <w:sdtContent>
          <w:r w:rsidR="00487EC2">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Yjg2MzJlLTlkZWEtNDI2Mi1hMDJmLWNlN2Q1NGI1M2U5MSIsIlJhbmdlTGVuZ3RoIjozMywiUmVmZXJlbmNlSWQiOiI3YjYxM2ExMC0zOTVjLTQwZjktYjAxZi00MTQ0OGM4YWQx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wODY0NDE1LjIwMDAuMTE1MTgzODAiLCJVcmlTdHJpbmciOiJodHRwczovL2RvaS5vcmcvMTAuMTA4MC8xMDg2NDQxNS4yMDAwLjExNTE4Mzg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}</w:instrText>
          </w:r>
          <w:r w:rsidR="00487EC2">
            <w:fldChar w:fldCharType="separate"/>
          </w:r>
          <w:r w:rsidR="00FF1EC0">
            <w:t>(Vellido, Lisboa, &amp; Meehan, 2000)</w:t>
          </w:r>
          <w:r w:rsidR="00487EC2">
            <w:fldChar w:fldCharType="end"/>
          </w:r>
        </w:sdtContent>
      </w:sdt>
      <w:r w:rsidR="00AF6552">
        <w:t>.</w:t>
      </w:r>
      <w:r w:rsidR="000C4DB8">
        <w:t xml:space="preserve"> </w:t>
      </w:r>
      <w:r w:rsidR="009E1622">
        <w:t>In LFM</w:t>
      </w:r>
      <w:r w:rsidR="005E3EA4">
        <w:t>,</w:t>
      </w:r>
      <w:r w:rsidR="009E1622">
        <w:t xml:space="preserve"> </w:t>
      </w:r>
      <w:r w:rsidR="0085533A">
        <w:t xml:space="preserve">the rating </w:t>
      </w:r>
      <w:r w:rsidR="00C91C22">
        <w:t>of an unobserved</w:t>
      </w:r>
      <w:r w:rsidR="00C24E8B">
        <w:t xml:space="preserve"> user-item interaction is </w:t>
      </w:r>
      <w:r w:rsidR="002A2304">
        <w:t xml:space="preserve">constructed by applying the </w:t>
      </w:r>
      <w:r w:rsidR="00644189">
        <w:t xml:space="preserve">dot product </w:t>
      </w:r>
      <w:r w:rsidR="00FA5EAE">
        <w:t>of</w:t>
      </w:r>
      <w:r w:rsidR="00CC4F75">
        <w:t xml:space="preserve"> factor</w:t>
      </w:r>
      <w:r w:rsidR="00802F21">
        <w:t xml:space="preserve"> of</w:t>
      </w:r>
      <w:r w:rsidR="00CC4F75">
        <w:t xml:space="preserve"> </w:t>
      </w:r>
      <w:r w:rsidR="00644189">
        <w:t xml:space="preserve">user </w:t>
      </w:r>
      <m:oMath>
        <m:sSub>
          <m:sSubPr>
            <m:ctrlPr>
              <w:rPr>
                <w:rFonts w:ascii="Cambria Math" w:hAnsi="Cambria Math"/>
                <w:i/>
              </w:rPr>
            </m:ctrlPr>
          </m:sSubPr>
          <m:e>
            <m:r>
              <w:rPr>
                <w:rFonts w:ascii="Cambria Math" w:hAnsi="Cambria Math"/>
              </w:rPr>
              <m:t>u</m:t>
            </m:r>
          </m:e>
          <m:sub>
            <m:r>
              <w:rPr>
                <w:rFonts w:ascii="Cambria Math" w:hAnsi="Cambria Math"/>
              </w:rPr>
              <m:t>i</m:t>
            </m:r>
          </m:sub>
        </m:sSub>
      </m:oMath>
      <w:r w:rsidR="00827BF3">
        <w:t xml:space="preserve"> </w:t>
      </w:r>
      <w:r w:rsidR="00644189">
        <w:t xml:space="preserve">and </w:t>
      </w:r>
      <w:r w:rsidR="00802F21">
        <w:t xml:space="preserve">factor of </w:t>
      </w:r>
      <w:r w:rsidR="00644189">
        <w:t xml:space="preserve">item </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sidR="00700CD8">
        <w:t xml:space="preserve"> </w:t>
      </w:r>
      <w:sdt>
        <w:sdtPr>
          <w:alias w:val="To edit, see citavi.com/edit"/>
          <w:tag w:val="CitaviPlaceholder#d92d2582-d870-45e2-b265-ea017dd6c6ff"/>
          <w:id w:val="1579710579"/>
          <w:placeholder>
            <w:docPart w:val="DefaultPlaceholder_-1854013440"/>
          </w:placeholder>
        </w:sdtPr>
        <w:sdtContent>
          <w:r w:rsidR="00700CD8">
            <w:fldChar w:fldCharType="begin"/>
          </w:r>
          <w:r w:rsidR="00700CD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ZmYzN2VjLTc0ODMtNGM4ZS1hOGI4LWFiZjdkZjBlZDc2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Q5MmQyNTgyLWQ4NzAtNDVlMi1iMjY1LWVhMDE3ZGQ2YzZmZiIsIlRleHQiOiIoQWdnYXJ3YWwsIDIwMTYpIiwiV0FJVmVyc2lvbiI6IjYuMTIuMC4wIn0=}</w:instrText>
          </w:r>
          <w:r w:rsidR="00700CD8">
            <w:fldChar w:fldCharType="separate"/>
          </w:r>
          <w:r w:rsidR="00FF1EC0">
            <w:t>(Aggarwal, 2016)</w:t>
          </w:r>
          <w:r w:rsidR="00700CD8">
            <w:fldChar w:fldCharType="end"/>
          </w:r>
        </w:sdtContent>
      </w:sdt>
      <w:r w:rsidR="00270A65">
        <w:t>.</w:t>
      </w:r>
      <w:r w:rsidR="00E30424">
        <w:t xml:space="preserve"> While </w:t>
      </w:r>
      <w:r w:rsidR="00727DA1">
        <w:t xml:space="preserve">the </w:t>
      </w:r>
      <w:r w:rsidR="004708CA">
        <w:t>base</w:t>
      </w:r>
      <w:r w:rsidR="00E1774C">
        <w:t>line</w:t>
      </w:r>
      <w:r w:rsidR="004708CA">
        <w:t xml:space="preserve"> </w:t>
      </w:r>
      <w:r w:rsidR="00533D1C">
        <w:t>LFM</w:t>
      </w:r>
      <w:r w:rsidR="00DE68D1">
        <w:t>s</w:t>
      </w:r>
      <w:r w:rsidR="00533D1C">
        <w:t xml:space="preserve"> only use the sparse matrix</w:t>
      </w:r>
      <w:r w:rsidR="00EB161B">
        <w:t xml:space="preserve"> of user-item interactions, </w:t>
      </w:r>
      <w:r w:rsidR="00E1774C">
        <w:t xml:space="preserve">more sophisticated </w:t>
      </w:r>
      <w:r w:rsidR="00026C23">
        <w:t>variants</w:t>
      </w:r>
      <w:r w:rsidR="004B524B">
        <w:t>, like SVD++,</w:t>
      </w:r>
      <w:r w:rsidR="00026C23">
        <w:t xml:space="preserve"> can </w:t>
      </w:r>
      <w:r w:rsidR="00026C23">
        <w:lastRenderedPageBreak/>
        <w:t>also incorporate</w:t>
      </w:r>
      <w:r w:rsidR="00461FEA">
        <w:t xml:space="preserve"> dense features and implicit ratings into it</w:t>
      </w:r>
      <w:r w:rsidR="00BD36CE">
        <w:t>s model</w:t>
      </w:r>
      <w:r w:rsidR="00200EAF">
        <w:t xml:space="preserve">, which </w:t>
      </w:r>
      <w:r w:rsidR="002713AB">
        <w:t>allows it to</w:t>
      </w:r>
      <w:r w:rsidR="00CB1DC7">
        <w:t xml:space="preserve"> factorize more information</w:t>
      </w:r>
      <w:r w:rsidR="00843302">
        <w:t xml:space="preserve"> and </w:t>
      </w:r>
      <w:r w:rsidR="004B524B">
        <w:t xml:space="preserve">further improve </w:t>
      </w:r>
      <w:r w:rsidR="00704235">
        <w:t>prediction quality</w:t>
      </w:r>
      <w:r w:rsidR="00C62AA9">
        <w:t xml:space="preserve"> </w:t>
      </w:r>
      <w:sdt>
        <w:sdtPr>
          <w:alias w:val="To edit, see citavi.com/edit"/>
          <w:tag w:val="CitaviPlaceholder#5af20020-94d5-40a3-a244-22f6addb264a"/>
          <w:id w:val="-1871066657"/>
          <w:placeholder>
            <w:docPart w:val="DefaultPlaceholder_-1854013440"/>
          </w:placeholder>
        </w:sdtPr>
        <w:sdtContent>
          <w:r w:rsidR="00C727F1">
            <w:fldChar w:fldCharType="begin"/>
          </w:r>
          <w:r w:rsidR="00C72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N2I0MjJiLTBiYjctNGRmYi1iZWJlLWM1M2M0YTE3YjBkYiIsIlJhbmdlTGVuZ3RoIjoyMC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l9TZWJhc3RpYW4gU8OkdHpsZXIiLCJDcmVhdGVkT24iOiIyMDIyLTA2LTIwVDIxOjU5OjAyIiwiTW9kaWZpZWRCeSI6Il9TZWJhc3RpYW4gU8OkdHpsZXIiLCJJZCI6IjI2NTg0OTM0LWNkOTQtNDEyYy04MjljLTA2ODc3YzJmNmI1OSIsIk1vZGlmaWVkT24iOiIyMDIyLTA2LTIwVDIxOjU5OjAyIiwiUHJvamVjdCI6eyIkcmVmIjoiNSJ9fSwiUHVibGlzaGVycyI6W3siJGlkIjoiOS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}</w:instrText>
          </w:r>
          <w:r w:rsidR="00C727F1">
            <w:fldChar w:fldCharType="separate"/>
          </w:r>
          <w:r w:rsidR="00FF1EC0">
            <w:t>(Koren et al., 2009)</w:t>
          </w:r>
          <w:r w:rsidR="00C727F1">
            <w:fldChar w:fldCharType="end"/>
          </w:r>
        </w:sdtContent>
      </w:sdt>
      <w:r w:rsidR="00843302">
        <w:t>.</w:t>
      </w:r>
    </w:p>
    <w:p w14:paraId="48562123" w14:textId="5076BF89" w:rsidR="007D1AC8" w:rsidRDefault="00AB66B4" w:rsidP="004E0AB6">
      <w:r>
        <w:t xml:space="preserve">The main advantage of </w:t>
      </w:r>
      <w:r w:rsidR="00DC717F">
        <w:t>MF lies in its ability to algorithmically detect latent vectors</w:t>
      </w:r>
      <w:r w:rsidR="006C385B">
        <w:t xml:space="preserve"> in the dataset</w:t>
      </w:r>
      <w:r w:rsidR="006E61B6">
        <w:t xml:space="preserve">. </w:t>
      </w:r>
      <w:r w:rsidR="0050535E">
        <w:t xml:space="preserve">Overarching correlations are </w:t>
      </w:r>
      <w:r w:rsidR="00E065AC">
        <w:t xml:space="preserve">extracted in the dataset and used to make predictions. </w:t>
      </w:r>
      <w:r w:rsidR="00057A4A">
        <w:t>Unlike</w:t>
      </w:r>
      <w:r w:rsidR="006E357B">
        <w:t xml:space="preserve"> CB methods</w:t>
      </w:r>
      <w:r w:rsidR="00057A4A">
        <w:t xml:space="preserve">, </w:t>
      </w:r>
      <w:r w:rsidR="006E357B">
        <w:t>t</w:t>
      </w:r>
      <w:r w:rsidR="006E61B6">
        <w:t xml:space="preserve">he models </w:t>
      </w:r>
      <w:r w:rsidR="00BA6E4F">
        <w:t xml:space="preserve">don’t rely on </w:t>
      </w:r>
      <w:r w:rsidR="00123146">
        <w:t>hand</w:t>
      </w:r>
      <w:r w:rsidR="00765351">
        <w:t>-</w:t>
      </w:r>
      <w:r w:rsidR="00123146">
        <w:t xml:space="preserve">engineered features to </w:t>
      </w:r>
      <w:r w:rsidR="00223B92">
        <w:t>make recommendations</w:t>
      </w:r>
      <w:r w:rsidR="003B30D4">
        <w:t>, which</w:t>
      </w:r>
      <w:r w:rsidR="007139B1">
        <w:t xml:space="preserve"> evades</w:t>
      </w:r>
      <w:r w:rsidR="003B30D4">
        <w:t xml:space="preserve"> </w:t>
      </w:r>
      <w:r w:rsidR="007139B1">
        <w:t xml:space="preserve">the </w:t>
      </w:r>
      <w:r w:rsidR="00D74C8E">
        <w:t>human-error</w:t>
      </w:r>
      <w:r w:rsidR="007139B1">
        <w:t xml:space="preserve"> component</w:t>
      </w:r>
      <w:r w:rsidR="00F074C1">
        <w:t xml:space="preserve"> of</w:t>
      </w:r>
      <w:r w:rsidR="007139B1">
        <w:t xml:space="preserve"> feature engineering</w:t>
      </w:r>
      <w:r w:rsidR="00F074C1">
        <w:t xml:space="preserve"> and speeds up the development process</w:t>
      </w:r>
      <w:r w:rsidR="007611E4">
        <w:t>.</w:t>
      </w:r>
      <w:r w:rsidR="00FC55F7">
        <w:t xml:space="preserve"> </w:t>
      </w:r>
      <w:r w:rsidR="007611E4">
        <w:t xml:space="preserve">Dot products are </w:t>
      </w:r>
      <w:r w:rsidR="00E61BA9">
        <w:t xml:space="preserve">computationally light, which makes </w:t>
      </w:r>
      <w:r w:rsidR="004511D1">
        <w:t>LFM models</w:t>
      </w:r>
      <w:r w:rsidR="00E61BA9">
        <w:t xml:space="preserve"> scalable and applicable on large datasets</w:t>
      </w:r>
      <w:r w:rsidR="00910F3C">
        <w:t xml:space="preserve"> </w:t>
      </w:r>
      <w:sdt>
        <w:sdtPr>
          <w:alias w:val="To edit, see citavi.com/edit"/>
          <w:tag w:val="CitaviPlaceholder#44d6d0b2-2941-4b10-b674-21110e7e67c2"/>
          <w:id w:val="-1392567560"/>
          <w:placeholder>
            <w:docPart w:val="DefaultPlaceholder_-1854013440"/>
          </w:placeholder>
        </w:sdtPr>
        <w:sdtContent>
          <w:r w:rsidR="007C7254">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zA2MDk3LTM0ODItNDFiNy05Mjg3LWZmOTg5ZmNmOTFhZSIsIlJhbmdlTGVuZ3RoIjo0MSwiUmVmZXJlbmNlSWQiOiJhOTAwMjU5NC00NzNkLTQzMDYtOWU2ZC1kYTQxNTA0MTM0MjAiLCJSZWZlcmVuY2UiOnsiJGlkIjoiMyIsIiR0eXBlIjoiU3dpc3NBY2FkZW1pYy5DaXRhdmkuUmVmZXJlbmNlLCBTd2lzc0FjYWRlbWljLkNpdGF2aSIsIkFic3RyYWN0Q29tcGxleGl0eSI6MCwiQWJzdHJhY3RTb3VyY2VUZXh0Rm9ybWF0IjowLCJBcnhpdklkIjoiMTYwNy4wODgxMHYx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NYXNha2F6dSIsIkxhc3ROYW1lIjoiSXNoaWhhdGEiLCJQcm90ZWN0ZWQiOmZhbHNlLCJTZXgiOjAsIkNyZWF0ZWRCeSI6Il9TZWJhc3RpYW4gU8OkdHpsZXIiLCJDcmVhdGVkT24iOiIyMDIyLTA2LTIxVDIzOjE1OjA2IiwiTW9kaWZpZWRCeSI6Il9TZWJhc3RpYW4gU8OkdHpsZXIiLCJJZCI6ImU5MjNmOGZlLWU5MTYtNDkwOC1iZWIwLWU5ZTA2OGM2OGQ3YSIsIk1vZGlmaWVkT24iOiIyMDIyLTA2LTIxVDIzOjE1OjA2IiwiUHJvamVjdCI6eyIkcmVmIjoiNSJ9fSx7IiRpZCI6Ijc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g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1dLCJDaXRhdGlvbktleVVwZGF0ZVR5cGUiOjAsIkNvbGxhYm9yYXRvcnMiOltdLCJEYXRlIjoiMjk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ODgxMHYxIiwiVXJpU3RyaW5nIjoiaHR0cDovL2FyeGl2Lm9yZy9wZGYvMTYwNy4wODgxMHY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IwOjE1IiwiTW9kaWZpZWRCeSI6Il9TZWJhc3RpYW4gU8OkdHpsZXIiLCJJZCI6ImRmZDU2ZmE0LTNjYTctNGY4ZC1iYzIzLTBmNWExNjEyY2IwMiIsIk1vZGlmaWVkT24iOiIyMDIyLTA2LTIxVDIzOjIwOjE1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ODgxMHYxIiwiVXJpU3RyaW5nIjoiaHR0cDovL2FyeGl2Lm9yZy9hYnMvMTYwNy4wODgxMHY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IwOjE1IiwiTW9kaWZpZWRCeSI6Il9TZWJhc3RpYW4gU8OkdHpsZXIiLCJJZCI6ImFmZjkwMDQ1LTI0NzktNGY0Ny1iOWI0LTRjNTAxM2U5MjM3YyIsIk1vZGlmaWVkT24iOiIyMDIyLTA2LTIxVDIzOjIwOjE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ODgxMHYxIiwiVXJpU3RyaW5nIjoiaHR0cHM6Ly9hcnhpdi5vcmcvcGRmLzE2MDcuMDg4MTB2MS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}</w:instrText>
          </w:r>
          <w:r w:rsidR="007C7254">
            <w:fldChar w:fldCharType="separate"/>
          </w:r>
          <w:r w:rsidR="00FF1EC0">
            <w:t>(Blondel, Ishihata, Fujino, &amp; Ueda, 2016)</w:t>
          </w:r>
          <w:r w:rsidR="007C7254">
            <w:fldChar w:fldCharType="end"/>
          </w:r>
        </w:sdtContent>
      </w:sdt>
      <w:r w:rsidR="00E61BA9">
        <w:t>.</w:t>
      </w:r>
      <w:r w:rsidR="00420352">
        <w:t xml:space="preserve"> </w:t>
      </w:r>
      <w:r w:rsidR="00497D51">
        <w:t xml:space="preserve">The performance advantage of </w:t>
      </w:r>
      <w:r w:rsidR="00E45118">
        <w:t>FM</w:t>
      </w:r>
      <w:r w:rsidR="00AE26F5">
        <w:t>s</w:t>
      </w:r>
      <w:r w:rsidR="00BE6285">
        <w:t xml:space="preserve"> rapidly diminish</w:t>
      </w:r>
      <w:r w:rsidR="008F5840">
        <w:t xml:space="preserve"> when </w:t>
      </w:r>
      <w:r w:rsidR="00415C36">
        <w:t xml:space="preserve">modeling </w:t>
      </w:r>
      <w:r w:rsidR="00FD7583">
        <w:t>higher-order feature combinations</w:t>
      </w:r>
      <w:r w:rsidR="00FB524E">
        <w:t xml:space="preserve"> </w:t>
      </w:r>
      <w:r w:rsidR="00C9543D">
        <w:t>however</w:t>
      </w:r>
      <w:r w:rsidR="00FD7583">
        <w:t xml:space="preserve">, which </w:t>
      </w:r>
      <w:r w:rsidR="00EB752F">
        <w:t xml:space="preserve">is a tradeoff to </w:t>
      </w:r>
      <w:r w:rsidR="00FD7583">
        <w:t xml:space="preserve">allow </w:t>
      </w:r>
      <w:r w:rsidR="00417DF3">
        <w:t xml:space="preserve">for more complex </w:t>
      </w:r>
      <w:r w:rsidR="00194638">
        <w:t xml:space="preserve">embeddings in the model </w:t>
      </w:r>
      <w:sdt>
        <w:sdtPr>
          <w:alias w:val="To edit, see citavi.com/edit"/>
          <w:tag w:val="CitaviPlaceholder#c2d14aa0-91d3-45db-bf28-bba1a88dff68"/>
          <w:id w:val="-638179499"/>
          <w:placeholder>
            <w:docPart w:val="DefaultPlaceholder_-1854013440"/>
          </w:placeholder>
        </w:sdtPr>
        <w:sdtContent>
          <w:r w:rsidR="00194638">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TUzZGMyLWMwMDAtNDYxZS05NzYzLTljNzFlNGQyNWY2OSIsIlJhbmdlTGVuZ3RoIjo0MSwiUmVmZXJlbmNlSWQiOiJjMWUyZTJiNy0wYjIyLTRlZWUtYThiNC1mNGU0YTE2ZDVkMGUiLCJSZWZlcmVuY2UiOnsiJGlkIjoiMyIsIiR0eXBlIjoiU3dpc3NBY2FkZW1pYy5DaXRhdmkuUmVmZXJlbmNlLCBTd2lzc0FjYWRlbWljLkNpdGF2aSIsIkFic3RyYWN0Q29tcGxleGl0eSI6MCwiQWJzdHJhY3RTb3VyY2VUZXh0Rm9ybWF0IjowLCJBcnhpdklkIjoiMTYwNy4wNzE5NXYy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c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NzE5NXYyIiwiVXJpU3RyaW5nIjoiaHR0cDovL2FyeGl2Lm9yZy9wZGYvMTYwNy4wNzE5N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E1OjA2IiwiTW9kaWZpZWRCeSI6Il9TZWJhc3RpYW4gU8OkdHpsZXIiLCJJZCI6ImFhYTViMzJkLWU1ZjctNDY3OS1iZGM2LThiZWIxYjIyMWM2MCIsIk1vZGlmaWVkT24iOiIyMDIyLTA2LTIxVDIzOjE1OjA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NzE5NXYyIiwiVXJpU3RyaW5nIjoiaHR0cDovL2FyeGl2Lm9yZy9hYnMvMTYwNy4wNzE5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E1OjA2IiwiTW9kaWZpZWRCeSI6Il9TZWJhc3RpYW4gU8OkdHpsZXIiLCJJZCI6IjllMjM1OTY3LTE3MjgtNDA4OS05ZmM0LWMzZmU2NTZiYTkwNyIsIk1vZGlmaWVkT24iOiIyMDIyLTA2LTIxVDIzOjE1OjA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NzE5NXYyIiwiVXJpU3RyaW5nIjoiaHR0cHM6Ly9hcnhpdi5vcmcvcGRmLzE2MDcuMDcxOTV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}</w:instrText>
          </w:r>
          <w:r w:rsidR="00194638">
            <w:fldChar w:fldCharType="separate"/>
          </w:r>
          <w:r w:rsidR="00FF1EC0">
            <w:t>(Blondel, Fujino, Ueda, &amp; Ishihata, 2016)</w:t>
          </w:r>
          <w:r w:rsidR="00194638">
            <w:fldChar w:fldCharType="end"/>
          </w:r>
        </w:sdtContent>
      </w:sdt>
      <w:r w:rsidR="00194638">
        <w:t>.</w:t>
      </w:r>
      <w:r w:rsidR="009A009F">
        <w:t xml:space="preserve"> </w:t>
      </w:r>
      <w:r w:rsidR="0094351E">
        <w:t>FMs being</w:t>
      </w:r>
      <w:r w:rsidR="000F4D15">
        <w:t xml:space="preserve"> bound by their shallow structure</w:t>
      </w:r>
      <w:r w:rsidR="00D91859">
        <w:t xml:space="preserve"> </w:t>
      </w:r>
      <w:r w:rsidR="001F52EE">
        <w:t xml:space="preserve">hinders their </w:t>
      </w:r>
      <w:r w:rsidR="00CB0EC3">
        <w:t xml:space="preserve">overall </w:t>
      </w:r>
      <w:r w:rsidR="001F52EE">
        <w:t xml:space="preserve">representative power </w:t>
      </w:r>
      <w:sdt>
        <w:sdtPr>
          <w:alias w:val="To edit, see citavi.com/edit"/>
          <w:tag w:val="CitaviPlaceholder#61f8aa34-e1e8-433e-bef1-348d8c6ce92c"/>
          <w:id w:val="-814182847"/>
          <w:placeholder>
            <w:docPart w:val="DefaultPlaceholder_-1854013440"/>
          </w:placeholder>
        </w:sdtPr>
        <w:sdtContent>
          <w:r w:rsidR="008B51D9">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GJjNjkzLTUwMDYtNDFjNy04YTY0LWUyMjY5MDNkZDAwNCIsIlJhbmdlTGVuZ3RoIjoyOC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dUMDM6NDA6MTIiLCJQcm9qZWN0Ijp7IiRyZWYiOiI1In19LCJVc2VOdW1iZXJpbmdUeXBlT2ZQYXJlbnREb2N1bWVudCI6ZmFsc2V9XSwiRm9ybWF0dGVkVGV4dCI6eyIkaWQiOiIyMSIsIkNvdW50IjoxLCJUZXh0VW5pdHMiOlt7IiRpZCI6IjIyIiwiRm9udFN0eWxlIjp7IiRpZCI6IjIzIiwiTmV1dHJhbCI6dHJ1ZX0sIlJlYWRpbmdPcmRlciI6MSwiVGV4dCI6IihXYW5nLCBGdSwgRnUsICYgV2FuZywgMjAxNykifV19LCJUYWciOiJDaXRhdmlQbGFjZWhvbGRlciM2MWY4YWEzNC1lMWU4LTQzM2UtYmVmMS0zNDhkOGM2Y2U5MmMiLCJUZXh0IjoiKFdhbmcsIEZ1LCBGdSwgJiBXYW5nLCAyMDE3KSIsIldBSVZlcnNpb24iOiI2LjEyLjAuMCJ9}</w:instrText>
          </w:r>
          <w:r w:rsidR="008B51D9">
            <w:fldChar w:fldCharType="separate"/>
          </w:r>
          <w:r w:rsidR="00FF1EC0">
            <w:t>(Wang, Fu, Fu, &amp; Wang, 2017)</w:t>
          </w:r>
          <w:r w:rsidR="008B51D9">
            <w:fldChar w:fldCharType="end"/>
          </w:r>
        </w:sdtContent>
      </w:sdt>
      <w:r w:rsidR="001F52EE">
        <w:t>.</w:t>
      </w:r>
      <w:r w:rsidR="003456CC">
        <w:t xml:space="preserve"> In practice, </w:t>
      </w:r>
      <w:r w:rsidR="00CA50D6">
        <w:t>simple FM</w:t>
      </w:r>
      <w:r w:rsidR="003575CE">
        <w:t xml:space="preserve">s still are very capable </w:t>
      </w:r>
      <w:r w:rsidR="000B65C3">
        <w:t>at making accurate predictions</w:t>
      </w:r>
      <w:r w:rsidR="00ED71DA">
        <w:t xml:space="preserve"> </w:t>
      </w:r>
      <w:sdt>
        <w:sdtPr>
          <w:alias w:val="To edit, see citavi.com/edit"/>
          <w:tag w:val="CitaviPlaceholder#f198204b-4df4-4361-aa5e-ab5ea40d2111"/>
          <w:id w:val="1386602460"/>
          <w:placeholder>
            <w:docPart w:val="DefaultPlaceholder_-1854013440"/>
          </w:placeholder>
        </w:sdtPr>
        <w:sdtContent>
          <w:r w:rsidR="00ED71DA">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DBmNDViLWFlNmMtNDZlZC04MDI1LWNlM2NhYTUwZWY2MyIsIlJhbmdlTGVuZ3RoIjo0NS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}</w:instrText>
          </w:r>
          <w:r w:rsidR="00ED71DA">
            <w:fldChar w:fldCharType="separate"/>
          </w:r>
          <w:r w:rsidR="00FF1EC0">
            <w:t>(Dacrema, Boglio, Cremonesi, &amp; Jannach, 2021)</w:t>
          </w:r>
          <w:r w:rsidR="00ED71DA">
            <w:fldChar w:fldCharType="end"/>
          </w:r>
        </w:sdtContent>
      </w:sdt>
      <w:r w:rsidR="000B65C3">
        <w:t>.</w:t>
      </w:r>
    </w:p>
    <w:p w14:paraId="06963A81" w14:textId="2E3E556D" w:rsidR="006803F6" w:rsidRDefault="00EA37C3" w:rsidP="004E0AB6">
      <w:r w:rsidRPr="00EA37C3">
        <w:t>In order to circumvent the above-mentioned limitations of</w:t>
      </w:r>
      <w:r w:rsidR="0094351E">
        <w:t xml:space="preserve"> FMs</w:t>
      </w:r>
      <w:r w:rsidRPr="00EA37C3">
        <w:t xml:space="preserve">, </w:t>
      </w:r>
      <w:r w:rsidR="00D32386" w:rsidRPr="0064389A">
        <w:rPr>
          <w:i/>
        </w:rPr>
        <w:t xml:space="preserve">deep </w:t>
      </w:r>
      <w:r w:rsidRPr="0064389A">
        <w:rPr>
          <w:i/>
        </w:rPr>
        <w:t>neural networks</w:t>
      </w:r>
      <w:r w:rsidRPr="00EA37C3">
        <w:t xml:space="preserve"> </w:t>
      </w:r>
      <w:r w:rsidR="004C0DF6">
        <w:t>(</w:t>
      </w:r>
      <w:r w:rsidR="00D32386">
        <w:t>D</w:t>
      </w:r>
      <w:r w:rsidR="004C0DF6">
        <w:t xml:space="preserve">NN) </w:t>
      </w:r>
      <w:r w:rsidRPr="00EA37C3">
        <w:t xml:space="preserve">have gained </w:t>
      </w:r>
      <w:r>
        <w:t xml:space="preserve">increasing interest </w:t>
      </w:r>
      <w:r w:rsidR="003235DF">
        <w:t xml:space="preserve">in </w:t>
      </w:r>
      <w:r>
        <w:t>RS</w:t>
      </w:r>
      <w:r w:rsidR="003235DF">
        <w:t xml:space="preserve"> research</w:t>
      </w:r>
      <w:r w:rsidRPr="00EA37C3">
        <w:t xml:space="preserve"> over the past years</w:t>
      </w:r>
      <w:r w:rsidR="00F4371C">
        <w:t xml:space="preserve"> </w:t>
      </w:r>
      <w:sdt>
        <w:sdtPr>
          <w:alias w:val="To edit, see citavi.com/edit"/>
          <w:tag w:val="CitaviPlaceholder#87a9cc2d-a2b6-4a00-8ea4-b833c7b5090e"/>
          <w:id w:val="1815686067"/>
          <w:placeholder>
            <w:docPart w:val="DefaultPlaceholder_-1854013440"/>
          </w:placeholder>
        </w:sdtPr>
        <w:sdtContent>
          <w:r w:rsidR="007F55F9">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ODJhZTEwLWFkOWYtNGNlYi1hYWM3LTI2YmRjYWVjZDYwNSIsIlJhbmdlTGVuZ3RoIjoyMi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OC0wN1QwMzo0MDoxMiIsIlByb2plY3QiOnsiJHJlZiI6IjUifX0sIlVzZU51bWJlcmluZ1R5cGVPZlBhcmVudERvY3VtZW50IjpmYWxzZX1dLCJGb3JtYXR0ZWRUZXh0Ijp7IiRpZCI6IjIyIiwiQ291bnQiOjEsIlRleHRVbml0cyI6W3siJGlkIjoiMjMiLCJGb250U3R5bGUiOnsiJGlkIjoiMjQiLCJOZXV0cmFsIjp0cnVlfSwiUmVhZGluZ09yZGVyIjoxLCJUZXh0IjoiKERhY3JlbWEgZXQgYWwuLCAyMDIxKSJ9XX0sIlRhZyI6IkNpdGF2aVBsYWNlaG9sZGVyIzg3YTljYzJkLWEyYjYtNGEwMC04ZWE0LWI4MzNjN2I1MDkwZSIsIlRleHQiOiIoRGFjcmVtYSBldCBhbC4sIDIwMjEpIiwiV0FJVmVyc2lvbiI6IjYuMTIuMC4wIn0=}</w:instrText>
          </w:r>
          <w:r w:rsidR="007F55F9">
            <w:fldChar w:fldCharType="separate"/>
          </w:r>
          <w:r w:rsidR="00FF1EC0">
            <w:t>(Dacrema et al., 2021)</w:t>
          </w:r>
          <w:r w:rsidR="007F55F9">
            <w:fldChar w:fldCharType="end"/>
          </w:r>
        </w:sdtContent>
      </w:sdt>
      <w:r w:rsidRPr="00EA37C3">
        <w:t>.</w:t>
      </w:r>
      <w:r w:rsidR="00A54F42">
        <w:t xml:space="preserve"> </w:t>
      </w:r>
      <w:r w:rsidR="00C82025" w:rsidRPr="00771F85">
        <w:rPr>
          <w:i/>
        </w:rPr>
        <w:t>N</w:t>
      </w:r>
      <w:r w:rsidR="00D32386" w:rsidRPr="00771F85">
        <w:rPr>
          <w:i/>
        </w:rPr>
        <w:t>eural network</w:t>
      </w:r>
      <w:r w:rsidR="00C82025" w:rsidRPr="00771F85">
        <w:rPr>
          <w:i/>
        </w:rPr>
        <w:t>s</w:t>
      </w:r>
      <w:r w:rsidR="00D32386">
        <w:t xml:space="preserve"> (NN)</w:t>
      </w:r>
      <w:r w:rsidR="00D376D2">
        <w:t xml:space="preserve"> are very effective at retrieving complex embeddings from their input</w:t>
      </w:r>
      <w:r w:rsidR="00C82025">
        <w:t>, which</w:t>
      </w:r>
      <w:r w:rsidR="002917AE">
        <w:t xml:space="preserve"> makes them</w:t>
      </w:r>
      <w:r w:rsidR="00E24CBC">
        <w:t xml:space="preserve"> state of the art</w:t>
      </w:r>
      <w:r w:rsidR="0012587F">
        <w:t xml:space="preserve"> </w:t>
      </w:r>
      <w:r w:rsidR="00D843BB">
        <w:t>in the field of</w:t>
      </w:r>
      <w:r w:rsidR="0012587F">
        <w:t xml:space="preserve"> image recognition and </w:t>
      </w:r>
      <w:r w:rsidR="00271E8F">
        <w:t>natural language processing (NLP).</w:t>
      </w:r>
      <w:r w:rsidR="005D7722">
        <w:t xml:space="preserve"> </w:t>
      </w:r>
    </w:p>
    <w:p w14:paraId="3B73E57C" w14:textId="43862861" w:rsidR="000264A1" w:rsidRDefault="0064160E" w:rsidP="004E0AB6">
      <w:r w:rsidRPr="0064160E">
        <w:t xml:space="preserve">Neural networks emulate a simplified model of how human or animal neurons actually work in a brain. Like the brain in biology, </w:t>
      </w:r>
      <w:r w:rsidR="00801F08" w:rsidRPr="00801F08">
        <w:rPr>
          <w:i/>
        </w:rPr>
        <w:t>artificial neural network</w:t>
      </w:r>
      <w:r w:rsidRPr="00801F08">
        <w:rPr>
          <w:i/>
        </w:rPr>
        <w:t>s</w:t>
      </w:r>
      <w:r w:rsidR="008E3EB4">
        <w:rPr>
          <w:rStyle w:val="Funotenzeichen"/>
          <w:i/>
        </w:rPr>
        <w:footnoteReference w:id="4"/>
      </w:r>
      <w:r w:rsidRPr="0064160E">
        <w:t xml:space="preserve"> </w:t>
      </w:r>
      <w:r w:rsidR="00801F08">
        <w:t xml:space="preserve">(ANN) </w:t>
      </w:r>
      <w:r w:rsidRPr="0064160E">
        <w:t>consist of multiple individual neurons that are interconnected, whose joint response to a</w:t>
      </w:r>
      <w:r w:rsidR="0040398A">
        <w:t>n external</w:t>
      </w:r>
      <w:r w:rsidRPr="0064160E">
        <w:t xml:space="preserve"> input creates an output.</w:t>
      </w:r>
      <w:r w:rsidR="00B02A70">
        <w:t xml:space="preserve"> </w:t>
      </w:r>
      <w:r w:rsidR="00AD4ADE">
        <w:t xml:space="preserve">Unlike </w:t>
      </w:r>
      <w:r w:rsidR="00BE1253">
        <w:t>neurons in our brain</w:t>
      </w:r>
      <w:r w:rsidR="00A173CA">
        <w:t>s, which are</w:t>
      </w:r>
      <w:r w:rsidR="00AA12E3">
        <w:t xml:space="preserve"> structured in a </w:t>
      </w:r>
      <w:r w:rsidR="00266304">
        <w:t>complex and organic way</w:t>
      </w:r>
      <w:r w:rsidR="00C65436">
        <w:t>, neural networks are arranged in layers</w:t>
      </w:r>
      <w:r w:rsidR="009C6BE2">
        <w:t>, which contain a set of artificial neurons</w:t>
      </w:r>
      <w:r w:rsidR="002F113B">
        <w:t xml:space="preserve"> </w:t>
      </w:r>
      <w:sdt>
        <w:sdtPr>
          <w:alias w:val="To edit, see citavi.com/edit"/>
          <w:tag w:val="CitaviPlaceholder#2f05d7ab-ec54-447c-a376-2fb7be94106f"/>
          <w:id w:val="254017456"/>
          <w:placeholder>
            <w:docPart w:val="DefaultPlaceholder_-1854013440"/>
          </w:placeholder>
        </w:sdtPr>
        <w:sdtContent>
          <w:r w:rsidR="002F113B">
            <w:fldChar w:fldCharType="begin"/>
          </w:r>
          <w:r w:rsidR="002F113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MTliYTQ4LWMxOWUtNDcwMS1hOWI0LTI3NjE2MTY4YzMxMiIsIlJhbmdlTGVuZ3RoIjoxNiwiUmVmZXJlbmNlSWQiOiIyZTFiMzIzNC1mODZmLTQ1YjgtOGNhYy1hMzI2MmM4NTY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XVnZW5lIiwiTGFzdE5hbWUiOiJDaGFybmlhayIsIlByb3RlY3RlZCI6ZmFsc2UsIlNleCI6MiwiQ3JlYXRlZEJ5IjoiX1NlYmFzdGlhbiBTw6R0emxlciIsIkNyZWF0ZWRPbiI6IjIwMjItMDYtMjNUMTQ6MTc6NTYiLCJNb2RpZmllZEJ5IjoiX1NlYmFzdGlhbiBTw6R0emxlciIsIklkIjoiMTFmZGRmMDEtZjE1ZC00NDg5LWI2NGQtZWRiYjBmZTMyY2E3IiwiTW9kaWZpZWRPbiI6IjIwMjItMDYtMjNUMTQ6MTc6N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FNlYmFzdGlhblxcQXBwRGF0YVxcTG9jYWxcXFRlbXBcXHljaDVraXYwLmpwZyIsIlVyaVN0cmluZyI6IjJlMWIzMjM0LWY4NmYtNDViOC04Y2FjLWEzMjYyYzg1NjgxM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wMjYyMDM5NTEyIiwiS2V5d29yZHMiOltdLCJMYW5ndWFnZSI6ImluZ2xlc2U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3d3cud29ybGRjYXQub3JnL29jbGMvMTI3NzI5MTAwMyIsIlVyaVN0cmluZyI6Imh0dHA6Ly93d3cud29ybGRjYXQub3JnL29jbGMvMTI3NzI5MTAw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}</w:instrText>
          </w:r>
          <w:r w:rsidR="002F113B">
            <w:fldChar w:fldCharType="separate"/>
          </w:r>
          <w:r w:rsidR="00FF1EC0">
            <w:t>(Charniak, 2019)</w:t>
          </w:r>
          <w:r w:rsidR="002F113B">
            <w:fldChar w:fldCharType="end"/>
          </w:r>
        </w:sdtContent>
      </w:sdt>
      <w:r w:rsidR="009C6BE2">
        <w:t>.</w:t>
      </w:r>
      <w:r w:rsidR="00C65436">
        <w:t xml:space="preserve"> </w:t>
      </w:r>
    </w:p>
    <w:p w14:paraId="6116AFD8" w14:textId="199023A3" w:rsidR="00132DF5" w:rsidRDefault="00813630" w:rsidP="004E0AB6">
      <w:r>
        <w:t xml:space="preserve">The baseline neuron in NNs can be thought of as </w:t>
      </w:r>
      <w:r w:rsidR="0093394A">
        <w:t xml:space="preserve">an </w:t>
      </w:r>
      <w:r w:rsidR="00721412">
        <w:t>individual mathematical function, that consist</w:t>
      </w:r>
      <w:r w:rsidR="0093394A">
        <w:t>s</w:t>
      </w:r>
      <w:r w:rsidR="00721412">
        <w:t xml:space="preserve"> of a weight component</w:t>
      </w:r>
      <w:r w:rsidR="00646446">
        <w:t xml:space="preserve"> and</w:t>
      </w:r>
      <w:r w:rsidR="004214EF">
        <w:t xml:space="preserve"> a bias component</w:t>
      </w:r>
      <w:r w:rsidR="00646446">
        <w:t xml:space="preserve">, which are wrapped inside </w:t>
      </w:r>
      <w:r w:rsidR="004214EF">
        <w:t>an activation function.</w:t>
      </w:r>
      <w:r w:rsidR="007A2007">
        <w:t xml:space="preserve"> </w:t>
      </w:r>
      <w:r w:rsidR="00C34A59">
        <w:t xml:space="preserve">This neural function receives an input, which can either be </w:t>
      </w:r>
      <w:r w:rsidR="000A30DA">
        <w:t xml:space="preserve">the </w:t>
      </w:r>
      <w:r w:rsidR="0093394A">
        <w:t xml:space="preserve">external </w:t>
      </w:r>
      <w:r w:rsidR="000A30DA">
        <w:t>input data</w:t>
      </w:r>
      <w:r w:rsidR="00D2559F">
        <w:t>, or</w:t>
      </w:r>
      <w:r w:rsidR="002A30A3">
        <w:t xml:space="preserve"> the output of neuron</w:t>
      </w:r>
      <w:r w:rsidR="00851917">
        <w:t>s</w:t>
      </w:r>
      <w:r w:rsidR="00C91C05">
        <w:t xml:space="preserve"> from the previous layer</w:t>
      </w:r>
      <w:r w:rsidR="00CE4E94">
        <w:t>.</w:t>
      </w:r>
      <w:r w:rsidR="000F6BFD">
        <w:t xml:space="preserve"> </w:t>
      </w:r>
      <w:r w:rsidR="00686265">
        <w:rPr>
          <w:rFonts w:cs="Arial"/>
          <w:szCs w:val="22"/>
        </w:rPr>
        <w:t>In the neuron, the input value gets multiplied by the weight</w:t>
      </w:r>
      <w:r w:rsidR="00D833F6">
        <w:rPr>
          <w:rFonts w:cs="Arial"/>
          <w:szCs w:val="22"/>
        </w:rPr>
        <w:t>,</w:t>
      </w:r>
      <w:r w:rsidR="006370D3">
        <w:rPr>
          <w:rFonts w:cs="Arial"/>
          <w:szCs w:val="22"/>
        </w:rPr>
        <w:t xml:space="preserve"> then </w:t>
      </w:r>
      <w:r w:rsidR="00686265">
        <w:rPr>
          <w:rFonts w:cs="Arial"/>
          <w:szCs w:val="22"/>
        </w:rPr>
        <w:t>the bias offsets the product by a certain value</w:t>
      </w:r>
      <w:r w:rsidR="00131D2C">
        <w:t>.</w:t>
      </w:r>
      <w:r w:rsidR="00C83F70">
        <w:t xml:space="preserve"> </w:t>
      </w:r>
      <w:r w:rsidR="00DC3914">
        <w:t xml:space="preserve">The </w:t>
      </w:r>
      <w:r w:rsidR="007F5354">
        <w:t xml:space="preserve">activation function then </w:t>
      </w:r>
      <w:r w:rsidR="00776FFF">
        <w:t xml:space="preserve">refactors </w:t>
      </w:r>
      <w:r w:rsidR="003E2D54">
        <w:t>th</w:t>
      </w:r>
      <w:r w:rsidR="001B7028">
        <w:t>is weighted sum</w:t>
      </w:r>
      <w:r w:rsidR="00757A6B">
        <w:t xml:space="preserve">, which </w:t>
      </w:r>
      <w:r w:rsidR="002C0D6E">
        <w:t>is the output value of the neuron</w:t>
      </w:r>
      <w:r w:rsidR="00144EFB">
        <w:t>.</w:t>
      </w:r>
      <w:r w:rsidR="002C0D6E">
        <w:t xml:space="preserve"> </w:t>
      </w:r>
      <w:r w:rsidR="00B511D9">
        <w:t>Activation functions are</w:t>
      </w:r>
      <w:r w:rsidR="000C54A4">
        <w:t xml:space="preserve"> non-linear functions that determine </w:t>
      </w:r>
      <w:r w:rsidR="00B8438B">
        <w:t>how “activated” a neuron is</w:t>
      </w:r>
      <w:r w:rsidR="000C54A4">
        <w:t>, i.e. how large the ou</w:t>
      </w:r>
      <w:r w:rsidR="00B8438B">
        <w:t>t</w:t>
      </w:r>
      <w:r w:rsidR="000C54A4">
        <w:t>put</w:t>
      </w:r>
      <w:r w:rsidR="00563F46">
        <w:t xml:space="preserve"> </w:t>
      </w:r>
      <w:r w:rsidR="000C54A4">
        <w:t>val</w:t>
      </w:r>
      <w:r w:rsidR="002A02C6">
        <w:t xml:space="preserve">ue </w:t>
      </w:r>
      <w:r w:rsidR="00FC7340">
        <w:t>should be</w:t>
      </w:r>
      <w:r w:rsidR="002A02C6">
        <w:t xml:space="preserve">. A popular </w:t>
      </w:r>
      <w:r w:rsidR="00563F46">
        <w:t xml:space="preserve">activation function is </w:t>
      </w:r>
      <w:r w:rsidR="007F7184" w:rsidRPr="00A104EE">
        <w:rPr>
          <w:i/>
        </w:rPr>
        <w:t>rectified linear unit</w:t>
      </w:r>
      <w:r w:rsidR="007F7184">
        <w:t xml:space="preserve"> (</w:t>
      </w:r>
      <w:r w:rsidR="002A02C6">
        <w:t>ReLU</w:t>
      </w:r>
      <w:r w:rsidR="007F7184">
        <w:t>)</w:t>
      </w:r>
      <w:r w:rsidR="002A02C6">
        <w:t xml:space="preserve">, which represses </w:t>
      </w:r>
      <w:r w:rsidR="00271521">
        <w:t xml:space="preserve">any </w:t>
      </w:r>
      <w:r w:rsidR="005A25D3">
        <w:t xml:space="preserve">activations (i.e. </w:t>
      </w:r>
      <w:r w:rsidR="000702B1">
        <w:t xml:space="preserve">neuron </w:t>
      </w:r>
      <w:r w:rsidR="005A25D3">
        <w:t>output value of 0)</w:t>
      </w:r>
      <w:r w:rsidR="000702B1">
        <w:t xml:space="preserve"> up to a</w:t>
      </w:r>
      <w:r w:rsidR="00271521">
        <w:t xml:space="preserve"> certain threshold</w:t>
      </w:r>
      <w:r w:rsidR="00AF1B0E">
        <w:t xml:space="preserve"> </w:t>
      </w:r>
      <w:sdt>
        <w:sdtPr>
          <w:alias w:val="To edit, see citavi.com/edit"/>
          <w:tag w:val="CitaviPlaceholder#b1755f40-86eb-418e-80c4-5b6799ea7cf1"/>
          <w:id w:val="-738316954"/>
          <w:placeholder>
            <w:docPart w:val="DefaultPlaceholder_-1854013440"/>
          </w:placeholder>
        </w:sdtPr>
        <w:sdtContent>
          <w:r w:rsidR="00AF1B0E">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M2RjMGI3LTAxNzctNGI1OS1hOGMwLTU3NjI4M2I5MzBjNSIsIlJhbmdlTGVuZ3RoIjoyMSwiUmVmZXJlbmNlSWQiOiI1YTM5MWU0MS0zYzVhLTQwODUtOTUwMC1iMDZlYWE1OWM5N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PC9uPlxyXG4gIDxpbj50cnVlPC9pbj5cclxuICA8b3M+MTwvb3M+XHJcbiAgPHBzPjE8L3BzPlxyXG48L3NwPlxyXG48ZXA+XHJcbiAgPG4+ODwvbj5cclxuICA8aW4+dHJ1ZTwvaW4+XHJcbiAgPG9zPjg8L29zPlxyXG4gIDxwcz44PC9wcz5cclxuPC9lcD5cclxuPG9zPjEtODwvb3M+IiwiUGFyZW50UmVmZXJlbmNlIjp7IiRpZCI6Ijc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}</w:instrText>
          </w:r>
          <w:r w:rsidR="00AF1B0E">
            <w:fldChar w:fldCharType="separate"/>
          </w:r>
          <w:r w:rsidR="00FF1EC0">
            <w:t>(Nair &amp; Hinton, 2010)</w:t>
          </w:r>
          <w:r w:rsidR="00AF1B0E">
            <w:fldChar w:fldCharType="end"/>
          </w:r>
        </w:sdtContent>
      </w:sdt>
      <w:r w:rsidR="00271521">
        <w:t>.</w:t>
      </w:r>
      <w:r w:rsidR="00F25979">
        <w:t xml:space="preserve"> </w:t>
      </w:r>
      <w:r w:rsidR="00F74450">
        <w:t>I</w:t>
      </w:r>
      <w:r w:rsidR="00F25979">
        <w:t xml:space="preserve">n the </w:t>
      </w:r>
      <w:r w:rsidR="00D374D7">
        <w:t xml:space="preserve">output layer (the last layer of the network) </w:t>
      </w:r>
      <w:r w:rsidR="00E03B91">
        <w:t xml:space="preserve">activation functions like </w:t>
      </w:r>
      <w:r w:rsidR="00082979">
        <w:rPr>
          <w:i/>
        </w:rPr>
        <w:t>Softmax</w:t>
      </w:r>
      <w:r w:rsidR="006C2193" w:rsidRPr="00082979">
        <w:rPr>
          <w:rStyle w:val="Funotenzeichen"/>
        </w:rPr>
        <w:footnoteReference w:id="5"/>
      </w:r>
      <w:r w:rsidR="00E03B91">
        <w:t xml:space="preserve"> are preferred</w:t>
      </w:r>
      <w:r w:rsidR="00F757B0">
        <w:t>, as they</w:t>
      </w:r>
      <w:r w:rsidR="000513B4">
        <w:t xml:space="preserve"> normalize the </w:t>
      </w:r>
      <w:r w:rsidR="0047241F">
        <w:t xml:space="preserve">neural computation </w:t>
      </w:r>
      <w:r w:rsidR="0086325D">
        <w:t>to a probability distribution</w:t>
      </w:r>
      <w:r w:rsidR="00C02F04">
        <w:t xml:space="preserve">. In the case of classification, an </w:t>
      </w:r>
      <w:r w:rsidR="00C02F04" w:rsidRPr="002B2E7B">
        <w:rPr>
          <w:i/>
        </w:rPr>
        <w:t>Argmax</w:t>
      </w:r>
      <w:r w:rsidR="00C02F04">
        <w:t xml:space="preserve"> function can </w:t>
      </w:r>
      <w:r w:rsidR="00456D6D">
        <w:t>then</w:t>
      </w:r>
      <w:r w:rsidR="009E48A3">
        <w:t xml:space="preserve"> </w:t>
      </w:r>
      <w:r w:rsidR="00C02F04">
        <w:t>be applied on</w:t>
      </w:r>
      <w:r w:rsidR="009E48A3">
        <w:t xml:space="preserve"> the</w:t>
      </w:r>
      <w:r w:rsidR="00C02F04">
        <w:t xml:space="preserve"> output </w:t>
      </w:r>
      <w:r w:rsidR="009E48A3">
        <w:t xml:space="preserve">layer </w:t>
      </w:r>
      <w:r w:rsidR="00511897">
        <w:t>to retrieve the neuron with</w:t>
      </w:r>
      <w:r w:rsidR="00A127CF">
        <w:t xml:space="preserve"> </w:t>
      </w:r>
      <w:r w:rsidR="00A127CF">
        <w:lastRenderedPageBreak/>
        <w:t>the</w:t>
      </w:r>
      <w:r w:rsidR="00511897">
        <w:t xml:space="preserve"> highest S</w:t>
      </w:r>
      <w:r w:rsidR="009E48A3">
        <w:t>oftmax</w:t>
      </w:r>
      <w:r w:rsidR="00511897">
        <w:t xml:space="preserve"> output, which represent</w:t>
      </w:r>
      <w:r w:rsidR="0009636E">
        <w:t xml:space="preserve"> the class the NN predicts with </w:t>
      </w:r>
      <w:r w:rsidR="00CF5802">
        <w:t xml:space="preserve">the </w:t>
      </w:r>
      <w:r w:rsidR="0009636E">
        <w:t xml:space="preserve">highest </w:t>
      </w:r>
      <w:r w:rsidR="002A5A5E">
        <w:t>confidence</w:t>
      </w:r>
      <w:r w:rsidR="00D6649D">
        <w:t xml:space="preserve"> </w:t>
      </w:r>
      <w:sdt>
        <w:sdtPr>
          <w:alias w:val="To edit, see citavi.com/edit"/>
          <w:tag w:val="CitaviPlaceholder#a0ff9e06-dc70-4e50-8feb-a0b7b00c84ab"/>
          <w:id w:val="30853799"/>
          <w:placeholder>
            <w:docPart w:val="DefaultPlaceholder_-1854013440"/>
          </w:placeholder>
        </w:sdtPr>
        <w:sdtContent>
          <w:r w:rsidR="0005004B">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GIxMTEwLTc2ZDItNDg4YS05YzM4LTljZmQ0YzBhODBhOCIsIlJhbmdlTGVuZ3RoIjozOSwiUmVmZXJlbmNlSWQiOiI4ZDRmZWQ4YS05ODY1LTRkYWUtYjM1NC04Y2E5MjJjZjI0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U2ViYXN0aWFuXFxBcHBEYXRhXFxMb2NhbFxcVGVtcFxcMjJteTMyNDEuanBnIiwiVXJpU3RyaW5nIjoiOGQ0ZmVkOGEtOTg2NS00ZGFlLWIzNTQtOGNhOTIyY2YyNDNj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LTAtMjYyMDM1NjEtMyI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d29ybGRjYXQub3JnL29jbGMvMTI4ODY5ODQ0MSIsIlVyaVN0cmluZyI6Imh0dHA6Ly93d3cud29ybGRjYXQub3JnL29jbGMvMTI4ODY5ODQ0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}</w:instrText>
          </w:r>
          <w:r w:rsidR="0005004B">
            <w:fldChar w:fldCharType="separate"/>
          </w:r>
          <w:r w:rsidR="00FF1EC0">
            <w:t>(GOODFELLOW, BENGIO, &amp; COURVILLE, 2016)</w:t>
          </w:r>
          <w:r w:rsidR="0005004B">
            <w:fldChar w:fldCharType="end"/>
          </w:r>
        </w:sdtContent>
      </w:sdt>
      <w:r w:rsidR="00CF5802">
        <w:t>.</w:t>
      </w:r>
      <w:r w:rsidR="00511897">
        <w:t xml:space="preserve"> </w:t>
      </w:r>
      <w:r w:rsidR="008E43F1">
        <w:t xml:space="preserve">The non-linearity of </w:t>
      </w:r>
      <w:r w:rsidR="00B47425">
        <w:t xml:space="preserve">these activation functions </w:t>
      </w:r>
      <w:r w:rsidR="004247DF">
        <w:t xml:space="preserve">in combination </w:t>
      </w:r>
      <w:r w:rsidR="008D7BF6">
        <w:t>with the</w:t>
      </w:r>
      <w:r w:rsidR="00CF779A">
        <w:t xml:space="preserve"> mu</w:t>
      </w:r>
      <w:r w:rsidR="003551E4">
        <w:t>ltiplicity</w:t>
      </w:r>
      <w:r w:rsidR="007D3B02">
        <w:t xml:space="preserve"> of artificial neurons, allow </w:t>
      </w:r>
      <w:r w:rsidR="00944043">
        <w:t xml:space="preserve">NNs to </w:t>
      </w:r>
      <w:r w:rsidR="00B3080C">
        <w:t>retrieve</w:t>
      </w:r>
      <w:r w:rsidR="00944043">
        <w:t xml:space="preserve"> highly non-linear </w:t>
      </w:r>
      <w:r w:rsidR="00B3080C">
        <w:t>patterns from the data</w:t>
      </w:r>
      <w:r w:rsidR="0027010D">
        <w:t>, which is the reason they are also referred to as universal function approximators</w:t>
      </w:r>
      <w:r w:rsidR="00AF1378">
        <w:t xml:space="preserve"> </w:t>
      </w:r>
      <w:sdt>
        <w:sdtPr>
          <w:alias w:val="To edit, see citavi.com/edit"/>
          <w:tag w:val="CitaviPlaceholder#603d7478-9fff-4976-ae2f-b63e88f1c687"/>
          <w:id w:val="-819722454"/>
          <w:placeholder>
            <w:docPart w:val="DefaultPlaceholder_-1854013440"/>
          </w:placeholder>
        </w:sdtPr>
        <w:sdtContent>
          <w:r w:rsidR="00974C12">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jk3YmQ1LWM0YjMtNDFiNi1hMjhiLTAzYTRhMjFjNzU2NSIsIlJhbmdlU3RhcnQiOjQyLCJSYW5nZUxlbmd0aCI6MTUsIlJlZmVyZW5jZUlkIjoiY2JmMTA5YTMtYjVmMy00M2JlLWIzYTgtOWEyMDY5MzlhNTg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lZmYiLCJMYXN0TmFtZSI6IkhlYXRvbiIsIlByb3RlY3RlZCI6ZmFsc2UsIlNleCI6MiwiQ3JlYXRlZEJ5IjoiX1NlYmFzdGlhbiBTw6R0emxlciIsIkNyZWF0ZWRPbiI6IjIwMjItMDYtMjNUMTQ6NDE6MTkiLCJNb2RpZmllZEJ5IjoiX1NlYmFzdGlhbiBTw6R0emxlciIsIklkIjoiNDZjZGQ1Y2UtZTNjNC00ZDRiLTlkOWMtNmU1NjU1ZjllNjBkIiwiTW9kaWZpZWRPbiI6IjIwMjItMDYtMjNUMTQ6NDE6MTk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xLTg1NzI4LTY3My0xIi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3d3dy53b3JsZGNhdC5vcmcvb2NsYy85MTExNzc3MDUiLCJVcmlTdHJpbmciOiJodHRwOi8vd3d3LndvcmxkY2F0Lm9yZy9vY2xjLzkxMTE3Nzcw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DI2MjAzOTUxMiIsIktleXdvcmRzIjpbXSwiTGFuZ3VhZ2UiOiJpbmdsZXNl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3d3cud29ybGRjYXQub3JnL29jbGMvMTI3NzI5MTAwMyIsIlVyaVN0cmluZyI6Imh0dHA6Ly93d3cud29ybGRjYXQub3JnL29jbGMvMTI3NzI5MTAw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m9yaXMiLCJMYXN0TmFtZSI6IkhhbmluIiwiUHJvdGVjdGVkIjpmYWxzZSwiU2V4IjoyLCJDcmVhdGVkQnkiOiJfU2ViYXN0aWFuIFPDpHR6bGVyIiwiQ3JlYXRlZE9uIjoiMjAyMi0wNi0yMlQyMToxODoyOSIsIk1vZGlmaWVkQnkiOiJfU2ViYXN0aWFuIFPDpHR6bGVyIiwiSWQiOiI2ZmFjZTUxYi1jZThkLTQ1ZDEtYjE5Ny1mMTAxNWY0OWRlZjUiLCJNb2RpZmllZE9uIjoiMjAyMi0wNi0yMlQyMToxODoyOSIsIlByb2plY3QiOnsiJHJlZiI6IjUifX1dLCJDaXRhdGlvbktleVVwZGF0ZVR5cGUiOjAsIkNvbGxhYm9yYXRvcnMiOltdLCJEb2kiOiIxMC4zMzkwL21hdGg3MTAwOTky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zM5MC9tYXRoNzEwMDk5MiIsIlVyaVN0cmluZyI6Imh0dHBzOi8vZG9pLm9yZy8xMC4zMzkwL21hdGg3MTAwOTky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}</w:instrText>
          </w:r>
          <w:r w:rsidR="00974C12">
            <w:fldChar w:fldCharType="separate"/>
          </w:r>
          <w:r w:rsidR="00FF1EC0">
            <w:t>(Charniak, 2019; Gurney, 2014; Hanin, 2019; Heaton, 2012)</w:t>
          </w:r>
          <w:r w:rsidR="00974C12">
            <w:fldChar w:fldCharType="end"/>
          </w:r>
        </w:sdtContent>
      </w:sdt>
      <w:r w:rsidR="00B3080C">
        <w:t>.</w:t>
      </w:r>
    </w:p>
    <w:p w14:paraId="07979913" w14:textId="6670397E" w:rsidR="00D15CDB" w:rsidRDefault="00183C06" w:rsidP="0087526F">
      <w:r w:rsidRPr="00183C06">
        <w:t xml:space="preserve">NNs are learned through </w:t>
      </w:r>
      <w:r w:rsidRPr="0078221C">
        <w:rPr>
          <w:i/>
          <w:iCs/>
        </w:rPr>
        <w:t>deep learning</w:t>
      </w:r>
      <w:r w:rsidRPr="00183C06">
        <w:t xml:space="preserve">. Intuitively speaking, the objective of the learning process is to tweak each parameter </w:t>
      </w:r>
      <w:r w:rsidR="0047525A">
        <w:t>(i.e. wei</w:t>
      </w:r>
      <w:r w:rsidR="0095673D">
        <w:t>ght and bias</w:t>
      </w:r>
      <w:r w:rsidR="0047525A">
        <w:t xml:space="preserve">) </w:t>
      </w:r>
      <w:r w:rsidRPr="00183C06">
        <w:t>in a NN in such a way</w:t>
      </w:r>
      <w:r w:rsidR="002363D7">
        <w:t xml:space="preserve"> that a</w:t>
      </w:r>
      <w:r w:rsidRPr="00183C06">
        <w:t xml:space="preserve"> desired output corresponding to </w:t>
      </w:r>
      <w:r w:rsidR="002363D7">
        <w:t>a certain</w:t>
      </w:r>
      <w:r w:rsidRPr="00183C06">
        <w:t xml:space="preserve"> inpu</w:t>
      </w:r>
      <w:r w:rsidR="002363D7">
        <w:t>t is</w:t>
      </w:r>
      <w:r w:rsidR="008C6CD9">
        <w:t xml:space="preserve"> </w:t>
      </w:r>
      <w:r w:rsidRPr="00183C06">
        <w:t>generated. The training is done through an iterative process called</w:t>
      </w:r>
      <w:r w:rsidR="001D538C">
        <w:t xml:space="preserve"> </w:t>
      </w:r>
      <w:r w:rsidR="001D538C" w:rsidRPr="001D538C">
        <w:rPr>
          <w:i/>
          <w:iCs/>
        </w:rPr>
        <w:t>gradient descent</w:t>
      </w:r>
      <w:r w:rsidRPr="00183C06">
        <w:t>.</w:t>
      </w:r>
      <w:r w:rsidR="00F7756D">
        <w:t xml:space="preserve"> Before the training process begins,</w:t>
      </w:r>
      <w:r w:rsidR="00813B5B">
        <w:t xml:space="preserve"> each weight</w:t>
      </w:r>
      <w:r w:rsidR="00075E29">
        <w:t xml:space="preserve"> </w:t>
      </w:r>
      <w:r w:rsidR="00FB7FF1">
        <w:t xml:space="preserve">in the network </w:t>
      </w:r>
      <w:r w:rsidR="00BB2830">
        <w:t>gets</w:t>
      </w:r>
      <w:r w:rsidR="00075E29">
        <w:t xml:space="preserve"> assigned</w:t>
      </w:r>
      <w:r w:rsidR="00764227">
        <w:t xml:space="preserve"> an initial random value</w:t>
      </w:r>
      <w:r w:rsidR="00F03A24">
        <w:t xml:space="preserve">. </w:t>
      </w:r>
      <w:r w:rsidR="00DE0D0E">
        <w:t>This offsets the NN to learn</w:t>
      </w:r>
      <w:r w:rsidR="00770F3D">
        <w:t xml:space="preserve"> distinct</w:t>
      </w:r>
      <w:r w:rsidR="003B6DF9">
        <w:t xml:space="preserve"> embeddings</w:t>
      </w:r>
      <w:r w:rsidR="00770F3D">
        <w:t xml:space="preserve">, </w:t>
      </w:r>
      <w:r w:rsidR="00FB448F">
        <w:t>which would not be possible</w:t>
      </w:r>
      <w:r w:rsidR="0029578B">
        <w:t xml:space="preserve"> </w:t>
      </w:r>
      <w:r w:rsidR="00DC2737">
        <w:t>if</w:t>
      </w:r>
      <w:r w:rsidR="009B6787">
        <w:t xml:space="preserve"> each weight receive</w:t>
      </w:r>
      <w:r w:rsidR="00DC2737">
        <w:t xml:space="preserve">d </w:t>
      </w:r>
      <w:r w:rsidR="009B6787">
        <w:t>the same value.</w:t>
      </w:r>
      <w:r w:rsidR="00770F3D">
        <w:t xml:space="preserve"> </w:t>
      </w:r>
      <w:r w:rsidR="002425A6">
        <w:t xml:space="preserve">During the training process </w:t>
      </w:r>
      <w:r w:rsidR="00DE6A75" w:rsidRPr="003101F1">
        <w:rPr>
          <w:i/>
        </w:rPr>
        <w:t>test dat</w:t>
      </w:r>
      <w:r w:rsidR="00710FC0">
        <w:rPr>
          <w:i/>
        </w:rPr>
        <w:t>a</w:t>
      </w:r>
      <w:r w:rsidR="00DE6A75">
        <w:t xml:space="preserve"> is fed through</w:t>
      </w:r>
      <w:r w:rsidR="00E95B69">
        <w:t xml:space="preserve"> the network</w:t>
      </w:r>
      <w:r w:rsidR="00302D09">
        <w:t>.</w:t>
      </w:r>
      <w:r w:rsidR="00661B8B">
        <w:t xml:space="preserve"> With a loss function the desired target output </w:t>
      </w:r>
      <m:oMath>
        <m:r>
          <w:rPr>
            <w:rFonts w:ascii="Cambria Math" w:hAnsi="Cambria Math"/>
          </w:rPr>
          <m:t>y</m:t>
        </m:r>
      </m:oMath>
      <w:r w:rsidR="00661B8B">
        <w:t xml:space="preserve"> is compared to the actual output </w:t>
      </w:r>
      <w:r w:rsidR="00C60B26">
        <w:t xml:space="preserve"> </w:t>
      </w:r>
      <w:r w:rsidR="00661B8B">
        <w:t>of the unoptimized model</w:t>
      </w:r>
      <w:r w:rsidR="00B6191A">
        <w:t xml:space="preserve"> </w:t>
      </w:r>
      <m:oMath>
        <m:acc>
          <m:accPr>
            <m:ctrlPr>
              <w:rPr>
                <w:rFonts w:ascii="Cambria Math" w:hAnsi="Cambria Math"/>
                <w:i/>
              </w:rPr>
            </m:ctrlPr>
          </m:accPr>
          <m:e>
            <m:r>
              <w:rPr>
                <w:rFonts w:ascii="Cambria Math" w:hAnsi="Cambria Math"/>
              </w:rPr>
              <m:t>y</m:t>
            </m:r>
          </m:e>
        </m:acc>
      </m:oMath>
      <w:r w:rsidR="00C72C28">
        <w:t>.</w:t>
      </w:r>
      <w:r w:rsidR="00C60B26">
        <w:t xml:space="preserve"> </w:t>
      </w:r>
      <w:r w:rsidR="000A4B5B">
        <w:t xml:space="preserve">The </w:t>
      </w:r>
      <w:r w:rsidR="00492E31">
        <w:t xml:space="preserve">goal </w:t>
      </w:r>
      <w:r w:rsidR="00D23CB3">
        <w:t xml:space="preserve">with each </w:t>
      </w:r>
      <w:r w:rsidR="00B5591A">
        <w:t xml:space="preserve">training </w:t>
      </w:r>
      <w:r w:rsidR="00D23CB3">
        <w:t xml:space="preserve">iteration </w:t>
      </w:r>
      <w:r w:rsidR="00492E31">
        <w:t xml:space="preserve">is </w:t>
      </w:r>
      <w:r w:rsidR="009A1E58">
        <w:t xml:space="preserve">to </w:t>
      </w:r>
      <w:r w:rsidR="00B46A60">
        <w:t xml:space="preserve">decrease the distance </w:t>
      </w:r>
      <w:r w:rsidR="00B56205">
        <w:t>between</w:t>
      </w:r>
      <w:r w:rsidR="00B46A60">
        <w:t xml:space="preserve"> </w:t>
      </w:r>
      <m:oMath>
        <m:acc>
          <m:accPr>
            <m:ctrlPr>
              <w:rPr>
                <w:rFonts w:ascii="Cambria Math" w:hAnsi="Cambria Math"/>
                <w:i/>
              </w:rPr>
            </m:ctrlPr>
          </m:accPr>
          <m:e>
            <m:r>
              <w:rPr>
                <w:rFonts w:ascii="Cambria Math" w:hAnsi="Cambria Math"/>
              </w:rPr>
              <m:t>y</m:t>
            </m:r>
          </m:e>
        </m:acc>
      </m:oMath>
      <w:r w:rsidR="00B5591A">
        <w:t xml:space="preserve"> </w:t>
      </w:r>
      <w:r w:rsidR="00D23CB3">
        <w:t>and</w:t>
      </w:r>
      <w:r w:rsidR="00AC1AFD">
        <w:t xml:space="preserve"> </w:t>
      </w:r>
      <m:oMath>
        <m:r>
          <w:rPr>
            <w:rFonts w:ascii="Cambria Math" w:hAnsi="Cambria Math"/>
          </w:rPr>
          <m:t>y</m:t>
        </m:r>
      </m:oMath>
      <w:r w:rsidR="00B5591A">
        <w:t>.</w:t>
      </w:r>
      <w:r w:rsidR="00462002">
        <w:t xml:space="preserve"> </w:t>
      </w:r>
      <w:r w:rsidR="00C545FA">
        <w:t xml:space="preserve">To achieve this, the gradient vector </w:t>
      </w:r>
      <w:r w:rsidR="00D879BD">
        <w:t>of the loss</w:t>
      </w:r>
      <w:r w:rsidR="00146856">
        <w:t xml:space="preserve"> function</w:t>
      </w:r>
      <w:r w:rsidR="00D879BD">
        <w:t xml:space="preserve"> is calculated with respect to the </w:t>
      </w:r>
      <w:r w:rsidR="000A4CDB">
        <w:t>entire NN</w:t>
      </w:r>
      <w:r w:rsidR="00273390">
        <w:t>. This computation</w:t>
      </w:r>
      <w:r w:rsidR="006B33E5">
        <w:t xml:space="preserve"> of the gradient in a NN is what’s called </w:t>
      </w:r>
      <w:r w:rsidR="006B33E5" w:rsidRPr="00A978F2">
        <w:rPr>
          <w:i/>
          <w:iCs/>
        </w:rPr>
        <w:t>backpropagation</w:t>
      </w:r>
      <w:r w:rsidR="006B33E5">
        <w:t xml:space="preserve">. </w:t>
      </w:r>
      <w:r w:rsidR="005E347D">
        <w:rPr>
          <w:rFonts w:cs="Arial"/>
          <w:szCs w:val="22"/>
        </w:rPr>
        <w:t>We established earlier, that each neuron is a function of the outputs from the neurons in the previous layer.</w:t>
      </w:r>
      <w:r w:rsidR="0087526F">
        <w:t xml:space="preserve"> </w:t>
      </w:r>
      <w:r w:rsidR="00227019">
        <w:t>Backpropagation</w:t>
      </w:r>
      <w:r w:rsidR="00C81294">
        <w:t xml:space="preserve"> recursively calculates the</w:t>
      </w:r>
      <w:r w:rsidR="00DF0C34">
        <w:t xml:space="preserve"> gradient</w:t>
      </w:r>
      <w:r w:rsidR="00C81294">
        <w:t xml:space="preserve"> </w:t>
      </w:r>
      <w:r w:rsidR="00C104EA">
        <w:t>inside</w:t>
      </w:r>
      <w:r w:rsidR="00C81294">
        <w:t xml:space="preserve"> each neuron in the NN</w:t>
      </w:r>
      <w:r w:rsidR="00D6174E">
        <w:t xml:space="preserve">, starting </w:t>
      </w:r>
      <w:r w:rsidR="00B22EAF">
        <w:t>with the</w:t>
      </w:r>
      <w:r w:rsidR="00DA3702">
        <w:t xml:space="preserve"> output</w:t>
      </w:r>
      <w:r w:rsidR="00B22EAF">
        <w:t xml:space="preserve"> layer and </w:t>
      </w:r>
      <w:r w:rsidR="00DD7F99">
        <w:t xml:space="preserve">propagating through the entire network </w:t>
      </w:r>
      <w:r w:rsidR="00E37A02">
        <w:t>to</w:t>
      </w:r>
      <w:r w:rsidR="00DD7F99">
        <w:t xml:space="preserve"> </w:t>
      </w:r>
      <w:r w:rsidR="00851365">
        <w:t xml:space="preserve">the </w:t>
      </w:r>
      <w:r w:rsidR="00862F9F">
        <w:t>input</w:t>
      </w:r>
      <w:r w:rsidR="00DD7F99">
        <w:t xml:space="preserve"> layer.</w:t>
      </w:r>
      <w:r w:rsidR="00DC4ED8">
        <w:t xml:space="preserve"> </w:t>
      </w:r>
      <w:r w:rsidR="00094299">
        <w:t>Having calculated the gradient,</w:t>
      </w:r>
      <w:r w:rsidR="008C3CF1">
        <w:t xml:space="preserve"> the </w:t>
      </w:r>
      <w:r w:rsidR="003D3F42">
        <w:t xml:space="preserve">opposite sign </w:t>
      </w:r>
      <w:r w:rsidR="00BE001E">
        <w:t>of it is taken</w:t>
      </w:r>
      <w:r w:rsidR="00F60521">
        <w:t xml:space="preserve"> and multiplied by</w:t>
      </w:r>
      <w:r w:rsidR="000A521B">
        <w:t xml:space="preserve"> the </w:t>
      </w:r>
      <w:r w:rsidR="000A521B" w:rsidRPr="000444E4">
        <w:rPr>
          <w:i/>
          <w:iCs/>
        </w:rPr>
        <w:t>step</w:t>
      </w:r>
      <w:r w:rsidR="000444E4" w:rsidRPr="000444E4">
        <w:rPr>
          <w:i/>
          <w:iCs/>
        </w:rPr>
        <w:t xml:space="preserve"> </w:t>
      </w:r>
      <w:r w:rsidR="000A521B" w:rsidRPr="000444E4">
        <w:rPr>
          <w:i/>
          <w:iCs/>
        </w:rPr>
        <w:t>size</w:t>
      </w:r>
      <w:r w:rsidR="000A521B">
        <w:t>, a coefficient which defines</w:t>
      </w:r>
      <w:r w:rsidR="006A4DD8">
        <w:t xml:space="preserve"> how</w:t>
      </w:r>
      <w:r w:rsidR="002B66C0">
        <w:t xml:space="preserve"> aggressively</w:t>
      </w:r>
      <w:r w:rsidR="006A4DD8">
        <w:t xml:space="preserve"> the parameter</w:t>
      </w:r>
      <w:r w:rsidR="008B6959">
        <w:t xml:space="preserve"> values</w:t>
      </w:r>
      <w:r w:rsidR="006A4DD8">
        <w:t xml:space="preserve"> are</w:t>
      </w:r>
      <w:r w:rsidR="00075373">
        <w:t xml:space="preserve"> tweaked</w:t>
      </w:r>
      <w:r w:rsidR="0056399F">
        <w:t>.</w:t>
      </w:r>
      <w:r w:rsidR="00075373">
        <w:t xml:space="preserve"> This </w:t>
      </w:r>
      <w:r w:rsidR="00BD0B1C">
        <w:t xml:space="preserve">process is repeated </w:t>
      </w:r>
      <w:r w:rsidR="00B030ED">
        <w:t>un</w:t>
      </w:r>
      <w:r w:rsidR="00B231BB">
        <w:t xml:space="preserve">til </w:t>
      </w:r>
      <w:r w:rsidR="00C90A2D">
        <w:t xml:space="preserve">the NN function </w:t>
      </w:r>
      <w:r w:rsidR="00B030ED">
        <w:t>converges to</w:t>
      </w:r>
      <w:r w:rsidR="00C90A2D">
        <w:t xml:space="preserve"> a local minim</w:t>
      </w:r>
      <w:r w:rsidR="005C6171">
        <w:t>um</w:t>
      </w:r>
      <w:r w:rsidR="007C1552">
        <w:t>.</w:t>
      </w:r>
      <w:r w:rsidR="003B6CAB">
        <w:t xml:space="preserve"> A small step</w:t>
      </w:r>
      <w:r w:rsidR="000444E4">
        <w:t xml:space="preserve"> </w:t>
      </w:r>
      <w:r w:rsidR="003B6CAB">
        <w:t xml:space="preserve">size </w:t>
      </w:r>
      <w:r w:rsidR="00A92538">
        <w:t xml:space="preserve">increases the </w:t>
      </w:r>
      <w:r w:rsidR="003E12FC">
        <w:t>learning</w:t>
      </w:r>
      <w:r w:rsidR="000444E4">
        <w:t xml:space="preserve"> </w:t>
      </w:r>
      <w:r w:rsidR="003E12FC">
        <w:t xml:space="preserve">time, since it takes longer to </w:t>
      </w:r>
      <w:r w:rsidR="00C7588E">
        <w:t xml:space="preserve">reach </w:t>
      </w:r>
      <w:r w:rsidR="005C6171">
        <w:t>a</w:t>
      </w:r>
      <w:r w:rsidR="00C7588E">
        <w:t xml:space="preserve"> minimum.</w:t>
      </w:r>
      <w:r w:rsidR="003A6DF8">
        <w:t xml:space="preserve"> </w:t>
      </w:r>
      <w:r w:rsidR="00E56612">
        <w:t>Conversely, a large step-size</w:t>
      </w:r>
      <w:r w:rsidR="003E3FA1">
        <w:t xml:space="preserve"> runs the risk of exceeding the local minimum, which results in </w:t>
      </w:r>
      <w:r w:rsidR="00382725">
        <w:t xml:space="preserve">an </w:t>
      </w:r>
      <w:r w:rsidR="003E3FA1">
        <w:t xml:space="preserve">inferior </w:t>
      </w:r>
      <w:r w:rsidR="00382725">
        <w:t xml:space="preserve">model </w:t>
      </w:r>
      <w:sdt>
        <w:sdtPr>
          <w:alias w:val="To edit, see citavi.com/edit"/>
          <w:tag w:val="CitaviPlaceholder#ca5e2d2f-0a9a-43f0-a130-364d99be7361"/>
          <w:id w:val="-380239223"/>
          <w:placeholder>
            <w:docPart w:val="DefaultPlaceholder_-1854013440"/>
          </w:placeholder>
        </w:sdtPr>
        <w:sdtContent>
          <w:r w:rsidR="00BD3639">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ZDdmZjJhLTgwZjYtNDYzNy05MWRiLTk2OTE3NGJjYzNmMyIsIlJhbmdlU3RhcnQiOjI3LCJSYW5nZUxlbmd0aCI6MjEsIlJlZmVyZW5jZUlkIjoiODdjZjU1YzUtYWMzOC00ZjNmLWIwNmQtMTY4ZDVkMWE2ZTE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cHJvY2VlZGluZ3MubmV1cmlwcy5jYy9wYXBlci8xOTg5L2ZpbGUvNTNjM2JjZTY2ZTQzYmU0ZjIwOTU1NjUxOGMyZmNiNTQtUGFwZXIucGRmIiwiVXJpU3RyaW5nIjoiaHR0cHM6Ly9wcm9jZWVkaW5ncy5uZXVyaXBzLmNjL3BhcGVyLzE5ODkvZmlsZS81M2MzYmNlNjZlNDNiZTRmMjA5NTU2NTE4YzJmY2I1NC1QYXBlc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NUMTU6MTc6MzAiLCJNb2RpZmllZEJ5IjoiX1NlYmFzdGlhbiBTw6R0emxlciIsIklkIjoiNjFkZDVkMGQtNmFjZC00YWRhLThjZDItNzAzNzU3Y2ViMWUxIiwiTW9kaWZpZWRPbiI6IjIwMjItMDYtMjNUMTU6MTc6MzAiLCJQcm9qZWN0Ijp7IiRyZWYiOiI1In19XSwiT25saW5lQWRkcmVzcyI6Imh0dHBzOi8vcHJvY2VlZGluZ3MubmV1cmlwcy5jYy9wYXBlci8xOTg5L2ZpbGUvNTNjM2JjZTY2ZTQzYmU0ZjIwOTU1NjUxOGMyZmNiNTQtUGFwZXIucGRmIiwiT3JnYW5pemF0aW9ucyI6W10sIk90aGVyc0ludm9sdmVkIjpbXS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S04NTcyOC02NzMtMSI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mh0dHA6Ly93d3cud29ybGRjYXQub3JnL29jbGMvOTExMTc3NzA1IiwiVXJpU3RyaW5nIjoiaHR0cDovL3d3dy53b3JsZGNhdC5vcmcvb2NsYy85MTExNzc3MDU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}</w:instrText>
          </w:r>
          <w:r w:rsidR="00BD3639">
            <w:fldChar w:fldCharType="separate"/>
          </w:r>
          <w:r w:rsidR="00FF1EC0">
            <w:t>(Gurney, 2014; Heaton, 2012; LeCun et al., 1989)</w:t>
          </w:r>
          <w:r w:rsidR="00BD3639">
            <w:fldChar w:fldCharType="end"/>
          </w:r>
        </w:sdtContent>
      </w:sdt>
      <w:r w:rsidR="000C7C8C">
        <w:t>.</w:t>
      </w:r>
      <w:r w:rsidR="001B56D3">
        <w:t xml:space="preserve"> </w:t>
      </w:r>
    </w:p>
    <w:p w14:paraId="54CE1F34" w14:textId="1693B3A0" w:rsidR="003D6B37" w:rsidRDefault="00801EEA" w:rsidP="0087526F">
      <w:r>
        <w:t xml:space="preserve">For </w:t>
      </w:r>
      <w:r w:rsidR="00120B6E">
        <w:t xml:space="preserve">every </w:t>
      </w:r>
      <w:r>
        <w:t>model training</w:t>
      </w:r>
      <w:r w:rsidR="000E52D9">
        <w:t>,</w:t>
      </w:r>
      <w:r w:rsidR="004020FD">
        <w:t xml:space="preserve"> it is crucial to </w:t>
      </w:r>
      <w:r w:rsidR="00120B6E">
        <w:t>separate the</w:t>
      </w:r>
      <w:r w:rsidR="004020FD">
        <w:t xml:space="preserve"> </w:t>
      </w:r>
      <w:r w:rsidR="00120B6E">
        <w:t>training data from the test</w:t>
      </w:r>
      <w:r w:rsidR="008300DD">
        <w:t xml:space="preserve"> data</w:t>
      </w:r>
      <w:r w:rsidR="005032FF">
        <w:t xml:space="preserve"> to prevent </w:t>
      </w:r>
      <w:r w:rsidR="00090667">
        <w:t>an overfit of the model</w:t>
      </w:r>
      <w:r w:rsidR="00AF12DD">
        <w:t xml:space="preserve">. This is especially true </w:t>
      </w:r>
      <w:r w:rsidR="008E70E8">
        <w:t>for NNs,</w:t>
      </w:r>
      <w:r w:rsidR="003B3FD1">
        <w:t xml:space="preserve"> as they </w:t>
      </w:r>
      <w:r w:rsidR="001D573D">
        <w:t xml:space="preserve">have the </w:t>
      </w:r>
      <w:r w:rsidR="003B3FD1">
        <w:t>tend</w:t>
      </w:r>
      <w:r w:rsidR="001D573D">
        <w:t>ency</w:t>
      </w:r>
      <w:r w:rsidR="003B3FD1">
        <w:t xml:space="preserve"> to perfectly </w:t>
      </w:r>
      <w:r w:rsidR="0000129E">
        <w:t xml:space="preserve">adapt to the data it gets trained with, which </w:t>
      </w:r>
      <w:r w:rsidR="00390C56">
        <w:t xml:space="preserve">greatly impacts the generalizability of the model </w:t>
      </w:r>
      <w:r w:rsidR="007A52B2">
        <w:t>and</w:t>
      </w:r>
      <w:r w:rsidR="00290852">
        <w:t xml:space="preserve"> impairs </w:t>
      </w:r>
      <w:r w:rsidR="00604764">
        <w:t xml:space="preserve">prediction </w:t>
      </w:r>
      <w:r w:rsidR="006C3841">
        <w:t>performance o</w:t>
      </w:r>
      <w:r w:rsidR="00604764">
        <w:t>n</w:t>
      </w:r>
      <w:r w:rsidR="007A52B2">
        <w:t xml:space="preserve"> unseen data</w:t>
      </w:r>
      <w:r w:rsidR="00043484">
        <w:t xml:space="preserve"> </w:t>
      </w:r>
      <w:sdt>
        <w:sdtPr>
          <w:alias w:val="To edit, see citavi.com/edit"/>
          <w:tag w:val="CitaviPlaceholder#bb488f84-869a-4131-86b5-e5518bdef881"/>
          <w:id w:val="-2133383475"/>
          <w:placeholder>
            <w:docPart w:val="DefaultPlaceholder_-1854013440"/>
          </w:placeholder>
        </w:sdtPr>
        <w:sdtContent>
          <w:r w:rsidR="00043484">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MjMxZTBlLTRkNmEtNGE1MC1iNjUxLWJjOTQzODc4ZmIxMSIsIlJhbmdlTGVuZ3RoIjoyNywiUmVmZXJlbmNlSWQiOiIyYmI5YWFkNi04ZGIzLTQ2MWUtODIxNy1lY2IzNjIzYmRk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5ldW5ldC4yMDA5LjExLjAwOSIsIlVyaVN0cmluZyI6Imh0dHBzOi8vZG9pLm9yZy8xMC4xMDE2L2oubmV1bmV0LjIwMDkuMTEuMDA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zVDIyOjM3OjA5IiwiTW9kaWZpZWRCeSI6Il9TZWJhc3RpYW4gU8OkdHpsZXIiLCJJZCI6ImI3MTRhMmZlLTFiNzMtNDIxNC05NzY5LTM2NThlYWM4MzAyZCIsIk1vZGlmaWVkT24iOiIyMDIyLTA2LTIzVDIyOjM3OjA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k5NTkzMjciLCJVcmlTdHJpbmciOiJodHRwOi8vd3d3Lm5jYmkubmxtLm5paC5nb3YvcHVibWVkLzE5OTU5MzI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}</w:instrText>
          </w:r>
          <w:r w:rsidR="00043484">
            <w:fldChar w:fldCharType="separate"/>
          </w:r>
          <w:r w:rsidR="00FF1EC0">
            <w:t>(May, Maier, &amp; Dandy, 2010)</w:t>
          </w:r>
          <w:r w:rsidR="00043484">
            <w:fldChar w:fldCharType="end"/>
          </w:r>
        </w:sdtContent>
      </w:sdt>
      <w:r w:rsidR="007A52B2">
        <w:t>.</w:t>
      </w:r>
      <w:r w:rsidR="00367506">
        <w:t xml:space="preserve"> </w:t>
      </w:r>
      <w:r w:rsidR="004E5B82">
        <w:t>In general, t</w:t>
      </w:r>
      <w:r w:rsidR="00D05CDC">
        <w:t>he learning of NNs is a non-trivial task</w:t>
      </w:r>
      <w:r w:rsidR="00DB4029">
        <w:t xml:space="preserve">, as </w:t>
      </w:r>
      <w:r w:rsidR="007B17DA">
        <w:t>they</w:t>
      </w:r>
      <w:r w:rsidR="00F37CB9">
        <w:t xml:space="preserve"> </w:t>
      </w:r>
      <w:r w:rsidR="007B17DA">
        <w:t>are</w:t>
      </w:r>
      <w:r w:rsidR="00F37CB9">
        <w:t xml:space="preserve"> very </w:t>
      </w:r>
      <w:r w:rsidR="007B17DA">
        <w:t>sensible</w:t>
      </w:r>
      <w:r w:rsidR="0091433A">
        <w:t xml:space="preserve"> </w:t>
      </w:r>
      <w:r w:rsidR="00F37CB9">
        <w:t xml:space="preserve">to </w:t>
      </w:r>
      <w:r w:rsidR="00FE7C6C">
        <w:t>the embedding of the input data</w:t>
      </w:r>
      <w:r w:rsidR="00F37CB9">
        <w:t>,</w:t>
      </w:r>
      <w:r w:rsidR="00695946">
        <w:t xml:space="preserve"> the </w:t>
      </w:r>
      <w:r w:rsidR="00F37CB9">
        <w:t>initialization</w:t>
      </w:r>
      <w:r w:rsidR="00695946">
        <w:t xml:space="preserve"> of the weights</w:t>
      </w:r>
      <w:r w:rsidR="00F37CB9">
        <w:t>,</w:t>
      </w:r>
      <w:r w:rsidR="00695946">
        <w:t xml:space="preserve"> </w:t>
      </w:r>
      <w:r w:rsidR="00696279">
        <w:t xml:space="preserve">the choice of </w:t>
      </w:r>
      <w:r w:rsidR="00121EF9">
        <w:t xml:space="preserve">activation functions </w:t>
      </w:r>
      <w:r w:rsidR="00695946">
        <w:t>and hyperparameter tuning, like step size</w:t>
      </w:r>
      <w:r w:rsidR="002C3765">
        <w:t xml:space="preserve"> and</w:t>
      </w:r>
      <w:r w:rsidR="00744E21">
        <w:t xml:space="preserve"> </w:t>
      </w:r>
      <w:r w:rsidR="00744E21" w:rsidRPr="00D235EE">
        <w:rPr>
          <w:i/>
          <w:iCs/>
        </w:rPr>
        <w:t>dropout regularization</w:t>
      </w:r>
      <w:r w:rsidR="00D235EE">
        <w:rPr>
          <w:rStyle w:val="Funotenzeichen"/>
          <w:i/>
          <w:iCs/>
        </w:rPr>
        <w:footnoteReference w:id="6"/>
      </w:r>
      <w:r w:rsidR="00A97D53">
        <w:t xml:space="preserve">. </w:t>
      </w:r>
      <w:r w:rsidR="003C6494">
        <w:t xml:space="preserve">A lot of variables that </w:t>
      </w:r>
      <w:r w:rsidR="00CC67E9">
        <w:t>determine the effica</w:t>
      </w:r>
      <w:r w:rsidR="00EE530C">
        <w:t xml:space="preserve">cy of </w:t>
      </w:r>
      <w:r w:rsidR="004E5B82">
        <w:t xml:space="preserve">a </w:t>
      </w:r>
      <w:r w:rsidR="003329A6">
        <w:t>model</w:t>
      </w:r>
      <w:r w:rsidR="00EE530C">
        <w:t xml:space="preserve"> make it hard</w:t>
      </w:r>
      <w:r w:rsidR="007C445B">
        <w:t>er</w:t>
      </w:r>
      <w:r w:rsidR="00EE530C">
        <w:t xml:space="preserve"> to </w:t>
      </w:r>
      <w:r w:rsidR="007C445B">
        <w:t xml:space="preserve">extract the full potential out of </w:t>
      </w:r>
      <w:r w:rsidR="003329A6">
        <w:t>a NN</w:t>
      </w:r>
      <w:r w:rsidR="0078574A">
        <w:t>.</w:t>
      </w:r>
      <w:r w:rsidR="00C43E73">
        <w:t xml:space="preserve"> In addition, </w:t>
      </w:r>
      <w:r w:rsidR="00726562">
        <w:t>NNs</w:t>
      </w:r>
      <w:r w:rsidR="00E17C32">
        <w:t xml:space="preserve"> can’t easily </w:t>
      </w:r>
      <w:r w:rsidR="00097ECA">
        <w:t xml:space="preserve">be </w:t>
      </w:r>
      <w:r w:rsidR="00E17C32">
        <w:t>interpreted</w:t>
      </w:r>
      <w:r w:rsidR="00AF70B7">
        <w:t xml:space="preserve"> because of their complexity</w:t>
      </w:r>
      <w:r w:rsidR="00311D5E">
        <w:t>, which is why they are often treated as black</w:t>
      </w:r>
      <w:r w:rsidR="00A374D3">
        <w:t xml:space="preserve"> </w:t>
      </w:r>
      <w:r w:rsidR="00311D5E">
        <w:t>boxes</w:t>
      </w:r>
      <w:r w:rsidR="00920CDA">
        <w:t>, especially with</w:t>
      </w:r>
      <w:r w:rsidR="00097ECA">
        <w:t xml:space="preserve"> very deep models.</w:t>
      </w:r>
      <w:r w:rsidR="00B40334">
        <w:t xml:space="preserve"> </w:t>
      </w:r>
      <w:sdt>
        <w:sdtPr>
          <w:alias w:val="To edit, see citavi.com/edit"/>
          <w:tag w:val="CitaviPlaceholder#25a5469a-6443-4e59-8bfd-77da7373eebe"/>
          <w:id w:val="-1387951310"/>
          <w:placeholder>
            <w:docPart w:val="FF674B67914D46A7AEA00BFE4E2C691E"/>
          </w:placeholder>
        </w:sdtPr>
        <w:sdtContent>
          <w:r w:rsidR="00B8028C">
            <w:t xml:space="preserve">Dacrama et al. </w:t>
          </w:r>
          <w:r w:rsidR="003511CB">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M2QyYTUwLTNkZGQtNDQxMC1iMTk4LTliODIyNzFkYzcxYiIsIlJhbmdlTGVuZ3RoIjoyMi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OC0wN1QwMzo0MDoxMiIsIlByb2plY3QiOnsiJHJlZiI6IjUifX0sIlVzZU51bWJlcmluZ1R5cGVPZlBhcmVudERvY3VtZW50IjpmYWxzZX1dLCJGb3JtYXR0ZWRUZXh0Ijp7IiRpZCI6IjIyIiwiQ291bnQiOjEsIlRleHRVbml0cyI6W3siJGlkIjoiMjMiLCJGb250U3R5bGUiOnsiJGlkIjoiMjQiLCJOZXV0cmFsIjp0cnVlfSwiUmVhZGluZ09yZGVyIjoxLCJUZXh0IjoiKERhY3JlbWEgZXQgYWwuLCAyMDIxKSJ9XX0sIlRhZyI6IkNpdGF2aVBsYWNlaG9sZGVyIzI1YTU0NjlhLTY0NDMtNGU1OS04YmZkLTc3ZGE3MzczZWViZSIsIlRleHQiOiIoRGFjcmVtYSBldCBhbC4sIDIwMjEpIiwiV0FJVmVyc2lvbiI6IjYuMTIuMC4wIn0=}</w:instrText>
          </w:r>
          <w:r w:rsidR="003511CB">
            <w:fldChar w:fldCharType="separate"/>
          </w:r>
          <w:r w:rsidR="00FF1EC0">
            <w:t>(Dacrema et al., 2021)</w:t>
          </w:r>
          <w:r w:rsidR="003511CB">
            <w:fldChar w:fldCharType="end"/>
          </w:r>
        </w:sdtContent>
      </w:sdt>
      <w:r w:rsidR="003511CB">
        <w:t xml:space="preserve"> discovered that simple MF methods show similar performance to other state of the art DL models, when se</w:t>
      </w:r>
      <w:r w:rsidR="003511CB">
        <w:lastRenderedPageBreak/>
        <w:t xml:space="preserve">lecting the right parameters. </w:t>
      </w:r>
      <w:r w:rsidR="00F213C8">
        <w:t xml:space="preserve">Compared to </w:t>
      </w:r>
      <w:r w:rsidR="00FA51EC">
        <w:t xml:space="preserve">a </w:t>
      </w:r>
      <w:r w:rsidR="00183E9D">
        <w:t>linear</w:t>
      </w:r>
      <w:r w:rsidR="00D261D4">
        <w:t xml:space="preserve"> </w:t>
      </w:r>
      <w:r w:rsidR="00FA51EC">
        <w:t>LFM</w:t>
      </w:r>
      <w:r w:rsidR="00FF557E">
        <w:t>,</w:t>
      </w:r>
      <w:r w:rsidR="00D261D4">
        <w:t xml:space="preserve"> </w:t>
      </w:r>
      <w:r w:rsidR="00FF557E">
        <w:t xml:space="preserve">NNs </w:t>
      </w:r>
      <w:r w:rsidR="00127350">
        <w:t xml:space="preserve">also </w:t>
      </w:r>
      <w:r w:rsidR="00FF557E">
        <w:t xml:space="preserve">have </w:t>
      </w:r>
      <w:r w:rsidR="005834B9">
        <w:t xml:space="preserve">a lower </w:t>
      </w:r>
      <w:r w:rsidR="00867B0C">
        <w:t>processing speed</w:t>
      </w:r>
      <w:r w:rsidR="00AE2727">
        <w:t>, which is detrimental to large recommendation datasets</w:t>
      </w:r>
      <w:r w:rsidR="00A96085">
        <w:t xml:space="preserve">, since </w:t>
      </w:r>
      <w:r w:rsidR="0058526C">
        <w:t xml:space="preserve">passing a neural network is much more computationally expensive than a </w:t>
      </w:r>
      <w:r w:rsidR="003C4E90">
        <w:t xml:space="preserve">simple </w:t>
      </w:r>
      <w:r w:rsidR="0058526C">
        <w:t>dot product calculation</w:t>
      </w:r>
      <w:r w:rsidR="00A6589D">
        <w:t xml:space="preserve"> </w:t>
      </w:r>
      <w:sdt>
        <w:sdtPr>
          <w:alias w:val="To edit, see citavi.com/edit"/>
          <w:tag w:val="CitaviPlaceholder#e453d40e-7fcd-420c-925b-fc2e86c1bb0b"/>
          <w:id w:val="1607931924"/>
          <w:placeholder>
            <w:docPart w:val="DefaultPlaceholder_-1854013440"/>
          </w:placeholder>
        </w:sdtPr>
        <w:sdtContent>
          <w:r w:rsidR="00A6589D">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NmE3ZDI4LWJmNTItNGIyYS04YzU0LWY4Y2VmNGZmYjFmOCIsIlJhbmdlTGVuZ3RoIjo0MywiUmVmZXJlbmNlSWQiOiIxYzM3N2RhZS0yMjQwLTRmMjQtYjEzMy1iODk1MzI3N2Y2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zODMzMTMuMzQxMjQ4OCIsIlVyaVN0cmluZyI6Imh0dHBzOi8vZG9pLm9yZy8xMC4xMTQ1LzMzODMzMTMuMzQxMjQ4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NzU4Mz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}</w:instrText>
          </w:r>
          <w:r w:rsidR="00A6589D">
            <w:fldChar w:fldCharType="separate"/>
          </w:r>
          <w:r w:rsidR="00FF1EC0">
            <w:t>(Rendle, Krichene, Zhang, &amp; Anderson, 2020)</w:t>
          </w:r>
          <w:r w:rsidR="00A6589D">
            <w:fldChar w:fldCharType="end"/>
          </w:r>
        </w:sdtContent>
      </w:sdt>
      <w:r w:rsidR="0058526C">
        <w:t>.</w:t>
      </w:r>
      <w:r w:rsidR="003C4E90">
        <w:t xml:space="preserve"> </w:t>
      </w:r>
    </w:p>
    <w:p w14:paraId="41DC409D" w14:textId="67662E0E" w:rsidR="002E5D8D" w:rsidRDefault="003C4E90" w:rsidP="004E0AB6">
      <w:r>
        <w:t xml:space="preserve">This </w:t>
      </w:r>
      <w:r w:rsidR="00B2040E">
        <w:t xml:space="preserve">notion </w:t>
      </w:r>
      <w:r>
        <w:t xml:space="preserve">changes when comparing </w:t>
      </w:r>
      <w:r w:rsidR="003D6B37">
        <w:t>NNs to</w:t>
      </w:r>
      <w:r w:rsidR="001953CF">
        <w:t xml:space="preserve"> polynomial</w:t>
      </w:r>
      <w:r w:rsidR="004004A0">
        <w:t xml:space="preserve"> FM,</w:t>
      </w:r>
      <w:r w:rsidR="007474C3">
        <w:t xml:space="preserve"> </w:t>
      </w:r>
      <w:r w:rsidR="001953CF">
        <w:t xml:space="preserve">which are much more computationally complex compared to their </w:t>
      </w:r>
      <w:r w:rsidR="00A3719F">
        <w:t>low-degree counterparts</w:t>
      </w:r>
      <w:r w:rsidR="00B128F2">
        <w:t xml:space="preserve"> </w:t>
      </w:r>
      <w:sdt>
        <w:sdtPr>
          <w:alias w:val="To edit, see citavi.com/edit"/>
          <w:tag w:val="CitaviPlaceholder#887c04b5-4169-490f-a976-a5a2284097b8"/>
          <w:id w:val="-1659757398"/>
          <w:placeholder>
            <w:docPart w:val="DefaultPlaceholder_-1854013440"/>
          </w:placeholder>
        </w:sdtPr>
        <w:sdtContent>
          <w:r w:rsidR="00B128F2">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YzFjOGQxLWEyNjQtNGJhOC04MWQzLTVmZWZhODdkZGQ2NiIsIlJhbmdlTGVuZ3RoIjozMSwiUmVmZXJlbmNlSWQiOiJjMWUyZTJiNy0wYjIyLTRlZWUtYThiNC1mNGU0YTE2ZDVkMGUiLCJSZWZlcmVuY2UiOnsiJGlkIjoiMyIsIiR0eXBlIjoiU3dpc3NBY2FkZW1pYy5DaXRhdmkuUmVmZXJlbmNlLCBTd2lzc0FjYWRlbWljLkNpdGF2aSIsIkFic3RyYWN0Q29tcGxleGl0eSI6MCwiQWJzdHJhY3RTb3VyY2VUZXh0Rm9ybWF0IjowLCJBcnhpdklkIjoiMTYwNy4wNzE5NXYy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c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NzE5NXYyIiwiVXJpU3RyaW5nIjoiaHR0cDovL2FyeGl2Lm9yZy9wZGYvMTYwNy4wNzE5N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E1OjA2IiwiTW9kaWZpZWRCeSI6Il9TZWJhc3RpYW4gU8OkdHpsZXIiLCJJZCI6ImFhYTViMzJkLWU1ZjctNDY3OS1iZGM2LThiZWIxYjIyMWM2MCIsIk1vZGlmaWVkT24iOiIyMDIyLTA2LTIxVDIzOjE1OjA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NzE5NXYyIiwiVXJpU3RyaW5nIjoiaHR0cDovL2FyeGl2Lm9yZy9hYnMvMTYwNy4wNzE5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E1OjA2IiwiTW9kaWZpZWRCeSI6Il9TZWJhc3RpYW4gU8OkdHpsZXIiLCJJZCI6IjllMjM1OTY3LTE3MjgtNDA4OS05ZmM0LWMzZmU2NTZiYTkwNyIsIk1vZGlmaWVkT24iOiIyMDIyLTA2LTIxVDIzOjE1OjA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NzE5NXYyIiwiVXJpU3RyaW5nIjoiaHR0cHM6Ly9hcnhpdi5vcmcvcGRmLzE2MDcuMDcxOTV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}</w:instrText>
          </w:r>
          <w:r w:rsidR="00B128F2">
            <w:fldChar w:fldCharType="separate"/>
          </w:r>
          <w:r w:rsidR="00FF1EC0">
            <w:t>(Blondel, Fujino, et al., 2016)</w:t>
          </w:r>
          <w:r w:rsidR="00B128F2">
            <w:fldChar w:fldCharType="end"/>
          </w:r>
        </w:sdtContent>
      </w:sdt>
      <w:r w:rsidR="00204B11">
        <w:t>.</w:t>
      </w:r>
      <w:r w:rsidR="00FF5BDF">
        <w:t xml:space="preserve"> </w:t>
      </w:r>
      <w:r w:rsidR="004D3F7D">
        <w:t>As universal function approximators</w:t>
      </w:r>
      <w:r w:rsidR="00275BFF">
        <w:t>, DNNs have the</w:t>
      </w:r>
      <w:r w:rsidR="006B7949">
        <w:t xml:space="preserve"> potential to</w:t>
      </w:r>
      <w:r w:rsidR="00275BFF">
        <w:t xml:space="preserve"> extract</w:t>
      </w:r>
      <w:r w:rsidR="00AC36D0">
        <w:t xml:space="preserve"> much</w:t>
      </w:r>
      <w:r w:rsidR="00275BFF">
        <w:t xml:space="preserve"> </w:t>
      </w:r>
      <w:r w:rsidR="005A4596">
        <w:t xml:space="preserve">more complex patterns </w:t>
      </w:r>
      <w:r w:rsidR="00AC36D0">
        <w:t xml:space="preserve">and relationships </w:t>
      </w:r>
      <w:r w:rsidR="005A4596">
        <w:t>out of the dataset</w:t>
      </w:r>
      <w:r w:rsidR="00845565">
        <w:t>, especially</w:t>
      </w:r>
      <w:r w:rsidR="004A2844">
        <w:t xml:space="preserve"> as</w:t>
      </w:r>
      <w:r w:rsidR="0051386E">
        <w:t xml:space="preserve"> </w:t>
      </w:r>
      <w:r w:rsidR="00645465">
        <w:t xml:space="preserve">both </w:t>
      </w:r>
      <w:r w:rsidR="0051386E">
        <w:t xml:space="preserve">dense </w:t>
      </w:r>
      <w:r w:rsidR="00C1060F">
        <w:t xml:space="preserve">and sparse </w:t>
      </w:r>
      <w:r w:rsidR="0051386E">
        <w:t xml:space="preserve">features </w:t>
      </w:r>
      <w:r w:rsidR="004A2844">
        <w:t xml:space="preserve">can be </w:t>
      </w:r>
      <w:r w:rsidR="00296CB6">
        <w:t xml:space="preserve">trivially </w:t>
      </w:r>
      <w:r w:rsidR="004A2844">
        <w:t xml:space="preserve">incorporated </w:t>
      </w:r>
      <w:r w:rsidR="0051386E">
        <w:t>into</w:t>
      </w:r>
      <w:r w:rsidR="00B341E9">
        <w:t xml:space="preserve"> its</w:t>
      </w:r>
      <w:r w:rsidR="000B705C">
        <w:t xml:space="preserve"> embedding</w:t>
      </w:r>
      <w:r w:rsidR="0051386E">
        <w:t>.</w:t>
      </w:r>
      <w:r w:rsidR="0099280E">
        <w:t xml:space="preserve"> </w:t>
      </w:r>
      <w:r w:rsidR="003721DE">
        <w:t xml:space="preserve">With ongoing research, DNN </w:t>
      </w:r>
      <w:r w:rsidR="007B74A8">
        <w:t>approaches for</w:t>
      </w:r>
      <w:r w:rsidR="00A41436">
        <w:t xml:space="preserve"> RSs</w:t>
      </w:r>
      <w:r w:rsidR="007B74A8">
        <w:t xml:space="preserve"> are further</w:t>
      </w:r>
      <w:r w:rsidR="00A41436">
        <w:t xml:space="preserve"> being</w:t>
      </w:r>
      <w:r w:rsidR="00AF5450">
        <w:t xml:space="preserve"> refined</w:t>
      </w:r>
      <w:r w:rsidR="00B341E9">
        <w:t xml:space="preserve"> and</w:t>
      </w:r>
      <w:r w:rsidR="00A41436">
        <w:t xml:space="preserve"> its </w:t>
      </w:r>
      <w:r w:rsidR="00802A8D">
        <w:t>deficiencies</w:t>
      </w:r>
      <w:r w:rsidR="00C5058A">
        <w:t>,</w:t>
      </w:r>
      <w:r w:rsidR="00802A8D">
        <w:t xml:space="preserve"> like performance</w:t>
      </w:r>
      <w:r w:rsidR="00C5058A">
        <w:t>,</w:t>
      </w:r>
      <w:r w:rsidR="006D27C7">
        <w:t xml:space="preserve"> investigated and improved</w:t>
      </w:r>
      <w:r w:rsidR="00A41436">
        <w:t>.</w:t>
      </w:r>
      <w:r w:rsidR="006D27C7">
        <w:t xml:space="preserve"> Currently, h</w:t>
      </w:r>
      <w:r w:rsidR="0099280E">
        <w:t>igh</w:t>
      </w:r>
      <w:r w:rsidR="001C7D41">
        <w:t xml:space="preserve"> profile enterprises </w:t>
      </w:r>
      <w:r w:rsidR="004D16C6">
        <w:t>like Google use NN</w:t>
      </w:r>
      <w:r w:rsidR="002B4D9E">
        <w:t>s</w:t>
      </w:r>
      <w:r w:rsidR="004D16C6">
        <w:t xml:space="preserve"> in</w:t>
      </w:r>
      <w:r w:rsidR="0099280E">
        <w:t xml:space="preserve"> </w:t>
      </w:r>
      <w:r w:rsidR="004D16C6">
        <w:t xml:space="preserve">large scale </w:t>
      </w:r>
      <w:r w:rsidR="0099280E">
        <w:t>environment</w:t>
      </w:r>
      <w:r w:rsidR="004B5080">
        <w:t>s</w:t>
      </w:r>
      <w:r w:rsidR="0099280E">
        <w:t xml:space="preserve"> </w:t>
      </w:r>
      <w:r w:rsidR="004D16C6">
        <w:t>for recommendation tasks</w:t>
      </w:r>
      <w:r w:rsidR="00F51257">
        <w:t xml:space="preserve"> </w:t>
      </w:r>
      <w:sdt>
        <w:sdtPr>
          <w:alias w:val="To edit, see citavi.com/edit"/>
          <w:tag w:val="CitaviPlaceholder#0a86af9e-725e-4dda-be43-5b7b44540528"/>
          <w:id w:val="-1783946480"/>
          <w:placeholder>
            <w:docPart w:val="DefaultPlaceholder_-1854013440"/>
          </w:placeholder>
        </w:sdtPr>
        <w:sdtContent>
          <w:r w:rsidR="00FF3B3A">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ZDljMDkyLTMyMjktNGFkZC05YjJmLWNmMjNhZDkzZDE2ZiIsIlJhbmdlTGVuZ3RoIjozNCwiUmVmZXJlbmNlSWQiOiJjNTVjY2JmMi03ZGE5LTRiMTItODZlNC02NGUwYWZjYWVm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kbC5hY20ub3JnL2RvaS9wcm9jZWVkaW5ncy8xMC4xMTQ1LzI5NTkxMDAiLCJVcmlTdHJpbmciOiJodHRwczovL2RsLmFjbS5vcmcvZG9pL3Byb2NlZWRpbmdzLzEwLjExNDUvMjk1OTE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A5OjU1OjIyIiwiTW9kaWZpZWRCeSI6Il9TZWJhc3RpYW4gU8OkdHpsZXIiLCJJZCI6ImEwYWVhMjFhLTEyMzgtNDNkMi04M2NlLTY1NDc2NGRjOGZhZiIsIk1vZGlmaWVkT24iOiIyMDIyLTA2LTI1VDA5OjU1OjI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yOTU5MTAwLjI5NTkxOTAiLCJVcmlTdHJpbmciOiJodHRwczovL2RvaS5vcmcvMTAuMTE0NS8yOTU5MTAwLjI5NTkxO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OGQ0MWZmOTItZWQ0Yi00YTgxLTlkMGQtZGJjNTNiMzA3MjgzIiwiTW9kaWZpZWRPbiI6IjIwMjItMDYtMjVUMDk6NTU6MjIiLCJQcm9qZWN0Ijp7IiRyZWYiOiI1In19XSwiT3JnYW5pemF0aW9ucyI6W10sIk90aGVyc0ludm9sdmVkIjpbXSwiUGFnZVJhbmdlIjoiPHNwPlxyXG4gIDxuPjE5MTwvbj5cclxuICA8aW4+dHJ1ZTwvaW4+XHJcbiAgPG9zPjE5MTwvb3M+XHJcbiAgPHBzPjE5MTwvcHM+XHJcbjwvc3A+XHJcbjxlcD5cclxuICA8bj4xOTg8L24+XHJcbiAgPGluPnRydWU8L2luPlxyXG4gIDxvcz4xOTg8L29zPlxyXG4gIDxwcz4xOTg8L3BzPlxyXG48L2VwPlxyXG48b3M+MTkxLTE5O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DUvMjk1OTEwMCIsIlVyaVN0cmluZyI6Imh0dHBzOi8vZG9pLm9yZy8xMC4xMTQ1LzI5NTkxMD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Yzg2NTRhM2ItMDU4Ni00MzY2LWI3NjEtOWNmZmMyYjk3ZWQzIiwiTW9kaWZpZWRPbiI6IjIwMjItMDYtMjVUMDk6NTU6MjIiLCJQcm9qZWN0Ijp7IiRyZWYiOiI1In19XSwiT3JnYW5pemF0aW9ucyI6W10sIk90aGVyc0ludm9sdmVkIjpbXSwiUGxhY2VPZlB1YmxpY2F0aW9uIjoiTmV3IFlvcmssIE5ZLCBVU0EiLCJQdWJsaXNoZXJzIjpbeyIkaWQiOiIyMi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}</w:instrText>
          </w:r>
          <w:r w:rsidR="00FF3B3A">
            <w:fldChar w:fldCharType="separate"/>
          </w:r>
          <w:r w:rsidR="00FF1EC0">
            <w:t>(Covington, Adams, &amp; Sargin, 2016)</w:t>
          </w:r>
          <w:r w:rsidR="00FF3B3A">
            <w:fldChar w:fldCharType="end"/>
          </w:r>
        </w:sdtContent>
      </w:sdt>
      <w:r w:rsidR="00FF3B3A">
        <w:t>.</w:t>
      </w:r>
    </w:p>
    <w:p w14:paraId="7B0F308A" w14:textId="28E9862A" w:rsidR="00C721A1" w:rsidRDefault="00EF1E50" w:rsidP="00EF1E50">
      <w:pPr>
        <w:pStyle w:val="berschrift3"/>
      </w:pPr>
      <w:bookmarkStart w:id="28" w:name="_Ref109690661"/>
      <w:bookmarkStart w:id="29" w:name="_Ref109863681"/>
      <w:bookmarkStart w:id="30" w:name="_Toc110725786"/>
      <w:r>
        <w:t>Deep &amp; Cross Networks</w:t>
      </w:r>
      <w:bookmarkEnd w:id="28"/>
      <w:bookmarkEnd w:id="29"/>
      <w:bookmarkEnd w:id="30"/>
    </w:p>
    <w:p w14:paraId="63729B4C" w14:textId="7C335B1B" w:rsidR="00350C9C" w:rsidRDefault="00614677" w:rsidP="00614677">
      <w:r w:rsidRPr="00614677">
        <w:t xml:space="preserve">When using data with multiple features to make recommendations, </w:t>
      </w:r>
      <w:r w:rsidRPr="00614354">
        <w:rPr>
          <w:i/>
          <w:iCs/>
        </w:rPr>
        <w:t>feature crosses</w:t>
      </w:r>
      <w:r w:rsidRPr="00614677">
        <w:t xml:space="preserve"> become an important concept. The notion of feature crosses is that </w:t>
      </w:r>
      <w:r w:rsidR="00374A22">
        <w:t xml:space="preserve">the </w:t>
      </w:r>
      <w:r w:rsidRPr="00614677">
        <w:t xml:space="preserve">combination of multiple features into one feature can yield </w:t>
      </w:r>
      <w:r w:rsidR="008F3EDA">
        <w:t xml:space="preserve">an </w:t>
      </w:r>
      <w:r w:rsidRPr="00614677">
        <w:t>expressive predictor variable, that would otherwise not be extractable</w:t>
      </w:r>
      <w:r w:rsidR="00312FE9">
        <w:t xml:space="preserve"> using only single features</w:t>
      </w:r>
      <w:r w:rsidRPr="00614677">
        <w:t>.</w:t>
      </w:r>
      <w:r w:rsidR="00A528F1">
        <w:t xml:space="preserve"> </w:t>
      </w:r>
      <w:r w:rsidR="005A25B8">
        <w:t>Individual f</w:t>
      </w:r>
      <w:r w:rsidR="004161B9">
        <w:t>eature</w:t>
      </w:r>
      <w:r w:rsidR="0065364F">
        <w:t>s</w:t>
      </w:r>
      <w:r w:rsidR="00733156">
        <w:t xml:space="preserve"> that </w:t>
      </w:r>
      <w:r w:rsidR="000C76C3">
        <w:t xml:space="preserve">have very low </w:t>
      </w:r>
      <w:r w:rsidR="00312014">
        <w:t>correlat</w:t>
      </w:r>
      <w:r w:rsidR="000C76C3">
        <w:t>ion</w:t>
      </w:r>
      <w:r w:rsidR="00312014">
        <w:t xml:space="preserve"> with </w:t>
      </w:r>
      <w:r w:rsidR="00912134">
        <w:t xml:space="preserve">the </w:t>
      </w:r>
      <w:r w:rsidR="004161B9">
        <w:t>label</w:t>
      </w:r>
      <w:r w:rsidR="005B207E">
        <w:t xml:space="preserve"> </w:t>
      </w:r>
      <w:r w:rsidR="004161B9">
        <w:t>can</w:t>
      </w:r>
      <w:r w:rsidR="00EE42ED">
        <w:t xml:space="preserve"> </w:t>
      </w:r>
      <w:r w:rsidR="00012B9A">
        <w:t xml:space="preserve">therefore </w:t>
      </w:r>
      <w:r w:rsidR="005A0DE8">
        <w:t xml:space="preserve">reveal themselves to </w:t>
      </w:r>
      <w:r w:rsidR="00EE42ED">
        <w:t>be highly correlative</w:t>
      </w:r>
      <w:r w:rsidR="000C76C3">
        <w:t xml:space="preserve"> in conjunction</w:t>
      </w:r>
      <w:r w:rsidR="006B6C07">
        <w:t xml:space="preserve"> </w:t>
      </w:r>
      <w:r w:rsidR="005A0DE8">
        <w:t>with</w:t>
      </w:r>
      <w:r w:rsidR="00CB5715">
        <w:t xml:space="preserve"> other</w:t>
      </w:r>
      <w:r w:rsidR="005A0DE8">
        <w:t xml:space="preserve"> feature</w:t>
      </w:r>
      <w:r w:rsidR="00CB5715">
        <w:t>s</w:t>
      </w:r>
      <w:r w:rsidR="00CF5C38">
        <w:t xml:space="preserve">. </w:t>
      </w:r>
      <w:r w:rsidR="00D47B04">
        <w:t xml:space="preserve">Uncovering </w:t>
      </w:r>
      <w:r w:rsidR="00FF6D75">
        <w:t xml:space="preserve">these </w:t>
      </w:r>
      <w:r w:rsidR="00FF6D75" w:rsidRPr="00E220EC">
        <w:rPr>
          <w:i/>
          <w:iCs/>
        </w:rPr>
        <w:t>cross features</w:t>
      </w:r>
      <w:r w:rsidR="00FF6D75">
        <w:t xml:space="preserve"> allows</w:t>
      </w:r>
      <w:r w:rsidR="00B011F0">
        <w:t xml:space="preserve"> to extract additional</w:t>
      </w:r>
      <w:r w:rsidR="00FF6D75">
        <w:t xml:space="preserve"> information out of the data, which in return </w:t>
      </w:r>
      <w:r w:rsidR="00536481">
        <w:t xml:space="preserve">can </w:t>
      </w:r>
      <w:r w:rsidR="00E845C6">
        <w:t>significantly improve model performance.</w:t>
      </w:r>
      <w:r w:rsidR="00A107FB">
        <w:t xml:space="preserve"> </w:t>
      </w:r>
      <w:r w:rsidR="005C35B4">
        <w:t xml:space="preserve">The </w:t>
      </w:r>
      <w:r w:rsidR="00943D8E">
        <w:t xml:space="preserve">amount of features that are embedded in a cross feature </w:t>
      </w:r>
      <w:r w:rsidR="00957332">
        <w:t>is denoted by the order: A cross feature</w:t>
      </w:r>
      <w:r w:rsidR="009175A2">
        <w:t xml:space="preserve"> being the product of</w:t>
      </w:r>
      <w:r w:rsidR="00B30073">
        <w:t xml:space="preserve"> two features is calle</w:t>
      </w:r>
      <w:r w:rsidR="00644588">
        <w:t>d a cross feature of 2</w:t>
      </w:r>
      <w:r w:rsidR="00644588" w:rsidRPr="00644588">
        <w:rPr>
          <w:vertAlign w:val="superscript"/>
        </w:rPr>
        <w:t>nd</w:t>
      </w:r>
      <w:r w:rsidR="00644588">
        <w:t xml:space="preserve"> order</w:t>
      </w:r>
      <w:r w:rsidR="009175A2">
        <w:t>.</w:t>
      </w:r>
      <w:r w:rsidR="00CA6B49">
        <w:t xml:space="preserve"> Cross features </w:t>
      </w:r>
      <w:r w:rsidR="00885477">
        <w:t>of 3</w:t>
      </w:r>
      <w:r w:rsidR="00885477" w:rsidRPr="00885477">
        <w:rPr>
          <w:vertAlign w:val="superscript"/>
        </w:rPr>
        <w:t>rd</w:t>
      </w:r>
      <w:r w:rsidR="00885477">
        <w:t xml:space="preserve"> order and up are referred to as higher-order features</w:t>
      </w:r>
      <w:r w:rsidR="00411DE7">
        <w:t xml:space="preserve"> </w:t>
      </w:r>
      <w:sdt>
        <w:sdtPr>
          <w:alias w:val="To edit, see citavi.com/edit"/>
          <w:tag w:val="CitaviPlaceholder#05a024f9-61d5-40a9-b303-f11330c121b5"/>
          <w:id w:val="1646012113"/>
          <w:placeholder>
            <w:docPart w:val="DefaultPlaceholder_-1854013440"/>
          </w:placeholder>
        </w:sdtPr>
        <w:sdtContent>
          <w:r w:rsidR="00411DE7">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GJhM2UxLThmY2QtNGExNS1hNmY2LWRkM2E0ZDVjOWJmZSIsIlJhbmdlTGVuZ3RoIjoxOC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JodHRwczovL2RsLmFjbS5vcmcvZG9pL3Byb2NlZWRpbmdzLzEwLjExNDUvMzQ0MjM4MSIsIlVyaVN0cmluZyI6Imh0dHBzOi8vZGwuYWNtLm9yZy9kb2kvcHJvY2VlZGluZ3MvMTAuMTE0NS8zNDQyMzg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VUMjM6MTc6NDIiLCJNb2RpZmllZEJ5IjoiX1NlYmFzdGlhbiBTw6R0emxlciIsIklkIjoiOWU0NWRhYzItNTk0Yi00MjFiLTg4NmYtOGRkMjQ3YjI0MWFhIiwiTW9kaWZpZWRPbiI6IjIwMjItMDYtMjVUMjM6MTc6NDI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IxMC4xMTQ1LzM0NDIzODEuMzQ1MDA3OCIsIlVyaVN0cmluZyI6Imh0dHBzOi8vZG9pLm9yZy8xMC4xMTQ1LzM0NDIzODEuMzQ1MDA3O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OGQyNDdhMGEtMmI2Zi00MzE3LWE5MTItNzE4M2UyNzM4MjE3IiwiTW9kaWZpZWRPbiI6IjIwMjItMDYtMjVUMjM6MTc6NDIiLCJQcm9qZWN0Ijp7IiRyZWYiOiI1In19XSwiT3JnYW5pemF0aW9ucyI6W10sIk90aGVyc0ludm9sdmVkIjpbXSwiUGxhY2VPZlB1YmxpY2F0aW9uIjoiTmV3IFlvcmssIE5ZLCBVU0EiLCJQdWJsaXNoZXJzIjpbeyIkaWQiOiI0N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}</w:instrText>
          </w:r>
          <w:r w:rsidR="00411DE7">
            <w:fldChar w:fldCharType="separate"/>
          </w:r>
          <w:r w:rsidR="00FF1EC0">
            <w:t>(Wang et al., 2017; Wang et al., 2021)</w:t>
          </w:r>
          <w:r w:rsidR="00411DE7">
            <w:fldChar w:fldCharType="end"/>
          </w:r>
        </w:sdtContent>
      </w:sdt>
      <w:r w:rsidR="00885477">
        <w:t>.</w:t>
      </w:r>
    </w:p>
    <w:p w14:paraId="3C6385CF" w14:textId="7E56D382" w:rsidR="00614677" w:rsidRDefault="00DE18E7" w:rsidP="00614677">
      <w:r>
        <w:t xml:space="preserve">Suppose </w:t>
      </w:r>
      <w:r w:rsidR="00334BC2">
        <w:t xml:space="preserve">a </w:t>
      </w:r>
      <w:r w:rsidR="005C6635">
        <w:t>RS that predicts</w:t>
      </w:r>
      <w:r w:rsidR="00877815">
        <w:t xml:space="preserve"> the user rating of</w:t>
      </w:r>
      <w:r w:rsidR="005C6635">
        <w:t xml:space="preserve"> </w:t>
      </w:r>
      <w:r w:rsidR="00FF0FE3">
        <w:t>a</w:t>
      </w:r>
      <w:r w:rsidR="00493ACD">
        <w:t xml:space="preserve"> movie. </w:t>
      </w:r>
      <w:r w:rsidR="005F2CC0">
        <w:t>Besides the sparse feature</w:t>
      </w:r>
      <w:r w:rsidR="00E220EC">
        <w:t>s</w:t>
      </w:r>
      <w:r w:rsidR="005F2CC0">
        <w:t xml:space="preserve"> (</w:t>
      </w:r>
      <w:r w:rsidR="00EE5268">
        <w:t xml:space="preserve">in this case the user ID and movie ID), the </w:t>
      </w:r>
      <w:r w:rsidR="00546FCC">
        <w:t xml:space="preserve">data also contains </w:t>
      </w:r>
      <w:r w:rsidR="00C24F61">
        <w:t xml:space="preserve">the genre </w:t>
      </w:r>
      <w:r w:rsidR="00C22027">
        <w:t xml:space="preserve">and length </w:t>
      </w:r>
      <w:r w:rsidR="00C24F61">
        <w:t xml:space="preserve">of the movie as </w:t>
      </w:r>
      <w:r w:rsidR="0080635C">
        <w:t xml:space="preserve">dense features. </w:t>
      </w:r>
      <w:r w:rsidR="001C6534">
        <w:t>Assuming that length as a stand-alone feature</w:t>
      </w:r>
      <w:r w:rsidR="00155EDB">
        <w:t xml:space="preserve"> </w:t>
      </w:r>
      <w:r w:rsidR="000B3768">
        <w:t>is not a strong predictor for the rating of</w:t>
      </w:r>
      <w:r w:rsidR="00691DC8">
        <w:t xml:space="preserve"> a</w:t>
      </w:r>
      <w:r w:rsidR="000B3768">
        <w:t xml:space="preserve"> movie, it could be combined with the genre</w:t>
      </w:r>
      <w:r w:rsidR="00AC6B3D">
        <w:t xml:space="preserve"> feature into a separate cross feature</w:t>
      </w:r>
      <w:r w:rsidR="0081421A">
        <w:t xml:space="preserve"> of 2</w:t>
      </w:r>
      <w:r w:rsidR="0081421A" w:rsidRPr="0081421A">
        <w:rPr>
          <w:vertAlign w:val="superscript"/>
        </w:rPr>
        <w:t>nd</w:t>
      </w:r>
      <w:r w:rsidR="0081421A">
        <w:t xml:space="preserve"> order</w:t>
      </w:r>
      <w:r w:rsidR="00AC6B3D">
        <w:t xml:space="preserve">. Now, </w:t>
      </w:r>
      <w:r w:rsidR="00762A48">
        <w:t xml:space="preserve">a feature that </w:t>
      </w:r>
      <w:r w:rsidR="008C02F9">
        <w:t>has</w:t>
      </w:r>
      <w:r w:rsidR="00F16BF4">
        <w:t xml:space="preserve"> both variables encoded </w:t>
      </w:r>
      <w:r w:rsidR="00973E53">
        <w:t xml:space="preserve">in it can be used to better predict </w:t>
      </w:r>
      <w:r w:rsidR="0065209B">
        <w:t>the rating</w:t>
      </w:r>
      <w:r w:rsidR="001C2FC2">
        <w:t>s</w:t>
      </w:r>
      <w:r w:rsidR="0065209B">
        <w:t xml:space="preserve"> of a movie</w:t>
      </w:r>
      <w:r w:rsidR="009D08AE">
        <w:t>,</w:t>
      </w:r>
      <w:r w:rsidR="0065209B">
        <w:t xml:space="preserve"> </w:t>
      </w:r>
      <w:r w:rsidR="009D08AE">
        <w:t>t</w:t>
      </w:r>
      <w:r w:rsidR="0065209B">
        <w:t xml:space="preserve">he hypothetical interpretation being, </w:t>
      </w:r>
      <w:r w:rsidR="003A1FF9">
        <w:t>that different genres</w:t>
      </w:r>
      <w:r w:rsidR="00380B66">
        <w:t xml:space="preserve"> set</w:t>
      </w:r>
      <w:r w:rsidR="003A1FF9">
        <w:t xml:space="preserve"> certain expectations</w:t>
      </w:r>
      <w:r w:rsidR="009D5109">
        <w:t xml:space="preserve"> of what the movie</w:t>
      </w:r>
      <w:r w:rsidR="003A1FF9">
        <w:t xml:space="preserve"> length </w:t>
      </w:r>
      <w:r w:rsidR="009D5109">
        <w:t>should be.</w:t>
      </w:r>
      <w:r w:rsidR="00B64600">
        <w:t xml:space="preserve"> For instance, </w:t>
      </w:r>
      <w:r w:rsidR="00A52646">
        <w:t>w</w:t>
      </w:r>
      <w:r w:rsidR="00A52646" w:rsidRPr="00A52646">
        <w:t>hile it might be acceptable or even desired for fantasy movies to be 3 hours long, a 3 hour runtime for a comedy</w:t>
      </w:r>
      <w:r w:rsidR="00D710AB">
        <w:t xml:space="preserve"> </w:t>
      </w:r>
      <w:r w:rsidR="00A52646" w:rsidRPr="00A52646">
        <w:t xml:space="preserve">could generally be viewed </w:t>
      </w:r>
      <w:r w:rsidR="00D710AB" w:rsidRPr="00A52646">
        <w:t>unfavorably</w:t>
      </w:r>
      <w:r w:rsidR="00D710AB">
        <w:t>.</w:t>
      </w:r>
    </w:p>
    <w:p w14:paraId="5104EA36" w14:textId="737FDD35" w:rsidR="003532A2" w:rsidRDefault="00BB76DC" w:rsidP="00614677">
      <w:r>
        <w:t>Feature cross</w:t>
      </w:r>
      <w:r w:rsidR="00D65F60">
        <w:t xml:space="preserve">ings are </w:t>
      </w:r>
      <w:r w:rsidR="00BA3319">
        <w:t xml:space="preserve">often done </w:t>
      </w:r>
      <w:r w:rsidR="00C90E18">
        <w:t xml:space="preserve">as part </w:t>
      </w:r>
      <w:r w:rsidR="00254F2F">
        <w:t>the</w:t>
      </w:r>
      <w:r w:rsidR="00E13F1C">
        <w:t xml:space="preserve"> data preparation</w:t>
      </w:r>
      <w:r w:rsidR="00C90E18">
        <w:t xml:space="preserve"> </w:t>
      </w:r>
      <w:r w:rsidR="00254F2F">
        <w:t xml:space="preserve">phase </w:t>
      </w:r>
      <w:r w:rsidR="00E13F1C">
        <w:t>of a ML lifecycle</w:t>
      </w:r>
      <w:r w:rsidR="00167371">
        <w:t xml:space="preserve"> </w:t>
      </w:r>
      <w:sdt>
        <w:sdtPr>
          <w:alias w:val="To edit, see citavi.com/edit"/>
          <w:tag w:val="CitaviPlaceholder#d5f73087-7091-4a65-8e82-2d95ba352447"/>
          <w:id w:val="-1127923751"/>
          <w:placeholder>
            <w:docPart w:val="DefaultPlaceholder_-1854013440"/>
          </w:placeholder>
        </w:sdtPr>
        <w:sdtContent>
          <w:r w:rsidR="00167371">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ZmQzYzVlLWQ3ODUtNGNhNy1hNjJiLTBiMjYxZTdhZTM4MCIsIlJhbmdlTGVuZ3RoIjoyMSwiUmVmZXJlbmNlSWQiOiI0Zjk1ZGM2OC0zNjFlLTQ2ZjYtOWY3OC0zMDA3ZTc2ZmEx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TAvbWFrZTMwMjAwMjAiLCJVcmlTdHJpbmciOiJodHRwczovL2RvaS5vcmcvMTAuMzM5MC9tYWtlMzAyMDAy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}</w:instrText>
          </w:r>
          <w:r w:rsidR="00167371">
            <w:fldChar w:fldCharType="separate"/>
          </w:r>
          <w:r w:rsidR="00FF1EC0">
            <w:t>(Studer et al., 2021)</w:t>
          </w:r>
          <w:r w:rsidR="00167371">
            <w:fldChar w:fldCharType="end"/>
          </w:r>
        </w:sdtContent>
      </w:sdt>
      <w:r w:rsidR="00C90E18">
        <w:t>.</w:t>
      </w:r>
      <w:r w:rsidR="00E13F1C">
        <w:t xml:space="preserve"> </w:t>
      </w:r>
      <w:r w:rsidR="00EF5E69">
        <w:t>Th</w:t>
      </w:r>
      <w:r w:rsidR="004E5E13">
        <w:t xml:space="preserve">is process </w:t>
      </w:r>
      <w:r w:rsidR="00EC0B99">
        <w:t>can be</w:t>
      </w:r>
      <w:r w:rsidR="004E5E13">
        <w:t xml:space="preserve"> very daunting and time consuming, </w:t>
      </w:r>
      <w:r w:rsidR="004E01A5">
        <w:t xml:space="preserve">as </w:t>
      </w:r>
      <w:r w:rsidR="00FB1FF4">
        <w:t>it entails trial and error</w:t>
      </w:r>
      <w:r w:rsidR="003A3630">
        <w:t xml:space="preserve"> </w:t>
      </w:r>
      <w:r w:rsidR="00CB33CB">
        <w:t xml:space="preserve">of which cross features </w:t>
      </w:r>
      <w:r w:rsidR="009B56FF">
        <w:t>are best suited for accurate predictions.</w:t>
      </w:r>
      <w:r w:rsidR="00DB567E">
        <w:t xml:space="preserve"> Also, feature crosses</w:t>
      </w:r>
      <w:r w:rsidR="0068518B">
        <w:t xml:space="preserve"> aren’t always obvious and thus might go unnoticed.</w:t>
      </w:r>
      <w:r w:rsidR="009B56FF">
        <w:t xml:space="preserve"> </w:t>
      </w:r>
      <w:r w:rsidR="00C626D0">
        <w:t xml:space="preserve">Instead of </w:t>
      </w:r>
      <w:r w:rsidR="001E0577">
        <w:t xml:space="preserve">manually feature engineering cross interactions, it would be lucrative to directly incorporate </w:t>
      </w:r>
      <w:r w:rsidR="006D55AA">
        <w:t>feature crosses into the</w:t>
      </w:r>
      <w:r w:rsidR="0015634F">
        <w:t xml:space="preserve"> ML</w:t>
      </w:r>
      <w:r w:rsidR="006D55AA">
        <w:t xml:space="preserve"> model and let the learning algorithm determine the weights of </w:t>
      </w:r>
      <w:r w:rsidR="0015634F">
        <w:t>cross features.</w:t>
      </w:r>
      <w:r w:rsidR="00BD491A" w:rsidRPr="00BD491A">
        <w:t xml:space="preserve"> DNNs are capable of learning arbitrarily high order functions, </w:t>
      </w:r>
      <w:r w:rsidR="00BD491A" w:rsidRPr="00BD491A">
        <w:lastRenderedPageBreak/>
        <w:t>provided the NN is deep enough</w:t>
      </w:r>
      <w:r w:rsidR="0052316D">
        <w:t xml:space="preserve">. </w:t>
      </w:r>
      <w:r w:rsidR="003E17AF">
        <w:t>They</w:t>
      </w:r>
      <w:r w:rsidR="00CF0D06">
        <w:t xml:space="preserve"> however </w:t>
      </w:r>
      <w:r w:rsidR="00AD7037">
        <w:t xml:space="preserve">only </w:t>
      </w:r>
      <w:r w:rsidR="00CF0D06">
        <w:t xml:space="preserve">learn feature interactions </w:t>
      </w:r>
      <w:r w:rsidR="00AD7037">
        <w:t xml:space="preserve">implicitly, which means that they do not reliably pick up on higher feature crosses </w:t>
      </w:r>
      <w:r w:rsidR="00782F63">
        <w:t xml:space="preserve">without </w:t>
      </w:r>
      <w:r w:rsidR="007E522A">
        <w:t>drastically increasing the network size</w:t>
      </w:r>
      <w:r w:rsidR="00FB5A6C">
        <w:t xml:space="preserve"> </w:t>
      </w:r>
      <w:sdt>
        <w:sdtPr>
          <w:alias w:val="To edit, see citavi.com/edit"/>
          <w:tag w:val="CitaviPlaceholder#87fddc91-31d2-4ccb-85ec-1753892a54bf"/>
          <w:id w:val="-1295285296"/>
          <w:placeholder>
            <w:docPart w:val="DefaultPlaceholder_-1854013440"/>
          </w:placeholder>
        </w:sdtPr>
        <w:sdtContent>
          <w:r w:rsidR="00FB5A6C">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zU5Yjg3LTk1OTgtNDNlMy1iOGZlLTE3YWI2YWE4Yzg2Yi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dUMDM6NDA6MTI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M4N2ZkZGM5MS0zMWQyLTRjY2ItODVlYy0xNzUzODkyYTU0YmYiLCJUZXh0IjoiKFdhbmcgZXQgYWwuLCAyMDE3KSIsIldBSVZlcnNpb24iOiI2LjEyLjAuMCJ9}</w:instrText>
          </w:r>
          <w:r w:rsidR="00FB5A6C">
            <w:fldChar w:fldCharType="separate"/>
          </w:r>
          <w:r w:rsidR="00FF1EC0">
            <w:t>(Wang et al., 2017)</w:t>
          </w:r>
          <w:r w:rsidR="00FB5A6C">
            <w:fldChar w:fldCharType="end"/>
          </w:r>
        </w:sdtContent>
      </w:sdt>
      <w:r w:rsidR="00AD7037">
        <w:t>.</w:t>
      </w:r>
      <w:r w:rsidR="00A70033">
        <w:t xml:space="preserve"> </w:t>
      </w:r>
      <w:r w:rsidR="003E17AF">
        <w:t xml:space="preserve">This </w:t>
      </w:r>
      <w:r w:rsidR="00A70033" w:rsidRPr="00A70033">
        <w:t>bring</w:t>
      </w:r>
      <w:r w:rsidR="003E17AF">
        <w:t>s</w:t>
      </w:r>
      <w:r w:rsidR="00A70033" w:rsidRPr="00A70033">
        <w:t xml:space="preserve"> the </w:t>
      </w:r>
      <w:r w:rsidR="003E17AF">
        <w:t xml:space="preserve">general </w:t>
      </w:r>
      <w:r w:rsidR="00A70033" w:rsidRPr="00A70033">
        <w:t xml:space="preserve">efficiency of </w:t>
      </w:r>
      <w:r w:rsidR="00DE0875">
        <w:t>DNN</w:t>
      </w:r>
      <w:r w:rsidR="00074157">
        <w:t>s</w:t>
      </w:r>
      <w:r w:rsidR="00A70033" w:rsidRPr="00A70033">
        <w:t xml:space="preserve"> into question, especially in light of large scale recommendations that need to compute high amounts of queries per second (QPS)</w:t>
      </w:r>
      <w:r w:rsidR="00741716">
        <w:t xml:space="preserve"> </w:t>
      </w:r>
      <w:sdt>
        <w:sdtPr>
          <w:alias w:val="To edit, see citavi.com/edit"/>
          <w:tag w:val="CitaviPlaceholder#d850f649-fbb9-47d3-824b-44db192c35c9"/>
          <w:id w:val="1824858365"/>
          <w:placeholder>
            <w:docPart w:val="DefaultPlaceholder_-1854013440"/>
          </w:placeholder>
        </w:sdtPr>
        <w:sdtContent>
          <w:r w:rsidR="00306886">
            <w:fldChar w:fldCharType="begin"/>
          </w:r>
          <w:r w:rsidR="0030688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jU2OThmLWQyNDQtNGIwZS1hMjk1LTk4YjViZGJkN2FjOCIsIlJhbmdlTGVuZ3RoIjoyMSwiUmVmZXJlbmNlSWQiOiIxYzM3N2RhZS0yMjQwLTRmMjQtYjEzMy1iODk1MzI3N2Y2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zODMzMTMuMzQxMjQ4OCIsIlVyaVN0cmluZyI6Imh0dHBzOi8vZG9pLm9yZy8xMC4xMTQ1LzMzODMzMTMuMzQxMjQ4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NzU4Mz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}</w:instrText>
          </w:r>
          <w:r w:rsidR="00306886">
            <w:fldChar w:fldCharType="separate"/>
          </w:r>
          <w:r w:rsidR="00FF1EC0">
            <w:t>(Rendle et al., 2020)</w:t>
          </w:r>
          <w:r w:rsidR="00306886">
            <w:fldChar w:fldCharType="end"/>
          </w:r>
        </w:sdtContent>
      </w:sdt>
      <w:r w:rsidR="003722D0">
        <w:t>.</w:t>
      </w:r>
    </w:p>
    <w:p w14:paraId="36DF5A9A" w14:textId="71FFFBB3" w:rsidR="00977568" w:rsidRDefault="005002D5" w:rsidP="00614677">
      <w:r w:rsidRPr="005002D5">
        <w:t xml:space="preserve">In order to reduce the </w:t>
      </w:r>
      <w:r w:rsidR="00FA0F78">
        <w:t xml:space="preserve">overall </w:t>
      </w:r>
      <w:r w:rsidRPr="005002D5">
        <w:t xml:space="preserve">model size </w:t>
      </w:r>
      <w:r w:rsidR="001E4EE2">
        <w:t xml:space="preserve">of NNs </w:t>
      </w:r>
      <w:r w:rsidRPr="005002D5">
        <w:t>and invoke explicit</w:t>
      </w:r>
      <w:r w:rsidR="006F5788">
        <w:t xml:space="preserve"> </w:t>
      </w:r>
      <w:r w:rsidRPr="005002D5">
        <w:t xml:space="preserve">cross feature learning, Google </w:t>
      </w:r>
      <w:r w:rsidR="00AB647A">
        <w:t>proposed</w:t>
      </w:r>
      <w:r w:rsidRPr="005002D5">
        <w:t xml:space="preserve"> their deep and cross network (DCN) in 2017</w:t>
      </w:r>
      <w:r w:rsidR="006448BE">
        <w:t xml:space="preserve"> </w:t>
      </w:r>
      <w:sdt>
        <w:sdtPr>
          <w:alias w:val="To edit, see citavi.com/edit"/>
          <w:tag w:val="CitaviPlaceholder#abbe0c35-e0af-40a8-a177-5f612396d591"/>
          <w:id w:val="-245489707"/>
          <w:placeholder>
            <w:docPart w:val="DefaultPlaceholder_-1854013440"/>
          </w:placeholder>
        </w:sdtPr>
        <w:sdtContent>
          <w:r w:rsidR="008B27AE">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NGFhYmM3LTAxZDQtNGRjYi05ZGQ4LTZiYTY5NjFmMzBiYS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dUMDM6NDA6MTI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NhYmJlMGMzNS1lMGFmLTQwYTgtYTE3Ny01ZjYxMjM5NmQ1OTEiLCJUZXh0IjoiKFdhbmcgZXQgYWwuLCAyMDE3KSIsIldBSVZlcnNpb24iOiI2LjEyLjAuMCJ9}</w:instrText>
          </w:r>
          <w:r w:rsidR="008B27AE">
            <w:fldChar w:fldCharType="separate"/>
          </w:r>
          <w:r w:rsidR="00FF1EC0">
            <w:t>(Wang et al., 2017)</w:t>
          </w:r>
          <w:r w:rsidR="008B27AE">
            <w:fldChar w:fldCharType="end"/>
          </w:r>
        </w:sdtContent>
      </w:sdt>
      <w:r w:rsidR="00EB6312">
        <w:t>.</w:t>
      </w:r>
      <w:r w:rsidR="00F90D79">
        <w:t xml:space="preserve"> </w:t>
      </w:r>
      <w:r w:rsidR="00F90D79" w:rsidRPr="00F90D79">
        <w:t xml:space="preserve">In addition to a classic feed-forward </w:t>
      </w:r>
      <w:r w:rsidR="00812C36">
        <w:t xml:space="preserve">multilayer perceptron </w:t>
      </w:r>
      <w:r w:rsidR="002E11DB">
        <w:t xml:space="preserve">(MLP) </w:t>
      </w:r>
      <w:r w:rsidR="00F90D79" w:rsidRPr="00F90D79">
        <w:t>NN, as cover</w:t>
      </w:r>
      <w:r w:rsidR="00A1494A">
        <w:t>e</w:t>
      </w:r>
      <w:r w:rsidR="00F90D79" w:rsidRPr="00F90D79">
        <w:t xml:space="preserve">d previously, a DCN is augmented by </w:t>
      </w:r>
      <w:r w:rsidR="00C7110F">
        <w:t xml:space="preserve">an </w:t>
      </w:r>
      <w:r w:rsidR="00F90D79" w:rsidRPr="00F90D79">
        <w:t xml:space="preserve">additional cross </w:t>
      </w:r>
      <w:r w:rsidR="00C7110F">
        <w:t>network, consisting of cross layers</w:t>
      </w:r>
      <w:r w:rsidR="00A1494A">
        <w:t>.</w:t>
      </w:r>
      <w:r w:rsidR="002D46D9">
        <w:t xml:space="preserve"> </w:t>
      </w:r>
      <w:r w:rsidR="00C01DB9">
        <w:t>The</w:t>
      </w:r>
      <w:r w:rsidR="00243E49">
        <w:t xml:space="preserve"> cross network </w:t>
      </w:r>
      <w:r w:rsidR="00BE57C8">
        <w:t>enable</w:t>
      </w:r>
      <w:r w:rsidR="00243E49">
        <w:t>s</w:t>
      </w:r>
      <w:r w:rsidR="00BE57C8">
        <w:t xml:space="preserve"> </w:t>
      </w:r>
      <w:r w:rsidR="00EF116C">
        <w:t>learning on bounded-degree</w:t>
      </w:r>
      <w:r w:rsidR="005B3374">
        <w:t xml:space="preserve"> cross features</w:t>
      </w:r>
      <w:r w:rsidR="008A20C5">
        <w:t xml:space="preserve">, whose order is explicitly </w:t>
      </w:r>
      <w:r w:rsidR="00867AE2">
        <w:t>defined by the layer depth of the cross network</w:t>
      </w:r>
      <w:r w:rsidR="005B3374">
        <w:t>.</w:t>
      </w:r>
      <w:r w:rsidR="00FC6370">
        <w:t xml:space="preserve"> This </w:t>
      </w:r>
      <w:r w:rsidR="00B46F39">
        <w:t>way</w:t>
      </w:r>
      <w:r w:rsidR="000E3348">
        <w:t>,</w:t>
      </w:r>
      <w:r w:rsidR="00B46F39">
        <w:t xml:space="preserve"> ML engineers can now directly incorporate the order of </w:t>
      </w:r>
      <w:r w:rsidR="00EB5A88">
        <w:t>feature interactions they wish to embed</w:t>
      </w:r>
      <w:r w:rsidR="00EA5E00">
        <w:t xml:space="preserve">, </w:t>
      </w:r>
      <w:r w:rsidR="00985DC4">
        <w:t>by</w:t>
      </w:r>
      <w:r w:rsidR="003E367A">
        <w:t xml:space="preserve"> changing</w:t>
      </w:r>
      <w:r w:rsidR="00985DC4">
        <w:t xml:space="preserve"> the cross network</w:t>
      </w:r>
      <w:r w:rsidR="003E367A">
        <w:t xml:space="preserve"> structure</w:t>
      </w:r>
      <w:r w:rsidR="00985DC4">
        <w:t>.</w:t>
      </w:r>
      <w:r w:rsidR="00712923">
        <w:t xml:space="preserve"> </w:t>
      </w:r>
      <w:r w:rsidR="00712923" w:rsidRPr="00712923">
        <w:t xml:space="preserve">At the start of the network (i.e. the input layer) the feature vector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0269EC">
        <w:t xml:space="preserve"> </w:t>
      </w:r>
      <w:r w:rsidR="00712923" w:rsidRPr="00712923">
        <w:t xml:space="preserve">doesn't have any explicit cross feature interactions yet and is therefore of order 1. With each cross layer the feature vector passes, the maximum polynomial degree of cross interactions increases by 1. This is because for each cross layer the output of the previous layer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712923" w:rsidRPr="00712923">
        <w:t xml:space="preserve"> gets crossed again with the input vector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712923" w:rsidRPr="00712923">
        <w:t xml:space="preserve"> to </w:t>
      </w:r>
      <w:r w:rsidR="00F74C46">
        <w:t>construct</w:t>
      </w:r>
      <w:r w:rsidR="004D5B77">
        <w:t xml:space="preserve"> a new</w:t>
      </w:r>
      <w:r w:rsidR="00712923" w:rsidRPr="00712923">
        <w:t xml:space="preserve"> cross</w:t>
      </w:r>
      <w:r w:rsidR="0005264E">
        <w:t xml:space="preserve"> term</w:t>
      </w:r>
      <w:r w:rsidR="00F82977">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oMath>
      <w:r w:rsidR="00712923" w:rsidRPr="00712923">
        <w:t>. A visualization of</w:t>
      </w:r>
      <w:r w:rsidR="00146FE1">
        <w:t xml:space="preserve"> </w:t>
      </w:r>
      <w:r w:rsidR="00712923" w:rsidRPr="00712923">
        <w:t xml:space="preserve">a cross layer </w:t>
      </w:r>
      <w:r w:rsidR="00680F1F">
        <w:t xml:space="preserve">in Google’s DCN </w:t>
      </w:r>
      <w:r w:rsidR="00D30B5C">
        <w:t xml:space="preserve">V2 </w:t>
      </w:r>
      <w:r w:rsidR="000278F8">
        <w:t xml:space="preserve">architecture </w:t>
      </w:r>
      <w:r w:rsidR="00712923" w:rsidRPr="00712923">
        <w:t xml:space="preserve">is seen in </w:t>
      </w:r>
      <w:r w:rsidR="00F9428D">
        <w:fldChar w:fldCharType="begin"/>
      </w:r>
      <w:r w:rsidR="00F9428D">
        <w:instrText xml:space="preserve"> REF _Ref107267688 \h </w:instrText>
      </w:r>
      <w:r w:rsidR="00F9428D">
        <w:fldChar w:fldCharType="separate"/>
      </w:r>
      <w:r w:rsidR="00F9428D">
        <w:t xml:space="preserve">Figure </w:t>
      </w:r>
      <w:r w:rsidR="00F9428D">
        <w:rPr>
          <w:noProof/>
        </w:rPr>
        <w:t>2</w:t>
      </w:r>
      <w:r w:rsidR="00F9428D">
        <w:fldChar w:fldCharType="end"/>
      </w:r>
      <w:r w:rsidR="0092576E">
        <w:t>, whereby</w:t>
      </w:r>
      <w:r w:rsidR="00D53988">
        <w:t xml:space="preserve"> </w:t>
      </w:r>
      <w:r w:rsidR="00D86484">
        <w:t xml:space="preserve">the </w:t>
      </w:r>
      <w:r w:rsidR="00D53988">
        <w:t>learned parameters</w:t>
      </w:r>
      <w:r w:rsidR="0092576E">
        <w:t xml:space="preserve"> </w:t>
      </w:r>
      <m:oMath>
        <m:r>
          <w:rPr>
            <w:rFonts w:ascii="Cambria Math" w:hAnsi="Cambria Math"/>
          </w:rPr>
          <m:t>W</m:t>
        </m:r>
      </m:oMath>
      <w:r w:rsidR="00AF5F1B">
        <w:t xml:space="preserve"> </w:t>
      </w:r>
      <w:r w:rsidR="00D86484">
        <w:t xml:space="preserve">and </w:t>
      </w:r>
      <m:oMath>
        <m:r>
          <w:rPr>
            <w:rFonts w:ascii="Cambria Math" w:hAnsi="Cambria Math"/>
          </w:rPr>
          <m:t>b</m:t>
        </m:r>
      </m:oMath>
      <w:r w:rsidR="00DF1D3F">
        <w:t xml:space="preserve"> </w:t>
      </w:r>
      <w:r w:rsidR="00B94919">
        <w:t xml:space="preserve">respectively </w:t>
      </w:r>
      <w:r w:rsidR="00D86484">
        <w:t xml:space="preserve">denote the weight matrix and the bias of </w:t>
      </w:r>
      <w:r w:rsidR="00BB1277">
        <w:t>the cross layer.</w:t>
      </w:r>
    </w:p>
    <w:p w14:paraId="458A02F9" w14:textId="77777777" w:rsidR="008C1888" w:rsidRDefault="008C1888" w:rsidP="008C1888">
      <w:pPr>
        <w:keepNext/>
      </w:pPr>
      <w:r w:rsidRPr="008C1888">
        <w:rPr>
          <w:noProof/>
        </w:rPr>
        <w:drawing>
          <wp:inline distT="0" distB="0" distL="0" distR="0" wp14:anchorId="6F940F65" wp14:editId="3C4CD269">
            <wp:extent cx="5400675" cy="2114550"/>
            <wp:effectExtent l="0" t="0" r="952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00675" cy="2114550"/>
                    </a:xfrm>
                    <a:prstGeom prst="rect">
                      <a:avLst/>
                    </a:prstGeom>
                  </pic:spPr>
                </pic:pic>
              </a:graphicData>
            </a:graphic>
          </wp:inline>
        </w:drawing>
      </w:r>
    </w:p>
    <w:p w14:paraId="6AD8661E" w14:textId="04EEF24C" w:rsidR="008C1888" w:rsidRDefault="008C1888" w:rsidP="008D6D83">
      <w:pPr>
        <w:pStyle w:val="Beschriftung"/>
      </w:pPr>
      <w:bookmarkStart w:id="31" w:name="_Ref107267688"/>
      <w:bookmarkStart w:id="32" w:name="_Toc110693864"/>
      <w:r>
        <w:t xml:space="preserve">Figure </w:t>
      </w:r>
      <w:r>
        <w:fldChar w:fldCharType="begin"/>
      </w:r>
      <w:r>
        <w:instrText xml:space="preserve"> SEQ Figure \* ARABIC </w:instrText>
      </w:r>
      <w:r>
        <w:fldChar w:fldCharType="separate"/>
      </w:r>
      <w:r w:rsidR="007C5A0D">
        <w:rPr>
          <w:noProof/>
        </w:rPr>
        <w:t>3</w:t>
      </w:r>
      <w:r>
        <w:fldChar w:fldCharType="end"/>
      </w:r>
      <w:bookmarkEnd w:id="31"/>
      <w:r>
        <w:t>: Visualization of a cross layer</w:t>
      </w:r>
      <w:r w:rsidR="00953B56">
        <w:t xml:space="preserve"> </w:t>
      </w:r>
      <w:sdt>
        <w:sdtPr>
          <w:alias w:val="To edit, see citavi.com/edit"/>
          <w:tag w:val="CitaviPlaceholder#cd265ff0-e04f-420b-b165-9362ec18c655"/>
          <w:id w:val="-798765347"/>
          <w:placeholder>
            <w:docPart w:val="DefaultPlaceholder_-1854013440"/>
          </w:placeholder>
        </w:sdtPr>
        <w:sdtContent>
          <w:r w:rsidR="00953B56">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OWM2ZGM2LTUyYTgtNDE5MS04M2YxLTQyMWM3ZTA2ODUxOS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4LTA3VDAzOjQwOjEy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Y2QyNjVmZjAtZTA0Zi00MjBiLWIxNjUtOTM2MmVjMThjNjU1IiwiVGV4dCI6IihXYW5nIGV0IGFsLiwgMjAyMSkiLCJXQUlWZXJzaW9uIjoiNi4xMi4wLjAifQ==}</w:instrText>
          </w:r>
          <w:r w:rsidR="00953B56">
            <w:fldChar w:fldCharType="separate"/>
          </w:r>
          <w:r w:rsidR="00FF1EC0">
            <w:t>(Wang et al., 2021)</w:t>
          </w:r>
          <w:r w:rsidR="00953B56">
            <w:fldChar w:fldCharType="end"/>
          </w:r>
        </w:sdtContent>
      </w:sdt>
      <w:bookmarkEnd w:id="32"/>
    </w:p>
    <w:p w14:paraId="23C8BA24" w14:textId="47ECB83C" w:rsidR="00D57AEB" w:rsidRDefault="004117EF" w:rsidP="001D310D">
      <w:r>
        <w:t xml:space="preserve">A DCN is always </w:t>
      </w:r>
      <w:r w:rsidR="00E569A8">
        <w:t>made up of two components:</w:t>
      </w:r>
      <w:r w:rsidR="00564B1D">
        <w:t xml:space="preserve"> A</w:t>
      </w:r>
      <w:r w:rsidR="00E569A8">
        <w:t xml:space="preserve"> cross network </w:t>
      </w:r>
      <w:r w:rsidR="00564B1D">
        <w:t>and a conventional</w:t>
      </w:r>
      <w:r w:rsidR="00FB4D2E">
        <w:t xml:space="preserve"> </w:t>
      </w:r>
      <w:r w:rsidR="001C06EF">
        <w:t xml:space="preserve">MLP </w:t>
      </w:r>
      <w:r w:rsidR="00FB4D2E">
        <w:t>neural network</w:t>
      </w:r>
      <w:r w:rsidR="00564B1D">
        <w:t xml:space="preserve">. </w:t>
      </w:r>
      <w:r w:rsidR="00082EA1">
        <w:t xml:space="preserve">While the cross network is used to learn explicit </w:t>
      </w:r>
      <w:r w:rsidR="00027299">
        <w:t>bounded</w:t>
      </w:r>
      <w:r w:rsidR="0046552E">
        <w:t>-</w:t>
      </w:r>
      <w:r w:rsidR="00027299">
        <w:t>degree feature interaction</w:t>
      </w:r>
      <w:r w:rsidR="001A6C83">
        <w:t>s</w:t>
      </w:r>
      <w:r w:rsidR="00027299">
        <w:t>, t</w:t>
      </w:r>
      <w:r w:rsidR="006923FC">
        <w:t xml:space="preserve">he DNN </w:t>
      </w:r>
      <w:r w:rsidR="00F91971">
        <w:t xml:space="preserve">component </w:t>
      </w:r>
      <w:r w:rsidR="006923FC">
        <w:t>i</w:t>
      </w:r>
      <w:r w:rsidR="000D24F4">
        <w:t>s</w:t>
      </w:r>
      <w:r w:rsidR="006923FC">
        <w:t xml:space="preserve"> used to </w:t>
      </w:r>
      <w:r w:rsidR="00F91971">
        <w:t xml:space="preserve">learn </w:t>
      </w:r>
      <w:r w:rsidR="006923FC">
        <w:t>implicit feature interaction</w:t>
      </w:r>
      <w:r w:rsidR="000D24F4">
        <w:t>s</w:t>
      </w:r>
      <w:r w:rsidR="006923FC">
        <w:t xml:space="preserve"> in the data</w:t>
      </w:r>
      <w:r w:rsidR="00CA6E7B">
        <w:rPr>
          <w:rStyle w:val="Funotenzeichen"/>
        </w:rPr>
        <w:footnoteReference w:id="7"/>
      </w:r>
      <w:r w:rsidR="006923FC">
        <w:t>.</w:t>
      </w:r>
      <w:r w:rsidR="00F405E6">
        <w:t xml:space="preserve"> </w:t>
      </w:r>
      <w:r w:rsidR="00826651">
        <w:t xml:space="preserve">With both </w:t>
      </w:r>
      <w:r w:rsidR="00440AD4">
        <w:t>components</w:t>
      </w:r>
      <w:r w:rsidR="007A1293">
        <w:t xml:space="preserve"> the model is </w:t>
      </w:r>
      <w:r w:rsidR="00C64E7C">
        <w:t xml:space="preserve">therefore </w:t>
      </w:r>
      <w:r w:rsidR="007A1293">
        <w:t>able to</w:t>
      </w:r>
      <w:r w:rsidR="00440AD4">
        <w:t xml:space="preserve"> effectively leverage</w:t>
      </w:r>
      <w:r w:rsidR="007A1293">
        <w:t xml:space="preserve"> </w:t>
      </w:r>
      <w:r w:rsidR="00C64E7C">
        <w:lastRenderedPageBreak/>
        <w:t>explicit and implicit</w:t>
      </w:r>
      <w:r w:rsidR="00674EF6">
        <w:t xml:space="preserve"> interactions in the data</w:t>
      </w:r>
      <w:r w:rsidR="001C1505">
        <w:t>, which</w:t>
      </w:r>
      <w:r w:rsidR="00674EF6">
        <w:t xml:space="preserve"> </w:t>
      </w:r>
      <w:r w:rsidR="005D3164">
        <w:t>improves prediction performance.</w:t>
      </w:r>
      <w:r w:rsidR="00904861">
        <w:t xml:space="preserve"> </w:t>
      </w:r>
      <w:r w:rsidR="00564B1D">
        <w:t>Depen</w:t>
      </w:r>
      <w:r w:rsidR="001C06EF">
        <w:t xml:space="preserve">ding on what architecture is chosen for the DCN, the DNN can either </w:t>
      </w:r>
      <w:r w:rsidR="00AF66B3">
        <w:t xml:space="preserve">follow the cross network, or run in parallel, as seen in </w:t>
      </w:r>
      <w:r w:rsidR="00AC1BB0">
        <w:fldChar w:fldCharType="begin"/>
      </w:r>
      <w:r w:rsidR="00AC1BB0">
        <w:instrText xml:space="preserve"> REF _Ref107267783 \h </w:instrText>
      </w:r>
      <w:r w:rsidR="00AC1BB0">
        <w:fldChar w:fldCharType="separate"/>
      </w:r>
      <w:r w:rsidR="00AC1BB0">
        <w:t xml:space="preserve">Figure </w:t>
      </w:r>
      <w:r w:rsidR="00AC1BB0">
        <w:rPr>
          <w:noProof/>
        </w:rPr>
        <w:t>3</w:t>
      </w:r>
      <w:r w:rsidR="00AC1BB0">
        <w:fldChar w:fldCharType="end"/>
      </w:r>
      <w:r w:rsidR="008A740E">
        <w:t>.</w:t>
      </w:r>
    </w:p>
    <w:p w14:paraId="728AF3CC" w14:textId="14975580" w:rsidR="00C73468" w:rsidRDefault="00390EA4" w:rsidP="00C73468">
      <w:pPr>
        <w:keepNext/>
      </w:pPr>
      <w:r w:rsidRPr="00390EA4">
        <w:rPr>
          <w:noProof/>
        </w:rPr>
        <w:drawing>
          <wp:inline distT="0" distB="0" distL="0" distR="0" wp14:anchorId="3874248D" wp14:editId="0A742905">
            <wp:extent cx="5400675" cy="3242310"/>
            <wp:effectExtent l="0" t="0" r="9525"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00675" cy="3242310"/>
                    </a:xfrm>
                    <a:prstGeom prst="rect">
                      <a:avLst/>
                    </a:prstGeom>
                  </pic:spPr>
                </pic:pic>
              </a:graphicData>
            </a:graphic>
          </wp:inline>
        </w:drawing>
      </w:r>
    </w:p>
    <w:p w14:paraId="02AE5384" w14:textId="232AEEE5" w:rsidR="00090805" w:rsidRPr="00090805" w:rsidRDefault="00C73468" w:rsidP="00327CBC">
      <w:pPr>
        <w:pStyle w:val="Beschriftung"/>
      </w:pPr>
      <w:bookmarkStart w:id="33" w:name="_Ref107267783"/>
      <w:bookmarkStart w:id="34" w:name="_Toc110693865"/>
      <w:r>
        <w:t xml:space="preserve">Figure </w:t>
      </w:r>
      <w:r>
        <w:fldChar w:fldCharType="begin"/>
      </w:r>
      <w:r>
        <w:instrText xml:space="preserve"> SEQ Figure \* ARABIC </w:instrText>
      </w:r>
      <w:r>
        <w:fldChar w:fldCharType="separate"/>
      </w:r>
      <w:r w:rsidR="007C5A0D">
        <w:rPr>
          <w:noProof/>
        </w:rPr>
        <w:t>4</w:t>
      </w:r>
      <w:r>
        <w:fldChar w:fldCharType="end"/>
      </w:r>
      <w:bookmarkEnd w:id="33"/>
      <w:r>
        <w:t xml:space="preserve">: Possible DCN architectures </w:t>
      </w:r>
      <w:sdt>
        <w:sdtPr>
          <w:alias w:val="To edit, see citavi.com/edit"/>
          <w:tag w:val="CitaviPlaceholder#87df12e2-ad40-417a-9f48-4e37ce89381e"/>
          <w:id w:val="1881363626"/>
          <w:placeholder>
            <w:docPart w:val="DefaultPlaceholder_-1854013440"/>
          </w:placeholder>
        </w:sdtPr>
        <w:sdtContent>
          <w:r>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MDQyMGE3LWQ1NzctNGVlNy04MTY1LWU5MTEzNWZiNDdkMi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4LTA3VDAzOjQwOjEy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ODdkZjEyZTItYWQ0MC00MTdhLTlmNDgtNGUzN2NlODkzODFlIiwiVGV4dCI6IihXYW5nIGV0IGFsLiwgMjAyMSkiLCJXQUlWZXJzaW9uIjoiNi4xMi4wLjAifQ==}</w:instrText>
          </w:r>
          <w:r>
            <w:fldChar w:fldCharType="separate"/>
          </w:r>
          <w:r w:rsidR="00FF1EC0">
            <w:t>(Wang et al., 2021)</w:t>
          </w:r>
          <w:r>
            <w:fldChar w:fldCharType="end"/>
          </w:r>
        </w:sdtContent>
      </w:sdt>
      <w:bookmarkEnd w:id="34"/>
    </w:p>
    <w:p w14:paraId="02F69185" w14:textId="510DDF61" w:rsidR="004113C8" w:rsidRPr="001D310D" w:rsidRDefault="004A3EB9" w:rsidP="001D310D">
      <w:r w:rsidRPr="004A3EB9">
        <w:t xml:space="preserve">With </w:t>
      </w:r>
      <w:r w:rsidR="004C0743">
        <w:t xml:space="preserve">the </w:t>
      </w:r>
      <w:r w:rsidRPr="004A3EB9">
        <w:t>introduction of</w:t>
      </w:r>
      <w:r w:rsidR="006E6153">
        <w:t xml:space="preserve"> </w:t>
      </w:r>
      <w:r w:rsidRPr="004A3EB9">
        <w:t>cross</w:t>
      </w:r>
      <w:r w:rsidR="00881223">
        <w:t xml:space="preserve"> layers</w:t>
      </w:r>
      <w:r w:rsidR="009033DD">
        <w:t>,</w:t>
      </w:r>
      <w:r w:rsidRPr="004A3EB9">
        <w:t xml:space="preserve"> the model becomes more effective </w:t>
      </w:r>
      <w:r w:rsidR="008D71E7">
        <w:t xml:space="preserve">and </w:t>
      </w:r>
      <w:r w:rsidR="001826E5">
        <w:t xml:space="preserve">predictable </w:t>
      </w:r>
      <w:r w:rsidRPr="004A3EB9">
        <w:t>at embedding feature interactions into it</w:t>
      </w:r>
      <w:r w:rsidR="00782750">
        <w:t>s</w:t>
      </w:r>
      <w:r w:rsidRPr="004A3EB9">
        <w:t xml:space="preserve"> network. </w:t>
      </w:r>
      <w:r w:rsidR="00A610C4">
        <w:t xml:space="preserve">While </w:t>
      </w:r>
      <w:r w:rsidR="00EA712A">
        <w:t xml:space="preserve">feature </w:t>
      </w:r>
      <w:r w:rsidR="00855EDF">
        <w:t>selection and feature embedding</w:t>
      </w:r>
      <w:r w:rsidR="00F327D9">
        <w:t xml:space="preserve"> still remains a</w:t>
      </w:r>
      <w:r w:rsidR="003B3229">
        <w:t xml:space="preserve"> non-trivial</w:t>
      </w:r>
      <w:r w:rsidR="00EC084A">
        <w:t xml:space="preserve"> task,</w:t>
      </w:r>
      <w:r w:rsidR="00F009B2">
        <w:t xml:space="preserve"> </w:t>
      </w:r>
      <w:r w:rsidR="001B6B7D">
        <w:t>it is only</w:t>
      </w:r>
      <w:r w:rsidR="00F327D9">
        <w:t xml:space="preserve"> </w:t>
      </w:r>
      <w:r w:rsidR="003B3229">
        <w:t xml:space="preserve">of concern </w:t>
      </w:r>
      <w:r w:rsidR="00331124">
        <w:t>at the level of individual features</w:t>
      </w:r>
      <w:r w:rsidR="00982814">
        <w:t>, since cross feature extraction is now delegated to the model training, instead</w:t>
      </w:r>
      <w:r w:rsidR="00A60563">
        <w:t xml:space="preserve"> of being a separate</w:t>
      </w:r>
      <w:r w:rsidR="002A4880">
        <w:t xml:space="preserve">, </w:t>
      </w:r>
      <w:r w:rsidR="00A60563">
        <w:t>manual task</w:t>
      </w:r>
      <w:r w:rsidR="008F099C">
        <w:t xml:space="preserve"> </w:t>
      </w:r>
      <w:sdt>
        <w:sdtPr>
          <w:alias w:val="To edit, see citavi.com/edit"/>
          <w:tag w:val="CitaviPlaceholder#92f514aa-b102-4ab4-874c-850548d93526"/>
          <w:id w:val="-1974287424"/>
          <w:placeholder>
            <w:docPart w:val="DefaultPlaceholder_-1854013440"/>
          </w:placeholder>
        </w:sdtPr>
        <w:sdtContent>
          <w:r w:rsidR="008F099C">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ZjFlYTg0LTRiN2UtNDJmZi1iMTIxLTA3MmUwM2U1ZmJkYiIsIlJhbmdlTGVuZ3RoIjoxOSwiUmVmZXJlbmNlSWQiOiIwZWEyMjE4Zi1mZGI3LTRhNjItYTg1NC1mNDM3YjJkN2Q4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wuYWNtLm9yZy9kb2kvcHJvY2VlZGluZ3MvMTAuMTE0NS8yOTM5NjcyIiwiVXJpU3RyaW5nIjoiaHR0cHM6Ly9kbC5hY20ub3JnL2RvaS9wcm9jZWVkaW5ncy8xMC4xMTQ1LzI5Mzk2Nz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NlQyMzowNDoyMiIsIk1vZGlmaWVkQnkiOiJfU2ViYXN0aWFuIFPDpHR6bGVyIiwiSWQiOiJjYzFiOTU3Ny0wMTI3LTQwMTItODYwNC0xZTRhNjE3YmFmNzQiLCJNb2RpZmllZE9uIjoiMjAyMi0wNi0yNlQyMzowNDoyM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NDUvMjkzOTY3Mi4yOTM5NzA0IiwiVXJpU3RyaW5nIjoiaHR0cHM6Ly9kb2kub3JnLzEwLjExNDUvMjkzOTY3Mi4yOTM5NzA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xNDUvMjkzOTY3MiIsIlVyaVN0cmluZyI6Imh0dHBzOi8vZG9pLm9yZy8xMC4xMTQ1LzI5Mzk2NzI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ZUMjM6MDQ6MjIiLCJNb2RpZmllZEJ5IjoiX1NlYmFzdGlhbiBTw6R0emxlciIsIklkIjoiOTAyYWQ2MzEtMGNiOS00ZmVkLTg0MWItMTNhYmM1OGRmN2FmIiwiTW9kaWZpZWRPbiI6IjIwMjItMDYtMjZUMjM6MDQ6MjIiLCJQcm9qZWN0Ijp7IiRyZWYiOiI1In19XSwiT3JnYW5pemF0aW9ucyI6W10sIk90aGVyc0ludm9sdmVkIjpbXSwiUGxhY2VPZlB1YmxpY2F0aW9uIjoiTmV3IFlvcmssIE5ZLCBVU0EiLCJQdWJsaXNoZXJzIjpbeyIkaWQiOiIyNy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}</w:instrText>
          </w:r>
          <w:r w:rsidR="008F099C">
            <w:fldChar w:fldCharType="separate"/>
          </w:r>
          <w:r w:rsidR="00FF1EC0">
            <w:t>(Shan et al., 2016)</w:t>
          </w:r>
          <w:r w:rsidR="008F099C">
            <w:fldChar w:fldCharType="end"/>
          </w:r>
        </w:sdtContent>
      </w:sdt>
      <w:r w:rsidRPr="004A3EB9">
        <w:t xml:space="preserve">. This saves </w:t>
      </w:r>
      <w:r w:rsidR="00782750" w:rsidRPr="004A3EB9">
        <w:t>labor</w:t>
      </w:r>
      <w:r w:rsidRPr="004A3EB9">
        <w:t xml:space="preserve"> time and removes the human error element. </w:t>
      </w:r>
      <w:r w:rsidR="00545E8F">
        <w:t xml:space="preserve">Being able to extract </w:t>
      </w:r>
      <w:r w:rsidR="00B819CE">
        <w:t xml:space="preserve">both </w:t>
      </w:r>
      <w:r w:rsidR="00545E8F">
        <w:t xml:space="preserve">implicit and explicit </w:t>
      </w:r>
      <w:r w:rsidR="008151D1">
        <w:t>feature interactions in the data</w:t>
      </w:r>
      <w:r w:rsidR="00FC7640">
        <w:t xml:space="preserve"> through the combination of a cross network and DNN, </w:t>
      </w:r>
      <w:r w:rsidR="003707E4">
        <w:t xml:space="preserve">makes DCN </w:t>
      </w:r>
      <w:r w:rsidR="00B94C7F">
        <w:t xml:space="preserve">overall </w:t>
      </w:r>
      <w:r w:rsidR="0093785C">
        <w:t xml:space="preserve">more competitive at </w:t>
      </w:r>
      <w:r w:rsidR="00562C9D">
        <w:t xml:space="preserve">predicting ratings. </w:t>
      </w:r>
      <w:r w:rsidRPr="004A3EB9">
        <w:t>Besides improving the prediction performance of recommendations, the model also becomes smaller and in return faster, which makes it more viable for large-scale RS operations.</w:t>
      </w:r>
    </w:p>
    <w:p w14:paraId="2D8D366E" w14:textId="6E6BFF3E" w:rsidR="00CE68D8" w:rsidRDefault="00A267C6" w:rsidP="00CE68D8">
      <w:pPr>
        <w:pStyle w:val="berschrift3"/>
      </w:pPr>
      <w:bookmarkStart w:id="35" w:name="_Toc110725787"/>
      <w:r>
        <w:t>State of the Art Technology</w:t>
      </w:r>
      <w:bookmarkEnd w:id="35"/>
    </w:p>
    <w:p w14:paraId="19D9FC05" w14:textId="14BE59CC" w:rsidR="00EA5305" w:rsidRDefault="00DA2B84" w:rsidP="00EA5305">
      <w:r w:rsidRPr="00A267C6">
        <w:rPr>
          <w:b/>
        </w:rPr>
        <w:t>TensorFlow Recommenders</w:t>
      </w:r>
      <w:r w:rsidR="000B3CB4">
        <w:t xml:space="preserve"> </w:t>
      </w:r>
      <w:r w:rsidR="00ED0CD2">
        <w:t xml:space="preserve">(TFRS) </w:t>
      </w:r>
      <w:r w:rsidR="000B3CB4">
        <w:t xml:space="preserve">is a </w:t>
      </w:r>
      <w:r w:rsidR="00DC1D01">
        <w:t>python library built</w:t>
      </w:r>
      <w:r w:rsidR="008915D4">
        <w:t xml:space="preserve"> </w:t>
      </w:r>
      <w:r w:rsidR="00D71443">
        <w:t xml:space="preserve">on </w:t>
      </w:r>
      <w:r w:rsidR="00E2358F">
        <w:t xml:space="preserve">the Keras </w:t>
      </w:r>
      <w:r w:rsidR="00E629DC">
        <w:t>API</w:t>
      </w:r>
      <w:r w:rsidR="0077232F">
        <w:t>.</w:t>
      </w:r>
      <w:r w:rsidR="001A58D8">
        <w:t xml:space="preserve"> TFRS </w:t>
      </w:r>
      <w:r w:rsidR="00101DF4">
        <w:t xml:space="preserve">unifies and simplifies </w:t>
      </w:r>
      <w:r w:rsidR="001B25BC">
        <w:t xml:space="preserve">the </w:t>
      </w:r>
      <w:r w:rsidR="00010ABD">
        <w:t>building</w:t>
      </w:r>
      <w:r w:rsidR="00101DF4">
        <w:t xml:space="preserve"> of</w:t>
      </w:r>
      <w:r w:rsidR="00617894">
        <w:t xml:space="preserve"> </w:t>
      </w:r>
      <w:r w:rsidR="003F6D56">
        <w:t xml:space="preserve">DL </w:t>
      </w:r>
      <w:r w:rsidR="00617894">
        <w:t>RS models</w:t>
      </w:r>
      <w:r w:rsidR="00101DF4">
        <w:t xml:space="preserve"> under TensorFlow</w:t>
      </w:r>
      <w:r w:rsidR="00943037">
        <w:t>, by providing</w:t>
      </w:r>
      <w:r w:rsidR="0075618F">
        <w:t xml:space="preserve"> </w:t>
      </w:r>
      <w:r w:rsidR="00FF60C4">
        <w:t>functionality and components</w:t>
      </w:r>
      <w:r w:rsidR="008A7448">
        <w:t xml:space="preserve"> at</w:t>
      </w:r>
      <w:r w:rsidR="00E826D5">
        <w:t xml:space="preserve"> each step of the RS development cycle</w:t>
      </w:r>
      <w:r w:rsidR="003D43BB">
        <w:t xml:space="preserve">, such as </w:t>
      </w:r>
      <w:r w:rsidR="00A70377">
        <w:t xml:space="preserve">methods for retrieving and ranking recommendations, </w:t>
      </w:r>
      <w:r w:rsidR="003F0CEA">
        <w:t>activations functions, and ready-to-use RS datasets</w:t>
      </w:r>
      <w:r w:rsidR="00282DAD">
        <w:t xml:space="preserve"> </w:t>
      </w:r>
      <w:sdt>
        <w:sdtPr>
          <w:alias w:val="To edit, see citavi.com/edit"/>
          <w:tag w:val="CitaviPlaceholder#8af8ff90-6762-4927-82d6-d8bc7174e8ab"/>
          <w:id w:val="1861774371"/>
          <w:placeholder>
            <w:docPart w:val="DefaultPlaceholder_-1854013440"/>
          </w:placeholder>
        </w:sdtPr>
        <w:sdtContent>
          <w:r w:rsidR="00210883">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MzJlNmY2LTczNmEtNDc0OC05N2QyLWM1MTMzMjA4Njk2ZiIsIlJhbmdlTGVuZ3RoIjoxOCwiUmVmZXJlbmNlSWQiOiJjYTg2ZmIyMi0xNmNjLTQ2ODQtYTAxNi01MzcwYjc1NjFkNTIiLCJSZWZlcmVuY2UiOnsiJGlkIjoiMyIsIiR0eXBlIjoiU3dpc3NBY2FkZW1pYy5DaXRhdmkuUmVmZXJlbmNlLCBTd2lzc0FjYWRlbWljLkNpdGF2aSIsIkFic3RyYWN0Q29tcGxleGl0eSI6MCwiQWJzdHJhY3RTb3VyY2VUZXh0Rm9ybWF0IjowLCJBY2Nlc3NEYXRlIjoiMjc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iLCJVcmlTdHJpbmciOiJodHRwczovL3d3dy50ZW5zb3JmbG93Lm9yZy9yZWNvbW1lbmRlcnM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}</w:instrText>
          </w:r>
          <w:r w:rsidR="00210883">
            <w:fldChar w:fldCharType="separate"/>
          </w:r>
          <w:r w:rsidR="00FF1EC0">
            <w:t>(TensorFlow, n.d.)</w:t>
          </w:r>
          <w:r w:rsidR="00210883">
            <w:fldChar w:fldCharType="end"/>
          </w:r>
        </w:sdtContent>
      </w:sdt>
      <w:r w:rsidR="003F0CEA">
        <w:t>.</w:t>
      </w:r>
      <w:r w:rsidR="00B338E3">
        <w:t xml:space="preserve"> </w:t>
      </w:r>
      <w:r w:rsidR="00350D0A">
        <w:t>TFRS also</w:t>
      </w:r>
      <w:r w:rsidR="0052308A">
        <w:t xml:space="preserve"> provides </w:t>
      </w:r>
      <w:r w:rsidR="00130DB3">
        <w:t xml:space="preserve">built-in </w:t>
      </w:r>
      <w:r w:rsidR="0052308A">
        <w:t xml:space="preserve">RS </w:t>
      </w:r>
      <w:r w:rsidR="00130DB3">
        <w:t xml:space="preserve">specific network </w:t>
      </w:r>
      <w:r w:rsidR="000014BF">
        <w:lastRenderedPageBreak/>
        <w:t>layers for model building, such as the aforementioned cross layers</w:t>
      </w:r>
      <w:r w:rsidR="00525896">
        <w:t>.</w:t>
      </w:r>
      <w:r w:rsidR="00780E0A">
        <w:t xml:space="preserve"> </w:t>
      </w:r>
      <w:r w:rsidR="008509F2">
        <w:t>In combination with the accessibility</w:t>
      </w:r>
      <w:r w:rsidR="001078B2">
        <w:t xml:space="preserve"> of the Keras API</w:t>
      </w:r>
      <w:r w:rsidR="008509F2">
        <w:t xml:space="preserve">, it </w:t>
      </w:r>
      <w:r w:rsidR="001078B2">
        <w:t>opens the possibility to intuitively realize state</w:t>
      </w:r>
      <w:r w:rsidR="001025E7">
        <w:t>-</w:t>
      </w:r>
      <w:r w:rsidR="001078B2">
        <w:t>of</w:t>
      </w:r>
      <w:r w:rsidR="001025E7">
        <w:t>-</w:t>
      </w:r>
      <w:r w:rsidR="001078B2">
        <w:t>the</w:t>
      </w:r>
      <w:r w:rsidR="001025E7">
        <w:t>-</w:t>
      </w:r>
      <w:r w:rsidR="001078B2">
        <w:t>art DCNs</w:t>
      </w:r>
      <w:r w:rsidR="0084472A">
        <w:t xml:space="preserve"> </w:t>
      </w:r>
      <w:sdt>
        <w:sdtPr>
          <w:alias w:val="To edit, see citavi.com/edit"/>
          <w:tag w:val="CitaviPlaceholder#584ea75a-04a3-46d7-ac61-584543ec4e60"/>
          <w:id w:val="1362172565"/>
          <w:placeholder>
            <w:docPart w:val="DefaultPlaceholder_-1854013440"/>
          </w:placeholder>
        </w:sdtPr>
        <w:sdtContent>
          <w:r w:rsidR="0084472A">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YzVkNDI5LTIzYTctNGM3ZC05NWI3LWM3NmIyMmIyZDI4MiIsIlJhbmdlU3RhcnQiOjE4LCJSYW5nZUxlbmd0aCI6OCwiUmVmZXJlbmNlSWQiOiI1MmZiMGViZS0xMmJmLTQ3MTUtODExYy00MmZmMDk4ZDY2NmQiLCJSZWZlcmVuY2UiOnsiJGlkIjoiMyIsIiR0eXBlIjoiU3dpc3NBY2FkZW1pYy5DaXRhdmkuUmVmZXJlbmNlLCBTd2lzc0FjYWRlbWljLkNpdGF2aSIsIkFic3RyYWN0Q29tcGxleGl0eSI6MCwiQWJzdHJhY3RTb3VyY2VUZXh0Rm9ybWF0IjowLCJBY2Nlc3NEYXRlIjoiMjcuNi4yMDIyIiwiQXV0aG9ycyI6W10sIkNpdGF0aW9uS2V5VXBkYXRlVHlwZSI6MCwiQ29sbGFib3JhdG9ycyI6W10sIkRhdGUiOiIyMy43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cmVjb21tZW5kZXJzL2FwaV9kb2NzL3B5dGhvbi90ZnJzL2FsbF9zeW1ib2xzIiwiVXJpU3RyaW5nIjoiaHR0cHM6Ly93d3cudGVuc29yZmxvdy5vcmcvcmVjb21tZW5kZXJzL2FwaV9kb2NzL3B5dGhvbi90ZnJzL2FsbF9zeW1ib2xz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dGVuc29yZmxvdy5vcmcvcmVjb21tZW5kZXJzL2V4YW1wbGVzL2RjbiIsIlVyaVN0cmluZyI6Imh0dHBzOi8vd3d3LnRlbnNvcmZsb3cub3JnL3JlY29tbWVuZGVycy9leGFtcGxlcy9kY24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}</w:instrText>
          </w:r>
          <w:r w:rsidR="0084472A">
            <w:fldChar w:fldCharType="separate"/>
          </w:r>
          <w:r w:rsidR="00FF1EC0">
            <w:t>(TensorFlow, 2022a, 2022b)</w:t>
          </w:r>
          <w:r w:rsidR="0084472A">
            <w:fldChar w:fldCharType="end"/>
          </w:r>
        </w:sdtContent>
      </w:sdt>
      <w:r w:rsidR="001078B2">
        <w:t>.</w:t>
      </w:r>
    </w:p>
    <w:p w14:paraId="77FF4EC6" w14:textId="6076F682" w:rsidR="00741224" w:rsidRPr="00B64266" w:rsidRDefault="00B64266" w:rsidP="00EA5305">
      <w:r>
        <w:rPr>
          <w:b/>
        </w:rPr>
        <w:t>TorchRec</w:t>
      </w:r>
      <w:r>
        <w:t xml:space="preserve">. </w:t>
      </w:r>
      <w:r w:rsidR="00FD6F35">
        <w:t xml:space="preserve">In January </w:t>
      </w:r>
      <w:r w:rsidR="00FF0EE6">
        <w:t>2022, Meta released an open source library for building recommendation systems under PyTorch</w:t>
      </w:r>
      <w:r w:rsidR="008F7519">
        <w:t xml:space="preserve">, called TorchRec. This library </w:t>
      </w:r>
      <w:r w:rsidR="00632D06">
        <w:t>is</w:t>
      </w:r>
      <w:r w:rsidR="008F7519">
        <w:t xml:space="preserve"> utilized </w:t>
      </w:r>
      <w:r w:rsidR="005D571C">
        <w:t>to build the state-of-the-art RSs employed in Facebook’s Newsfeed and Instagram’s Reels</w:t>
      </w:r>
      <w:r w:rsidR="00683A8F">
        <w:t xml:space="preserve"> </w:t>
      </w:r>
      <w:sdt>
        <w:sdtPr>
          <w:alias w:val="To edit, see citavi.com/edit"/>
          <w:tag w:val="CitaviPlaceholder#86c08626-c03e-475b-91e9-14c0a0dd36ce"/>
          <w:id w:val="893469911"/>
          <w:placeholder>
            <w:docPart w:val="DefaultPlaceholder_-1854013440"/>
          </w:placeholder>
        </w:sdtPr>
        <w:sdtContent>
          <w:r w:rsidR="00683A8F">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ZDY0NzcyLTY0MGMtNDQ1Zi1iNWQxLTliYmIzNTZmMTNiNSIsIlJhbmdlTGVuZ3RoIjoxMiwiUmVmZXJlbmNlSWQiOiIxY2NiYmJiNC05ZGNmLTQwODYtODVjYS05YmZkNDRiODUxMjEiLCJSZWZlcmVuY2UiOnsiJGlkIjoiMyIsIiR0eXBlIjoiU3dpc3NBY2FkZW1pYy5DaXRhdmkuUmVmZXJlbmNlLCBTd2lzc0FjYWRlbWljLkNpdGF2aSIsIkFic3RyYWN0Q29tcGxleGl0eSI6MCwiQWJzdHJhY3RTb3VyY2VUZXh0Rm9ybWF0IjowLCJBY2Nlc3NEYXRlIjoiOS43LjIwMjIiLCJBdXRob3JzIjpbXSwiQ2l0YXRpb25LZXlVcGRhdGVUeXBlIjowLCJDb2xsYWJvcmF0b3JzIjpbXSwiRGF0ZSI6IjIzLjI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FpLmZhY2Vib29rLmNvbS9ibG9nL21ldGEtYWktaW5zaWRlLXRoZS1sYWIvIiwiVXJpU3RyaW5nIjoiaHR0cHM6Ly9haS5mYWNlYm9vay5jb20vYmxvZy9tZXRhLWFpLWluc2lkZS10aGUtbGFi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}</w:instrText>
          </w:r>
          <w:r w:rsidR="00683A8F">
            <w:fldChar w:fldCharType="separate"/>
          </w:r>
          <w:r w:rsidR="00FF1EC0">
            <w:t>(Meta, 2022)</w:t>
          </w:r>
          <w:r w:rsidR="00683A8F">
            <w:fldChar w:fldCharType="end"/>
          </w:r>
        </w:sdtContent>
      </w:sdt>
      <w:r w:rsidR="005D571C">
        <w:t>.</w:t>
      </w:r>
      <w:r w:rsidR="00E759DE">
        <w:t xml:space="preserve"> </w:t>
      </w:r>
      <w:r w:rsidR="00930321">
        <w:t xml:space="preserve">TorchRec provides optimized RS kernels </w:t>
      </w:r>
      <w:r w:rsidR="00EC7A74">
        <w:t>for efficient</w:t>
      </w:r>
      <w:r w:rsidR="004451B0">
        <w:t xml:space="preserve"> matrix multiplication</w:t>
      </w:r>
      <w:r w:rsidR="008F007E">
        <w:t xml:space="preserve"> in the model</w:t>
      </w:r>
      <w:r w:rsidR="004451B0">
        <w:t>.</w:t>
      </w:r>
      <w:r w:rsidR="008F007E">
        <w:t xml:space="preserve"> </w:t>
      </w:r>
      <w:r w:rsidR="00EC7A74">
        <w:t xml:space="preserve">CUDA enabled GPU acceleration </w:t>
      </w:r>
      <w:r w:rsidR="008F007E">
        <w:t xml:space="preserve">improves </w:t>
      </w:r>
      <w:r w:rsidR="00C86FBE">
        <w:t xml:space="preserve">model training time, provided </w:t>
      </w:r>
      <w:r w:rsidR="005A360D">
        <w:t xml:space="preserve">that </w:t>
      </w:r>
      <w:r w:rsidR="00C86FBE">
        <w:t>the</w:t>
      </w:r>
      <w:r w:rsidR="005A360D">
        <w:t xml:space="preserve"> supported</w:t>
      </w:r>
      <w:r w:rsidR="00766DC0">
        <w:t xml:space="preserve"> hardware is used</w:t>
      </w:r>
      <w:r w:rsidR="00101166">
        <w:t xml:space="preserve"> </w:t>
      </w:r>
      <w:sdt>
        <w:sdtPr>
          <w:alias w:val="To edit, see citavi.com/edit"/>
          <w:tag w:val="CitaviPlaceholder#bbb67306-b071-4a15-9af3-b81b1ce0d5e4"/>
          <w:id w:val="-818335620"/>
          <w:placeholder>
            <w:docPart w:val="DefaultPlaceholder_-1854013440"/>
          </w:placeholder>
        </w:sdtPr>
        <w:sdtContent>
          <w:r w:rsidR="00101166">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yMjA0LjA0OTAzdjIiLCJVcmlTdHJpbmciOiJodHRwczovL2FyeGl2Lm9yZy9wZGYvMjIwNC4wNDkwM3YyLnBkZ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2ViYXN0aWFuIFPDpHR6bGVyIiwiQ3JlYXRlZE9uIjoiMjAyMi0wNy0wOFQyMjozNzo1OCIsIk1vZGlmaWVkQnkiOiJfU2ViYXN0aWFuIFPDpHR6bGVyIiwiSWQiOiJjOGUyNGIxZS1iMDE1LTRmMzktYmI1MS03OTI5ZmI5OWMyNDAiLCJNb2RpZmllZE9uIjoiMjAyMi0wNy0wOFQyMjozNzo1OC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mh0dHA6Ly9hcnhpdi5vcmcvYWJzLzIyMDQuMDQ5MDN2MiIsIlVyaVN0cmluZyI6Imh0dHA6Ly9hcnhpdi5vcmcvYWJzLzIyMDQuMDQ5MDN2M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y0wOFQyMjozNzo1OCIsIk1vZGlmaWVkQnkiOiJfU2ViYXN0aWFuIFPDpHR6bGVyIiwiSWQiOiJhNmYyNmJlNS1kOThlLTRlOGUtYjBkZS1jOGViNGNjMWNlMDUiLCJNb2RpZmllZE9uIjoiMjAyMi0wNy0wOFQyMjozNzo1OC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mh0dHA6Ly9hcnhpdi5vcmcvcGRmLzIyMDQuMDQ5MDN2MiIsIlVyaVN0cmluZyI6Imh0dHA6Ly9hcnhpdi5vcmcvcGRmLzIyMDQuMDQ5MDN2M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}</w:instrText>
          </w:r>
          <w:r w:rsidR="00101166">
            <w:fldChar w:fldCharType="separate"/>
          </w:r>
          <w:r w:rsidR="00FF1EC0">
            <w:t>(Zhang et al., 2022)</w:t>
          </w:r>
          <w:r w:rsidR="00101166">
            <w:fldChar w:fldCharType="end"/>
          </w:r>
        </w:sdtContent>
      </w:sdt>
      <w:r w:rsidR="00766DC0">
        <w:t>.</w:t>
      </w:r>
      <w:r w:rsidR="00302928">
        <w:t xml:space="preserve"> TorchRec</w:t>
      </w:r>
      <w:r w:rsidR="0013064C">
        <w:t xml:space="preserve"> can automatically split up large RS models into shards for distributed prediction serving. </w:t>
      </w:r>
      <w:r w:rsidR="0013064C" w:rsidRPr="00BB3539">
        <w:rPr>
          <w:i/>
          <w:iCs/>
        </w:rPr>
        <w:t>Sharding</w:t>
      </w:r>
      <w:r w:rsidR="0013064C">
        <w:t xml:space="preserve"> </w:t>
      </w:r>
      <w:r w:rsidR="004F68E2">
        <w:t>is a</w:t>
      </w:r>
      <w:r w:rsidR="007B5BCA">
        <w:t xml:space="preserve"> common</w:t>
      </w:r>
      <w:r w:rsidR="004F68E2">
        <w:t xml:space="preserve"> pain point </w:t>
      </w:r>
      <w:r w:rsidR="007673AF">
        <w:t>for large scale RS operations</w:t>
      </w:r>
      <w:r w:rsidR="00FA3B57">
        <w:t>.</w:t>
      </w:r>
      <w:r w:rsidR="007673AF">
        <w:t xml:space="preserve"> </w:t>
      </w:r>
      <w:r w:rsidR="0040378A">
        <w:t xml:space="preserve">Modern RSs can’t </w:t>
      </w:r>
      <w:r w:rsidR="00E65C06">
        <w:t xml:space="preserve">be hosted on a single server, as the model size exceeds </w:t>
      </w:r>
      <w:r w:rsidR="00512905">
        <w:t xml:space="preserve">most memory specs of server racks. In order to retain </w:t>
      </w:r>
      <w:r w:rsidR="0052719E">
        <w:t>the performance</w:t>
      </w:r>
      <w:r w:rsidR="00594DD8">
        <w:t xml:space="preserve"> of large RS models, </w:t>
      </w:r>
      <w:r w:rsidR="003004AC">
        <w:t>the model</w:t>
      </w:r>
      <w:r w:rsidR="00594DD8">
        <w:t xml:space="preserve"> need</w:t>
      </w:r>
      <w:r w:rsidR="001713CB">
        <w:t>s</w:t>
      </w:r>
      <w:r w:rsidR="00594DD8">
        <w:t xml:space="preserve"> to be broken up</w:t>
      </w:r>
      <w:r w:rsidR="003004AC">
        <w:t xml:space="preserve"> into shards</w:t>
      </w:r>
      <w:r w:rsidR="00594DD8">
        <w:t>. These shards are then distributed to multiple compute nodes</w:t>
      </w:r>
      <w:r w:rsidR="004037A2">
        <w:t>, where</w:t>
      </w:r>
      <w:r w:rsidR="0052719E">
        <w:t xml:space="preserve"> </w:t>
      </w:r>
      <w:r w:rsidR="003004AC">
        <w:t>they can jointly</w:t>
      </w:r>
      <w:r w:rsidR="00123ECA">
        <w:t xml:space="preserve"> compute and</w:t>
      </w:r>
      <w:r w:rsidR="007B488F">
        <w:t xml:space="preserve"> serve</w:t>
      </w:r>
      <w:r w:rsidR="00F22006">
        <w:t xml:space="preserve"> predictions</w:t>
      </w:r>
      <w:r w:rsidR="00123ECA">
        <w:t xml:space="preserve"> </w:t>
      </w:r>
      <w:sdt>
        <w:sdtPr>
          <w:alias w:val="To edit, see citavi.com/edit"/>
          <w:tag w:val="CitaviPlaceholder#65edd635-219d-41b3-a66d-db888d2d229c"/>
          <w:id w:val="-98950790"/>
          <w:placeholder>
            <w:docPart w:val="DefaultPlaceholder_-1854013440"/>
          </w:placeholder>
        </w:sdtPr>
        <w:sdtContent>
          <w:r w:rsidR="00123ECA">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jAxMS4wMjA4NHYyIiwiVXJpU3RyaW5nIjoiaHR0cDovL2FyeGl2Lm9yZy9hYnMvMjAxMS4wMjA4NH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3LTA4VDIyOjU3OjU1IiwiTW9kaWZpZWRCeSI6Il9TZWJhc3RpYW4gU8OkdHpsZXIiLCJJZCI6ImRiZjgyNjA0LWI1MjEtNDQwZS04MmRkLTMyMzIwNjA0M2NlMSIsIk1vZGlmaWVkT24iOiIyMDIyLTA3LTA4VDIyOjU3OjU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AxMS4wMjA4NHYyIiwiVXJpU3RyaW5nIjoiaHR0cHM6Ly9hcnhpdi5vcmcvcGRmLzIwMTEuMDIwODR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ctMDhUMjI6NTc6NTUiLCJNb2RpZmllZEJ5IjoiX1NlYmFzdGlhbiBTw6R0emxlciIsIklkIjoiMDc2NTBkYjktZTg1Ny00ZjMxLThkMzMtNTk3ZmYzZjhmOTY4IiwiTW9kaWZpZWRPbiI6IjIwMjItMDctMDhUMjI6NTc6NT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ExLjAyMDg0djIiLCJVcmlTdHJpbmciOiJodHRwOi8vYXJ4aXYub3JnL3BkZi8yMDExLjAyMDg0dj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}</w:instrText>
          </w:r>
          <w:r w:rsidR="00123ECA">
            <w:fldChar w:fldCharType="separate"/>
          </w:r>
          <w:r w:rsidR="00FF1EC0">
            <w:t>(Lui et al., 2020)</w:t>
          </w:r>
          <w:r w:rsidR="00123ECA">
            <w:fldChar w:fldCharType="end"/>
          </w:r>
        </w:sdtContent>
      </w:sdt>
      <w:r w:rsidR="00F22006">
        <w:t>.</w:t>
      </w:r>
      <w:r w:rsidR="007B488F">
        <w:t xml:space="preserve"> </w:t>
      </w:r>
      <w:r w:rsidR="00FA3B57">
        <w:t xml:space="preserve">Meta seeks to address this </w:t>
      </w:r>
      <w:r w:rsidR="007B488F">
        <w:t xml:space="preserve">topic by providing </w:t>
      </w:r>
      <w:r w:rsidR="00320340">
        <w:t>automated sharding plans</w:t>
      </w:r>
      <w:r w:rsidR="00E96935">
        <w:t xml:space="preserve"> for models</w:t>
      </w:r>
      <w:r w:rsidR="00CE2067">
        <w:t xml:space="preserve"> </w:t>
      </w:r>
      <w:sdt>
        <w:sdtPr>
          <w:alias w:val="To edit, see citavi.com/edit"/>
          <w:tag w:val="CitaviPlaceholder#99376f27-9572-4bd0-842c-bfc234b757cb"/>
          <w:id w:val="-1155611256"/>
          <w:placeholder>
            <w:docPart w:val="DefaultPlaceholder_-1854013440"/>
          </w:placeholder>
        </w:sdtPr>
        <w:sdtContent>
          <w:r w:rsidR="00CE2067">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weXRvcmNoLm9yZy9ibG9nL2ludHJvZHVjaW5nLXRvcmNocmVjLyIsIlVyaVN0cmluZyI6Imh0dHBzOi8vcHl0b3JjaC5vcmcvYmxvZy9pbnRyb2R1Y2luZy10b3JjaHJlYy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}</w:instrText>
          </w:r>
          <w:r w:rsidR="00CE2067">
            <w:fldChar w:fldCharType="separate"/>
          </w:r>
          <w:r w:rsidR="00FF1EC0">
            <w:t>(Greenberg, Taylor, Ivchenko, Liu, &amp; Sudarshan, 2022)</w:t>
          </w:r>
          <w:r w:rsidR="00CE2067">
            <w:fldChar w:fldCharType="end"/>
          </w:r>
        </w:sdtContent>
      </w:sdt>
      <w:r w:rsidR="00E96935">
        <w:t>.</w:t>
      </w:r>
    </w:p>
    <w:p w14:paraId="676B9D9D" w14:textId="640045AB" w:rsidR="00391A99" w:rsidRPr="00391A99" w:rsidRDefault="0032767F" w:rsidP="00391A99">
      <w:pPr>
        <w:pStyle w:val="berschrift2"/>
      </w:pPr>
      <w:bookmarkStart w:id="36" w:name="_Ref108564826"/>
      <w:bookmarkStart w:id="37" w:name="_Toc110725788"/>
      <w:r>
        <w:t>MLOps</w:t>
      </w:r>
      <w:bookmarkEnd w:id="36"/>
      <w:bookmarkEnd w:id="37"/>
    </w:p>
    <w:p w14:paraId="2C48277F" w14:textId="6152091F" w:rsidR="006B05B3" w:rsidRDefault="006B05B3" w:rsidP="006B05B3">
      <w:pPr>
        <w:pStyle w:val="berschrift3"/>
      </w:pPr>
      <w:bookmarkStart w:id="38" w:name="_Toc110725789"/>
      <w:r>
        <w:t>Problem</w:t>
      </w:r>
      <w:bookmarkEnd w:id="38"/>
    </w:p>
    <w:p w14:paraId="1CFB6221" w14:textId="50CF73FC" w:rsidR="00B032C1" w:rsidRDefault="004C632E" w:rsidP="006B05B3">
      <w:r>
        <w:t xml:space="preserve">Machine Learning has its origins in academic research </w:t>
      </w:r>
      <w:sdt>
        <w:sdtPr>
          <w:alias w:val="To edit, see citavi.com/edit"/>
          <w:tag w:val="CitaviPlaceholder#2b1da882-56ee-4320-b718-1e4f67d45135"/>
          <w:id w:val="773364872"/>
          <w:placeholder>
            <w:docPart w:val="DefaultPlaceholder_-1854013440"/>
          </w:placeholder>
        </w:sdtPr>
        <w:sdtContent>
          <w:r w:rsidR="006D4543">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zE2M2JkLWU3ODAtNGY2MS04YzBiLTFmMjgxMDNhMjhmOCIsIlJhbmdlU3RhcnQiOjEzLCJSYW5nZUxlbmd0aCI6MTksIlJlZmVyZW5jZUlkIjoiMWI3MGFiYWItZjBlZi00MDFkLTk1NzctODFkNjA1ZTJjM2U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NYXJ2aW4iLCJMYXN0TmFtZSI6Ik1pbnNreSIsIlByb3RlY3RlZCI6ZmFsc2UsIlNleCI6MiwiQ3JlYXRlZEJ5IjoiX1NlYmFzdGlhbiBTw6R0emxlciIsIkNyZWF0ZWRPbiI6IjIwMjItMDYtMzBUMTM6MjM6NTAiLCJNb2RpZmllZEJ5IjoiX1NlYmFzdGlhbiBTw6R0emxlciIsIklkIjoiNWYwNzUzYzUtMzA2My00YjI1LWFmZGItZDEwMTdkODI4OTUyIiwiTW9kaWZpZWRPbiI6IjIwMjItMDYtMzBUMTM6MjM6NTAiLCJQcm9qZWN0Ijp7IiRyZWYiOiI1In19XSwiQ2l0YXRpb25LZXlVcGRhdGVUeXBlIjowLCJDb2xsYWJvcmF0b3JzIjpbXSwiRG9pIjoiMTAuMTEwOS9KUlBST0MuMTk2MS4yODc3NzU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A5L0pSUFJPQy4xOTYxLjI4Nzc3NSIsIlVyaVN0cmluZyI6Imh0dHBzOi8vZG9pLm9yZy8xMC4xMTA5L0pSUFJPQy4xOTYxLjI4Nzc3N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}</w:instrText>
          </w:r>
          <w:r w:rsidR="006D4543">
            <w:fldChar w:fldCharType="separate"/>
          </w:r>
          <w:r w:rsidR="00FF1EC0">
            <w:t>(Minsky, 1961; Rosenblatt, 1961)</w:t>
          </w:r>
          <w:r w:rsidR="006D4543">
            <w:fldChar w:fldCharType="end"/>
          </w:r>
        </w:sdtContent>
      </w:sdt>
      <w:r>
        <w:t>.</w:t>
      </w:r>
      <w:r w:rsidR="006D4543">
        <w:t xml:space="preserve"> </w:t>
      </w:r>
      <w:r w:rsidR="00A42591">
        <w:t xml:space="preserve">Over the last twenty years </w:t>
      </w:r>
      <w:r w:rsidR="000C28FA">
        <w:t>it</w:t>
      </w:r>
      <w:r w:rsidR="00996E78">
        <w:t xml:space="preserve"> </w:t>
      </w:r>
      <w:r w:rsidR="00A0768B">
        <w:t xml:space="preserve">also </w:t>
      </w:r>
      <w:r w:rsidR="00996E78">
        <w:t xml:space="preserve">found its way into the enterprise sector, where it now stands as the backbone of </w:t>
      </w:r>
      <w:r w:rsidR="00160963">
        <w:t>the most successful companies and most</w:t>
      </w:r>
      <w:r w:rsidR="00996E78">
        <w:t xml:space="preserve"> </w:t>
      </w:r>
      <w:r w:rsidR="00A0768B">
        <w:t xml:space="preserve">profitable </w:t>
      </w:r>
      <w:r w:rsidR="00996E78">
        <w:t>business ventures.</w:t>
      </w:r>
      <w:r w:rsidR="008738F9">
        <w:t xml:space="preserve"> With the transition from academia </w:t>
      </w:r>
      <w:r w:rsidR="00BD0E9D">
        <w:t xml:space="preserve">to industry, ML engineers and data scientists </w:t>
      </w:r>
      <w:r w:rsidR="007B09A4">
        <w:t>are</w:t>
      </w:r>
      <w:r w:rsidR="00160E08">
        <w:t xml:space="preserve"> confronted with unique set</w:t>
      </w:r>
      <w:r w:rsidR="00CA7F0C">
        <w:t>s</w:t>
      </w:r>
      <w:r w:rsidR="00160E08">
        <w:t xml:space="preserve"> of challenges that are usually absent in </w:t>
      </w:r>
      <w:r w:rsidR="00480A26">
        <w:t>a sterile research environment.</w:t>
      </w:r>
      <w:r w:rsidR="00D762CA">
        <w:t xml:space="preserve"> </w:t>
      </w:r>
      <w:r w:rsidR="000F730C">
        <w:t xml:space="preserve">While research </w:t>
      </w:r>
      <w:r w:rsidR="00693268">
        <w:t xml:space="preserve">often </w:t>
      </w:r>
      <w:r w:rsidR="00985167">
        <w:t xml:space="preserve">is dedicated to investigate one aspect of </w:t>
      </w:r>
      <w:r w:rsidR="00880D22">
        <w:t>ML (i.e. the algorithm), enterprise</w:t>
      </w:r>
      <w:r w:rsidR="001C1A7A">
        <w:t xml:space="preserve"> devotes itself to</w:t>
      </w:r>
      <w:r w:rsidR="00D82381">
        <w:t xml:space="preserve"> the development, </w:t>
      </w:r>
      <w:r w:rsidR="00517DEE">
        <w:t>op</w:t>
      </w:r>
      <w:r w:rsidR="00B80978">
        <w:t>eration</w:t>
      </w:r>
      <w:r w:rsidR="00E43379">
        <w:t>,</w:t>
      </w:r>
      <w:r w:rsidR="00B80978">
        <w:t xml:space="preserve"> </w:t>
      </w:r>
      <w:r w:rsidR="00D82381">
        <w:t>and maintenance</w:t>
      </w:r>
      <w:r w:rsidR="003F1A88">
        <w:t xml:space="preserve"> of</w:t>
      </w:r>
      <w:r w:rsidR="002052AE">
        <w:t xml:space="preserve"> entire</w:t>
      </w:r>
      <w:r w:rsidR="00B80978">
        <w:t xml:space="preserve"> ML system</w:t>
      </w:r>
      <w:r w:rsidR="005C534B">
        <w:t>s</w:t>
      </w:r>
      <w:r w:rsidR="00B80978">
        <w:t>.</w:t>
      </w:r>
      <w:r w:rsidR="00AB6756">
        <w:t xml:space="preserve"> </w:t>
      </w:r>
      <w:r w:rsidR="0012467F">
        <w:t>Software in</w:t>
      </w:r>
      <w:r w:rsidR="00F9389A">
        <w:t xml:space="preserve"> research</w:t>
      </w:r>
      <w:r w:rsidR="0012467F">
        <w:t xml:space="preserve"> is written</w:t>
      </w:r>
      <w:r w:rsidR="009E593B">
        <w:t xml:space="preserve"> to </w:t>
      </w:r>
      <w:r w:rsidR="00F9389A">
        <w:t xml:space="preserve">investigate a </w:t>
      </w:r>
      <w:r w:rsidR="0033770B">
        <w:t xml:space="preserve">certain </w:t>
      </w:r>
      <w:r w:rsidR="00F9389A">
        <w:t>topic and</w:t>
      </w:r>
      <w:r w:rsidR="00C63D9D">
        <w:t xml:space="preserve"> to</w:t>
      </w:r>
      <w:r w:rsidR="009013B2">
        <w:t xml:space="preserve"> </w:t>
      </w:r>
      <w:r w:rsidR="000076BF">
        <w:t xml:space="preserve">accept or decline a </w:t>
      </w:r>
      <w:r w:rsidR="00367025">
        <w:t xml:space="preserve">very specific </w:t>
      </w:r>
      <w:r w:rsidR="000076BF">
        <w:t xml:space="preserve">hypothesis. </w:t>
      </w:r>
      <w:r w:rsidR="00FA089A">
        <w:t xml:space="preserve">It has a very narrow </w:t>
      </w:r>
      <w:r w:rsidR="0026016C">
        <w:t>use-case and therefore lacks generalization</w:t>
      </w:r>
      <w:r w:rsidR="00ED023D">
        <w:t xml:space="preserve">, which makes </w:t>
      </w:r>
      <w:r w:rsidR="00041FE9">
        <w:t xml:space="preserve">it </w:t>
      </w:r>
      <w:r w:rsidR="000F649B">
        <w:t>often</w:t>
      </w:r>
      <w:r w:rsidR="00041FE9">
        <w:t xml:space="preserve"> not suitable </w:t>
      </w:r>
      <w:r w:rsidR="002B77B9">
        <w:t>for</w:t>
      </w:r>
      <w:r w:rsidR="000F649B">
        <w:t xml:space="preserve"> a productive</w:t>
      </w:r>
      <w:r w:rsidR="0058370A">
        <w:t xml:space="preserve"> setting</w:t>
      </w:r>
      <w:r w:rsidR="000F649B">
        <w:t>.</w:t>
      </w:r>
      <w:r w:rsidR="00041FE9">
        <w:t xml:space="preserve"> </w:t>
      </w:r>
      <w:r w:rsidR="008401F2">
        <w:t xml:space="preserve">In addition, </w:t>
      </w:r>
      <w:r w:rsidR="009E7783">
        <w:t>development of the software usually stops with the conclusion of the research project</w:t>
      </w:r>
      <w:r w:rsidR="00510C3D">
        <w:t xml:space="preserve"> </w:t>
      </w:r>
      <w:sdt>
        <w:sdtPr>
          <w:alias w:val="To edit, see citavi.com/edit"/>
          <w:tag w:val="CitaviPlaceholder#2b71dec1-bb56-45a8-9454-18377f6bd060"/>
          <w:id w:val="-2018682406"/>
          <w:placeholder>
            <w:docPart w:val="DefaultPlaceholder_-1854013440"/>
          </w:placeholder>
        </w:sdtPr>
        <w:sdtContent>
          <w:r w:rsidR="00510C3D">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DMzNmM0LTMzNmItNDE5MS05OTgwLWM1ZjAyZWUyNzc5YyIsIlJhbmdlTGVuZ3RoIjozNCwiUmVmZXJlbmNlSWQiOiJjM2I5MDc5ZS1iYTc1LTQ0OTAtYmQyYS1hZjIxNDM0MjI5N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pbmZzb2YuMjAxNi4wNy4wMDYiLCJVcmlTdHJpbmciOiJodHRwczovL2RvaS5vcmcvMTAuMTAxNi9qLmluZnNvZi4yMDE2LjA3LjAw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}</w:instrText>
          </w:r>
          <w:r w:rsidR="00510C3D">
            <w:fldChar w:fldCharType="separate"/>
          </w:r>
          <w:r w:rsidR="00FF1EC0">
            <w:t>(Garousi, Petersen, &amp; Ozkan, 2016)</w:t>
          </w:r>
          <w:r w:rsidR="00510C3D">
            <w:fldChar w:fldCharType="end"/>
          </w:r>
        </w:sdtContent>
      </w:sdt>
      <w:r w:rsidR="009E7783">
        <w:t xml:space="preserve">. </w:t>
      </w:r>
      <w:r w:rsidR="00513E37">
        <w:t>On the other hand</w:t>
      </w:r>
      <w:r w:rsidR="00BF0ED1">
        <w:t>,</w:t>
      </w:r>
      <w:r w:rsidR="00513E37">
        <w:t xml:space="preserve"> </w:t>
      </w:r>
      <w:r w:rsidR="00784288">
        <w:t>software employed in</w:t>
      </w:r>
      <w:r w:rsidR="00F8080D">
        <w:t xml:space="preserve"> </w:t>
      </w:r>
      <w:r w:rsidR="00F73B4F">
        <w:t xml:space="preserve">business environments </w:t>
      </w:r>
      <w:r w:rsidR="00DF3007">
        <w:t>are</w:t>
      </w:r>
      <w:r w:rsidR="00F73B4F">
        <w:t xml:space="preserve"> built for longevity</w:t>
      </w:r>
      <w:r w:rsidR="008777E4">
        <w:t xml:space="preserve">, with </w:t>
      </w:r>
      <w:r w:rsidR="00DF3007">
        <w:t>their</w:t>
      </w:r>
      <w:r w:rsidR="008777E4">
        <w:t xml:space="preserve"> goal being </w:t>
      </w:r>
      <w:r w:rsidR="00E45ECB">
        <w:t>a</w:t>
      </w:r>
      <w:r w:rsidR="00192E7A">
        <w:t xml:space="preserve"> profit</w:t>
      </w:r>
      <w:r w:rsidR="00E45ECB">
        <w:t xml:space="preserve"> driver </w:t>
      </w:r>
      <w:r w:rsidR="00B90F95">
        <w:t>for the company</w:t>
      </w:r>
      <w:r w:rsidR="004F2349">
        <w:t>.</w:t>
      </w:r>
      <w:r w:rsidR="00B90F95">
        <w:t xml:space="preserve"> </w:t>
      </w:r>
      <w:r w:rsidR="007C0A42">
        <w:t xml:space="preserve">As a result of these different goals, both research and </w:t>
      </w:r>
      <w:r w:rsidR="007B436C">
        <w:t xml:space="preserve">industry employ different </w:t>
      </w:r>
      <w:r w:rsidR="003316D9">
        <w:t>development paradigms</w:t>
      </w:r>
      <w:r w:rsidR="000C510C">
        <w:t>, with</w:t>
      </w:r>
      <w:r w:rsidR="00710DAA">
        <w:t xml:space="preserve"> focus on different aspects</w:t>
      </w:r>
      <w:r w:rsidR="002E5035">
        <w:t xml:space="preserve"> respectively</w:t>
      </w:r>
      <w:r w:rsidR="00D60BD7">
        <w:t>.</w:t>
      </w:r>
      <w:r w:rsidR="00566B48">
        <w:t xml:space="preserve"> </w:t>
      </w:r>
      <w:r w:rsidR="00C71190">
        <w:t>The</w:t>
      </w:r>
      <w:r w:rsidR="000A4180">
        <w:t>se</w:t>
      </w:r>
      <w:r w:rsidR="00C71190">
        <w:t xml:space="preserve"> differences </w:t>
      </w:r>
      <w:r w:rsidR="000A4180">
        <w:t>are observ</w:t>
      </w:r>
      <w:r w:rsidR="00A86A56">
        <w:t>ed</w:t>
      </w:r>
      <w:r w:rsidR="000A4180">
        <w:t xml:space="preserve"> in the RS landscape of academia and industry</w:t>
      </w:r>
      <w:r w:rsidR="00483C08">
        <w:t>, for example</w:t>
      </w:r>
      <w:r w:rsidR="000A4180">
        <w:t>.</w:t>
      </w:r>
      <w:r w:rsidR="00483C08">
        <w:t xml:space="preserve"> </w:t>
      </w:r>
      <w:r w:rsidR="00B032C1">
        <w:t xml:space="preserve">While in academia state-of-the-art </w:t>
      </w:r>
      <w:r w:rsidR="00D96DF9">
        <w:t xml:space="preserve">RS </w:t>
      </w:r>
      <w:r w:rsidR="00B032C1">
        <w:t xml:space="preserve">algorithms are assessed with </w:t>
      </w:r>
      <w:r w:rsidR="00294F81">
        <w:t xml:space="preserve">their performance on </w:t>
      </w:r>
      <w:r w:rsidR="00917FC7">
        <w:t>static</w:t>
      </w:r>
      <w:r w:rsidR="002905F6">
        <w:t xml:space="preserve"> benchmark datasets</w:t>
      </w:r>
      <w:r w:rsidR="005C7A47">
        <w:t xml:space="preserve"> </w:t>
      </w:r>
      <w:r w:rsidR="0094510D">
        <w:t>(e.g. MovieLens dataset)</w:t>
      </w:r>
      <w:r w:rsidR="004B2E90">
        <w:t xml:space="preserve">, industry </w:t>
      </w:r>
      <w:r w:rsidR="00C56791">
        <w:t xml:space="preserve">also considers the integration of the algorithm into </w:t>
      </w:r>
      <w:r w:rsidR="005E256B">
        <w:t xml:space="preserve">the system architecture. Instead of merely relying on </w:t>
      </w:r>
      <w:r w:rsidR="0057371E">
        <w:t>benchmark performance</w:t>
      </w:r>
      <w:r w:rsidR="00D96DF9">
        <w:t>,</w:t>
      </w:r>
      <w:r w:rsidR="0057371E">
        <w:t xml:space="preserve"> industry systems need to take </w:t>
      </w:r>
      <w:r w:rsidR="00690BA7">
        <w:lastRenderedPageBreak/>
        <w:t xml:space="preserve">into account the </w:t>
      </w:r>
      <w:r w:rsidR="0057371E">
        <w:t xml:space="preserve">scalability </w:t>
      </w:r>
      <w:r w:rsidR="00690BA7">
        <w:t>of an algorithm</w:t>
      </w:r>
      <w:r w:rsidR="00D96DF9">
        <w:t xml:space="preserve"> and </w:t>
      </w:r>
      <w:r w:rsidR="00690BA7">
        <w:t>embed their</w:t>
      </w:r>
      <w:r w:rsidR="00D96DF9">
        <w:t xml:space="preserve"> RS</w:t>
      </w:r>
      <w:r w:rsidR="00426182">
        <w:t xml:space="preserve"> into their application in a </w:t>
      </w:r>
      <w:r w:rsidR="008F5E79">
        <w:t>meaningful manner</w:t>
      </w:r>
      <w:r w:rsidR="001B64C2">
        <w:t xml:space="preserve"> </w:t>
      </w:r>
      <w:sdt>
        <w:sdtPr>
          <w:alias w:val="To edit, see citavi.com/edit"/>
          <w:tag w:val="CitaviPlaceholder#5333c8b2-e770-4d52-b2eb-8668db55183b"/>
          <w:id w:val="63919574"/>
          <w:placeholder>
            <w:docPart w:val="DefaultPlaceholder_-1854013440"/>
          </w:placeholder>
        </w:sdtPr>
        <w:sdtContent>
          <w:r w:rsidR="004012AC">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ZWE5M2UxLTU5ZTAtNGUwOC1iMGI2LTZhMzZmZDI3YjI1MSIsIlJhbmdlTGVuZ3RoIjoyNCwiUmVmZXJlbmNlSWQiOiJjNTVjY2JmMi03ZGE5LTRiMTItODZlNC02NGUwYWZjYWVm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kbC5hY20ub3JnL2RvaS9wcm9jZWVkaW5ncy8xMC4xMTQ1LzI5NTkxMDAiLCJVcmlTdHJpbmciOiJodHRwczovL2RsLmFjbS5vcmcvZG9pL3Byb2NlZWRpbmdzLzEwLjExNDUvMjk1OTE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A5OjU1OjIyIiwiTW9kaWZpZWRCeSI6Il9TZWJhc3RpYW4gU8OkdHpsZXIiLCJJZCI6ImEwYWVhMjFhLTEyMzgtNDNkMi04M2NlLTY1NDc2NGRjOGZhZiIsIk1vZGlmaWVkT24iOiIyMDIyLTA2LTI1VDA5OjU1OjI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yOTU5MTAwLjI5NTkxOTAiLCJVcmlTdHJpbmciOiJodHRwczovL2RvaS5vcmcvMTAuMTE0NS8yOTU5MTAwLjI5NTkxO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OGQ0MWZmOTItZWQ0Yi00YTgxLTlkMGQtZGJjNTNiMzA3MjgzIiwiTW9kaWZpZWRPbiI6IjIwMjItMDYtMjVUMDk6NTU6MjIiLCJQcm9qZWN0Ijp7IiRyZWYiOiI1In19XSwiT3JnYW5pemF0aW9ucyI6W10sIk90aGVyc0ludm9sdmVkIjpbXSwiUGFnZVJhbmdlIjoiPHNwPlxyXG4gIDxuPjE5MTwvbj5cclxuICA8aW4+dHJ1ZTwvaW4+XHJcbiAgPG9zPjE5MTwvb3M+XHJcbiAgPHBzPjE5MTwvcHM+XHJcbjwvc3A+XHJcbjxlcD5cclxuICA8bj4xOTg8L24+XHJcbiAgPGluPnRydWU8L2luPlxyXG4gIDxvcz4xOTg8L29zPlxyXG4gIDxwcz4xOTg8L3BzPlxyXG48L2VwPlxyXG48b3M+MTkxLTE5O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DUvMjk1OTEwMCIsIlVyaVN0cmluZyI6Imh0dHBzOi8vZG9pLm9yZy8xMC4xMTQ1LzI5NTkxMD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Yzg2NTRhM2ItMDU4Ni00MzY2LWI3NjEtOWNmZmMyYjk3ZWQzIiwiTW9kaWZpZWRPbiI6IjIwMjItMDYtMjVUMDk6NTU6MjIiLCJQcm9qZWN0Ijp7IiRyZWYiOiI1In19XSwiT3JnYW5pemF0aW9ucyI6W10sIk90aGVyc0ludm9sdmVkIjpbXSwiUGxhY2VPZlB1YmxpY2F0aW9uIjoiTmV3IFlvcmssIE5ZLCBVU0EiLCJQdWJsaXNoZXJzIjpbeyIkaWQiOiIyMi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}</w:instrText>
          </w:r>
          <w:r w:rsidR="004012AC">
            <w:fldChar w:fldCharType="separate"/>
          </w:r>
          <w:r w:rsidR="00FF1EC0">
            <w:t>(Covington et al., 2016)</w:t>
          </w:r>
          <w:r w:rsidR="004012AC">
            <w:fldChar w:fldCharType="end"/>
          </w:r>
        </w:sdtContent>
      </w:sdt>
      <w:r w:rsidR="00426182">
        <w:t>.</w:t>
      </w:r>
    </w:p>
    <w:p w14:paraId="555E2FDF" w14:textId="46C8B9BE" w:rsidR="00922F30" w:rsidRDefault="00AB6756" w:rsidP="00AB6756">
      <w:r>
        <w:t xml:space="preserve">One of  the first papers to illustrate challenges of productive ML systems is Sculley et al. </w:t>
      </w:r>
      <w:sdt>
        <w:sdtPr>
          <w:alias w:val="To edit, see citavi.com/edit"/>
          <w:tag w:val="CitaviPlaceholder#8896e0ee-ad74-47c4-a4f0-b6caa03a4533"/>
          <w:id w:val="-1193376404"/>
          <w:placeholder>
            <w:docPart w:val="4961D6538745480DB339049A1336F47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MDJmNDlkLWQzNDEtNDE2OC04ZTIzLWIzMTEzYWZkODM2Z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ODg5NmUwZWUtYWQ3NC00N2M0LWE0ZjAtYjZjYWEwM2E0NTMzIiwiVGV4dCI6IihTY3VsbGV5IGV0IGFsLiwgMjAxNSkiLCJXQUlWZXJzaW9uIjoiNi4xMi4wLjAifQ==}</w:instrText>
          </w:r>
          <w:r>
            <w:fldChar w:fldCharType="separate"/>
          </w:r>
          <w:r w:rsidR="00FF1EC0">
            <w:t>(Sculley et al., 2015)</w:t>
          </w:r>
          <w:r>
            <w:fldChar w:fldCharType="end"/>
          </w:r>
        </w:sdtContent>
      </w:sdt>
      <w:r>
        <w:t xml:space="preserve">, which uses the framework of </w:t>
      </w:r>
      <w:r w:rsidRPr="00ED72CB">
        <w:rPr>
          <w:i/>
          <w:iCs/>
        </w:rPr>
        <w:t>technical debt</w:t>
      </w:r>
      <w:r>
        <w:t>, found in software engineering, to describe problems in a productive software environment.</w:t>
      </w:r>
      <w:r w:rsidR="00A145BA">
        <w:t xml:space="preserve"> </w:t>
      </w:r>
      <w:r w:rsidR="00EE0AD7">
        <w:t xml:space="preserve">To be more precise, the term technical debt refers to </w:t>
      </w:r>
      <w:r w:rsidR="00473617">
        <w:t>ongoing maintenance cost</w:t>
      </w:r>
      <w:r w:rsidR="00A93989">
        <w:t xml:space="preserve"> due to </w:t>
      </w:r>
      <w:r w:rsidR="000D2EE4">
        <w:t xml:space="preserve">shortcuts taken during </w:t>
      </w:r>
      <w:r w:rsidR="00023ED3">
        <w:t xml:space="preserve">initial </w:t>
      </w:r>
      <w:r w:rsidR="000D2EE4">
        <w:t>development</w:t>
      </w:r>
      <w:r w:rsidR="00BC2DF8">
        <w:t xml:space="preserve"> of the software</w:t>
      </w:r>
      <w:r w:rsidR="00A6028B">
        <w:t xml:space="preserve">. </w:t>
      </w:r>
      <w:r w:rsidR="00ED2B33">
        <w:t>The debt analogy is used</w:t>
      </w:r>
      <w:r w:rsidR="00283482">
        <w:t xml:space="preserve"> to visualize </w:t>
      </w:r>
      <w:r w:rsidR="00C93DF1">
        <w:t xml:space="preserve">upfront cost-savings </w:t>
      </w:r>
      <w:r w:rsidR="0057335E">
        <w:t>due to cheaper and</w:t>
      </w:r>
      <w:r w:rsidR="0087242F">
        <w:t xml:space="preserve"> faster development,</w:t>
      </w:r>
      <w:r w:rsidR="00B16083">
        <w:t xml:space="preserve"> that </w:t>
      </w:r>
      <w:r w:rsidR="0057335E">
        <w:t xml:space="preserve">however </w:t>
      </w:r>
      <w:r w:rsidR="00B16083">
        <w:t>need to be pa</w:t>
      </w:r>
      <w:r w:rsidR="003C7DF5">
        <w:t>i</w:t>
      </w:r>
      <w:r w:rsidR="00B16083">
        <w:t>d</w:t>
      </w:r>
      <w:r w:rsidR="00A35A6B">
        <w:t xml:space="preserve"> back</w:t>
      </w:r>
      <w:r w:rsidR="00B16083">
        <w:t xml:space="preserve"> </w:t>
      </w:r>
      <w:r w:rsidR="003C7DF5">
        <w:t>with interest down the line</w:t>
      </w:r>
      <w:r w:rsidR="0087242F">
        <w:t xml:space="preserve"> with </w:t>
      </w:r>
      <w:r w:rsidR="003D4296">
        <w:t>excessive software service and maintenance</w:t>
      </w:r>
      <w:r w:rsidR="00FC75A4">
        <w:t xml:space="preserve"> </w:t>
      </w:r>
      <w:sdt>
        <w:sdtPr>
          <w:alias w:val="To edit, see citavi.com/edit"/>
          <w:tag w:val="CitaviPlaceholder#60a29f24-d79c-4f69-9d1f-d83a538e7bf0"/>
          <w:id w:val="911043370"/>
          <w:placeholder>
            <w:docPart w:val="DefaultPlaceholder_-1854013440"/>
          </w:placeholder>
        </w:sdtPr>
        <w:sdtContent>
          <w:r w:rsidR="00FC75A4">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WM4NDc2LWZlNjUtNDY0YS04YmJmLWU3OWE5YjM2OWY3MSIsIlJhbmdlTGVuZ3RoIjoxOCwiUmVmZXJlbmNlSWQiOiJmYjk3YjY5NC1mMDNkLTQyYzktYTM2Yy1hZjU5NTc1MWNl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NDUvMTU3NzEwLjE1NzcxNSIsIlVyaVN0cmluZyI6Imh0dHBzOi8vZG9pLm9yZy8xMC4xMTQ1LzE1NzcxMC4xNTc3MT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}</w:instrText>
          </w:r>
          <w:r w:rsidR="00FC75A4">
            <w:fldChar w:fldCharType="separate"/>
          </w:r>
          <w:r w:rsidR="00FF1EC0">
            <w:t>(Cunningham, 1993)</w:t>
          </w:r>
          <w:r w:rsidR="00FC75A4">
            <w:fldChar w:fldCharType="end"/>
          </w:r>
        </w:sdtContent>
      </w:sdt>
      <w:r w:rsidR="00A35A6B">
        <w:t>.</w:t>
      </w:r>
      <w:r w:rsidR="003D4296">
        <w:t xml:space="preserve"> </w:t>
      </w:r>
      <w:r w:rsidR="00A6028B">
        <w:t xml:space="preserve">In classical </w:t>
      </w:r>
      <w:r w:rsidR="00EF24D0">
        <w:t xml:space="preserve">software </w:t>
      </w:r>
      <w:r w:rsidR="00A6028B">
        <w:t>engineering</w:t>
      </w:r>
      <w:r w:rsidR="00EB02CF">
        <w:t>,</w:t>
      </w:r>
      <w:r w:rsidR="00A6028B">
        <w:t xml:space="preserve"> </w:t>
      </w:r>
      <w:r w:rsidR="00EF24D0">
        <w:t xml:space="preserve">technical debt can manifest itself in </w:t>
      </w:r>
      <w:r w:rsidR="00E8289C">
        <w:t xml:space="preserve">different ways, such as </w:t>
      </w:r>
      <w:r w:rsidR="000D2EE4">
        <w:t xml:space="preserve">code refactor, </w:t>
      </w:r>
      <w:r w:rsidR="004963FA">
        <w:t xml:space="preserve">deleting </w:t>
      </w:r>
      <w:r w:rsidR="009A7C6E">
        <w:t>outdated</w:t>
      </w:r>
      <w:r w:rsidR="00E8289C">
        <w:t xml:space="preserve"> modules</w:t>
      </w:r>
      <w:r w:rsidR="009A7C6E">
        <w:t>, reducing dependencies</w:t>
      </w:r>
      <w:r w:rsidR="00E8289C">
        <w:t xml:space="preserve"> and improving documentation</w:t>
      </w:r>
      <w:r w:rsidR="00DF300A">
        <w:t xml:space="preserve"> </w:t>
      </w:r>
      <w:sdt>
        <w:sdtPr>
          <w:alias w:val="To edit, see citavi.com/edit"/>
          <w:tag w:val="CitaviPlaceholder#f3bc1536-7dd3-4df7-a012-fffd80ee23aa"/>
          <w:id w:val="-1741321761"/>
          <w:placeholder>
            <w:docPart w:val="DefaultPlaceholder_-1854013440"/>
          </w:placeholder>
        </w:sdtPr>
        <w:sdtContent>
          <w:r w:rsidR="00DF300A">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MmYwNTZkLTU5ZWMtNDk4YS05YzgwLWFjNjZlYjQwOTY1MCIsIlJhbmdlTGVuZ3RoIjoxNCwiUmVmZXJlbmNlSWQiOiI3NjNhYzM0ZS02MDZlLTRkOGMtODc3MC1hYTBhMzg4MjI3N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dGluIiwiTGFzdE5hbWUiOiJGb3dsZXIiLCJQcm90ZWN0ZWQiOmZhbHNlLCJTZXgiOjIsIkNyZWF0ZWRCeSI6Il9TZWJhc3RpYW4gU8OkdHpsZXIiLCJDcmVhdGVkT24iOiIyMDIyLTA3LTAxVDEwOjAzOjI3IiwiTW9kaWZpZWRCeSI6Il9TZWJhc3RpYW4gU8OkdHpsZXIiLCJJZCI6IjA5OGQ4Y2M2LTNhZGQtNDAyZS1hYmUwLTc1YThkNWNmMDQyNCIsIk1vZGlmaWVkT24iOiIyMDIyLTA3LTAxVDEwOjAzOjI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TZWJhc3RpYW5cXEFwcERhdGFcXExvY2FsXFxUZW1wXFw0emsydmtydi5qcGciLCJVcmlTdHJpbmciOiI3NjNhYzM0ZS02MDZlLTRkOGMtODc3MC1hYTBhMzg4MjI3NzU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U2Vjb25kIGVkaXRpb24iLCJFdmFsdWF0aW9uQ29tcGxleGl0eSI6MCwiRXZhbHVhdGlvblNvdXJjZVRleHRGb3JtYXQiOjAsIkdyb3VwcyI6W10sIkhhc0xhYmVsMSI6ZmFsc2UsIkhhc0xhYmVsMiI6ZmFsc2UsIklzYm4iOiI5NzgtMC0xMy00NzU3NTktOS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xMjA1MjAzODIiLCJVcmlTdHJpbmciOiJodHRwOi8vd3d3LndvcmxkY2F0Lm9yZy9vY2xjLzExMjA1MjAzOD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}</w:instrText>
          </w:r>
          <w:r w:rsidR="00DF300A">
            <w:fldChar w:fldCharType="separate"/>
          </w:r>
          <w:r w:rsidR="00FF1EC0">
            <w:t>(Fowler, 2019)</w:t>
          </w:r>
          <w:r w:rsidR="00DF300A">
            <w:fldChar w:fldCharType="end"/>
          </w:r>
        </w:sdtContent>
      </w:sdt>
      <w:r w:rsidR="00E8289C">
        <w:t>.</w:t>
      </w:r>
      <w:r w:rsidR="00CB74B1">
        <w:t xml:space="preserve"> The same phenomenon of </w:t>
      </w:r>
      <w:r w:rsidR="001A530B">
        <w:t xml:space="preserve">technical debt is also observed </w:t>
      </w:r>
      <w:r w:rsidR="004B21EF">
        <w:t>in</w:t>
      </w:r>
      <w:r w:rsidR="001A530B">
        <w:t xml:space="preserve"> ML</w:t>
      </w:r>
      <w:r w:rsidR="008B266B">
        <w:t xml:space="preserve"> systems.</w:t>
      </w:r>
      <w:r w:rsidR="004848EB">
        <w:t xml:space="preserve"> </w:t>
      </w:r>
      <w:r w:rsidR="00E549DE">
        <w:t>Scull</w:t>
      </w:r>
      <w:r w:rsidR="00BA6960">
        <w:t>e</w:t>
      </w:r>
      <w:r w:rsidR="00E549DE">
        <w:t>y et al</w:t>
      </w:r>
      <w:r w:rsidR="00BA6960">
        <w:t xml:space="preserve">. </w:t>
      </w:r>
      <w:sdt>
        <w:sdtPr>
          <w:alias w:val="To edit, see citavi.com/edit"/>
          <w:tag w:val="CitaviPlaceholder#f53ca670-5bdd-461b-8796-1dc226ad7ea3"/>
          <w:id w:val="-2057684308"/>
          <w:placeholder>
            <w:docPart w:val="DefaultPlaceholder_-1854013440"/>
          </w:placeholder>
        </w:sdtPr>
        <w:sdtContent>
          <w:r w:rsidR="00BA6960">
            <w:fldChar w:fldCharType="begin"/>
          </w:r>
          <w:r w:rsidR="00BA696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MTViYmRmLWFiYWItNDk5Yy1hZDUyLTIxMmI4ZTgyMDY5M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ZjUzY2E2NzAtNWJkZC00NjFiLTg3OTYtMWRjMjI2YWQ3ZWEzIiwiVGV4dCI6IihTY3VsbGV5IGV0IGFsLiwgMjAxNSkiLCJXQUlWZXJzaW9uIjoiNi4xMi4wLjAifQ==}</w:instrText>
          </w:r>
          <w:r w:rsidR="00BA6960">
            <w:fldChar w:fldCharType="separate"/>
          </w:r>
          <w:r w:rsidR="00FF1EC0">
            <w:t>(Sculley et al., 2015)</w:t>
          </w:r>
          <w:r w:rsidR="00BA6960">
            <w:fldChar w:fldCharType="end"/>
          </w:r>
        </w:sdtContent>
      </w:sdt>
      <w:r w:rsidR="00BA6960">
        <w:t xml:space="preserve"> points out that </w:t>
      </w:r>
      <w:r w:rsidR="004F57E5">
        <w:t xml:space="preserve">a lot </w:t>
      </w:r>
      <w:r w:rsidR="006A4E99">
        <w:t xml:space="preserve">of </w:t>
      </w:r>
      <w:r w:rsidR="0085251D">
        <w:t xml:space="preserve">the technical debt incurred in ML, is </w:t>
      </w:r>
      <w:r w:rsidR="00A855D7">
        <w:t xml:space="preserve">due to the fact that </w:t>
      </w:r>
      <w:r w:rsidR="00776158">
        <w:t>it</w:t>
      </w:r>
      <w:r w:rsidR="00A855D7">
        <w:t xml:space="preserve"> directly interact</w:t>
      </w:r>
      <w:r w:rsidR="00776158">
        <w:t>s</w:t>
      </w:r>
      <w:r w:rsidR="00A855D7">
        <w:t xml:space="preserve"> with the</w:t>
      </w:r>
      <w:r w:rsidR="002100E4">
        <w:t xml:space="preserve"> external</w:t>
      </w:r>
      <w:r w:rsidR="00A855D7">
        <w:t xml:space="preserve"> world</w:t>
      </w:r>
      <w:r w:rsidR="00A44101">
        <w:t xml:space="preserve">. </w:t>
      </w:r>
      <w:r w:rsidR="004848EB">
        <w:t xml:space="preserve">Since ML </w:t>
      </w:r>
      <w:r w:rsidR="006C70BD">
        <w:t>h</w:t>
      </w:r>
      <w:r w:rsidR="00B82DA5">
        <w:t>olds a tight bond with the ever-changing data it consumes in real-world applications</w:t>
      </w:r>
      <w:r w:rsidR="002378C5">
        <w:t>, maintenance turns out to be particularly difficult and expensive</w:t>
      </w:r>
      <w:r w:rsidR="002063AA">
        <w:t xml:space="preserve">. </w:t>
      </w:r>
      <w:r w:rsidR="00F92A60">
        <w:t>So, i</w:t>
      </w:r>
      <w:r w:rsidR="002063AA">
        <w:t>n addition to</w:t>
      </w:r>
      <w:r w:rsidR="009F064A">
        <w:t xml:space="preserve"> the established technical debt of software engineering, ML </w:t>
      </w:r>
      <w:r w:rsidR="008A5B0B">
        <w:t xml:space="preserve">also </w:t>
      </w:r>
      <w:r w:rsidR="004E20C2">
        <w:t>receives</w:t>
      </w:r>
      <w:r w:rsidR="00F92A60">
        <w:t xml:space="preserve"> its own set of technical debt that needs to be </w:t>
      </w:r>
      <w:r w:rsidR="000A4A05">
        <w:t>considered</w:t>
      </w:r>
      <w:r w:rsidR="00784601">
        <w:t xml:space="preserve"> as well</w:t>
      </w:r>
      <w:r w:rsidR="002F4DDE">
        <w:t xml:space="preserve"> </w:t>
      </w:r>
      <w:sdt>
        <w:sdtPr>
          <w:alias w:val="To edit, see citavi.com/edit"/>
          <w:tag w:val="CitaviPlaceholder#7cdc10f4-2545-41e3-9dcf-75e23fa0a150"/>
          <w:id w:val="-1548755125"/>
          <w:placeholder>
            <w:docPart w:val="DefaultPlaceholder_-1854013440"/>
          </w:placeholder>
        </w:sdtPr>
        <w:sdtContent>
          <w:r w:rsidR="002F4DDE">
            <w:fldChar w:fldCharType="begin"/>
          </w:r>
          <w:r w:rsidR="002F4DD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YzBlMTg5LWFhNWQtNDBlMi05YTg3LTVkNWRhNjM2MDIxYy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N2NkYzEwZjQtMjU0NS00MWUzLTlkY2YtNzVlMjNmYTBhMTUwIiwiVGV4dCI6IihTY3VsbGV5IGV0IGFsLiwgMjAxNSkiLCJXQUlWZXJzaW9uIjoiNi4xMi4wLjAifQ==}</w:instrText>
          </w:r>
          <w:r w:rsidR="002F4DDE">
            <w:fldChar w:fldCharType="separate"/>
          </w:r>
          <w:r w:rsidR="00FF1EC0">
            <w:t>(Sculley et al., 2015)</w:t>
          </w:r>
          <w:r w:rsidR="002F4DDE">
            <w:fldChar w:fldCharType="end"/>
          </w:r>
        </w:sdtContent>
      </w:sdt>
      <w:r w:rsidR="002378C5">
        <w:t>.</w:t>
      </w:r>
      <w:r w:rsidR="008F2D01">
        <w:t xml:space="preserve"> </w:t>
      </w:r>
    </w:p>
    <w:p w14:paraId="30667B16" w14:textId="71BF10A9" w:rsidR="00AB6756" w:rsidRDefault="00922F30" w:rsidP="00AB6756">
      <w:r>
        <w:t>Enterprise ML are often very complex software systems that com</w:t>
      </w:r>
      <w:r w:rsidR="006C532A">
        <w:t>prise</w:t>
      </w:r>
      <w:r>
        <w:t xml:space="preserve"> various interconnected components, consequently </w:t>
      </w:r>
      <w:r w:rsidR="00DA7428">
        <w:t xml:space="preserve">the ML algorithm </w:t>
      </w:r>
      <w:r w:rsidR="009A5630">
        <w:t xml:space="preserve">itself only makes up </w:t>
      </w:r>
      <w:r w:rsidR="00027672">
        <w:t xml:space="preserve">for </w:t>
      </w:r>
      <w:r w:rsidR="009A5630">
        <w:t>a small portion of the entire system.</w:t>
      </w:r>
      <w:r w:rsidR="00FA5596">
        <w:t xml:space="preserve"> </w:t>
      </w:r>
      <w:r w:rsidR="008F6F1A" w:rsidRPr="008F6F1A">
        <w:t>In addition to the complex array of v</w:t>
      </w:r>
      <w:r w:rsidR="008F6F1A">
        <w:t>a</w:t>
      </w:r>
      <w:r w:rsidR="008F6F1A" w:rsidRPr="008F6F1A">
        <w:t xml:space="preserve">riables in the ML model alone, all parameters from the other software components have an effect on the ML system as well, which results in a web of entanglements. It becomes hard to keep track of all </w:t>
      </w:r>
      <w:r w:rsidR="007576FC" w:rsidRPr="008F6F1A">
        <w:t>dependencies</w:t>
      </w:r>
      <w:r w:rsidR="008F6F1A" w:rsidRPr="008F6F1A">
        <w:t xml:space="preserve"> within the system</w:t>
      </w:r>
      <w:r w:rsidR="005034D8">
        <w:t>, which</w:t>
      </w:r>
      <w:r w:rsidR="00430E22">
        <w:t>, in return,</w:t>
      </w:r>
      <w:r w:rsidR="00475527">
        <w:t xml:space="preserve"> complicates </w:t>
      </w:r>
      <w:r w:rsidR="00FC728C">
        <w:t>the maintenance of the software</w:t>
      </w:r>
      <w:r w:rsidR="00F16DF3">
        <w:t xml:space="preserve">, which is referred to as </w:t>
      </w:r>
      <w:r w:rsidR="00F16DF3" w:rsidRPr="00A26DFB">
        <w:rPr>
          <w:i/>
          <w:iCs/>
        </w:rPr>
        <w:t>configuration debt</w:t>
      </w:r>
      <w:r w:rsidR="008F6F1A" w:rsidRPr="008F6F1A">
        <w:t>.</w:t>
      </w:r>
      <w:r w:rsidR="00FC728C">
        <w:t xml:space="preserve"> The </w:t>
      </w:r>
      <w:r w:rsidR="00FF4E4B" w:rsidRPr="00BB4B28">
        <w:rPr>
          <w:i/>
          <w:iCs/>
        </w:rPr>
        <w:t>“</w:t>
      </w:r>
      <w:r w:rsidR="00FC728C" w:rsidRPr="00BB4B28">
        <w:rPr>
          <w:i/>
          <w:iCs/>
        </w:rPr>
        <w:t>chang</w:t>
      </w:r>
      <w:r w:rsidR="00447849" w:rsidRPr="00BB4B28">
        <w:rPr>
          <w:i/>
          <w:iCs/>
        </w:rPr>
        <w:t>ing</w:t>
      </w:r>
      <w:r w:rsidR="00FC728C" w:rsidRPr="00BB4B28">
        <w:rPr>
          <w:i/>
          <w:iCs/>
        </w:rPr>
        <w:t xml:space="preserve"> anything </w:t>
      </w:r>
      <w:r w:rsidR="00447849" w:rsidRPr="00BB4B28">
        <w:rPr>
          <w:i/>
          <w:iCs/>
        </w:rPr>
        <w:t>changes everything</w:t>
      </w:r>
      <w:r w:rsidR="00FF4E4B" w:rsidRPr="00BB4B28">
        <w:rPr>
          <w:i/>
          <w:iCs/>
        </w:rPr>
        <w:t>”</w:t>
      </w:r>
      <w:r w:rsidR="00447849" w:rsidRPr="00BB4B28">
        <w:rPr>
          <w:i/>
          <w:iCs/>
        </w:rPr>
        <w:t xml:space="preserve"> </w:t>
      </w:r>
      <w:r w:rsidR="00447849">
        <w:t xml:space="preserve">principle </w:t>
      </w:r>
      <w:r w:rsidR="00011858">
        <w:t>goes into effect</w:t>
      </w:r>
      <w:r w:rsidR="00FC0CF7">
        <w:t xml:space="preserve"> and a</w:t>
      </w:r>
      <w:r w:rsidR="00011858">
        <w:t>ny adjustment</w:t>
      </w:r>
      <w:r w:rsidR="001E19BD">
        <w:t>s</w:t>
      </w:r>
      <w:r w:rsidR="00011858">
        <w:t xml:space="preserve"> </w:t>
      </w:r>
      <w:r w:rsidR="00460123">
        <w:t>to</w:t>
      </w:r>
      <w:r w:rsidR="00B12A3C">
        <w:t xml:space="preserve"> the system</w:t>
      </w:r>
      <w:r w:rsidR="000F4C18">
        <w:t xml:space="preserve"> </w:t>
      </w:r>
      <w:r w:rsidR="00FC0CF7">
        <w:t xml:space="preserve">can </w:t>
      </w:r>
      <w:r w:rsidR="00CF4F4F">
        <w:t xml:space="preserve">severely </w:t>
      </w:r>
      <w:r w:rsidR="003B75B3">
        <w:t>compromise the model performance</w:t>
      </w:r>
      <w:r w:rsidR="00575735">
        <w:t xml:space="preserve"> </w:t>
      </w:r>
      <w:sdt>
        <w:sdtPr>
          <w:alias w:val="To edit, see citavi.com/edit"/>
          <w:tag w:val="CitaviPlaceholder#7d43a814-6e27-496b-85ee-02a2ad822144"/>
          <w:id w:val="-1776932431"/>
          <w:placeholder>
            <w:docPart w:val="DefaultPlaceholder_-1854013440"/>
          </w:placeholder>
        </w:sdtPr>
        <w:sdtContent>
          <w:r w:rsidR="00575735">
            <w:fldChar w:fldCharType="begin"/>
          </w:r>
          <w:r w:rsidR="0057573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ODY1NDNlLWY3N2ItNDA1ZC05ZjE4LTExNTZiMDBjNjM2N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N2Q0M2E4MTQtNmUyNy00OTZiLTg1ZWUtMDJhMmFkODIyMTQ0IiwiVGV4dCI6IihTY3VsbGV5IGV0IGFsLiwgMjAxNSkiLCJXQUlWZXJzaW9uIjoiNi4xMi4wLjAifQ==}</w:instrText>
          </w:r>
          <w:r w:rsidR="00575735">
            <w:fldChar w:fldCharType="separate"/>
          </w:r>
          <w:r w:rsidR="00FF1EC0">
            <w:t>(Sculley et al., 2015)</w:t>
          </w:r>
          <w:r w:rsidR="00575735">
            <w:fldChar w:fldCharType="end"/>
          </w:r>
        </w:sdtContent>
      </w:sdt>
      <w:r w:rsidR="003B75B3">
        <w:t>.</w:t>
      </w:r>
      <w:r w:rsidR="00EB685B">
        <w:t xml:space="preserve"> </w:t>
      </w:r>
      <w:r w:rsidR="009E7661">
        <w:t xml:space="preserve">Related to the configuration debt, is the </w:t>
      </w:r>
      <w:r w:rsidR="009E7661" w:rsidRPr="00A26DFB">
        <w:rPr>
          <w:i/>
          <w:iCs/>
        </w:rPr>
        <w:t>reproducibility debt</w:t>
      </w:r>
      <w:r w:rsidR="009E7661">
        <w:t xml:space="preserve"> in ML systems. </w:t>
      </w:r>
      <w:r w:rsidR="00E07FED">
        <w:t xml:space="preserve">Reproducibility </w:t>
      </w:r>
      <w:r w:rsidR="000B5420">
        <w:t xml:space="preserve">is </w:t>
      </w:r>
      <w:r w:rsidR="004F5121">
        <w:t xml:space="preserve">an </w:t>
      </w:r>
      <w:r w:rsidR="000B5420">
        <w:t xml:space="preserve">inherently difficult </w:t>
      </w:r>
      <w:r w:rsidR="00A91FFF">
        <w:t>undertaking in productive ML system</w:t>
      </w:r>
      <w:r w:rsidR="00163B26">
        <w:t xml:space="preserve">s, as these algorithms often work </w:t>
      </w:r>
      <w:r w:rsidR="00134687">
        <w:t xml:space="preserve">with </w:t>
      </w:r>
      <w:r w:rsidR="009400D2">
        <w:t>randomized parameters</w:t>
      </w:r>
      <w:r w:rsidR="00304520">
        <w:t>, non-determinism in paral</w:t>
      </w:r>
      <w:r w:rsidR="00135CA3">
        <w:t>lel learning</w:t>
      </w:r>
      <w:r w:rsidR="00426B6E">
        <w:t xml:space="preserve"> and</w:t>
      </w:r>
      <w:r w:rsidR="00135CA3">
        <w:t xml:space="preserve"> </w:t>
      </w:r>
      <w:r w:rsidR="00215BA3">
        <w:t xml:space="preserve">continuously </w:t>
      </w:r>
      <w:r w:rsidR="00135CA3">
        <w:t>changing data</w:t>
      </w:r>
      <w:r w:rsidR="00A91FFF">
        <w:t>.</w:t>
      </w:r>
    </w:p>
    <w:p w14:paraId="5C1A6CC6" w14:textId="32419778" w:rsidR="0042317D" w:rsidRDefault="0036190D" w:rsidP="006B05B3">
      <w:r w:rsidRPr="0036190D">
        <w:t xml:space="preserve">Another form of technical debt occurs when ML </w:t>
      </w:r>
      <w:r w:rsidR="00C83413">
        <w:t>researchers</w:t>
      </w:r>
      <w:r w:rsidRPr="0036190D">
        <w:t xml:space="preserve"> and data scientists don't adjust their habits when</w:t>
      </w:r>
      <w:r w:rsidR="001C50A3">
        <w:t xml:space="preserve"> moving</w:t>
      </w:r>
      <w:r w:rsidRPr="0036190D">
        <w:t xml:space="preserve"> from the academic field to industry. As mentioned in the beginning, academia and industry apply different software development paradigms</w:t>
      </w:r>
      <w:r w:rsidR="00B65401">
        <w:t>. N</w:t>
      </w:r>
      <w:r w:rsidRPr="0036190D">
        <w:t xml:space="preserve">ot adapting their ways of working to the needs of production software may greatly impact the maintainability of </w:t>
      </w:r>
      <w:r w:rsidR="001C50A3">
        <w:t xml:space="preserve">a </w:t>
      </w:r>
      <w:r w:rsidRPr="0036190D">
        <w:t>ML system.</w:t>
      </w:r>
      <w:r w:rsidR="00E162FE">
        <w:t xml:space="preserve"> </w:t>
      </w:r>
      <w:r w:rsidR="00EA7FB1">
        <w:t>Common culprits are so-</w:t>
      </w:r>
      <w:r w:rsidR="00166AC1">
        <w:t xml:space="preserve">called </w:t>
      </w:r>
      <w:r w:rsidR="00166AC1" w:rsidRPr="00166AC1">
        <w:rPr>
          <w:i/>
        </w:rPr>
        <w:t>glue code</w:t>
      </w:r>
      <w:r w:rsidR="00166AC1">
        <w:t xml:space="preserve"> and </w:t>
      </w:r>
      <w:r w:rsidR="00166AC1" w:rsidRPr="00166AC1">
        <w:rPr>
          <w:i/>
        </w:rPr>
        <w:t>pipeline jungles</w:t>
      </w:r>
      <w:r w:rsidR="00166AC1">
        <w:t xml:space="preserve">. </w:t>
      </w:r>
      <w:r w:rsidR="00974C53">
        <w:t xml:space="preserve">Glue code </w:t>
      </w:r>
      <w:r w:rsidR="00DD3272">
        <w:t xml:space="preserve">is understood as software code, that doesn’t directly </w:t>
      </w:r>
      <w:r w:rsidR="000A4AC8">
        <w:t xml:space="preserve">contribute to the </w:t>
      </w:r>
      <w:r w:rsidR="006820EF">
        <w:t>functionality of the software’s</w:t>
      </w:r>
      <w:r w:rsidR="00960F24">
        <w:t xml:space="preserve"> or system’s</w:t>
      </w:r>
      <w:r w:rsidR="006820EF">
        <w:t xml:space="preserve"> requirements, </w:t>
      </w:r>
      <w:r w:rsidR="00E762C6">
        <w:t>but acts as a compatibility layer between two or more components</w:t>
      </w:r>
      <w:r w:rsidR="00FC729C">
        <w:t xml:space="preserve">. </w:t>
      </w:r>
      <w:r w:rsidR="001B0A55">
        <w:t xml:space="preserve">Glue code </w:t>
      </w:r>
      <w:r w:rsidR="00C53593">
        <w:t xml:space="preserve">is </w:t>
      </w:r>
      <w:r w:rsidR="001B0A55">
        <w:t>often written</w:t>
      </w:r>
      <w:r w:rsidR="00C53593">
        <w:t xml:space="preserve"> in presence of</w:t>
      </w:r>
      <w:r w:rsidR="00204E4D">
        <w:t xml:space="preserve"> stand-alone</w:t>
      </w:r>
      <w:r w:rsidR="00C92E19">
        <w:t xml:space="preserve"> </w:t>
      </w:r>
      <w:r w:rsidR="007946CE">
        <w:t>ML packages or commercial-of-the-shelf</w:t>
      </w:r>
      <w:r w:rsidR="000001D6">
        <w:t xml:space="preserve"> software products</w:t>
      </w:r>
      <w:r w:rsidR="00C53593">
        <w:t>, in order to</w:t>
      </w:r>
      <w:r w:rsidR="00F831CD">
        <w:t xml:space="preserve"> integrate them</w:t>
      </w:r>
      <w:r w:rsidR="005B3B19">
        <w:t xml:space="preserve"> into the ML infrastructure</w:t>
      </w:r>
      <w:r w:rsidR="000001D6">
        <w:t>.</w:t>
      </w:r>
      <w:r w:rsidR="005B5AD6">
        <w:t xml:space="preserve"> </w:t>
      </w:r>
      <w:r w:rsidR="00AC1EBB" w:rsidRPr="00AC1EBB">
        <w:t xml:space="preserve">Glue code generally distracts from </w:t>
      </w:r>
      <w:r w:rsidR="00AC1EBB" w:rsidRPr="00AC1EBB">
        <w:lastRenderedPageBreak/>
        <w:t>the actual purpose of the application. It makes code less readable and degrades performance. It also makes the software less flexible to changes and updates, as glue code is tailored towards specific interactions between</w:t>
      </w:r>
      <w:r w:rsidR="005B3920">
        <w:t xml:space="preserve"> specific</w:t>
      </w:r>
      <w:r w:rsidR="00AC1EBB" w:rsidRPr="00AC1EBB">
        <w:t xml:space="preserve"> components</w:t>
      </w:r>
      <w:r w:rsidR="0084409F">
        <w:t xml:space="preserve"> </w:t>
      </w:r>
      <w:sdt>
        <w:sdtPr>
          <w:alias w:val="To edit, see citavi.com/edit"/>
          <w:tag w:val="CitaviPlaceholder#1415f971-6695-433d-9abf-5b05e426e125"/>
          <w:id w:val="156586052"/>
          <w:placeholder>
            <w:docPart w:val="DefaultPlaceholder_-1854013440"/>
          </w:placeholder>
        </w:sdtPr>
        <w:sdtContent>
          <w:r w:rsidR="0084409F">
            <w:fldChar w:fldCharType="begin"/>
          </w:r>
          <w:r w:rsidR="0084409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DllMjRmLTljODMtNGM1ZC05YTM5LWFjMTNiODMxMzAwM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MTQxNWY5NzEtNjY5NS00MzNkLTlhYmYtNWIwNWU0MjZlMTI1IiwiVGV4dCI6IihTY3VsbGV5IGV0IGFsLiwgMjAxNSkiLCJXQUlWZXJzaW9uIjoiNi4xMi4wLjAifQ==}</w:instrText>
          </w:r>
          <w:r w:rsidR="0084409F">
            <w:fldChar w:fldCharType="separate"/>
          </w:r>
          <w:r w:rsidR="00FF1EC0">
            <w:t>(Sculley et al., 2015)</w:t>
          </w:r>
          <w:r w:rsidR="0084409F">
            <w:fldChar w:fldCharType="end"/>
          </w:r>
        </w:sdtContent>
      </w:sdt>
      <w:r w:rsidR="004E102E">
        <w:t>.</w:t>
      </w:r>
      <w:r w:rsidR="001A2AD4">
        <w:t xml:space="preserve"> </w:t>
      </w:r>
      <w:r w:rsidR="00CA4B0E">
        <w:t xml:space="preserve">The pipeline jungle is a </w:t>
      </w:r>
      <w:r w:rsidR="006E681B">
        <w:t xml:space="preserve">special </w:t>
      </w:r>
      <w:r w:rsidR="00CA4B0E">
        <w:t xml:space="preserve">type of </w:t>
      </w:r>
      <w:r w:rsidR="009F2209">
        <w:t>glue code, which</w:t>
      </w:r>
      <w:r w:rsidR="00DF4149">
        <w:t xml:space="preserve"> evolve</w:t>
      </w:r>
      <w:r w:rsidR="001A2AD4">
        <w:t>s</w:t>
      </w:r>
      <w:r w:rsidR="00DF4149">
        <w:t xml:space="preserve"> </w:t>
      </w:r>
      <w:r w:rsidR="006E681B">
        <w:t>out of a base pipeline</w:t>
      </w:r>
      <w:r w:rsidR="00FF2055">
        <w:t xml:space="preserve">, through incremental expansion. Often found in </w:t>
      </w:r>
      <w:r w:rsidR="00C42D54">
        <w:t xml:space="preserve">the data </w:t>
      </w:r>
      <w:r w:rsidR="009C5993">
        <w:t>pre-</w:t>
      </w:r>
      <w:r w:rsidR="00C42D54">
        <w:t xml:space="preserve">processing phase, these pipelines are </w:t>
      </w:r>
      <w:r w:rsidR="001A2AD4">
        <w:t xml:space="preserve">continuously </w:t>
      </w:r>
      <w:r w:rsidR="00C42D54">
        <w:t>built upon to accommodate for new data</w:t>
      </w:r>
      <w:r w:rsidR="00C12988">
        <w:t xml:space="preserve"> sources and data transformation steps.</w:t>
      </w:r>
      <w:r w:rsidR="001A2AD4">
        <w:t xml:space="preserve"> In </w:t>
      </w:r>
      <w:r w:rsidR="006F4B32">
        <w:t xml:space="preserve">the end, the pipeline becomes </w:t>
      </w:r>
      <w:r w:rsidR="00126DF9">
        <w:t xml:space="preserve">error prone, hard to test, and </w:t>
      </w:r>
      <w:r w:rsidR="00624283">
        <w:t>convoluted</w:t>
      </w:r>
      <w:r w:rsidR="00F800B8">
        <w:t xml:space="preserve"> </w:t>
      </w:r>
      <w:sdt>
        <w:sdtPr>
          <w:alias w:val="To edit, see citavi.com/edit"/>
          <w:tag w:val="CitaviPlaceholder#02096bff-25a7-4d1f-8d96-f4151118b505"/>
          <w:id w:val="623052579"/>
          <w:placeholder>
            <w:docPart w:val="DefaultPlaceholder_-1854013440"/>
          </w:placeholder>
        </w:sdtPr>
        <w:sdtContent>
          <w:r w:rsidR="00F800B8">
            <w:fldChar w:fldCharType="begin"/>
          </w:r>
          <w:r w:rsidR="00F800B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Yzg3MjMxLWY2YTMtNDQyZC04NmRiLWQwOGZlN2MyOWExMi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MDIwOTZiZmYtMjVhNy00ZDFmLThkOTYtZjQxNTExMThiNTA1IiwiVGV4dCI6IihTY3VsbGV5IGV0IGFsLiwgMjAxNSkiLCJXQUlWZXJzaW9uIjoiNi4xMi4wLjAifQ==}</w:instrText>
          </w:r>
          <w:r w:rsidR="00F800B8">
            <w:fldChar w:fldCharType="separate"/>
          </w:r>
          <w:r w:rsidR="00FF1EC0">
            <w:t>(Sculley et al., 2015)</w:t>
          </w:r>
          <w:r w:rsidR="00F800B8">
            <w:fldChar w:fldCharType="end"/>
          </w:r>
        </w:sdtContent>
      </w:sdt>
      <w:r w:rsidR="00126DF9">
        <w:t>.</w:t>
      </w:r>
      <w:r w:rsidR="008B39C2">
        <w:t xml:space="preserve"> </w:t>
      </w:r>
      <w:r w:rsidR="00575A20">
        <w:t xml:space="preserve">Both </w:t>
      </w:r>
      <w:r w:rsidR="0042317D">
        <w:t>glue code</w:t>
      </w:r>
      <w:r w:rsidR="007973FD">
        <w:t>,</w:t>
      </w:r>
      <w:r w:rsidR="0042317D">
        <w:t xml:space="preserve"> and pipeline jungles are</w:t>
      </w:r>
      <w:r w:rsidR="00EA66A7">
        <w:t xml:space="preserve"> symptoms of code that isn’t</w:t>
      </w:r>
      <w:r w:rsidR="00575A20">
        <w:t xml:space="preserve"> designed</w:t>
      </w:r>
      <w:r w:rsidR="00EA66A7">
        <w:t xml:space="preserve"> </w:t>
      </w:r>
      <w:r w:rsidR="00A43E36">
        <w:t xml:space="preserve">to be </w:t>
      </w:r>
      <w:r w:rsidR="00AD6056">
        <w:t>re</w:t>
      </w:r>
      <w:r w:rsidR="00A43E36">
        <w:t>used and built upon</w:t>
      </w:r>
      <w:r w:rsidR="00767963">
        <w:t>, which is emblematic of</w:t>
      </w:r>
      <w:r w:rsidR="00F33D59">
        <w:t xml:space="preserve"> </w:t>
      </w:r>
      <w:r w:rsidR="00C71400">
        <w:t>software</w:t>
      </w:r>
      <w:r w:rsidR="00F33D59">
        <w:t xml:space="preserve"> in research projects, as </w:t>
      </w:r>
      <w:r w:rsidR="0019566A">
        <w:t xml:space="preserve">they </w:t>
      </w:r>
      <w:r w:rsidR="00AC6742">
        <w:t>often</w:t>
      </w:r>
      <w:r w:rsidR="0019566A">
        <w:t xml:space="preserve"> serve</w:t>
      </w:r>
      <w:r w:rsidR="00F33D59">
        <w:t xml:space="preserve"> </w:t>
      </w:r>
      <w:r w:rsidR="00AC6742">
        <w:t>as</w:t>
      </w:r>
      <w:r w:rsidR="0019566A">
        <w:t xml:space="preserve"> PoCs</w:t>
      </w:r>
      <w:r w:rsidR="00767963">
        <w:t>.</w:t>
      </w:r>
    </w:p>
    <w:p w14:paraId="15248E6A" w14:textId="525F94C6" w:rsidR="00B032C1" w:rsidRDefault="00D37656" w:rsidP="006B05B3">
      <w:r>
        <w:t xml:space="preserve">Lastly, a large portion of </w:t>
      </w:r>
      <w:r w:rsidR="00900950">
        <w:t xml:space="preserve">the </w:t>
      </w:r>
      <w:r>
        <w:t xml:space="preserve">technical debt </w:t>
      </w:r>
      <w:r w:rsidR="00D40EEE">
        <w:t xml:space="preserve">in ML systems </w:t>
      </w:r>
      <w:r w:rsidR="007C04E0">
        <w:t>is</w:t>
      </w:r>
      <w:r w:rsidR="00A61628">
        <w:t xml:space="preserve"> due </w:t>
      </w:r>
      <w:r w:rsidR="00D14C40">
        <w:t>to</w:t>
      </w:r>
      <w:r w:rsidR="00D40EEE">
        <w:t xml:space="preserve"> their nature of</w:t>
      </w:r>
      <w:r w:rsidR="007C04E0">
        <w:t xml:space="preserve"> work</w:t>
      </w:r>
      <w:r w:rsidR="00D14C40">
        <w:t>ing</w:t>
      </w:r>
      <w:r w:rsidR="007C04E0">
        <w:t xml:space="preserve"> with </w:t>
      </w:r>
      <w:r w:rsidR="00035F3D">
        <w:t xml:space="preserve">dynamic </w:t>
      </w:r>
      <w:r w:rsidR="000C278D">
        <w:t xml:space="preserve">data from the external world. </w:t>
      </w:r>
      <w:r w:rsidR="00900950">
        <w:t xml:space="preserve">Not </w:t>
      </w:r>
      <w:r w:rsidR="00365AB6">
        <w:t>dealing with</w:t>
      </w:r>
      <w:r w:rsidR="003F23C3">
        <w:t xml:space="preserve"> </w:t>
      </w:r>
      <w:r w:rsidR="00C9739D">
        <w:t xml:space="preserve">changes </w:t>
      </w:r>
      <w:r w:rsidR="00C031B9">
        <w:t xml:space="preserve">that occur </w:t>
      </w:r>
      <w:r w:rsidR="00C9739D">
        <w:t xml:space="preserve">in the dataset can </w:t>
      </w:r>
      <w:r w:rsidR="00B66795">
        <w:t xml:space="preserve">lead to </w:t>
      </w:r>
      <w:r w:rsidR="00E25F8B">
        <w:t xml:space="preserve">an </w:t>
      </w:r>
      <w:r w:rsidR="00B66795">
        <w:t xml:space="preserve">amalgamation of technical debt, </w:t>
      </w:r>
      <w:r w:rsidR="0051399D">
        <w:t>to the point where it</w:t>
      </w:r>
      <w:r w:rsidR="00C9739D">
        <w:t xml:space="preserve"> might even render the whole model obsolete</w:t>
      </w:r>
      <w:r w:rsidR="002143C1">
        <w:t xml:space="preserve"> </w:t>
      </w:r>
      <w:sdt>
        <w:sdtPr>
          <w:alias w:val="To edit, see citavi.com/edit"/>
          <w:tag w:val="CitaviPlaceholder#e2949350-ce0e-4a7c-9994-3bee3250ccf9"/>
          <w:id w:val="-103352616"/>
          <w:placeholder>
            <w:docPart w:val="DefaultPlaceholder_-1854013440"/>
          </w:placeholder>
        </w:sdtPr>
        <w:sdtContent>
          <w:r w:rsidR="002143C1">
            <w:fldChar w:fldCharType="begin"/>
          </w:r>
          <w:r w:rsidR="0068311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MDQzMzU3LTdmNTYtNGE4YS04YjZjLTc4ZGZkYjQ2NTExYSIsIlJhbmdlU3RhcnQiOjE2LCJSYW5nZUxlbmd0aCI6MjMsIlJlZmVyZW5jZUlkIjoiOGMwZTBiM2YtYTdjMi00MGQ3LWFjNmUtOTUzNmI3OGI4MzA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EwOS9US0RFLjIwMTguMjg3Njg1NyIsIlVyaVN0cmluZyI6Imh0dHBzOi8vZG9pLm9yZy8xMC4xMTA5L1RLREUuMjAxOC4yODc2ODU3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}</w:instrText>
          </w:r>
          <w:r w:rsidR="002143C1">
            <w:fldChar w:fldCharType="separate"/>
          </w:r>
          <w:r w:rsidR="00FF1EC0">
            <w:t>(Lu et al., 2018; Sculley et al., 2015)</w:t>
          </w:r>
          <w:r w:rsidR="002143C1">
            <w:fldChar w:fldCharType="end"/>
          </w:r>
        </w:sdtContent>
      </w:sdt>
      <w:r w:rsidR="00C9739D">
        <w:t>.</w:t>
      </w:r>
      <w:r w:rsidR="00125742">
        <w:t xml:space="preserve"> </w:t>
      </w:r>
      <w:r w:rsidR="00C76791">
        <w:t xml:space="preserve">The implications of </w:t>
      </w:r>
      <w:r w:rsidR="009F096E">
        <w:t>changing data</w:t>
      </w:r>
      <w:r w:rsidR="005E29A7">
        <w:t xml:space="preserve"> </w:t>
      </w:r>
      <w:r w:rsidR="00114D61">
        <w:t>will be</w:t>
      </w:r>
      <w:r w:rsidR="009F096E">
        <w:t xml:space="preserve"> </w:t>
      </w:r>
      <w:r w:rsidR="0031775E">
        <w:t xml:space="preserve">dissected in greater detail </w:t>
      </w:r>
      <w:r w:rsidR="00FF7207">
        <w:t xml:space="preserve">in chapter </w:t>
      </w:r>
      <w:r w:rsidR="00797500">
        <w:fldChar w:fldCharType="begin"/>
      </w:r>
      <w:r w:rsidR="00797500">
        <w:instrText xml:space="preserve"> REF _Ref107653522 \h </w:instrText>
      </w:r>
      <w:r w:rsidR="00990F0D">
        <w:instrText xml:space="preserve"> \* MERGEFORMAT </w:instrText>
      </w:r>
      <w:r w:rsidR="00797500">
        <w:fldChar w:fldCharType="separate"/>
      </w:r>
      <w:r w:rsidR="00797500">
        <w:t>Concept Drift</w:t>
      </w:r>
      <w:r w:rsidR="00797500">
        <w:fldChar w:fldCharType="end"/>
      </w:r>
      <w:r w:rsidR="001406F3">
        <w:t>.</w:t>
      </w:r>
    </w:p>
    <w:p w14:paraId="7F5EB59D" w14:textId="0C3D5C06" w:rsidR="00D37DD5" w:rsidRDefault="004C1321" w:rsidP="00CA3503">
      <w:pPr>
        <w:pStyle w:val="berschrift3"/>
      </w:pPr>
      <w:bookmarkStart w:id="39" w:name="_Ref110508012"/>
      <w:bookmarkStart w:id="40" w:name="_Toc110725790"/>
      <w:bookmarkStart w:id="41" w:name="_Ref107653522"/>
      <w:r>
        <w:t>What is MLOps</w:t>
      </w:r>
      <w:bookmarkEnd w:id="39"/>
      <w:bookmarkEnd w:id="40"/>
    </w:p>
    <w:p w14:paraId="290019E3" w14:textId="05CC793F" w:rsidR="00FB2700" w:rsidRDefault="00FB2700" w:rsidP="00FB2700">
      <w:r w:rsidRPr="00FB2700">
        <w:t>Paying down ML related technical debt demands a re-examination of status-quo practices in a business environment. Industry has different sets of priorities compared to academia, which need to be respected. Instead of determining the viability of a model based on specific performance metrics</w:t>
      </w:r>
      <w:r w:rsidR="002A3230">
        <w:t xml:space="preserve"> alone</w:t>
      </w:r>
      <w:r w:rsidRPr="00FB2700">
        <w:t>, the effects on operability of the whole system need to be taken into consideration. Small performance gains at the cost of maintainability usually don't fare well in an enterprise environment. At the same time, a infrastructure needs to be set in place, that is capable</w:t>
      </w:r>
      <w:r w:rsidR="002A3230">
        <w:t xml:space="preserve"> of</w:t>
      </w:r>
      <w:r w:rsidRPr="00FB2700">
        <w:t xml:space="preserve"> prevent</w:t>
      </w:r>
      <w:r w:rsidR="002A3230">
        <w:t>ing</w:t>
      </w:r>
      <w:r w:rsidRPr="00FB2700">
        <w:t xml:space="preserve"> and mitigat</w:t>
      </w:r>
      <w:r w:rsidR="002A3230">
        <w:t xml:space="preserve">ing </w:t>
      </w:r>
      <w:r w:rsidRPr="00FB2700">
        <w:t xml:space="preserve">technical debt. This entails sustainable design patterns in ML code, such as modularity and abstraction, rigorous testing, </w:t>
      </w:r>
      <w:r w:rsidR="0096703D">
        <w:t>as well as</w:t>
      </w:r>
      <w:r w:rsidRPr="00FB2700">
        <w:t xml:space="preserve"> practices that promote team work</w:t>
      </w:r>
      <w:r w:rsidR="00F87609">
        <w:t xml:space="preserve"> </w:t>
      </w:r>
      <w:sdt>
        <w:sdtPr>
          <w:alias w:val="To edit, see citavi.com/edit"/>
          <w:tag w:val="CitaviPlaceholder#bad8ae2b-7a95-4532-95c6-ae5f77607187"/>
          <w:id w:val="1583021401"/>
          <w:placeholder>
            <w:docPart w:val="DefaultPlaceholder_-1854013440"/>
          </w:placeholder>
        </w:sdtPr>
        <w:sdtContent>
          <w:r w:rsidR="00F87609">
            <w:fldChar w:fldCharType="begin"/>
          </w:r>
          <w:r w:rsidR="00F8760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GMyNDk4LThlNTAtNDFhNy05YzYyLWNmZWY0NGQyZWNhYS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YmFkOGFlMmItN2E5NS00NTMyLTk1YzYtYWU1Zjc3NjA3MTg3IiwiVGV4dCI6IihTY3VsbGV5IGV0IGFsLiwgMjAxNSkiLCJXQUlWZXJzaW9uIjoiNi4xMi4wLjAifQ==}</w:instrText>
          </w:r>
          <w:r w:rsidR="00F87609">
            <w:fldChar w:fldCharType="separate"/>
          </w:r>
          <w:r w:rsidR="00FF1EC0">
            <w:t>(Sculley et al., 2015)</w:t>
          </w:r>
          <w:r w:rsidR="00F87609">
            <w:fldChar w:fldCharType="end"/>
          </w:r>
        </w:sdtContent>
      </w:sdt>
      <w:r w:rsidRPr="00FB2700">
        <w:t>.</w:t>
      </w:r>
      <w:r w:rsidR="006B296E">
        <w:t xml:space="preserve"> </w:t>
      </w:r>
      <w:r w:rsidR="006B296E" w:rsidRPr="006B296E">
        <w:t>The goal for the last few years, was to apply practices of agile software development to ML. As assessed in the prior chapter, ML development contains a few peculiarities, that sets it apart from conventional software development</w:t>
      </w:r>
      <w:r w:rsidR="00731846">
        <w:t>, whi</w:t>
      </w:r>
      <w:r w:rsidR="00523DE7">
        <w:t>ch makes it</w:t>
      </w:r>
      <w:r w:rsidR="008B1833">
        <w:t xml:space="preserve"> incompatible with </w:t>
      </w:r>
      <w:r w:rsidR="00FA09B2">
        <w:t xml:space="preserve">common </w:t>
      </w:r>
      <w:r w:rsidR="006D586C">
        <w:t xml:space="preserve">technical </w:t>
      </w:r>
      <w:r w:rsidR="0088202A">
        <w:t>methodologies, like DevOps</w:t>
      </w:r>
      <w:r w:rsidR="006B296E" w:rsidRPr="006B296E">
        <w:t>.</w:t>
      </w:r>
      <w:r w:rsidR="0088202A">
        <w:t xml:space="preserve"> </w:t>
      </w:r>
      <w:r w:rsidR="0088202A" w:rsidRPr="0088202A">
        <w:t xml:space="preserve">Out of necessity to employ methodologies that are attuned to the unique characteristics of ML, the term MLOps </w:t>
      </w:r>
      <w:r w:rsidR="0052786D">
        <w:t>was</w:t>
      </w:r>
      <w:r w:rsidR="0088202A" w:rsidRPr="0088202A">
        <w:t xml:space="preserve"> born.</w:t>
      </w:r>
      <w:r w:rsidR="00731846">
        <w:t xml:space="preserve"> </w:t>
      </w:r>
      <w:r w:rsidR="00BB0529" w:rsidRPr="00BB0529">
        <w:t xml:space="preserve">Despite gaining attention </w:t>
      </w:r>
      <w:r w:rsidR="009302C2">
        <w:t>from</w:t>
      </w:r>
      <w:r w:rsidR="00BB0529" w:rsidRPr="00BB0529">
        <w:t xml:space="preserve"> high profile ML researchers and companies, </w:t>
      </w:r>
      <w:r w:rsidR="009302C2">
        <w:t>MLOps</w:t>
      </w:r>
      <w:r w:rsidR="00BB0529" w:rsidRPr="00BB0529">
        <w:t xml:space="preserve"> still remains a vague term that is hard to pin down</w:t>
      </w:r>
      <w:r w:rsidR="00A53432">
        <w:t xml:space="preserve"> </w:t>
      </w:r>
      <w:sdt>
        <w:sdtPr>
          <w:alias w:val="To edit, see citavi.com/edit"/>
          <w:tag w:val="CitaviPlaceholder#894cb357-9afa-445f-a949-12f937ab40e8"/>
          <w:id w:val="-1494027163"/>
          <w:placeholder>
            <w:docPart w:val="DefaultPlaceholder_-1854013440"/>
          </w:placeholder>
        </w:sdtPr>
        <w:sdtContent>
          <w:r w:rsidR="00A53432">
            <w:fldChar w:fldCharType="begin"/>
          </w:r>
          <w:r w:rsidR="0033459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N2NjM2I4LWJmOWItNGUxMy1iMDkxLTg2Nzg0MjRhNzdlMCIsIlJhbmdlU3RhcnQiOjM1LCJSYW5nZUxlbmd0aCI6MTcsIlJlZmVyZW5jZUlkIjoiYmU3M2M0ZjgtNDVjYy00OGUxLWI4Y2EtMTYxYzBkNzM3NzBh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A5L1NZTkFTQzUxNzk4LjIwMjAuMDAwMTUiLCJVcmlTdHJpbmciOiJodHRwczovL2RvaS5vcmcvMTAuMTEwOS9TWU5BU0M1MTc5OC4yMDIwLjAwMDE1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jE6NTY6MDIiLCJNb2RpZmllZEJ5IjoiX1NlYmFzdGlhbiBTw6R0emxlciIsIklkIjoiZmZiNTFmMTgtMzBkZi00ZjcyLWEyZDctMTdmMDYzZjhlZDViIiwiTW9kaWZpZWRPbiI6IjIwMjItMDYtMjdUMjE6NTY6M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aWVlZXhwbG9yZS5pZWVlLm9yZy94cGwvbW9zdFJlY2VudElzc3VlLmpzcD9wdW51bWJlcj05MzU2OTM0IiwiVXJpU3RyaW5nIjoiaHR0cHM6Ly9pZWVleHBsb3JlLmllZWUub3JnL3hwbC9tb3N0UmVjZW50SXNzdWUuanNwP3B1bnVtYmVyPTkzNTY5Mz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Eb2kiOiIxMC4xMTA5L1NZTkFTQzUxNzk4LjIwMjAiLCJFZGl0b3JzIjpbXSwiRXZhbHVhdGlvbkNvbXBsZXhpdHkiOjAsIkV2YWx1YXRpb25Tb3VyY2VUZXh0Rm9ybWF0IjowLCJHcm91cHMiOltdLCJIYXNMYWJlbDEiOmZhbHNlLCJIYXNMYWJlbDIiOmZhbHNlLCJJc2JuIjoiOTc4LTEtNzI4MS03NjI4LTQi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A5L1NZTkFTQzUxNzk4LjIwMjAiLCJVcmlTdHJpbmciOiJodHRwczovL2RvaS5vcmcvMTAuMTEwOS9TWU5BU0M1MTc5OC4yMDI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3VDIxOjU2OjAyIiwiTW9kaWZpZWRCeSI6Il9TZWJhc3RpYW4gU8OkdHpsZXIiLCJJZCI6IjNkNDhlNDFiLTQ1MmItNDNkMi04ZjM0LTk1ODdiZWQ1ZTAzYiIsIk1vZGlmaWVkT24iOiIyMDIyLTA2LTI3VDIxOjU2OjAyIiwiUHJvamVjdCI6eyIkcmVmIjoiNSJ9fV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cGRmLzIyMDUuMDIzMDJ2MyIsIlVyaVN0cmluZyI6Imh0dHA6Ly9hcnhpdi5vcmcvcGRmLzIyMDUuMDIzMDJ2M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OFQxNzoxOTozMyIsIk1vZGlmaWVkQnkiOiJfU2ViYXN0aWFuIFPDpHR6bGVyIiwiSWQiOiIxODYyODYyZS1iYjA2LTQyNjktODZjNi0wYmNmMWNhNTYwMmQiLCJNb2RpZmllZE9uIjoiMjAyMi0wNi0yOFQxNzoxOTozMy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mh0dHA6Ly9hcnhpdi5vcmcvYWJzLzIyMDUuMDIzMDJ2MyIsIlVyaVN0cmluZyI6Imh0dHA6Ly9hcnhpdi5vcmcvYWJzLzIyMDUuMDIzMDJ2M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i0yOFQxNzoxOTozMyIsIk1vZGlmaWVkQnkiOiJfU2ViYXN0aWFuIFPDpHR6bGVyIiwiSWQiOiIwMGM0MzhhMi1hMTBhLTQ4OWUtYmIyYS01NmY2N2E0YjA3MjMiLCJNb2RpZmllZE9uIjoiMjAyMi0wNi0yOFQxNzoxOTozMy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IyMDUuMDIzMDJ2MyIsIlVyaVN0cmluZyI6Imh0dHBzOi8vYXJ4aXYub3JnL3BkZi8yMjA1LjAyMzAydjMucGRm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}</w:instrText>
          </w:r>
          <w:r w:rsidR="00A53432">
            <w:fldChar w:fldCharType="separate"/>
          </w:r>
          <w:r w:rsidR="00FF1EC0">
            <w:t>(Kreuzberger, Kühl, &amp; Hirschl, 2022; Tamburri, 2020)</w:t>
          </w:r>
          <w:r w:rsidR="00A53432">
            <w:fldChar w:fldCharType="end"/>
          </w:r>
        </w:sdtContent>
      </w:sdt>
      <w:r w:rsidR="00BB0529" w:rsidRPr="00BB0529">
        <w:t>.</w:t>
      </w:r>
      <w:r w:rsidR="00450BC4">
        <w:t xml:space="preserve"> This is due to</w:t>
      </w:r>
      <w:r w:rsidR="003119CD">
        <w:t xml:space="preserve"> the novelty of this field</w:t>
      </w:r>
      <w:r w:rsidR="007A0E85">
        <w:t xml:space="preserve">, </w:t>
      </w:r>
      <w:r w:rsidR="00983736">
        <w:t>with different sources defining MLOps differently.</w:t>
      </w:r>
    </w:p>
    <w:p w14:paraId="4C396112" w14:textId="68FAD503" w:rsidR="00BE6997" w:rsidRDefault="00F1358A" w:rsidP="00BE6997">
      <w:r>
        <w:t xml:space="preserve">A Google whitepaper </w:t>
      </w:r>
      <w:r w:rsidR="007C2F5F">
        <w:t xml:space="preserve">about this topic </w:t>
      </w:r>
      <w:r w:rsidR="0044505C">
        <w:t>defines MLOps as</w:t>
      </w:r>
      <w:r w:rsidR="004E5A2B" w:rsidRPr="004E5A2B">
        <w:t xml:space="preserve"> </w:t>
      </w:r>
      <w:r w:rsidR="00BA6BB1">
        <w:t>“</w:t>
      </w:r>
      <w:r w:rsidR="004E5A2B" w:rsidRPr="00BA6BB1">
        <w:rPr>
          <w:i/>
          <w:iCs/>
        </w:rPr>
        <w:t>a methodology for ML engineering that unifies ML system development (the ML element) with ML system operations (the Ops element)</w:t>
      </w:r>
      <w:r w:rsidR="004E5A2B">
        <w:t>”</w:t>
      </w:r>
      <w:r w:rsidR="00913073">
        <w:t xml:space="preserve"> </w:t>
      </w:r>
      <w:sdt>
        <w:sdtPr>
          <w:alias w:val="To edit, see citavi.com/edit"/>
          <w:tag w:val="CitaviPlaceholder#aa064935-4c56-45c2-99de-1237c9b02a38"/>
          <w:id w:val="-733385951"/>
          <w:placeholder>
            <w:docPart w:val="DefaultPlaceholder_-1854013440"/>
          </w:placeholder>
        </w:sdtPr>
        <w:sdtContent>
          <w:r w:rsidR="00913073">
            <w:fldChar w:fldCharType="begin"/>
          </w:r>
          <w:r w:rsidR="00503FE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ZDI0YTgwLTkzYjktNGYyNS1iN2UyLTE1YjU2YWFkM2VmOSIsIlJhbmdlTGVuZ3RoIjo0MiwiUmVmZXJlbmNlSWQiOiI0YmYwOGQ0Zi1hNjM2LTQ0OTktOTg1MC04OGEzMjc0NDRm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zZXJ2aWNlcy5nb29nbGUuY29tL2ZoL2ZpbGVzL21pc2MvcHJhY3RpdGlvbmVyc19ndWlkZV90b19tbG9wc193aGl0ZXBhcGVyLnBkZiIsIlVyaVN0cmluZyI6Imh0dHBzOi8vc2VydmljZXMuZ29vZ2xlLmNvbS9maC9maWxlcy9taXNjL3ByYWN0aXRpb25lcnNfZ3VpZGVfdG9fbWxvcHNfd2hpdGVwYXBlc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E6MTc6MjEiLCJNb2RpZmllZEJ5IjoiX1NlYmFzdGlhbiBTw6R0emxlciIsIklkIjoiODBkOGQxYzMtYTc5Yi00MmI0LWJjOWQtOWY5Mjc4NzU1NWI3IiwiTW9kaWZpZWRPbiI6IjIwMjItMDUtMjVUMTE6MTc6MjEiLCJQcm9qZWN0Ijp7IiRyZWYiOiI4In19XSwiT25saW5lQWRkcmVzcyI6Imh0dHBzOi8vc2VydmljZXMuZ29vZ2xlLmNvbS9maC9maWxlcy9taXNjL3ByYWN0aXRpb25lcnNfZ3VpZGVfdG9fbWxvcHNfd2hpdGVwYXBlci5wZGYiLCJPcmdhbml6YXRpb25zIjpbeyIkaWQiOiIxN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}</w:instrText>
          </w:r>
          <w:r w:rsidR="00913073">
            <w:fldChar w:fldCharType="separate"/>
          </w:r>
          <w:r w:rsidR="00FF1EC0">
            <w:t>(Salama, Kazmierczak, &amp; Schut, 2021, p. 5)</w:t>
          </w:r>
          <w:r w:rsidR="00913073">
            <w:fldChar w:fldCharType="end"/>
          </w:r>
        </w:sdtContent>
      </w:sdt>
      <w:r w:rsidR="00500702">
        <w:t>.</w:t>
      </w:r>
      <w:r w:rsidR="00054A4B">
        <w:t xml:space="preserve"> </w:t>
      </w:r>
      <w:r w:rsidR="009A07DA">
        <w:t xml:space="preserve">Similar to DevOps, MLOps </w:t>
      </w:r>
      <w:r w:rsidR="00BC005A">
        <w:t xml:space="preserve">seeks to employ practices </w:t>
      </w:r>
      <w:r w:rsidR="008C4D9A">
        <w:t xml:space="preserve">and tools </w:t>
      </w:r>
      <w:r w:rsidR="00BC005A">
        <w:t>to shorten develo</w:t>
      </w:r>
      <w:r w:rsidR="005B1086">
        <w:t>pment cycles</w:t>
      </w:r>
      <w:r w:rsidR="005F226E">
        <w:t xml:space="preserve"> and enable rapid iterations </w:t>
      </w:r>
      <w:r w:rsidR="00D1647E">
        <w:t xml:space="preserve">of </w:t>
      </w:r>
      <w:r w:rsidR="00BD4B07">
        <w:t>ML software</w:t>
      </w:r>
      <w:r w:rsidR="00624047">
        <w:t xml:space="preserve"> </w:t>
      </w:r>
      <w:sdt>
        <w:sdtPr>
          <w:alias w:val="To edit, see citavi.com/edit"/>
          <w:tag w:val="CitaviPlaceholder#69d07f8c-ab15-4f8b-8c70-4f954609c231"/>
          <w:id w:val="-1976909236"/>
          <w:placeholder>
            <w:docPart w:val="DefaultPlaceholder_-1854013440"/>
          </w:placeholder>
        </w:sdtPr>
        <w:sdtContent>
          <w:r w:rsidR="00624047">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ZDE3MTA4LTI1NjQtNDQzMS04NjRlLTUwYzg2NTQwYTk2NSIsIlJhbmdlTGVuZ3RoIjo1MiwiUmVmZXJlbmNlSWQiOiI0ZDA4MjVlMS1lZmVhLTQ5YTQtYTIyMS1kNGE2YWE3N2Fi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0NDV0M1NDUwMy4yMDIyLjk3MjA5MDIiLCJVcmlTdHJpbmciOiJodHRwczovL2RvaS5vcmcvMTAuMTEwOS9DQ1dDNTQ1MDMuMjAyMi45NzIwOTA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0VDA5OjAzOjQyIiwiTW9kaWZpZWRCeSI6Il9TZWJhc3RpYW4gU8OkdHpsZXIiLCJJZCI6IjI3OWM5MDc1LWVjOTQtNDYwMS1iNzJmLTFkOWNkMDlhODlkMSIsIk1vZGlmaWVkT24iOiIyMDIyLTA3LTA0VDA5OjAzOjQ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pZWVleHBsb3JlLmllZWUub3JnL2RvY3VtZW50Lzk3MjA5MDIvIiwiVXJpU3RyaW5nIjoiaHR0cHM6Ly9pZWVleHBsb3JlLmllZWUub3JnL2RvY3VtZW50Lzk3MjA5MDI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4MzAzLTIiLCJLZXl3b3JkcyI6W10sIkxvY2F0aW9ucyI6W1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}</w:instrText>
          </w:r>
          <w:r w:rsidR="00624047">
            <w:fldChar w:fldCharType="separate"/>
          </w:r>
          <w:r w:rsidR="00FF1EC0">
            <w:t>(Symeonidis, Nerantzis, Kazakis, &amp; Papakostas, 2022)</w:t>
          </w:r>
          <w:r w:rsidR="00624047">
            <w:fldChar w:fldCharType="end"/>
          </w:r>
        </w:sdtContent>
      </w:sdt>
      <w:r w:rsidR="00BD4B07">
        <w:t xml:space="preserve">. </w:t>
      </w:r>
      <w:r w:rsidR="00993D37">
        <w:t>Streamlined operational and governance pr</w:t>
      </w:r>
      <w:r w:rsidR="00250DDD">
        <w:t>o</w:t>
      </w:r>
      <w:r w:rsidR="00993D37">
        <w:t>cesses</w:t>
      </w:r>
      <w:r w:rsidR="00250DDD">
        <w:t xml:space="preserve"> are used</w:t>
      </w:r>
      <w:r w:rsidR="00FE511C">
        <w:t xml:space="preserve"> to increase </w:t>
      </w:r>
      <w:r w:rsidR="00FE511C">
        <w:lastRenderedPageBreak/>
        <w:t xml:space="preserve">performance, </w:t>
      </w:r>
      <w:r w:rsidR="008C4BC0">
        <w:t xml:space="preserve">reliability </w:t>
      </w:r>
      <w:r w:rsidR="00FE511C">
        <w:t xml:space="preserve"> </w:t>
      </w:r>
      <w:r w:rsidR="008C4BC0">
        <w:t>and security of ML systems.</w:t>
      </w:r>
      <w:r w:rsidR="00183CD7">
        <w:t xml:space="preserve"> </w:t>
      </w:r>
      <w:r w:rsidR="00CA47D5">
        <w:t xml:space="preserve">To sustain </w:t>
      </w:r>
      <w:r w:rsidR="005943F5">
        <w:t>this agile development</w:t>
      </w:r>
      <w:r w:rsidR="00D902CC">
        <w:t xml:space="preserve">, focus is put on </w:t>
      </w:r>
      <w:r w:rsidR="00111618">
        <w:t>collaboration methods and tools</w:t>
      </w:r>
      <w:r w:rsidR="008B735B">
        <w:t>.</w:t>
      </w:r>
      <w:r w:rsidR="002334F3">
        <w:t xml:space="preserve"> </w:t>
      </w:r>
      <w:r w:rsidR="00BE6997">
        <w:t xml:space="preserve">One </w:t>
      </w:r>
      <w:r w:rsidR="00066E6E">
        <w:t xml:space="preserve">overarching </w:t>
      </w:r>
      <w:r w:rsidR="00BE6997">
        <w:t>theme of MLOps is the unification of research, which is inherent to ML, with the efficiency of modern software development</w:t>
      </w:r>
      <w:r w:rsidR="005E4D7D">
        <w:t xml:space="preserve"> to make</w:t>
      </w:r>
      <w:r w:rsidR="0097295C">
        <w:t xml:space="preserve"> ML </w:t>
      </w:r>
      <w:r w:rsidR="008A2F93">
        <w:t>more profitable</w:t>
      </w:r>
      <w:r w:rsidR="00BE6997">
        <w:t xml:space="preserve"> </w:t>
      </w:r>
      <w:r w:rsidR="008A2F93">
        <w:t xml:space="preserve">and scalable in real world applications </w:t>
      </w:r>
      <w:sdt>
        <w:sdtPr>
          <w:alias w:val="To edit, see citavi.com/edit"/>
          <w:tag w:val="CitaviPlaceholder#6aa00230-3d04-49cb-847b-fe1c1bd8bbde"/>
          <w:id w:val="-942986333"/>
          <w:placeholder>
            <w:docPart w:val="65E990C36A104426B7A3D351226F7C7E"/>
          </w:placeholder>
        </w:sdtPr>
        <w:sdtContent>
          <w:r w:rsidR="00BE6997">
            <w:fldChar w:fldCharType="begin"/>
          </w:r>
          <w:r w:rsidR="008923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TlhMTFiLTM5MzgtNGZkMC05NmRhLWE2ZWYwY2IyZjJhNSIsIlJhbmdlU3RhcnQiOjIwLCJSYW5nZUxlbmd0aCI6MjMsIlJlZmVyZW5jZUlkIjoiOGMwZTBiM2YtYTdjMi00MGQ3LWFjNmUtOTUzNmI3OGI4MzA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JodHRwczovL3NlcnZpY2VzLmdvb2dsZS5jb20vZmgvZmlsZXMvbWlzYy9wcmFjdGl0aW9uZXJzX2d1aWRlX3RvX21sb3BzX3doaXRlcGFwZXIucGRmIiwiVXJpU3RyaW5nIjoiaHR0cHM6Ly9zZXJ2aWNlcy5nb29nbGUuY29tL2ZoL2ZpbGVzL21pc2MvcHJhY3RpdGlvbmVyc19ndWlkZV90b19tbG9wc193aGl0ZXBhcGVyLnBkZ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xNzoyMSIsIk1vZGlmaWVkQnkiOiJfU2ViYXN0aWFuIFPDpHR6bGVyIiwiSWQiOiI4MGQ4ZDFjMy1hNzliLTQyYjQtYmM5ZC05ZjkyNzg3NTU1YjciLCJNb2RpZmllZE9uIjoiMjAyMi0wNS0yNVQxMToxNzoyMSIsIlByb2plY3QiOnsiJHJlZiI6IjUifX1dLCJPbmxpbmVBZGRyZXNzIjoiaHR0cHM6Ly9zZXJ2aWNlcy5nb29nbGUuY29tL2ZoL2ZpbGVzL21pc2MvcHJhY3RpdGlvbmVyc19ndWlkZV90b19tbG9wc193aGl0ZXBhcGVyLnBkZiIsIk9yZ2FuaXphdGlvbnMiOlt7IiRpZCI6IjI0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}</w:instrText>
          </w:r>
          <w:r w:rsidR="00BE6997">
            <w:fldChar w:fldCharType="separate"/>
          </w:r>
          <w:r w:rsidR="00FF1EC0">
            <w:t>(Salama et al., 2021; Sculley et al., 2015)</w:t>
          </w:r>
          <w:r w:rsidR="00BE6997">
            <w:fldChar w:fldCharType="end"/>
          </w:r>
        </w:sdtContent>
      </w:sdt>
      <w:r w:rsidR="00BE6997">
        <w:t>.</w:t>
      </w:r>
    </w:p>
    <w:p w14:paraId="6397A716" w14:textId="61F5823C" w:rsidR="005F4BD6" w:rsidRDefault="00DF40CB" w:rsidP="00BE6997">
      <w:r>
        <w:t xml:space="preserve">Tamburri </w:t>
      </w:r>
      <w:sdt>
        <w:sdtPr>
          <w:alias w:val="To edit, see citavi.com/edit"/>
          <w:tag w:val="CitaviPlaceholder#36798778-d2ac-4b0e-af4c-f436528c60b3"/>
          <w:id w:val="331800457"/>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YWUwODQ3LWZmZDktNDA4Yi04Yzc4LWIwMjk0M2FiYTk4OSIsIlJhbmdlTGVuZ3RoIjoxNiwiUmVmZXJlbmNlSWQiOiJiZTczYzRmOC00NWNjLTQ4ZTEtYjhjYS0xNjFjMGQ3Mzc3M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MDkvU1lOQVNDNTE3OTguMjAyMC4wMDAxNSIsIlVyaVN0cmluZyI6Imh0dHBzOi8vZG9pLm9yZy8xMC4xMTA5L1NZTkFTQzUxNzk4LjIwMjAuMDAwMT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1QyMTo1NjowMiIsIk1vZGlmaWVkQnkiOiJfU2ViYXN0aWFuIFPDpHR6bGVyIiwiSWQiOiJmZmI1MWYxOC0zMGRmLTRmNzItYTJkNy0xN2YwNjNmOGVkNWIiLCJNb2RpZmllZE9uIjoiMjAyMi0wNi0yN1QyMTo1NjowMi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pZWVleHBsb3JlLmllZWUub3JnL3hwbC9tb3N0UmVjZW50SXNzdWUuanNwP3B1bnVtYmVyPTkzNTY5MzQiLCJVcmlTdHJpbmciOiJodHRwczovL2llZWV4cGxvcmUuaWVlZS5vcmcveHBsL21vc3RSZWNlbnRJc3N1ZS5qc3A/cHVudW1iZXI9OTM1Njk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MDkvU1lOQVNDNTE3OTguMjAyMCIsIlVyaVN0cmluZyI6Imh0dHBzOi8vZG9pLm9yZy8xMC4xMTA5L1NZTkFTQzUxNzk4LjIwMj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jE6NTY6MDIiLCJNb2RpZmllZEJ5IjoiX1NlYmFzdGlhbiBTw6R0emxlciIsIklkIjoiM2Q0OGU0MWItNDUyYi00M2QyLThmMzQtOTU4N2JlZDVlMDNiIiwiTW9kaWZpZWRPbiI6IjIwMjItMDYtMjdUMjE6NTY6MDIiLCJQcm9qZWN0Ijp7IiRyZWYiOiI1In19XSwiT3JnYW5pemF0aW9ucyI6W10sIk90aGVyc0ludm9sdmVkIjpbXSwiUHVibGlzaGVycyI6W3siJGlkIjoiMTY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}</w:instrText>
          </w:r>
          <w:r>
            <w:fldChar w:fldCharType="separate"/>
          </w:r>
          <w:r w:rsidR="00FF1EC0">
            <w:t>(Tamburri, 2020)</w:t>
          </w:r>
          <w:r>
            <w:fldChar w:fldCharType="end"/>
          </w:r>
        </w:sdtContent>
      </w:sdt>
      <w:r w:rsidR="004379E2" w:rsidRPr="004379E2">
        <w:t xml:space="preserve"> defines MLOps from a technological perspective as a set of middleware and software components, that ought to be orchestrated</w:t>
      </w:r>
      <w:r w:rsidR="00B70F29">
        <w:t xml:space="preserve"> in the cloud</w:t>
      </w:r>
      <w:r w:rsidR="004379E2" w:rsidRPr="004379E2">
        <w:t xml:space="preserve"> to reali</w:t>
      </w:r>
      <w:r w:rsidR="004379E2">
        <w:t>z</w:t>
      </w:r>
      <w:r w:rsidR="004379E2" w:rsidRPr="004379E2">
        <w:t>e at minimum 5 specific functions:</w:t>
      </w:r>
      <w:r w:rsidR="000921EA">
        <w:t xml:space="preserve"> </w:t>
      </w:r>
    </w:p>
    <w:p w14:paraId="10998C61" w14:textId="18EFB4DC" w:rsidR="000508F6" w:rsidRDefault="00A35213" w:rsidP="000508F6">
      <w:pPr>
        <w:pStyle w:val="Listenabsatz"/>
        <w:numPr>
          <w:ilvl w:val="0"/>
          <w:numId w:val="19"/>
        </w:numPr>
      </w:pPr>
      <w:r>
        <w:t>Data ingestion &amp; transport</w:t>
      </w:r>
    </w:p>
    <w:p w14:paraId="3EFA15EB" w14:textId="639E8BC7" w:rsidR="00A35213" w:rsidRDefault="00F513A2" w:rsidP="000508F6">
      <w:pPr>
        <w:pStyle w:val="Listenabsatz"/>
        <w:numPr>
          <w:ilvl w:val="0"/>
          <w:numId w:val="19"/>
        </w:numPr>
      </w:pPr>
      <w:r>
        <w:t>Data transformation</w:t>
      </w:r>
    </w:p>
    <w:p w14:paraId="54654D13" w14:textId="74C37715" w:rsidR="00F513A2" w:rsidRDefault="00F513A2" w:rsidP="000508F6">
      <w:pPr>
        <w:pStyle w:val="Listenabsatz"/>
        <w:numPr>
          <w:ilvl w:val="0"/>
          <w:numId w:val="19"/>
        </w:numPr>
      </w:pPr>
      <w:r>
        <w:t>Continuous ML (re-)training</w:t>
      </w:r>
    </w:p>
    <w:p w14:paraId="09BC5FDC" w14:textId="09119505" w:rsidR="00F513A2" w:rsidRDefault="00F513A2" w:rsidP="000508F6">
      <w:pPr>
        <w:pStyle w:val="Listenabsatz"/>
        <w:numPr>
          <w:ilvl w:val="0"/>
          <w:numId w:val="19"/>
        </w:numPr>
      </w:pPr>
      <w:r>
        <w:t>Continuous ML (re-)deployment</w:t>
      </w:r>
    </w:p>
    <w:p w14:paraId="028EA920" w14:textId="09C581B7" w:rsidR="00F513A2" w:rsidRDefault="00D74732" w:rsidP="000508F6">
      <w:pPr>
        <w:pStyle w:val="Listenabsatz"/>
        <w:numPr>
          <w:ilvl w:val="0"/>
          <w:numId w:val="19"/>
        </w:numPr>
      </w:pPr>
      <w:r>
        <w:t>Output production &amp; presentation to the end-user</w:t>
      </w:r>
    </w:p>
    <w:p w14:paraId="790E0D96" w14:textId="797CFDA9" w:rsidR="003C4565" w:rsidRDefault="00A823E0" w:rsidP="003C4565">
      <w:r>
        <w:t>These</w:t>
      </w:r>
      <w:r w:rsidR="00245267">
        <w:t xml:space="preserve"> points are derived from </w:t>
      </w:r>
      <w:r w:rsidR="001C0B80">
        <w:t xml:space="preserve">popular cloud </w:t>
      </w:r>
      <w:r w:rsidR="00736623">
        <w:t xml:space="preserve">MLOps platforms, like Kubeflow, which enable </w:t>
      </w:r>
      <w:r w:rsidR="000D6F17">
        <w:t xml:space="preserve">scalable ML pipeline orchestration through </w:t>
      </w:r>
      <w:r w:rsidR="001A2B6D">
        <w:t>containerization</w:t>
      </w:r>
      <w:r w:rsidR="00896902">
        <w:t xml:space="preserve"> </w:t>
      </w:r>
      <w:sdt>
        <w:sdtPr>
          <w:alias w:val="To edit, see citavi.com/edit"/>
          <w:tag w:val="CitaviPlaceholder#706938c4-ecc6-4140-933b-16fc4764178e"/>
          <w:id w:val="2075619839"/>
          <w:placeholder>
            <w:docPart w:val="DefaultPlaceholder_-1854013440"/>
          </w:placeholder>
        </w:sdtPr>
        <w:sdtContent>
          <w:r w:rsidR="00896902">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DNlOWYyLTk1OWItNGIxZS05YzU2LTIwNmU3ODk1MzlmNCIsIlJhbmdlTGVuZ3RoIjoxNiwiUmVmZXJlbmNlSWQiOiI0MjlkY2VjZi0xYjU0LTQwNTQtOTdlMC0yZmQ2ZDZkMjM5NDU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a3ViZWZsb3cub3JnLyIsIlVyaVN0cmluZyI6Imh0dHBzOi8vd3d3Lmt1YmVmbG93Lm9yZy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}</w:instrText>
          </w:r>
          <w:r w:rsidR="00896902">
            <w:fldChar w:fldCharType="separate"/>
          </w:r>
          <w:r w:rsidR="00FF1EC0">
            <w:t>(Kubeflow, n.d.)</w:t>
          </w:r>
          <w:r w:rsidR="00896902">
            <w:fldChar w:fldCharType="end"/>
          </w:r>
        </w:sdtContent>
      </w:sdt>
      <w:r w:rsidR="001A2B6D">
        <w:t>.</w:t>
      </w:r>
      <w:r w:rsidR="00111C28">
        <w:t xml:space="preserve"> These platforms </w:t>
      </w:r>
      <w:r w:rsidR="005A0113">
        <w:t>provide a</w:t>
      </w:r>
      <w:r w:rsidR="007F1D92">
        <w:t xml:space="preserve"> large portion of the infrastructure</w:t>
      </w:r>
      <w:r w:rsidR="003A5BA9">
        <w:t xml:space="preserve"> to realize</w:t>
      </w:r>
      <w:r w:rsidR="007F1D92">
        <w:t xml:space="preserve"> state</w:t>
      </w:r>
      <w:r w:rsidR="00495509">
        <w:t>-</w:t>
      </w:r>
      <w:r w:rsidR="007F1D92">
        <w:t>of</w:t>
      </w:r>
      <w:r w:rsidR="00495509">
        <w:t>-</w:t>
      </w:r>
      <w:r w:rsidR="007F1D92">
        <w:t>the</w:t>
      </w:r>
      <w:r w:rsidR="00495509">
        <w:t>-</w:t>
      </w:r>
      <w:r w:rsidR="007F1D92">
        <w:t>art productive ML</w:t>
      </w:r>
      <w:r w:rsidR="00495509">
        <w:t xml:space="preserve"> system</w:t>
      </w:r>
      <w:r w:rsidR="00D70DD7">
        <w:t>s</w:t>
      </w:r>
      <w:r w:rsidR="00A10D18">
        <w:t>, that</w:t>
      </w:r>
      <w:r w:rsidR="00DD544A">
        <w:t xml:space="preserve"> can be</w:t>
      </w:r>
      <w:r w:rsidR="00173577">
        <w:t xml:space="preserve"> broken down into following</w:t>
      </w:r>
      <w:r w:rsidR="00872FFD">
        <w:t xml:space="preserve"> </w:t>
      </w:r>
      <w:r w:rsidR="00A542A0">
        <w:t>areas of responsibility</w:t>
      </w:r>
      <w:r w:rsidR="006F2F0B">
        <w:t>:</w:t>
      </w:r>
    </w:p>
    <w:p w14:paraId="41A6DE16" w14:textId="5712B876" w:rsidR="006F2F0B" w:rsidRDefault="00954C45" w:rsidP="003C4565">
      <w:r>
        <w:rPr>
          <w:b/>
        </w:rPr>
        <w:t>Automation</w:t>
      </w:r>
      <w:r>
        <w:t xml:space="preserve">. </w:t>
      </w:r>
      <w:r w:rsidR="0053008F">
        <w:t>Due to</w:t>
      </w:r>
      <w:r w:rsidR="000B7B0E">
        <w:t xml:space="preserve"> changing data that ML systems consume, they need to be constantly updated</w:t>
      </w:r>
      <w:r w:rsidR="00BE5213">
        <w:t xml:space="preserve"> and deployed.</w:t>
      </w:r>
      <w:r w:rsidR="00CB4B89">
        <w:t xml:space="preserve"> </w:t>
      </w:r>
      <w:r w:rsidR="00C12C4A">
        <w:t xml:space="preserve">Employing a </w:t>
      </w:r>
      <w:r w:rsidR="00FA1618">
        <w:t>CI/CD</w:t>
      </w:r>
      <w:r w:rsidR="00C12C4A">
        <w:t xml:space="preserve"> </w:t>
      </w:r>
      <w:r w:rsidR="00B73EF6">
        <w:t>(continuous integration/continu</w:t>
      </w:r>
      <w:r w:rsidR="00B21D08">
        <w:t xml:space="preserve">ous delivery) </w:t>
      </w:r>
      <w:r w:rsidR="00C12C4A">
        <w:t>approach</w:t>
      </w:r>
      <w:r w:rsidR="00FA1618">
        <w:t xml:space="preserve"> for ML, allows development teams to quickly </w:t>
      </w:r>
      <w:r w:rsidR="009161FD">
        <w:t>release</w:t>
      </w:r>
      <w:r w:rsidR="00293A54">
        <w:t xml:space="preserve"> updated iterations of </w:t>
      </w:r>
      <w:r w:rsidR="00D67AB0">
        <w:t>models and other components. In CI/CD</w:t>
      </w:r>
      <w:r w:rsidR="00DA255A">
        <w:t xml:space="preserve">, new </w:t>
      </w:r>
      <w:r w:rsidR="00A0284D">
        <w:t>models</w:t>
      </w:r>
      <w:r w:rsidR="00DA255A">
        <w:t xml:space="preserve"> can be automatically compiled into a</w:t>
      </w:r>
      <w:r w:rsidR="00A0284D">
        <w:t xml:space="preserve"> build</w:t>
      </w:r>
      <w:r w:rsidR="00DA255A">
        <w:t xml:space="preserve"> and be deployed instantaneously</w:t>
      </w:r>
      <w:r w:rsidR="00C65746">
        <w:t xml:space="preserve"> in the needed environment</w:t>
      </w:r>
      <w:r w:rsidR="004F6539">
        <w:t>.</w:t>
      </w:r>
    </w:p>
    <w:p w14:paraId="7D9B1E08" w14:textId="4772F24C" w:rsidR="0014677E" w:rsidRDefault="0014677E" w:rsidP="003C4565">
      <w:r>
        <w:t>CI/</w:t>
      </w:r>
      <w:r w:rsidR="00AA02EC">
        <w:t>CD is</w:t>
      </w:r>
      <w:r w:rsidR="009A319A">
        <w:t xml:space="preserve"> </w:t>
      </w:r>
      <w:r w:rsidR="00983A2B">
        <w:t xml:space="preserve">often </w:t>
      </w:r>
      <w:r w:rsidR="009A319A">
        <w:t xml:space="preserve">realized in conjunction </w:t>
      </w:r>
      <w:r w:rsidR="00721218">
        <w:t>with automated pipelines</w:t>
      </w:r>
      <w:r w:rsidR="007B24E9">
        <w:t>, which</w:t>
      </w:r>
      <w:r w:rsidR="00721218">
        <w:t xml:space="preserve"> are a vital part of </w:t>
      </w:r>
      <w:r w:rsidR="00EF1FA5">
        <w:t>successful ML</w:t>
      </w:r>
      <w:r w:rsidR="007B24E9">
        <w:t xml:space="preserve"> operations.</w:t>
      </w:r>
      <w:r w:rsidR="007F7362">
        <w:t xml:space="preserve"> A typical ML lifecycle </w:t>
      </w:r>
      <w:r w:rsidR="00DD24DD">
        <w:t xml:space="preserve">usually </w:t>
      </w:r>
      <w:r w:rsidR="007F7362">
        <w:t>consists of repeating steps</w:t>
      </w:r>
      <w:r w:rsidR="00DD24DD">
        <w:t xml:space="preserve">. Taking </w:t>
      </w:r>
      <w:r w:rsidR="00A77979">
        <w:t>the CRISP-ML process as an example, every</w:t>
      </w:r>
      <w:r w:rsidR="00746937">
        <w:t xml:space="preserve"> development cycle needs to </w:t>
      </w:r>
      <w:r w:rsidR="007923E5">
        <w:t>run through a data preparation phase</w:t>
      </w:r>
      <w:r w:rsidR="003C101E">
        <w:t xml:space="preserve"> </w:t>
      </w:r>
      <w:sdt>
        <w:sdtPr>
          <w:alias w:val="To edit, see citavi.com/edit"/>
          <w:tag w:val="CitaviPlaceholder#ee144029-75c4-4d74-b26b-b2d17b8b89d3"/>
          <w:id w:val="-1541436728"/>
          <w:placeholder>
            <w:docPart w:val="DefaultPlaceholder_-1854013440"/>
          </w:placeholder>
        </w:sdtPr>
        <w:sdtContent>
          <w:r w:rsidR="003C101E">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jNjOGUwLTk1YzctNDhjOS1iZDRmLWZjNjM1OGVjNDVmMCIsIlJhbmdlTGVuZ3RoIjoyMSwiUmVmZXJlbmNlSWQiOiI0Zjk1ZGM2OC0zNjFlLTQ2ZjYtOWY3OC0zMDA3ZTc2ZmEx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TAvbWFrZTMwMjAwMjAiLCJVcmlTdHJpbmciOiJodHRwczovL2RvaS5vcmcvMTAuMzM5MC9tYWtlMzAyMDAy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}</w:instrText>
          </w:r>
          <w:r w:rsidR="003C101E">
            <w:fldChar w:fldCharType="separate"/>
          </w:r>
          <w:r w:rsidR="00FF1EC0">
            <w:t>(Studer et al., 2021)</w:t>
          </w:r>
          <w:r w:rsidR="003C101E">
            <w:fldChar w:fldCharType="end"/>
          </w:r>
        </w:sdtContent>
      </w:sdt>
      <w:r w:rsidR="007923E5">
        <w:t xml:space="preserve">. </w:t>
      </w:r>
      <w:r w:rsidR="00FA74C4">
        <w:t xml:space="preserve">Since these steps </w:t>
      </w:r>
      <w:r w:rsidR="00573A2A">
        <w:t>remains consistent throughout different lifecycles, they ought to be automated.</w:t>
      </w:r>
      <w:r w:rsidR="00CF2413">
        <w:t xml:space="preserve"> </w:t>
      </w:r>
      <w:r w:rsidR="000C41E7">
        <w:t xml:space="preserve">Pipelines </w:t>
      </w:r>
      <w:r w:rsidR="00FB0C02">
        <w:t xml:space="preserve">remove </w:t>
      </w:r>
      <w:r w:rsidR="00DB578C">
        <w:t xml:space="preserve">manual </w:t>
      </w:r>
      <w:r w:rsidR="008521AD">
        <w:t>labor f</w:t>
      </w:r>
      <w:r w:rsidR="00927E7F">
        <w:t xml:space="preserve">rom the ML process, which </w:t>
      </w:r>
      <w:r w:rsidR="008F3F4C">
        <w:t xml:space="preserve">speeds up the development of new models, </w:t>
      </w:r>
      <w:r w:rsidR="00D2362A">
        <w:t xml:space="preserve">reduces the human error element and makes the process </w:t>
      </w:r>
      <w:r w:rsidR="00927E7F">
        <w:t>more consistent</w:t>
      </w:r>
      <w:r w:rsidR="00D2362A">
        <w:t>.</w:t>
      </w:r>
    </w:p>
    <w:p w14:paraId="61EFD778" w14:textId="346439F6" w:rsidR="00771CCE" w:rsidRDefault="00771CCE" w:rsidP="001F5D94">
      <w:r>
        <w:t>In state-of-the-art MLOps</w:t>
      </w:r>
      <w:r w:rsidR="00852E94">
        <w:t>,</w:t>
      </w:r>
      <w:r w:rsidR="00E66345">
        <w:t xml:space="preserve"> </w:t>
      </w:r>
      <w:r w:rsidR="00301BBE">
        <w:t xml:space="preserve">the </w:t>
      </w:r>
      <w:r w:rsidR="00E66345">
        <w:t xml:space="preserve">conventional CI/CD </w:t>
      </w:r>
      <w:r w:rsidR="00A90999">
        <w:t>practice is</w:t>
      </w:r>
      <w:r w:rsidR="00DC3FAD">
        <w:t xml:space="preserve"> expanded</w:t>
      </w:r>
      <w:r w:rsidR="00A90999">
        <w:t xml:space="preserve"> by</w:t>
      </w:r>
      <w:r w:rsidR="0078550D">
        <w:t xml:space="preserve"> </w:t>
      </w:r>
      <w:r w:rsidR="0078550D" w:rsidRPr="00966CFE">
        <w:rPr>
          <w:i/>
          <w:iCs/>
        </w:rPr>
        <w:t>continuous training</w:t>
      </w:r>
      <w:r w:rsidR="00D170CD">
        <w:t xml:space="preserve"> (CT)</w:t>
      </w:r>
      <w:r w:rsidR="00065174">
        <w:t xml:space="preserve">. </w:t>
      </w:r>
      <w:r w:rsidR="00FB739C">
        <w:t xml:space="preserve">CT </w:t>
      </w:r>
      <w:r w:rsidR="008F3EDE">
        <w:t>aims to automat</w:t>
      </w:r>
      <w:r w:rsidR="00DD46B3">
        <w:t>e</w:t>
      </w:r>
      <w:r w:rsidR="008A1702">
        <w:t xml:space="preserve"> the</w:t>
      </w:r>
      <w:r w:rsidR="00C731AF">
        <w:t xml:space="preserve"> entire</w:t>
      </w:r>
      <w:r w:rsidR="008A1702">
        <w:t xml:space="preserve"> model training</w:t>
      </w:r>
      <w:r w:rsidR="00B36D4E">
        <w:t xml:space="preserve"> process</w:t>
      </w:r>
      <w:r w:rsidR="00DD46B3">
        <w:t>.</w:t>
      </w:r>
      <w:r w:rsidR="00B36D4E">
        <w:t xml:space="preserve"> The ML system should be able to detect </w:t>
      </w:r>
      <w:r w:rsidR="00114477">
        <w:t xml:space="preserve">deteriorating model performance and initiate a </w:t>
      </w:r>
      <w:r w:rsidR="00BC331D">
        <w:t xml:space="preserve">model retraining pipeline </w:t>
      </w:r>
      <w:sdt>
        <w:sdtPr>
          <w:alias w:val="To edit, see citavi.com/edit"/>
          <w:tag w:val="CitaviPlaceholder#4af1f425-f546-4f4f-bff4-607c801fab7a"/>
          <w:id w:val="-1135326683"/>
          <w:placeholder>
            <w:docPart w:val="DefaultPlaceholder_-1854013440"/>
          </w:placeholder>
        </w:sdtPr>
        <w:sdtContent>
          <w:r w:rsidR="00BC331D">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NmU0YzI2LWEyNDQtNDVhMy1hMjNiLTczOTFlZGQxMzMxNyIsIlJhbmdlTGVuZ3RoIjoyNywiUmVmZXJlbmNlSWQiOiI3OTkyNWY2NC02YmJmLTRjNGItYmE4OC04ODFhZTYxYzRi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nVzZW5peC5vcmcvY29uZmVyZW5jZS9vcG1sMTkvcHJlc2VudGF0aW9uL2JheWxvciIsIlVyaVN0cmluZyI6Imh0dHBzOi8vd3d3LnVzZW5peC5vcmcvY29uZmVyZW5jZS9vcG1sMTkvcHJlc2VudGF0aW9uL2JheWxvc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}</w:instrText>
          </w:r>
          <w:r w:rsidR="00BC331D">
            <w:fldChar w:fldCharType="separate"/>
          </w:r>
          <w:r w:rsidR="00FF1EC0">
            <w:t>(Denis Baylor et al., 2019)</w:t>
          </w:r>
          <w:r w:rsidR="00BC331D">
            <w:fldChar w:fldCharType="end"/>
          </w:r>
        </w:sdtContent>
      </w:sdt>
      <w:r w:rsidR="00BC331D">
        <w:t>.</w:t>
      </w:r>
      <w:r w:rsidR="00A6381C">
        <w:t xml:space="preserve"> One form of achieving CT is </w:t>
      </w:r>
      <w:r w:rsidR="00387B9F">
        <w:t>deploying entire ML pipelines instead of</w:t>
      </w:r>
      <w:r w:rsidR="004763A0">
        <w:t xml:space="preserve"> a trained</w:t>
      </w:r>
      <w:r w:rsidR="00172C5D">
        <w:t xml:space="preserve"> model. </w:t>
      </w:r>
      <w:r w:rsidR="003A7ACA">
        <w:t xml:space="preserve">This way, instead of deploying a single ML model at </w:t>
      </w:r>
      <w:r w:rsidR="001E7A92">
        <w:t>the time, a</w:t>
      </w:r>
      <w:r w:rsidR="001F5D94">
        <w:t>n entire</w:t>
      </w:r>
      <w:r w:rsidR="001E7A92">
        <w:t xml:space="preserve"> </w:t>
      </w:r>
      <w:r w:rsidR="00F85214">
        <w:t>pipeline</w:t>
      </w:r>
      <w:r w:rsidR="001E7A92">
        <w:t xml:space="preserve"> can be deployed</w:t>
      </w:r>
      <w:r w:rsidR="00A2416B">
        <w:t xml:space="preserve"> to recurrently</w:t>
      </w:r>
      <w:r w:rsidR="001E7A92">
        <w:t xml:space="preserve"> create new </w:t>
      </w:r>
      <w:r w:rsidR="001F5D94">
        <w:t>and optimized models</w:t>
      </w:r>
      <w:r w:rsidR="00677204">
        <w:t xml:space="preserve"> </w:t>
      </w:r>
      <w:sdt>
        <w:sdtPr>
          <w:alias w:val="To edit, see citavi.com/edit"/>
          <w:tag w:val="CitaviPlaceholder#59fbc518-4b1f-4c21-a550-69763ec7fd5e"/>
          <w:id w:val="-1875382284"/>
          <w:placeholder>
            <w:docPart w:val="DefaultPlaceholder_-1854013440"/>
          </w:placeholder>
        </w:sdtPr>
        <w:sdtContent>
          <w:r w:rsidR="00677204">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YmExZTVkLWM1MTktNDUyNi1iM2NlLTAwNzRlODBlNDMxNyIsIlJhbmdlTGVuZ3RoIjoyNywiUmVmZXJlbmNlSWQiOiI3OTkyNWY2NC02YmJmLTRjNGItYmE4OC04ODFhZTYxYzRi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nVzZW5peC5vcmcvY29uZmVyZW5jZS9vcG1sMTkvcHJlc2VudGF0aW9uL2JheWxvciIsIlVyaVN0cmluZyI6Imh0dHBzOi8vd3d3LnVzZW5peC5vcmcvY29uZmVyZW5jZS9vcG1sMTkvcHJlc2VudGF0aW9uL2JheWxvc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}</w:instrText>
          </w:r>
          <w:r w:rsidR="00677204">
            <w:fldChar w:fldCharType="separate"/>
          </w:r>
          <w:r w:rsidR="00FF1EC0">
            <w:t>(Denis Baylor et al., 2019)</w:t>
          </w:r>
          <w:r w:rsidR="00677204">
            <w:fldChar w:fldCharType="end"/>
          </w:r>
        </w:sdtContent>
      </w:sdt>
      <w:r w:rsidR="001F5D94">
        <w:t>.</w:t>
      </w:r>
    </w:p>
    <w:p w14:paraId="77B2345C" w14:textId="11C00F12" w:rsidR="00F53D32" w:rsidRDefault="0010185A" w:rsidP="003C4565">
      <w:r>
        <w:rPr>
          <w:b/>
        </w:rPr>
        <w:t>Reproducibility</w:t>
      </w:r>
      <w:r>
        <w:t xml:space="preserve">. </w:t>
      </w:r>
      <w:r w:rsidR="007522D7">
        <w:t xml:space="preserve">The most straight-forward implementation </w:t>
      </w:r>
      <w:r w:rsidR="00DA54D1">
        <w:t xml:space="preserve">of reproducibility is through </w:t>
      </w:r>
      <w:r w:rsidR="00E62D11">
        <w:t xml:space="preserve">versioning of the source code with </w:t>
      </w:r>
      <w:r w:rsidR="00AF5AC7">
        <w:t xml:space="preserve">a </w:t>
      </w:r>
      <w:r w:rsidR="00E62D11" w:rsidRPr="00FE63BC">
        <w:rPr>
          <w:i/>
          <w:iCs/>
        </w:rPr>
        <w:t>version control system</w:t>
      </w:r>
      <w:r w:rsidR="00E62D11">
        <w:t xml:space="preserve"> (VCS)</w:t>
      </w:r>
      <w:r w:rsidR="008D78FE">
        <w:t>,</w:t>
      </w:r>
      <w:r w:rsidR="00AF5AC7">
        <w:t xml:space="preserve"> like Git.</w:t>
      </w:r>
      <w:r w:rsidR="00403CEF">
        <w:t xml:space="preserve"> As a</w:t>
      </w:r>
      <w:r w:rsidR="006327C9">
        <w:t>n</w:t>
      </w:r>
      <w:r w:rsidR="006B6F05">
        <w:t xml:space="preserve"> industry</w:t>
      </w:r>
      <w:r w:rsidR="00403CEF">
        <w:t xml:space="preserve"> standard</w:t>
      </w:r>
      <w:r w:rsidR="00B3291E">
        <w:t xml:space="preserve">, </w:t>
      </w:r>
      <w:r w:rsidR="00403CEF">
        <w:t>VCSs allow</w:t>
      </w:r>
      <w:r w:rsidR="00B3291E">
        <w:t xml:space="preserve"> to</w:t>
      </w:r>
      <w:r w:rsidR="006327C9">
        <w:t xml:space="preserve"> trace</w:t>
      </w:r>
      <w:r w:rsidR="002D4469">
        <w:t xml:space="preserve"> and revert</w:t>
      </w:r>
      <w:r w:rsidR="006327C9">
        <w:t xml:space="preserve"> </w:t>
      </w:r>
      <w:r w:rsidR="00B3291E">
        <w:t>changes in the code</w:t>
      </w:r>
      <w:r w:rsidR="006327C9">
        <w:t xml:space="preserve">. This </w:t>
      </w:r>
      <w:r w:rsidR="00687DB8">
        <w:t xml:space="preserve">way </w:t>
      </w:r>
      <w:r w:rsidR="00DD60AD">
        <w:t>previ</w:t>
      </w:r>
      <w:r w:rsidR="00DD60AD">
        <w:lastRenderedPageBreak/>
        <w:t xml:space="preserve">ous states of </w:t>
      </w:r>
      <w:r w:rsidR="0095179B">
        <w:t xml:space="preserve">the software code can be </w:t>
      </w:r>
      <w:r w:rsidR="00D061DE">
        <w:t>restored and rebuilt</w:t>
      </w:r>
      <w:r w:rsidR="005A18DE">
        <w:t xml:space="preserve"> </w:t>
      </w:r>
      <w:sdt>
        <w:sdtPr>
          <w:alias w:val="To edit, see citavi.com/edit"/>
          <w:tag w:val="CitaviPlaceholder#3c5449b9-f924-4147-aed0-c162f032f920"/>
          <w:id w:val="-887871658"/>
          <w:placeholder>
            <w:docPart w:val="DefaultPlaceholder_-1854013440"/>
          </w:placeholder>
        </w:sdtPr>
        <w:sdtContent>
          <w:r w:rsidR="005A18DE">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YWJzLzIwMDcuMTQxMzB2MiIsIlVyaVN0cmluZyI6Imh0dHA6Ly9hcnhpdi5vcmcvYWJzLzIwMDcuMTQxMzB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y0wMlQyMDozNToyMSIsIk1vZGlmaWVkQnkiOiJfU2ViYXN0aWFuIFPDpHR6bGVyIiwiSWQiOiJhOGFhMjBiOC0wZGU2LTRmMzktOTAwZS0zYTkwZWUwMjIyYzgiLCJNb2RpZmllZE9uIjoiMjAyMi0wNy0wMlQyMDozNToy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DUvMzM4MjQ5NC4zNDEwNjgxIiwiVXJpU3RyaW5nIjoiaHR0cHM6Ly9kb2kub3JnLzEwLjExNDUvMzM4MjQ5NC4zNDEwNjg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yVDIwOjM1OjIxIiwiTW9kaWZpZWRCeSI6Il9TZWJhc3RpYW4gU8OkdHpsZXIiLCJJZCI6ImI1YzVhOTcyLTY2MjAtNGExYy1hZGY5LTNmZWFhOTY2ODg0ZCIsIk1vZGlmaWVkT24iOiIyMDIyLTA3LTAyVDIwOjM1OjI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jAwNy4xNDEzMHYyIiwiVXJpU3RyaW5nIjoiaHR0cDovL2FyeGl2Lm9yZy9wZGYvMjAwNy4xNDEzMH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yVDIwOjM1OjIxIiwiTW9kaWZpZWRCeSI6Il9TZWJhc3RpYW4gU8OkdHpsZXIiLCJJZCI6IjBmYTE2NjQyLWMwYWUtNDliMy05MTE5LTUzNjAzMjhiNjU4MCIsIk1vZGlmaWVkT24iOiIyMDIyLTA3LTAyVDIwOjM1OjIx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MjAwNy4xNDEzMHYyIiwiVXJpU3RyaW5nIjoiaHR0cHM6Ly9hcnhpdi5vcmcvcGRmLzIwMDcuMTQxMzB2Mi5wZG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}</w:instrText>
          </w:r>
          <w:r w:rsidR="005A18DE">
            <w:fldChar w:fldCharType="separate"/>
          </w:r>
          <w:r w:rsidR="00FF1EC0">
            <w:t>(Serban, van der Blom, Hoos, &amp; Visser, 2020)</w:t>
          </w:r>
          <w:r w:rsidR="005A18DE">
            <w:fldChar w:fldCharType="end"/>
          </w:r>
        </w:sdtContent>
      </w:sdt>
      <w:r w:rsidR="00D061DE">
        <w:t>.</w:t>
      </w:r>
    </w:p>
    <w:p w14:paraId="0AC00D68" w14:textId="69EEB3D8" w:rsidR="00BE6997" w:rsidRDefault="007B6050" w:rsidP="00FB2700">
      <w:r>
        <w:t>For ML applications, code versioning alone is not sufficient however.</w:t>
      </w:r>
      <w:r w:rsidR="00C01349">
        <w:t xml:space="preserve"> </w:t>
      </w:r>
      <w:r w:rsidR="00CD35C6">
        <w:t xml:space="preserve">Since model training is </w:t>
      </w:r>
      <w:r w:rsidR="00CC6406">
        <w:t xml:space="preserve">not only dependent on the model configuration, but also the </w:t>
      </w:r>
      <w:r w:rsidR="00985F59">
        <w:t xml:space="preserve">training </w:t>
      </w:r>
      <w:r w:rsidR="00CC6406">
        <w:t>data</w:t>
      </w:r>
      <w:r w:rsidR="00985F59">
        <w:t>, the dataset needs to be versioned and tracked as well</w:t>
      </w:r>
      <w:r w:rsidR="00916299">
        <w:t>, in order to replicate a previous model</w:t>
      </w:r>
      <w:r w:rsidR="00813625">
        <w:t xml:space="preserve"> </w:t>
      </w:r>
      <w:sdt>
        <w:sdtPr>
          <w:alias w:val="To edit, see citavi.com/edit"/>
          <w:tag w:val="CitaviPlaceholder#cd3c0e1b-8c5a-4a7d-b9fc-16e4cdcfbe14"/>
          <w:id w:val="-856656244"/>
          <w:placeholder>
            <w:docPart w:val="DefaultPlaceholder_-1854013440"/>
          </w:placeholder>
        </w:sdtPr>
        <w:sdtContent>
          <w:r w:rsidR="00813625">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ODQwNDc4LTYwZjEtNGIwMy04YWMxLWI1NDdkNjMwOGQyMyIsIlJhbmdlTGVuZ3RoIjo0MiwiUmVmZXJlbmNlSWQiOiJmZGE3OWZiMC0yNzNjLTRlMGQtYWRkMi1lYjY2Y2FlZDM3N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MzOTAvYXBwMTExOTg4NjEiLCJVcmlTdHJpbmciOiJodHRwczovL2RvaS5vcmcvMTAuMzM5MC9hcHAxMTE5ODg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}</w:instrText>
          </w:r>
          <w:r w:rsidR="00813625">
            <w:fldChar w:fldCharType="separate"/>
          </w:r>
          <w:r w:rsidR="00FF1EC0">
            <w:t>(Ruf, Madan, Reich, &amp; Ould-Abdeslam, 2021)</w:t>
          </w:r>
          <w:r w:rsidR="00813625">
            <w:fldChar w:fldCharType="end"/>
          </w:r>
        </w:sdtContent>
      </w:sdt>
      <w:r w:rsidR="00985F59">
        <w:t xml:space="preserve">. </w:t>
      </w:r>
      <w:r w:rsidR="00C6786F">
        <w:t xml:space="preserve">This </w:t>
      </w:r>
      <w:r w:rsidR="00C56377">
        <w:t>can be</w:t>
      </w:r>
      <w:r w:rsidR="00C6786F">
        <w:t xml:space="preserve"> achieved through time travel functionality </w:t>
      </w:r>
      <w:r w:rsidR="006E3C51">
        <w:t xml:space="preserve">of modern data lakehouse </w:t>
      </w:r>
      <w:r w:rsidR="009050B8">
        <w:t>architectures</w:t>
      </w:r>
      <w:r w:rsidR="00C56377">
        <w:t>, such as Databricks delta lake</w:t>
      </w:r>
      <w:r w:rsidR="004A55C5">
        <w:t xml:space="preserve"> </w:t>
      </w:r>
      <w:sdt>
        <w:sdtPr>
          <w:alias w:val="To edit, see citavi.com/edit"/>
          <w:tag w:val="CitaviPlaceholder#71826086-65a8-4763-a7bd-9186a856fb69"/>
          <w:id w:val="-1111515049"/>
          <w:placeholder>
            <w:docPart w:val="DefaultPlaceholder_-1854013440"/>
          </w:placeholder>
        </w:sdtPr>
        <w:sdtContent>
          <w:r w:rsidR="004A55C5">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YXRhYnJpY2tzLmNvbS9kZS9ibG9nLzIwMTkvMDIvMDQvaW50cm9kdWNpbmctZGVsdGEtdGltZS10cmF2ZWwtZm9yLWxhcmdlLXNjYWxlLWRhdGEtbGFrZXMuaHRtbCIsIlVyaVN0cmluZyI6Imh0dHBzOi8vZGF0YWJyaWNrcy5jb20vZGUvYmxvZy8yMDE5LzAyLzA0L2ludHJvZHVjaW5nLWRlbHRhLXRpbWUtdHJhdmVsLWZvci1sYXJnZS1zY2FsZS1kYXRhLWxha2VzLmh0bWw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}</w:instrText>
          </w:r>
          <w:r w:rsidR="004A55C5">
            <w:fldChar w:fldCharType="separate"/>
          </w:r>
          <w:r w:rsidR="00FF1EC0">
            <w:t>(Yavuz &amp; Chockalingam, 2019)</w:t>
          </w:r>
          <w:r w:rsidR="004A55C5">
            <w:fldChar w:fldCharType="end"/>
          </w:r>
        </w:sdtContent>
      </w:sdt>
      <w:r w:rsidR="00C56377">
        <w:t>.</w:t>
      </w:r>
      <w:r w:rsidR="00E9510B">
        <w:t xml:space="preserve"> </w:t>
      </w:r>
      <w:r w:rsidR="00DA788C">
        <w:t xml:space="preserve">Alternatively there are </w:t>
      </w:r>
      <w:r w:rsidR="004D572D">
        <w:t xml:space="preserve">dedicated data management tools, like </w:t>
      </w:r>
      <w:r w:rsidR="000D2596">
        <w:t>Rok from Arrikto</w:t>
      </w:r>
      <w:r w:rsidR="00C12C4E">
        <w:t>,</w:t>
      </w:r>
      <w:r w:rsidR="000D01E0">
        <w:t xml:space="preserve"> integrated in</w:t>
      </w:r>
      <w:r w:rsidR="009F0DEC">
        <w:t>to</w:t>
      </w:r>
      <w:r w:rsidR="000D01E0">
        <w:t xml:space="preserve"> Kube</w:t>
      </w:r>
      <w:r w:rsidR="003B5CD2">
        <w:t>flow</w:t>
      </w:r>
      <w:r w:rsidR="00785C62">
        <w:t xml:space="preserve"> </w:t>
      </w:r>
      <w:sdt>
        <w:sdtPr>
          <w:alias w:val="To edit, see citavi.com/edit"/>
          <w:tag w:val="CitaviPlaceholder#022a8a6a-ba89-4089-8672-214850a67ba6"/>
          <w:id w:val="-1915164297"/>
          <w:placeholder>
            <w:docPart w:val="DefaultPlaceholder_-1854013440"/>
          </w:placeholder>
        </w:sdtPr>
        <w:sdtContent>
          <w:r w:rsidR="00785C62">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NmQ3Mzg2LWU3YmMtNDM5ZC04NmI2LTI2ZmRhODJjYTFiYyIsIlJhbmdlTGVuZ3RoIjoxNSwiUmVmZXJlbmNlSWQiOiJmZDQ3YzdmZC1jMWVlLTQ5NWEtYjVmMC04ZWU5N2JjNThhYzg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RvY3MuYXJyaWt0by5jb20vIiwiVXJpU3RyaW5nIjoiaHR0cHM6Ly9kb2NzLmFycmlrdG8uY29t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}</w:instrText>
          </w:r>
          <w:r w:rsidR="00785C62">
            <w:fldChar w:fldCharType="separate"/>
          </w:r>
          <w:r w:rsidR="00FF1EC0">
            <w:t>(Arrikto, n.d.)</w:t>
          </w:r>
          <w:r w:rsidR="00785C62">
            <w:fldChar w:fldCharType="end"/>
          </w:r>
        </w:sdtContent>
      </w:sdt>
      <w:r w:rsidR="002E3FF7">
        <w:t>.</w:t>
      </w:r>
    </w:p>
    <w:p w14:paraId="459C4193" w14:textId="26A0BE6F" w:rsidR="0013338B" w:rsidRDefault="009F0DEC" w:rsidP="00FB2700">
      <w:r>
        <w:t xml:space="preserve">As alluded to earlier, ML utilizes a wide array of </w:t>
      </w:r>
      <w:r w:rsidR="00177600">
        <w:t>hyper</w:t>
      </w:r>
      <w:r>
        <w:t xml:space="preserve">parameters </w:t>
      </w:r>
      <w:r w:rsidR="001E3AE4">
        <w:t>and randomization-seeds for learning. These need to be</w:t>
      </w:r>
      <w:r w:rsidR="00B33F73">
        <w:t xml:space="preserve"> tracked</w:t>
      </w:r>
      <w:r w:rsidR="001E3AE4">
        <w:t xml:space="preserve"> as well, in order to ensure rep</w:t>
      </w:r>
      <w:r w:rsidR="00DB49CD">
        <w:t>roducibility</w:t>
      </w:r>
      <w:r w:rsidR="004E3455">
        <w:t xml:space="preserve"> of the model</w:t>
      </w:r>
      <w:r w:rsidR="00DB49CD">
        <w:t>.</w:t>
      </w:r>
      <w:r w:rsidR="003E20D3">
        <w:t xml:space="preserve"> These are stored</w:t>
      </w:r>
      <w:r w:rsidR="007221AA">
        <w:t xml:space="preserve"> in a meta data store, alongside </w:t>
      </w:r>
      <w:r w:rsidR="00E87EE1">
        <w:t xml:space="preserve">other </w:t>
      </w:r>
      <w:r w:rsidR="007221AA">
        <w:t>information</w:t>
      </w:r>
      <w:r w:rsidR="00E87EE1">
        <w:t>, such as</w:t>
      </w:r>
      <w:r w:rsidR="007221AA">
        <w:t xml:space="preserve"> </w:t>
      </w:r>
      <w:r w:rsidR="0095037D">
        <w:t>training duration</w:t>
      </w:r>
      <w:r w:rsidR="00E87EE1">
        <w:t xml:space="preserve"> and</w:t>
      </w:r>
      <w:r w:rsidR="0095037D">
        <w:t xml:space="preserve"> training date</w:t>
      </w:r>
      <w:r w:rsidR="00E87EE1">
        <w:t>.</w:t>
      </w:r>
    </w:p>
    <w:p w14:paraId="018A07D8" w14:textId="05BDFE09" w:rsidR="005F36D5" w:rsidRDefault="0024070B" w:rsidP="00FB2700">
      <w:r>
        <w:rPr>
          <w:b/>
        </w:rPr>
        <w:t>Monitoring</w:t>
      </w:r>
      <w:r>
        <w:t xml:space="preserve">. </w:t>
      </w:r>
      <w:r w:rsidR="00822BD6">
        <w:t xml:space="preserve">Continuous monitoring </w:t>
      </w:r>
      <w:r w:rsidR="00D153F0">
        <w:t xml:space="preserve">is used in MLOps </w:t>
      </w:r>
      <w:r w:rsidR="00185A63">
        <w:t>to assess</w:t>
      </w:r>
      <w:r w:rsidR="001B7F8D">
        <w:t xml:space="preserve"> the health of</w:t>
      </w:r>
      <w:r w:rsidR="00185A63">
        <w:t xml:space="preserve"> deployed ML systems. </w:t>
      </w:r>
      <w:r w:rsidR="005C718E">
        <w:t>Most importantly, the prediction quality of served models are frequently measured</w:t>
      </w:r>
      <w:r w:rsidR="00B84604">
        <w:t xml:space="preserve"> in a</w:t>
      </w:r>
      <w:r w:rsidR="00BA06FD">
        <w:t>n</w:t>
      </w:r>
      <w:r w:rsidR="00B84604">
        <w:t xml:space="preserve"> automated fashion</w:t>
      </w:r>
      <w:r w:rsidR="00220693">
        <w:t xml:space="preserve">. </w:t>
      </w:r>
      <w:r w:rsidR="00CF3179">
        <w:t xml:space="preserve">Important metrics are given </w:t>
      </w:r>
      <w:r w:rsidR="00BA06FD">
        <w:t xml:space="preserve">a </w:t>
      </w:r>
      <w:r w:rsidR="00CF3179">
        <w:t>threshold value</w:t>
      </w:r>
      <w:r w:rsidR="00BA06FD">
        <w:t>,</w:t>
      </w:r>
      <w:r w:rsidR="00CF3179">
        <w:t xml:space="preserve"> </w:t>
      </w:r>
      <w:r w:rsidR="00866E24">
        <w:t>that are</w:t>
      </w:r>
      <w:r w:rsidR="0089770A">
        <w:t xml:space="preserve"> tracked</w:t>
      </w:r>
      <w:r w:rsidR="00866E24">
        <w:t xml:space="preserve"> live by the monitoring system. </w:t>
      </w:r>
      <w:r w:rsidR="000856AC">
        <w:t>Sophisticated monitoring implementations automatically trigger pipelines to take corrective actions, upon noticing insufficient model performance (e.g. a re-training pipeline). The observations made during monitoring can feed back into the consecutive model</w:t>
      </w:r>
      <w:r w:rsidR="009E25CC">
        <w:t xml:space="preserve"> to make it more robust</w:t>
      </w:r>
      <w:r w:rsidR="000856AC">
        <w:t xml:space="preserve">. </w:t>
      </w:r>
      <w:r w:rsidR="00762B49">
        <w:t xml:space="preserve">Automated monitoring can be supported </w:t>
      </w:r>
      <w:r w:rsidR="004032A4">
        <w:t>by</w:t>
      </w:r>
      <w:r w:rsidR="00F517D1">
        <w:t xml:space="preserve"> human</w:t>
      </w:r>
      <w:r w:rsidR="004032A4">
        <w:t xml:space="preserve"> monitoring through</w:t>
      </w:r>
      <w:r w:rsidR="00F517D1">
        <w:t xml:space="preserve"> </w:t>
      </w:r>
      <w:r w:rsidR="005D6A3D">
        <w:t>dashboard visualizations</w:t>
      </w:r>
      <w:r w:rsidR="00C52995">
        <w:t xml:space="preserve"> on </w:t>
      </w:r>
      <w:r w:rsidR="00107744">
        <w:t>applications like Kibana</w:t>
      </w:r>
      <w:r w:rsidR="003D439A">
        <w:t>, Grafana</w:t>
      </w:r>
      <w:r w:rsidR="003E2F95">
        <w:t>,</w:t>
      </w:r>
      <w:r w:rsidR="00107744">
        <w:t xml:space="preserve"> or PowerBI</w:t>
      </w:r>
      <w:r w:rsidR="003E1E87">
        <w:t xml:space="preserve"> </w:t>
      </w:r>
      <w:sdt>
        <w:sdtPr>
          <w:alias w:val="To edit, see citavi.com/edit"/>
          <w:tag w:val="CitaviPlaceholder#aa86b223-8904-49d4-a67a-8d59dbd97f08"/>
          <w:id w:val="-1688514526"/>
          <w:placeholder>
            <w:docPart w:val="DefaultPlaceholder_-1854013440"/>
          </w:placeholder>
        </w:sdtPr>
        <w:sdtContent>
          <w:r w:rsidR="003E1E87">
            <w:fldChar w:fldCharType="begin"/>
          </w:r>
          <w:r w:rsidR="003E1E8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MGE3NzY0LTA4ZWItNDdlMC04M2JiLWRlNWEyNDQ0NTZkZCIsIlJhbmdlTGVuZ3RoIjoyNiwiUmVmZXJlbmNlSWQiOiJmYzFjNDZlYS1kZjBmLTQyNjQtYTZkNC02YTNmNmFkN2VhOWYiLCJSZWZlcmVuY2UiOnsiJGlkIjoiMyIsIiR0eXBlIjoiU3dpc3NBY2FkZW1pYy5DaXRhdmkuUmVmZXJlbmNlLCBTd2lzc0FjYWRlbWljLkNpdGF2aSIsIkFic3RyYWN0Q29tcGxleGl0eSI6MCwiQWJzdHJhY3RTb3VyY2VUZXh0Rm9ybWF0IjowLCJBcnhpdklkIjoiMjIwNS4wMjMwMnYzIiwiQXV0aG9ycyI6W3siJGlkIjoiNC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jIwNS4wMjMwMnYzIiwiVXJpU3RyaW5nIjoiaHR0cDovL2FyeGl2Lm9yZy9wZGYvMjIwNS4wMjMwMnY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4VDE3OjE5OjMzIiwiTW9kaWZpZWRCeSI6Il9TZWJhc3RpYW4gU8OkdHpsZXIiLCJJZCI6IjE4NjI4NjJlLWJiMDYtNDI2OS04NmM2LTBiY2YxY2E1NjAyZCIsIk1vZGlmaWVkT24iOiIyMDIyLTA2LTI4VDE3OjE5OjM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IwNS4wMjMwMnYzIiwiVXJpU3RyaW5nIjoiaHR0cDovL2FyeGl2Lm9yZy9hYnMvMjIwNS4wMjMwMn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4VDE3OjE5OjMzIiwiTW9kaWZpZWRCeSI6Il9TZWJhc3RpYW4gU8OkdHpsZXIiLCJJZCI6IjAwYzQzOGEyLWExMGEtNDg5ZS1iYjJhLTU2ZjY3YTRiMDcyMyIsIk1vZGlmaWVkT24iOiIyMDIyLTA2LTI4VDE3OjE5OjMz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IwNS4wMjMwMnYzIiwiVXJpU3RyaW5nIjoiaHR0cHM6Ly9hcnhpdi5vcmcvcGRmLzIyMDUuMDIzMDJ2My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}</w:instrText>
          </w:r>
          <w:r w:rsidR="003E1E87">
            <w:fldChar w:fldCharType="separate"/>
          </w:r>
          <w:r w:rsidR="00FF1EC0">
            <w:t>(Kreuzberger et al., 2022)</w:t>
          </w:r>
          <w:r w:rsidR="003E1E87">
            <w:fldChar w:fldCharType="end"/>
          </w:r>
        </w:sdtContent>
      </w:sdt>
      <w:r w:rsidR="00107744">
        <w:t>.</w:t>
      </w:r>
    </w:p>
    <w:p w14:paraId="76FB2782" w14:textId="20177FA1" w:rsidR="00CB4258" w:rsidRDefault="005376DF" w:rsidP="00291EF2">
      <w:pPr>
        <w:pStyle w:val="berschrift3"/>
      </w:pPr>
      <w:bookmarkStart w:id="42" w:name="_Toc110725791"/>
      <w:r>
        <w:t>Pipelines</w:t>
      </w:r>
      <w:bookmarkEnd w:id="42"/>
    </w:p>
    <w:p w14:paraId="27ED643C" w14:textId="35DA673B" w:rsidR="006E5257" w:rsidRDefault="000D2666" w:rsidP="007A79D5">
      <w:r>
        <w:t>Pipelines are an important component in the operation</w:t>
      </w:r>
      <w:r w:rsidR="00832050">
        <w:t xml:space="preserve">alization and automation of ML Lifecycles. Generally, processes in </w:t>
      </w:r>
      <w:r w:rsidR="00A6703D">
        <w:t xml:space="preserve">information systems can be explained </w:t>
      </w:r>
      <w:r w:rsidR="00490189">
        <w:t>with</w:t>
      </w:r>
      <w:r w:rsidR="00A6703D">
        <w:t xml:space="preserve"> graphs</w:t>
      </w:r>
      <w:r w:rsidR="006D5D9C">
        <w:t xml:space="preserve">. Graphs are the subject of graph theory, a discipline in mathematics and computer </w:t>
      </w:r>
      <w:r w:rsidR="00EB69BC">
        <w:t>science.</w:t>
      </w:r>
      <w:r w:rsidR="00256A3F">
        <w:t xml:space="preserve"> They</w:t>
      </w:r>
      <w:r w:rsidR="00EB374B">
        <w:t xml:space="preserve"> </w:t>
      </w:r>
      <w:r w:rsidR="00DC63DC">
        <w:t>are made up</w:t>
      </w:r>
      <w:r w:rsidR="00410F86">
        <w:t xml:space="preserve"> of two components: nodes and edges. Edges are used to map relationships between </w:t>
      </w:r>
      <w:r w:rsidR="00985E5B">
        <w:t xml:space="preserve">nodes. </w:t>
      </w:r>
      <w:r w:rsidR="005769CC">
        <w:t xml:space="preserve">Graphs can define </w:t>
      </w:r>
      <w:r w:rsidR="00240151">
        <w:t xml:space="preserve">dependencies between individual tasks of a process, which make up a pipeline. Specifically, </w:t>
      </w:r>
      <w:r w:rsidR="006F6D3C">
        <w:t xml:space="preserve">in the context of </w:t>
      </w:r>
      <w:r w:rsidR="000F2613">
        <w:t>Pipelines</w:t>
      </w:r>
      <w:r w:rsidR="00490189">
        <w:t>,</w:t>
      </w:r>
      <w:r w:rsidR="006F6D3C">
        <w:t xml:space="preserve"> a special type of graph is used</w:t>
      </w:r>
      <w:r w:rsidR="003613A4">
        <w:t xml:space="preserve">. The </w:t>
      </w:r>
      <w:r w:rsidR="003613A4">
        <w:rPr>
          <w:i/>
        </w:rPr>
        <w:t>directed acyclic graph</w:t>
      </w:r>
      <w:r w:rsidR="003613A4">
        <w:t xml:space="preserve"> (DAG).</w:t>
      </w:r>
      <w:r w:rsidR="008005B9">
        <w:t xml:space="preserve"> A DAG has directional edges, which establish</w:t>
      </w:r>
      <w:r w:rsidR="0099768F">
        <w:t xml:space="preserve"> a chronological order </w:t>
      </w:r>
      <w:r w:rsidR="003971BF">
        <w:t>between</w:t>
      </w:r>
      <w:r w:rsidR="0099768F">
        <w:t xml:space="preserve"> the nodes.</w:t>
      </w:r>
      <w:r w:rsidR="001A2D62">
        <w:t xml:space="preserve"> Instead of only mapping a generalized relationship,</w:t>
      </w:r>
      <w:r w:rsidR="00BE4483">
        <w:t xml:space="preserve"> </w:t>
      </w:r>
      <w:r w:rsidR="00580755">
        <w:t>directed edges represent a clear dependency of one node to another node.</w:t>
      </w:r>
      <w:r w:rsidR="00E618AC">
        <w:t xml:space="preserve"> These dependencies can for instance</w:t>
      </w:r>
      <w:r w:rsidR="00015E2A">
        <w:t xml:space="preserve"> constitute</w:t>
      </w:r>
      <w:r w:rsidR="00DA49E4">
        <w:t xml:space="preserve"> a data flow</w:t>
      </w:r>
      <w:r w:rsidR="00015E2A">
        <w:t>.</w:t>
      </w:r>
      <w:r w:rsidR="008C5A0A">
        <w:t xml:space="preserve"> “Acyclic” means that edges can’t </w:t>
      </w:r>
      <w:r w:rsidR="0083272F">
        <w:t xml:space="preserve">connect to prior nodes to form a cycle or loop. The acyclic properties </w:t>
      </w:r>
      <w:r w:rsidR="00F377E4">
        <w:t>of a DAG are important</w:t>
      </w:r>
      <w:r w:rsidR="00357C4D">
        <w:t xml:space="preserve"> for</w:t>
      </w:r>
      <w:r w:rsidR="001F4C35">
        <w:t xml:space="preserve"> ISs</w:t>
      </w:r>
      <w:r w:rsidR="00304AAF">
        <w:t xml:space="preserve">. </w:t>
      </w:r>
      <w:r w:rsidR="006D54FF">
        <w:t>C</w:t>
      </w:r>
      <w:r w:rsidR="001F4C35">
        <w:t xml:space="preserve">ircular dependencies can provoke </w:t>
      </w:r>
      <w:r w:rsidR="00E107BC">
        <w:t xml:space="preserve">deadlocks in a pipeline, as </w:t>
      </w:r>
      <w:r w:rsidR="00F6399A">
        <w:t xml:space="preserve">nodes </w:t>
      </w:r>
      <w:r w:rsidR="00645AD6">
        <w:t>can now be dependent on</w:t>
      </w:r>
      <w:r w:rsidR="00C90998">
        <w:t xml:space="preserve"> multiple nodes</w:t>
      </w:r>
      <w:r w:rsidR="00113B82">
        <w:t xml:space="preserve"> </w:t>
      </w:r>
      <w:sdt>
        <w:sdtPr>
          <w:alias w:val="To edit, see citavi.com/edit"/>
          <w:tag w:val="CitaviPlaceholder#6351a0a5-bfde-42c6-aa27-b127779d3059"/>
          <w:id w:val="1584252460"/>
          <w:placeholder>
            <w:docPart w:val="DefaultPlaceholder_-1854013440"/>
          </w:placeholder>
        </w:sdtPr>
        <w:sdtContent>
          <w:r w:rsidR="00113B82">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YWI0YzVkLWRlMjAtNDk2Mi04NTg2LTRiMTAyZDhkYTBlNyIsIlJhbmdlTGVuZ3RoIjoxMCwiUmVmZXJlbmNlSWQiOiI3OGJkZTYzMi01OGZjLTQ0NzgtYTg0ZC1jMzE1MTA0Y2IzN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yc2luZ2giLCJMYXN0TmFtZSI6IkRlbyIsIlByb3RlY3RlZCI6ZmFsc2UsIlNleCI6MCwiQ3JlYXRlZEJ5IjoiX1NlYmFzdGlhbiBTw6R0emxlciIsIkNyZWF0ZWRPbiI6IjIwMjItMDctMjJUMTA6MjQ6MTQiLCJNb2RpZmllZEJ5IjoiX1NlYmFzdGlhbiBTw6R0emxlciIsIklkIjoiZmVhNGJlZDgtMmQxYS00ZDMwLTlmYWYtYTAzZWYwMjFlMzEzIiwiTW9kaWZpZWRPbiI6IjIwMjItMDctMjJUMTA6MjQ6MTQ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A0ODY4MDc5MzIi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3d3dy53b3JsZGNhdC5vcmcvb2NsYy8xMjc3MjcyMzY3IiwiVXJpU3RyaW5nIjoiaHR0cDovL3d3dy53b3JsZGNhdC5vcmcvb2NsYy8xMjc3MjcyMzY3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3d3cud29ybGRjYXQub3JnL29jbGMvMTI5MDQ5MzMwMCIsIlVyaVN0cmluZyI6Imh0dHA6Ly93d3cud29ybGRjYXQub3JnL29jbGMvMTI5MDQ5MzMw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}</w:instrText>
          </w:r>
          <w:r w:rsidR="00113B82">
            <w:fldChar w:fldCharType="separate"/>
          </w:r>
          <w:r w:rsidR="00FF1EC0">
            <w:t>(Deo, 2019; Harenslak &amp; Ruiter, 2021)</w:t>
          </w:r>
          <w:r w:rsidR="00113B82">
            <w:fldChar w:fldCharType="end"/>
          </w:r>
        </w:sdtContent>
      </w:sdt>
      <w:r w:rsidR="00327378">
        <w:t>.</w:t>
      </w:r>
    </w:p>
    <w:p w14:paraId="3D0A4E65" w14:textId="7B163839" w:rsidR="00107CD0" w:rsidRDefault="006E5257" w:rsidP="007A79D5">
      <w:r>
        <w:t xml:space="preserve">DAGs can be </w:t>
      </w:r>
      <w:r w:rsidR="00837084">
        <w:t>created</w:t>
      </w:r>
      <w:r>
        <w:t xml:space="preserve"> and interpreted by </w:t>
      </w:r>
      <w:r w:rsidR="000B3C65">
        <w:t xml:space="preserve">workflow management tools </w:t>
      </w:r>
      <w:r w:rsidR="00FF7536">
        <w:t xml:space="preserve">like </w:t>
      </w:r>
      <w:r w:rsidR="00F543B8">
        <w:t xml:space="preserve">the </w:t>
      </w:r>
      <w:r w:rsidR="00FF7536">
        <w:t>Apache Airflow</w:t>
      </w:r>
      <w:r w:rsidR="00BB7F45">
        <w:t xml:space="preserve"> </w:t>
      </w:r>
      <w:r w:rsidR="00753A51">
        <w:t>or</w:t>
      </w:r>
      <w:r w:rsidR="00BB7F45">
        <w:t xml:space="preserve"> Apache Beam</w:t>
      </w:r>
      <w:r w:rsidR="00FF566C">
        <w:t xml:space="preserve"> </w:t>
      </w:r>
      <w:sdt>
        <w:sdtPr>
          <w:alias w:val="To edit, see citavi.com/edit"/>
          <w:tag w:val="CitaviPlaceholder#18384c44-bf30-4600-a905-67b3675993e7"/>
          <w:id w:val="735213856"/>
          <w:placeholder>
            <w:docPart w:val="DefaultPlaceholder_-1854013440"/>
          </w:placeholder>
        </w:sdtPr>
        <w:sdtContent>
          <w:r w:rsidR="00FF566C">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MzI2MWQ1LTdkNDEtNGJhYi1hZWFlLTYwY2RlN2FkN2ExNiIsIlJhbmdlTGVuZ3RoIjozNCwiUmVmZXJlbmNlSWQiOiJjODBhMTRlOC01MTc3LTQ1NWItYTI0MS04MDg2OWIzMmI5MTMiLCJSZWZlcmVuY2UiOnsiJGlkIjoiMyIsIiR0eXBlIjoiU3dpc3NBY2FkZW1pYy5DaXRhdmkuUmVmZXJlbmNlLCBTd2lzc0FjYWRlbWljLkNpdGF2aSIsIkFic3RyYWN0Q29tcGxleGl0eSI6MCwiQWJzdHJhY3RTb3VyY2VUZXh0Rm9ybWF0IjowLCJBY2Nlc3NEYXRlIjoiMjIuNy4yMDIyIiwiQXV0aG9ycyI6W10sIkNpdGF0aW9uS2V5VXBkYXRlVHlwZSI6MCwiQ29sbGFib3JhdG9ycyI6W10sIkRhdGUiOiJuLmQu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YWlyZmxvdy5hcGFjaGUub3JnLyIsIlVyaVN0cmluZyI6Imh0dHBzOi8vYWlyZmxvdy5hcGFjaGUub3Jn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}</w:instrText>
          </w:r>
          <w:r w:rsidR="00FF566C">
            <w:fldChar w:fldCharType="separate"/>
          </w:r>
          <w:r w:rsidR="00FF1EC0">
            <w:t>(Apache Software Foundation, n.d.)</w:t>
          </w:r>
          <w:r w:rsidR="00FF566C">
            <w:fldChar w:fldCharType="end"/>
          </w:r>
        </w:sdtContent>
      </w:sdt>
      <w:r w:rsidR="00F543B8">
        <w:t xml:space="preserve">. These tools </w:t>
      </w:r>
      <w:r w:rsidR="00E7463A">
        <w:t>execute individual work steps in the defined order and logic of the graph.</w:t>
      </w:r>
      <w:r w:rsidR="00887F9A">
        <w:t xml:space="preserve"> </w:t>
      </w:r>
      <w:r w:rsidR="00B066EE">
        <w:t>A</w:t>
      </w:r>
      <w:r w:rsidR="005F13F2">
        <w:t xml:space="preserve">n exemplary </w:t>
      </w:r>
      <w:r w:rsidR="00E62315">
        <w:t xml:space="preserve">DAG in </w:t>
      </w:r>
      <w:r w:rsidR="00E62315">
        <w:lastRenderedPageBreak/>
        <w:t>Airflow is shown in</w:t>
      </w:r>
      <w:r w:rsidR="00B066EE">
        <w:t xml:space="preserve"> </w:t>
      </w:r>
      <w:r w:rsidR="00D7476B">
        <w:fldChar w:fldCharType="begin"/>
      </w:r>
      <w:r w:rsidR="00D7476B">
        <w:instrText xml:space="preserve"> REF _Ref107267436 \h </w:instrText>
      </w:r>
      <w:r w:rsidR="00D7476B">
        <w:fldChar w:fldCharType="separate"/>
      </w:r>
      <w:r w:rsidR="00D7476B" w:rsidRPr="00584486">
        <w:t xml:space="preserve">Figure </w:t>
      </w:r>
      <w:r w:rsidR="00D7476B">
        <w:rPr>
          <w:noProof/>
        </w:rPr>
        <w:t>1</w:t>
      </w:r>
      <w:r w:rsidR="00D7476B">
        <w:fldChar w:fldCharType="end"/>
      </w:r>
      <w:r w:rsidR="00E62315">
        <w:t xml:space="preserve">. </w:t>
      </w:r>
      <w:r w:rsidR="00200533">
        <w:t xml:space="preserve">In order for a pipeline to run, it needs to be triggered by an </w:t>
      </w:r>
      <w:r w:rsidR="00110148">
        <w:t>external event. This can be done with event listeners</w:t>
      </w:r>
      <w:r w:rsidR="00E30BC8">
        <w:t xml:space="preserve"> or</w:t>
      </w:r>
      <w:r w:rsidR="00CE4D88">
        <w:t xml:space="preserve"> pipeline schedules</w:t>
      </w:r>
      <w:r w:rsidR="00110148">
        <w:t>.</w:t>
      </w:r>
    </w:p>
    <w:p w14:paraId="65F877C6" w14:textId="3C7309BF" w:rsidR="00D7476B" w:rsidRDefault="001F53E2" w:rsidP="00D7476B">
      <w:pPr>
        <w:keepNext/>
      </w:pPr>
      <w:r w:rsidRPr="001F53E2">
        <w:rPr>
          <w:noProof/>
        </w:rPr>
        <w:drawing>
          <wp:inline distT="0" distB="0" distL="0" distR="0" wp14:anchorId="2449BD07" wp14:editId="56447C25">
            <wp:extent cx="5400675" cy="2129155"/>
            <wp:effectExtent l="0" t="0" r="9525" b="444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00675" cy="2129155"/>
                    </a:xfrm>
                    <a:prstGeom prst="rect">
                      <a:avLst/>
                    </a:prstGeom>
                  </pic:spPr>
                </pic:pic>
              </a:graphicData>
            </a:graphic>
          </wp:inline>
        </w:drawing>
      </w:r>
    </w:p>
    <w:p w14:paraId="715F695E" w14:textId="682186AB" w:rsidR="00E62315" w:rsidRDefault="00D7476B" w:rsidP="00D7476B">
      <w:pPr>
        <w:pStyle w:val="Beschriftung"/>
      </w:pPr>
      <w:bookmarkStart w:id="43" w:name="_Toc110693866"/>
      <w:r>
        <w:t xml:space="preserve">Figure </w:t>
      </w:r>
      <w:r>
        <w:fldChar w:fldCharType="begin"/>
      </w:r>
      <w:r>
        <w:instrText xml:space="preserve"> SEQ Figure \* ARABIC </w:instrText>
      </w:r>
      <w:r>
        <w:fldChar w:fldCharType="separate"/>
      </w:r>
      <w:r w:rsidR="007C5A0D">
        <w:rPr>
          <w:noProof/>
        </w:rPr>
        <w:t>5</w:t>
      </w:r>
      <w:r>
        <w:fldChar w:fldCharType="end"/>
      </w:r>
      <w:r>
        <w:t>: Exemplary DAG in Airflow</w:t>
      </w:r>
      <w:bookmarkEnd w:id="43"/>
    </w:p>
    <w:p w14:paraId="7696CB35" w14:textId="23C79F40" w:rsidR="007A79D5" w:rsidRPr="003613A4" w:rsidRDefault="00A61C61" w:rsidP="007A79D5">
      <w:r>
        <w:t xml:space="preserve">With </w:t>
      </w:r>
      <w:r w:rsidR="00200533">
        <w:t>p</w:t>
      </w:r>
      <w:r>
        <w:t>ipelines, p</w:t>
      </w:r>
      <w:r w:rsidR="009C07E6">
        <w:t xml:space="preserve">reviously manual tasks can be automated by executing </w:t>
      </w:r>
      <w:r w:rsidR="00327057">
        <w:t>individual scripts represented by a node.</w:t>
      </w:r>
      <w:r w:rsidR="00DD1B56">
        <w:t xml:space="preserve"> Airflow</w:t>
      </w:r>
      <w:r w:rsidR="00753A51">
        <w:t xml:space="preserve"> and Beam</w:t>
      </w:r>
      <w:r w:rsidR="0057017D">
        <w:t xml:space="preserve"> can be used to orchestrate </w:t>
      </w:r>
      <w:r w:rsidR="00381F28">
        <w:t>the data engineering steps</w:t>
      </w:r>
      <w:r w:rsidR="00212563">
        <w:t>, for instance</w:t>
      </w:r>
      <w:r w:rsidR="00381F28">
        <w:t xml:space="preserve">. In the grander scheme of things, the industry is developing </w:t>
      </w:r>
      <w:r w:rsidR="00BE37B8">
        <w:t>workflow</w:t>
      </w:r>
      <w:r w:rsidR="00045EB2">
        <w:t xml:space="preserve"> solution</w:t>
      </w:r>
      <w:r w:rsidR="005376DF">
        <w:t xml:space="preserve"> </w:t>
      </w:r>
      <w:r w:rsidR="00212563">
        <w:t xml:space="preserve">that </w:t>
      </w:r>
      <w:r w:rsidR="00045EB2">
        <w:t>are designed to map</w:t>
      </w:r>
      <w:r w:rsidR="004E2F72">
        <w:t xml:space="preserve"> a</w:t>
      </w:r>
      <w:r w:rsidR="00045EB2">
        <w:t xml:space="preserve"> </w:t>
      </w:r>
      <w:r w:rsidR="005376DF">
        <w:t xml:space="preserve">whole </w:t>
      </w:r>
      <w:r w:rsidR="004E2F72">
        <w:t xml:space="preserve">end-to-end </w:t>
      </w:r>
      <w:r w:rsidR="005376DF">
        <w:t xml:space="preserve">ML </w:t>
      </w:r>
      <w:r w:rsidR="00BE37B8">
        <w:t>lifecycle</w:t>
      </w:r>
      <w:r w:rsidR="002A2276">
        <w:t xml:space="preserve"> process in a structured way</w:t>
      </w:r>
      <w:r w:rsidR="004E2F72">
        <w:t xml:space="preserve">. Some of these tools are discussed in chapter </w:t>
      </w:r>
      <w:r w:rsidR="004E2F72" w:rsidRPr="004E2F72">
        <w:rPr>
          <w:i/>
        </w:rPr>
        <w:fldChar w:fldCharType="begin"/>
      </w:r>
      <w:r w:rsidR="004E2F72" w:rsidRPr="004E2F72">
        <w:rPr>
          <w:i/>
        </w:rPr>
        <w:instrText xml:space="preserve"> REF _Ref109386853 \h </w:instrText>
      </w:r>
      <w:r w:rsidR="004E2F72">
        <w:rPr>
          <w:i/>
        </w:rPr>
        <w:instrText xml:space="preserve"> \* MERGEFORMAT </w:instrText>
      </w:r>
      <w:r w:rsidR="004E2F72" w:rsidRPr="004E2F72">
        <w:rPr>
          <w:i/>
        </w:rPr>
      </w:r>
      <w:r w:rsidR="004E2F72" w:rsidRPr="004E2F72">
        <w:rPr>
          <w:i/>
        </w:rPr>
        <w:fldChar w:fldCharType="separate"/>
      </w:r>
      <w:r w:rsidR="004E2F72" w:rsidRPr="004E2F72">
        <w:rPr>
          <w:i/>
        </w:rPr>
        <w:t>State of the Art Technology</w:t>
      </w:r>
      <w:r w:rsidR="004E2F72" w:rsidRPr="004E2F72">
        <w:rPr>
          <w:i/>
        </w:rPr>
        <w:fldChar w:fldCharType="end"/>
      </w:r>
      <w:r w:rsidR="004E2F72">
        <w:t>.</w:t>
      </w:r>
      <w:r w:rsidR="00F74EDA">
        <w:t xml:space="preserve"> </w:t>
      </w:r>
      <w:r w:rsidR="00EE2F99">
        <w:t>Because of the deterministic nature of DAGs</w:t>
      </w:r>
      <w:r w:rsidR="00C051B5">
        <w:t xml:space="preserve">, they can also ensure reproducibility in the ML lifecycle. </w:t>
      </w:r>
      <w:r w:rsidR="00F74EDA">
        <w:t>Pipelines promote compartmentalization of software</w:t>
      </w:r>
      <w:r w:rsidR="00C30D09">
        <w:t xml:space="preserve"> components, </w:t>
      </w:r>
      <w:r w:rsidR="00C051B5">
        <w:t xml:space="preserve">which </w:t>
      </w:r>
      <w:r w:rsidR="00C30D09">
        <w:t>in return promote</w:t>
      </w:r>
      <w:r w:rsidR="00C051B5">
        <w:t xml:space="preserve"> modularity </w:t>
      </w:r>
      <w:r w:rsidR="00ED507C">
        <w:t>and maintainability in software systems.</w:t>
      </w:r>
      <w:r w:rsidR="004041F2">
        <w:t xml:space="preserve"> This is especially beneficial in ML systems, which are </w:t>
      </w:r>
      <w:r w:rsidR="00DB1D22">
        <w:t xml:space="preserve">often </w:t>
      </w:r>
      <w:r w:rsidR="004041F2">
        <w:t xml:space="preserve">composed of </w:t>
      </w:r>
      <w:r w:rsidR="00DB1D22">
        <w:t>multiple individual and interconnected tasks.</w:t>
      </w:r>
      <w:r w:rsidR="00FC630E">
        <w:t xml:space="preserve"> Pipelines </w:t>
      </w:r>
      <w:r w:rsidR="007E2110">
        <w:t xml:space="preserve">are essential </w:t>
      </w:r>
      <w:r w:rsidR="0062639A">
        <w:t xml:space="preserve">to </w:t>
      </w:r>
      <w:r w:rsidR="007E2110">
        <w:t>the MLOps methodology</w:t>
      </w:r>
      <w:r w:rsidR="0062639A">
        <w:t xml:space="preserve">, as </w:t>
      </w:r>
      <w:r w:rsidR="00586344">
        <w:t xml:space="preserve">they streamline </w:t>
      </w:r>
      <w:r w:rsidR="000A7E58">
        <w:t xml:space="preserve">the </w:t>
      </w:r>
      <w:r w:rsidR="0068025C">
        <w:t xml:space="preserve">development of ML models </w:t>
      </w:r>
      <w:r w:rsidR="002B527F">
        <w:t>and ML</w:t>
      </w:r>
      <w:r w:rsidR="0068025C">
        <w:t xml:space="preserve"> systems</w:t>
      </w:r>
      <w:r w:rsidR="002B527F">
        <w:t>.</w:t>
      </w:r>
      <w:r w:rsidR="00C316C2">
        <w:t xml:space="preserve"> With the use of pipelines</w:t>
      </w:r>
      <w:r w:rsidR="00CD106A">
        <w:t>, developers</w:t>
      </w:r>
      <w:r w:rsidR="00C316C2">
        <w:t xml:space="preserve"> are able to release </w:t>
      </w:r>
      <w:r w:rsidR="00AC704A">
        <w:t>software in a more frequent fashion</w:t>
      </w:r>
      <w:r w:rsidR="001C7C23">
        <w:t xml:space="preserve"> </w:t>
      </w:r>
      <w:sdt>
        <w:sdtPr>
          <w:alias w:val="To edit, see citavi.com/edit"/>
          <w:tag w:val="CitaviPlaceholder#29462d7d-fca1-453f-a397-53970d14e419"/>
          <w:id w:val="1783757063"/>
          <w:placeholder>
            <w:docPart w:val="DefaultPlaceholder_-1854013440"/>
          </w:placeholder>
        </w:sdtPr>
        <w:sdtContent>
          <w:r w:rsidR="001C7C23">
            <w:fldChar w:fldCharType="begin"/>
          </w:r>
          <w:r w:rsidR="004D47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MzExOWRhLTgzOGUtNDRlNC05MDMwLWI4YzFkMWM3NTM2MyIsIlJhbmdlU3RhcnQiOjE5LCJSYW5nZUxlbmd0aCI6MzksIlJlZmVyZW5jZUlkIjoiYWY1ZjFkMTAtOTVmZS00ZDhlLTg4ZjItY2Q2ZDliYTUzYzc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TZWJhc3RpYW5cXEFwcERhdGFcXExvY2FsXFxUZW1wXFw1d21jY3BvdS5qcGciLCJVcmlTdHJpbmciOiJhZjVmMWQxMC05NWZlLTRkOGUtODhmMi1jZDZkOWJhNTNjNz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y0wMzAtMDUzMTctOCI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G9pLm9yZy8xMC4xMDA3Lzk3OC0zLTAzMC0wNTMxOC01IiwiVXJpU3RyaW5nIjoiaHR0cHM6Ly9kb2kub3JnLzEwLjEwMDcvOTc4LTMtMDMwLTA1MzE4LT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jJUMTA6Mzg6NTkiLCJNb2RpZmllZEJ5IjoiX1NlYmFzdGlhbiBTw6R0emxlciIsIklkIjoiNmU5MWE3MjctZWZkNS00ZjUyLWJiMTItMmI5ZjE5MGIwNmIxIiwiTW9kaWZpZWRPbiI6IjIwMjItMDctMjJUMTA6Mzg6NT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d3d3LndvcmxkY2F0Lm9yZy9vY2xjLzEzMjkwNjI5MDMiLCJVcmlTdHJpbmciOiJodHRwOi8vd3d3LndvcmxkY2F0Lm9yZy9vY2xjLzEzMjkwNjI5MD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}</w:instrText>
          </w:r>
          <w:r w:rsidR="001C7C23">
            <w:fldChar w:fldCharType="separate"/>
          </w:r>
          <w:r w:rsidR="00FF1EC0">
            <w:t>(Alla &amp; Adari, 2021; Hutter, Kotthoff, &amp; Vanschoren, 2019)</w:t>
          </w:r>
          <w:r w:rsidR="001C7C23">
            <w:fldChar w:fldCharType="end"/>
          </w:r>
        </w:sdtContent>
      </w:sdt>
      <w:r w:rsidR="00AC704A">
        <w:t>.</w:t>
      </w:r>
    </w:p>
    <w:p w14:paraId="64C94228" w14:textId="56C4D790" w:rsidR="00B66A57" w:rsidRDefault="00B66A57" w:rsidP="00B66A57">
      <w:pPr>
        <w:pStyle w:val="berschrift3"/>
      </w:pPr>
      <w:bookmarkStart w:id="44" w:name="_Toc110725792"/>
      <w:r>
        <w:t>Maturity Levels</w:t>
      </w:r>
      <w:bookmarkEnd w:id="44"/>
    </w:p>
    <w:bookmarkEnd w:id="41"/>
    <w:p w14:paraId="22299D3D" w14:textId="398BFE92" w:rsidR="00CA3503" w:rsidRDefault="00A24DD2" w:rsidP="00EA3870">
      <w:r>
        <w:t>Maturity levels</w:t>
      </w:r>
      <w:r w:rsidR="00485AB8">
        <w:t xml:space="preserve"> are used</w:t>
      </w:r>
      <w:r w:rsidR="00356653">
        <w:t xml:space="preserve"> to</w:t>
      </w:r>
      <w:r>
        <w:t xml:space="preserve"> de</w:t>
      </w:r>
      <w:r w:rsidR="00BE4514">
        <w:t>termine</w:t>
      </w:r>
      <w:r>
        <w:t xml:space="preserve"> the sophistication of a</w:t>
      </w:r>
      <w:r w:rsidR="00DC4E6C">
        <w:t>n</w:t>
      </w:r>
      <w:r>
        <w:t xml:space="preserve"> ML</w:t>
      </w:r>
      <w:r w:rsidR="00D52E0C">
        <w:t>Ops</w:t>
      </w:r>
      <w:r w:rsidR="00C63577">
        <w:t xml:space="preserve"> implementation</w:t>
      </w:r>
      <w:r>
        <w:t xml:space="preserve">. </w:t>
      </w:r>
      <w:r w:rsidR="00EB61D4">
        <w:t xml:space="preserve">The maturity of </w:t>
      </w:r>
      <w:r w:rsidR="004C1D66">
        <w:t>a ML</w:t>
      </w:r>
      <w:r w:rsidR="009E125F">
        <w:t xml:space="preserve"> System</w:t>
      </w:r>
      <w:r w:rsidR="004C1D66">
        <w:t xml:space="preserve"> </w:t>
      </w:r>
      <w:r w:rsidR="006C6A74">
        <w:t>can be</w:t>
      </w:r>
      <w:r w:rsidR="00BE4514">
        <w:t xml:space="preserve"> defined</w:t>
      </w:r>
      <w:r w:rsidR="00DB7FA8">
        <w:t xml:space="preserve"> by</w:t>
      </w:r>
      <w:r w:rsidR="00060836">
        <w:t xml:space="preserve"> </w:t>
      </w:r>
      <w:r w:rsidR="009E125F">
        <w:t>its</w:t>
      </w:r>
      <w:r w:rsidR="000A7A5A">
        <w:t xml:space="preserve"> technolog</w:t>
      </w:r>
      <w:r w:rsidR="002F64F8">
        <w:t>ical</w:t>
      </w:r>
      <w:r w:rsidR="00765849">
        <w:t xml:space="preserve"> infrastructure</w:t>
      </w:r>
      <w:r w:rsidR="000A7A5A">
        <w:t xml:space="preserve">, </w:t>
      </w:r>
      <w:r w:rsidR="002F64F8">
        <w:t xml:space="preserve">employed </w:t>
      </w:r>
      <w:r w:rsidR="004C680B">
        <w:t>method</w:t>
      </w:r>
      <w:r w:rsidR="002F64F8">
        <w:t>s</w:t>
      </w:r>
      <w:r w:rsidR="004C680B">
        <w:t xml:space="preserve"> of operation</w:t>
      </w:r>
      <w:r w:rsidR="00FD4213">
        <w:t xml:space="preserve">, </w:t>
      </w:r>
      <w:r w:rsidR="00B20F0C">
        <w:t xml:space="preserve">and </w:t>
      </w:r>
      <w:r w:rsidR="00677765">
        <w:t>automation</w:t>
      </w:r>
      <w:r w:rsidR="006C6A74">
        <w:t xml:space="preserve"> through</w:t>
      </w:r>
      <w:r w:rsidR="00CE6B46">
        <w:t xml:space="preserve"> pipeline orchestration</w:t>
      </w:r>
      <w:r w:rsidR="00450F28">
        <w:t>.</w:t>
      </w:r>
      <w:r w:rsidR="0089374D">
        <w:t xml:space="preserve"> </w:t>
      </w:r>
      <w:r w:rsidR="00FF7188" w:rsidRPr="00FF7188">
        <w:t>Because of the novelty of the field of MLOps, there isn't one universal maturity model agreed upon by the scientific community. Companies that are heavily invested in AI therefore design and develop their own maturity model</w:t>
      </w:r>
      <w:r w:rsidR="001217D8">
        <w:t>s</w:t>
      </w:r>
      <w:r w:rsidR="00FF7188" w:rsidRPr="00FF7188">
        <w:t>. The most</w:t>
      </w:r>
      <w:r w:rsidR="00CA4E60">
        <w:t xml:space="preserve"> prolific</w:t>
      </w:r>
      <w:r w:rsidR="00FF7188" w:rsidRPr="00FF7188">
        <w:t xml:space="preserve"> proposals stem from Microsoft and Google</w:t>
      </w:r>
      <w:r w:rsidR="00EA295D">
        <w:t xml:space="preserve"> </w:t>
      </w:r>
      <w:sdt>
        <w:sdtPr>
          <w:alias w:val="To edit, see citavi.com/edit"/>
          <w:tag w:val="CitaviPlaceholder#be61abaa-95ec-4d0b-b440-c5fa48fe87ba"/>
          <w:id w:val="-1020381953"/>
          <w:placeholder>
            <w:docPart w:val="DefaultPlaceholder_-1854013440"/>
          </w:placeholder>
        </w:sdtPr>
        <w:sdtContent>
          <w:r w:rsidR="00EA295D">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YTk1OWU1LTJjZGYtNGYxZC05NmQ3LWI4ODhlNzU4Y2Q5OCIsIlJhbmdlTGVuZ3RoIjoyNSwiUmVmZXJlbmNlSWQiOiI0ZDA4MjVlMS1lZmVhLTQ5YTQtYTIyMS1kNGE2YWE3N2Fi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0NDV0M1NDUwMy4yMDIyLjk3MjA5MDIiLCJVcmlTdHJpbmciOiJodHRwczovL2RvaS5vcmcvMTAuMTEwOS9DQ1dDNTQ1MDMuMjAyMi45NzIwOTA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0VDA5OjAzOjQyIiwiTW9kaWZpZWRCeSI6Il9TZWJhc3RpYW4gU8OkdHpsZXIiLCJJZCI6IjI3OWM5MDc1LWVjOTQtNDYwMS1iNzJmLTFkOWNkMDlhODlkMSIsIk1vZGlmaWVkT24iOiIyMDIyLTA3LTA0VDA5OjAzOjQ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pZWVleHBsb3JlLmllZWUub3JnL2RvY3VtZW50Lzk3MjA5MDIvIiwiVXJpU3RyaW5nIjoiaHR0cHM6Ly9pZWVleHBsb3JlLmllZWUub3JnL2RvY3VtZW50Lzk3MjA5MDI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4MzAzLTIiLCJLZXl3b3JkcyI6W10sIkxvY2F0aW9ucyI6W1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}</w:instrText>
          </w:r>
          <w:r w:rsidR="00EA295D">
            <w:fldChar w:fldCharType="separate"/>
          </w:r>
          <w:r w:rsidR="00FF1EC0">
            <w:t>(Symeonidis et al., 2022)</w:t>
          </w:r>
          <w:r w:rsidR="00EA295D">
            <w:fldChar w:fldCharType="end"/>
          </w:r>
        </w:sdtContent>
      </w:sdt>
      <w:r w:rsidR="00CE6B46">
        <w:t>.</w:t>
      </w:r>
      <w:r w:rsidR="00C63577">
        <w:t xml:space="preserve"> In the following, Google’s maturity model is described.</w:t>
      </w:r>
    </w:p>
    <w:p w14:paraId="24E170B5" w14:textId="481C2ECB" w:rsidR="00762DC1" w:rsidRDefault="00762DC1" w:rsidP="00EA3870">
      <w:r>
        <w:t xml:space="preserve">Google’s maturity model </w:t>
      </w:r>
      <w:r w:rsidR="00FF3B1D">
        <w:t xml:space="preserve">is divided into 3 levels. </w:t>
      </w:r>
      <w:r w:rsidR="00472167">
        <w:t xml:space="preserve">Level 0: </w:t>
      </w:r>
      <w:r w:rsidR="00086052">
        <w:t>Manual process, Level 1: ML pipeline automation</w:t>
      </w:r>
      <w:r w:rsidR="00811629">
        <w:t>, and Level 3: CI/CD pipeline automation.</w:t>
      </w:r>
      <w:r w:rsidR="00B24D7F">
        <w:t xml:space="preserve"> </w:t>
      </w:r>
      <w:r w:rsidR="00924A8B">
        <w:t xml:space="preserve">A </w:t>
      </w:r>
      <w:r w:rsidR="00C65BE4">
        <w:t>higher level means a</w:t>
      </w:r>
      <w:r w:rsidR="000F7746">
        <w:t xml:space="preserve"> more sophisticated implementation of MLOps for the ML system</w:t>
      </w:r>
      <w:r w:rsidR="003F0FA8">
        <w:t xml:space="preserve"> </w:t>
      </w:r>
      <w:sdt>
        <w:sdtPr>
          <w:alias w:val="To edit, see citavi.com/edit"/>
          <w:tag w:val="CitaviPlaceholder#37ba5c8f-9687-4266-a3b3-c4a0e3d12925"/>
          <w:id w:val="523604829"/>
          <w:placeholder>
            <w:docPart w:val="DefaultPlaceholder_-1854013440"/>
          </w:placeholder>
        </w:sdtPr>
        <w:sdtContent>
          <w:r w:rsidR="003F0FA8">
            <w:fldChar w:fldCharType="begin"/>
          </w:r>
          <w:r w:rsidR="007671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WJkZTNiLTJmYWItNDRjMC1hOWMzLWQ4MjYzNzkxMDg2YSIsIlJhbmdlTGVuZ3RoIjoxOSwiUmVmZXJlbmNlSWQiOiJkMmY4ZTYwOC1jYmI2LTQzZGQtOGVhOC0zODJlMDQ2NmJmY2I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jcuMS4yMDIwIiwiRWRpdG9ycyI6W10sIkV2YWx1YXRpb25Db21wbGV4aXR5IjowLCJFdmFsdWF0aW9uU291cmNlVGV4dEZvcm1hdCI6MCwiR3JvdXBzIjpbXSwiSGFzTGFiZWwxIjpmYWxzZSwiSGFzTGFiZWwyIjpmYWxzZSwiS2V5d29yZHMiOltdLCJMb2NhdGlvbnMiOltdLCJPcmdhbml6YXRpb25zIjpbeyIkaWQiOiI0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}</w:instrText>
          </w:r>
          <w:r w:rsidR="003F0FA8">
            <w:fldChar w:fldCharType="separate"/>
          </w:r>
          <w:r w:rsidR="00FF1EC0">
            <w:t>(Google LLC, 2020a)</w:t>
          </w:r>
          <w:r w:rsidR="003F0FA8">
            <w:fldChar w:fldCharType="end"/>
          </w:r>
        </w:sdtContent>
      </w:sdt>
      <w:r w:rsidR="000F7746">
        <w:t>.</w:t>
      </w:r>
    </w:p>
    <w:p w14:paraId="1F7592D0" w14:textId="609A2D53" w:rsidR="000F7746" w:rsidRDefault="00924A8B" w:rsidP="00EA3870">
      <w:r>
        <w:lastRenderedPageBreak/>
        <w:t>Level</w:t>
      </w:r>
      <w:r w:rsidR="00EB63B7">
        <w:t xml:space="preserve"> 0 denotes the baseline maturity, where no </w:t>
      </w:r>
      <w:r w:rsidR="009E75E4">
        <w:t xml:space="preserve">MLOps practices are employed. </w:t>
      </w:r>
      <w:r w:rsidR="00DC0B2C">
        <w:t xml:space="preserve">Every step is </w:t>
      </w:r>
      <w:r w:rsidR="00082B23">
        <w:t xml:space="preserve">done manually, usually executed interactively on a </w:t>
      </w:r>
      <w:r w:rsidR="00917C9C">
        <w:t>notebook</w:t>
      </w:r>
      <w:r w:rsidR="00092C7C">
        <w:t>.</w:t>
      </w:r>
      <w:r w:rsidR="003A3A27">
        <w:t xml:space="preserve"> There is no distinction between experimental and productive code, as </w:t>
      </w:r>
      <w:r w:rsidR="001224C3">
        <w:t xml:space="preserve">iterations of the model are done on the same notebook until a </w:t>
      </w:r>
      <w:r w:rsidR="00C637AF">
        <w:t>servable model is trained</w:t>
      </w:r>
      <w:r w:rsidR="00CF28A2">
        <w:t>.</w:t>
      </w:r>
      <w:r w:rsidR="00C41FE1">
        <w:t xml:space="preserve"> </w:t>
      </w:r>
      <w:r w:rsidR="007D75F2">
        <w:t>No CI/CD is employed, which means that testing is usually done in a</w:t>
      </w:r>
      <w:r w:rsidR="008A4319">
        <w:t>n</w:t>
      </w:r>
      <w:r w:rsidR="007D75F2">
        <w:t xml:space="preserve"> ad-hoc manner </w:t>
      </w:r>
      <w:r w:rsidR="00571627">
        <w:t>within the notebook.</w:t>
      </w:r>
      <w:r w:rsidR="00A65BDE">
        <w:t xml:space="preserve"> Once the model is deployed there isn’t a monitoring infrastructure to </w:t>
      </w:r>
      <w:r w:rsidR="006A6B4F">
        <w:t>observe the model performance in production. Consequently</w:t>
      </w:r>
      <w:r w:rsidR="008D20CD">
        <w:t>,</w:t>
      </w:r>
      <w:r w:rsidR="006A6B4F">
        <w:t xml:space="preserve"> </w:t>
      </w:r>
      <w:r w:rsidR="00343CE3">
        <w:t xml:space="preserve">level 0 ML systems don’t deploy models regularly </w:t>
      </w:r>
      <w:r w:rsidR="008D20CD">
        <w:t>and run the risk of not noticing</w:t>
      </w:r>
      <w:r w:rsidR="00E60019">
        <w:t xml:space="preserve"> degrading prediction quality.</w:t>
      </w:r>
    </w:p>
    <w:p w14:paraId="3AB5859C" w14:textId="3E201925" w:rsidR="00E60019" w:rsidRDefault="00514797" w:rsidP="00C076B5">
      <w:r>
        <w:t xml:space="preserve">The </w:t>
      </w:r>
      <w:r w:rsidR="00754089">
        <w:t>goal</w:t>
      </w:r>
      <w:r>
        <w:t xml:space="preserve"> of level 1 ML systems is</w:t>
      </w:r>
      <w:r w:rsidR="00754089">
        <w:t xml:space="preserve"> to perform</w:t>
      </w:r>
      <w:r>
        <w:t xml:space="preserve"> continuous training. </w:t>
      </w:r>
      <w:r w:rsidR="00D04CF3">
        <w:t>In level 0 a</w:t>
      </w:r>
      <w:r w:rsidR="00D079D1">
        <w:t xml:space="preserve"> trained model is deployed. In level 1 </w:t>
      </w:r>
      <w:r w:rsidR="00935302">
        <w:t>a</w:t>
      </w:r>
      <w:r w:rsidR="00B82875">
        <w:t xml:space="preserve"> complete ML pipeline is deployed, which</w:t>
      </w:r>
      <w:r w:rsidR="00947A21">
        <w:t xml:space="preserve"> triggers</w:t>
      </w:r>
      <w:r w:rsidR="002036BB">
        <w:t xml:space="preserve"> </w:t>
      </w:r>
      <w:r w:rsidR="00557E5B">
        <w:t>a</w:t>
      </w:r>
      <w:r w:rsidR="002036BB">
        <w:t xml:space="preserve"> model training process.</w:t>
      </w:r>
      <w:r w:rsidR="006159BF">
        <w:t xml:space="preserve"> </w:t>
      </w:r>
      <w:r w:rsidR="003D6C82">
        <w:t>Th</w:t>
      </w:r>
      <w:r w:rsidR="00973110">
        <w:t>e</w:t>
      </w:r>
      <w:r w:rsidR="003D6C82">
        <w:t xml:space="preserve"> pipeline</w:t>
      </w:r>
      <w:r w:rsidR="00CF2FBB">
        <w:t xml:space="preserve"> then continuously delivers </w:t>
      </w:r>
      <w:r w:rsidR="00646AFF">
        <w:t xml:space="preserve">up-to-date models that are </w:t>
      </w:r>
      <w:r w:rsidR="00B327A9">
        <w:t xml:space="preserve">then </w:t>
      </w:r>
      <w:r w:rsidR="00646AFF">
        <w:t xml:space="preserve">used </w:t>
      </w:r>
      <w:r w:rsidR="00752DBE">
        <w:t>by</w:t>
      </w:r>
      <w:r w:rsidR="00646AFF">
        <w:t xml:space="preserve"> </w:t>
      </w:r>
      <w:r w:rsidR="00752DBE">
        <w:t xml:space="preserve">the </w:t>
      </w:r>
      <w:r w:rsidR="00646AFF">
        <w:t>application</w:t>
      </w:r>
      <w:r w:rsidR="00752DBE">
        <w:t xml:space="preserve">. </w:t>
      </w:r>
      <w:r w:rsidR="00583636">
        <w:t>In production</w:t>
      </w:r>
      <w:r w:rsidR="00BA4093">
        <w:t>,</w:t>
      </w:r>
      <w:r w:rsidR="00583636">
        <w:t xml:space="preserve"> </w:t>
      </w:r>
      <w:r w:rsidR="00BA4093">
        <w:t xml:space="preserve">the data </w:t>
      </w:r>
      <w:r w:rsidR="00A6156B">
        <w:t>and the model are</w:t>
      </w:r>
      <w:r w:rsidR="006244CD">
        <w:t xml:space="preserve"> monitored</w:t>
      </w:r>
      <w:r w:rsidR="006879A8">
        <w:t xml:space="preserve"> </w:t>
      </w:r>
      <w:r w:rsidR="00BA4093">
        <w:t xml:space="preserve">to detect </w:t>
      </w:r>
      <w:r w:rsidR="00961437">
        <w:t>potential shifts and skews</w:t>
      </w:r>
      <w:r w:rsidR="006244CD">
        <w:t>, which then can trigger the pipeline</w:t>
      </w:r>
      <w:r w:rsidR="00053DCF">
        <w:t xml:space="preserve"> to retrain </w:t>
      </w:r>
      <w:r w:rsidR="00D80832">
        <w:t>the</w:t>
      </w:r>
      <w:r w:rsidR="00053DCF">
        <w:t xml:space="preserve"> model</w:t>
      </w:r>
      <w:r w:rsidR="006244CD">
        <w:t>.</w:t>
      </w:r>
      <w:r w:rsidR="00053DCF">
        <w:t xml:space="preserve"> </w:t>
      </w:r>
      <w:r w:rsidR="000C4466">
        <w:t>In order t</w:t>
      </w:r>
      <w:r w:rsidR="00752DBE">
        <w:t xml:space="preserve">o improve </w:t>
      </w:r>
      <w:r w:rsidR="001A5E33">
        <w:t>reusability and accelerate</w:t>
      </w:r>
      <w:r w:rsidR="00257564">
        <w:t xml:space="preserve"> the</w:t>
      </w:r>
      <w:r w:rsidR="001A5E33">
        <w:t xml:space="preserve"> </w:t>
      </w:r>
      <w:r w:rsidR="00257564">
        <w:t xml:space="preserve">pipeline </w:t>
      </w:r>
      <w:r w:rsidR="001A5E33">
        <w:t>development</w:t>
      </w:r>
      <w:r w:rsidR="00257564">
        <w:t xml:space="preserve"> process</w:t>
      </w:r>
      <w:r w:rsidR="00682ADF">
        <w:t xml:space="preserve">, </w:t>
      </w:r>
      <w:r w:rsidR="00257564">
        <w:t xml:space="preserve">the source </w:t>
      </w:r>
      <w:r w:rsidR="00682ADF">
        <w:t>code is broken up into modular components.</w:t>
      </w:r>
      <w:r w:rsidR="00773F72">
        <w:t xml:space="preserve"> There is now a strict separation between development and production environment.</w:t>
      </w:r>
    </w:p>
    <w:p w14:paraId="07221989" w14:textId="000F72AB" w:rsidR="00C25F52" w:rsidRDefault="00C75FC4" w:rsidP="00C076B5">
      <w:r>
        <w:t xml:space="preserve">In </w:t>
      </w:r>
      <w:r w:rsidR="00EC2FC3">
        <w:t>Level 2 ML systems</w:t>
      </w:r>
      <w:r>
        <w:t>,</w:t>
      </w:r>
      <w:r w:rsidR="00EC2FC3">
        <w:t xml:space="preserve"> </w:t>
      </w:r>
      <w:r w:rsidR="001620A1">
        <w:t xml:space="preserve">CI/CD is employed </w:t>
      </w:r>
      <w:r>
        <w:t>to the full extent</w:t>
      </w:r>
      <w:r w:rsidR="00444206">
        <w:t xml:space="preserve">. </w:t>
      </w:r>
      <w:r w:rsidR="00C10E66">
        <w:t xml:space="preserve">The test and deployment of </w:t>
      </w:r>
      <w:r w:rsidR="007E7870">
        <w:t xml:space="preserve">pipelines are automated and the experimentation process is orchestrated. Intelligent monitoring </w:t>
      </w:r>
      <w:r w:rsidR="00487DC6">
        <w:t xml:space="preserve">is used on live data, </w:t>
      </w:r>
      <w:r w:rsidR="007C00FD">
        <w:t>which is able to discern whether a model retraining or a new experiment cycle should be initiated. Information about models, data and metadata are stored in a model registry, feature store</w:t>
      </w:r>
      <w:r w:rsidR="00DB5C16">
        <w:rPr>
          <w:rStyle w:val="Funotenzeichen"/>
        </w:rPr>
        <w:footnoteReference w:id="8"/>
      </w:r>
      <w:r w:rsidR="007C00FD">
        <w:t xml:space="preserve"> and metadata store.</w:t>
      </w:r>
      <w:r w:rsidR="00D46A43">
        <w:t xml:space="preserve"> This makes ML pipelines reproducible </w:t>
      </w:r>
      <w:r w:rsidR="00C42F9C">
        <w:t>and transparent.</w:t>
      </w:r>
    </w:p>
    <w:p w14:paraId="2AA00E61" w14:textId="285C9A77" w:rsidR="000D494D" w:rsidRDefault="000D494D" w:rsidP="00FE02F2">
      <w:pPr>
        <w:pStyle w:val="berschrift3"/>
      </w:pPr>
      <w:bookmarkStart w:id="45" w:name="_Ref108570248"/>
      <w:bookmarkStart w:id="46" w:name="_Ref109952888"/>
      <w:bookmarkStart w:id="47" w:name="_Toc110725793"/>
      <w:r>
        <w:t>Concept Drift</w:t>
      </w:r>
      <w:bookmarkEnd w:id="45"/>
      <w:bookmarkEnd w:id="46"/>
      <w:bookmarkEnd w:id="47"/>
    </w:p>
    <w:p w14:paraId="42DF466D" w14:textId="343E859F" w:rsidR="008A50A7" w:rsidRDefault="00361424" w:rsidP="008A50A7">
      <w:r>
        <w:t>“</w:t>
      </w:r>
      <w:r w:rsidRPr="005D33DE">
        <w:rPr>
          <w:i/>
          <w:iCs/>
        </w:rPr>
        <w:t>One of the things that makes ML systems so fascinating is that they often interact directly with the external world. Experience has shown that the external world is rarely stable. This background rate of change creates ongoing maintenance cost.</w:t>
      </w:r>
      <w:r>
        <w:t>”</w:t>
      </w:r>
      <w:r w:rsidR="005D33DE">
        <w:t xml:space="preserve"> </w:t>
      </w:r>
      <w:sdt>
        <w:sdtPr>
          <w:alias w:val="To edit, see citavi.com/edit"/>
          <w:tag w:val="CitaviPlaceholder#ad37fe1e-b0b2-4fc7-8645-fdc6366f4a1e"/>
          <w:id w:val="411593865"/>
          <w:placeholder>
            <w:docPart w:val="DefaultPlaceholder_-1854013440"/>
          </w:placeholder>
        </w:sdtPr>
        <w:sdtContent>
          <w:r w:rsidR="005D33DE">
            <w:fldChar w:fldCharType="begin"/>
          </w:r>
          <w:r w:rsidR="005D33D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YWRhNGU2LWFlMWQtNGVlOC1iMTllLTQ5ZTg4OTBjNzNmYy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YWQzN2ZlMWUtYjBiMi00ZmM3LTg2NDUtZmRjNjM2NmY0YTFlIiwiVGV4dCI6IihTY3VsbGV5IGV0IGFsLiwgMjAxNSkiLCJXQUlWZXJzaW9uIjoiNi4xMi4wLjAifQ==}</w:instrText>
          </w:r>
          <w:r w:rsidR="005D33DE">
            <w:fldChar w:fldCharType="separate"/>
          </w:r>
          <w:r w:rsidR="00FF1EC0">
            <w:t>(Sculley et al., 2015)</w:t>
          </w:r>
          <w:r w:rsidR="005D33DE">
            <w:fldChar w:fldCharType="end"/>
          </w:r>
        </w:sdtContent>
      </w:sdt>
    </w:p>
    <w:p w14:paraId="119644A8" w14:textId="4C85AD20" w:rsidR="00AA033D" w:rsidRDefault="005F7BE1" w:rsidP="008A50A7">
      <w:r>
        <w:t xml:space="preserve">One manifestation of ongoing change in data is called </w:t>
      </w:r>
      <w:r w:rsidRPr="005F7BE1">
        <w:rPr>
          <w:i/>
        </w:rPr>
        <w:t>concept drift</w:t>
      </w:r>
      <w:r>
        <w:t xml:space="preserve"> (CD)</w:t>
      </w:r>
      <w:r w:rsidR="00A574B3">
        <w:t>.</w:t>
      </w:r>
      <w:r w:rsidR="00E41DFF">
        <w:t xml:space="preserve"> </w:t>
      </w:r>
      <w:r w:rsidR="00052D52">
        <w:t xml:space="preserve">Specifically, </w:t>
      </w:r>
      <w:r w:rsidR="00E41DFF">
        <w:t xml:space="preserve">CD </w:t>
      </w:r>
      <w:r w:rsidR="00D92F99">
        <w:t xml:space="preserve">describes a changing outcome </w:t>
      </w:r>
      <m:oMath>
        <m:r>
          <w:rPr>
            <w:rFonts w:ascii="Cambria Math" w:hAnsi="Cambria Math"/>
          </w:rPr>
          <m:t>y</m:t>
        </m:r>
      </m:oMath>
      <w:r w:rsidR="00D67A43">
        <w:t xml:space="preserve"> to a constant input </w:t>
      </w:r>
      <m:oMath>
        <m:r>
          <w:rPr>
            <w:rFonts w:ascii="Cambria Math" w:hAnsi="Cambria Math"/>
          </w:rPr>
          <m:t>X</m:t>
        </m:r>
      </m:oMath>
      <w:r w:rsidR="00E97D98">
        <w:t xml:space="preserve"> </w:t>
      </w:r>
      <w:r w:rsidR="00052D52">
        <w:t>over time</w:t>
      </w:r>
      <w:r w:rsidR="004D7C5B">
        <w:t xml:space="preserve"> </w:t>
      </w:r>
      <w:sdt>
        <w:sdtPr>
          <w:alias w:val="To edit, see citavi.com/edit"/>
          <w:tag w:val="CitaviPlaceholder#8d2cb06f-7239-4a57-99e5-4106f2996c43"/>
          <w:id w:val="46424524"/>
          <w:placeholder>
            <w:docPart w:val="DefaultPlaceholder_-1854013440"/>
          </w:placeholder>
        </w:sdtPr>
        <w:sdtContent>
          <w:r w:rsidR="00715175">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GUuY291cnNlcmEub3JnL2xlYXJuL2ludHJvZHVjdGlvbi10by1tYWNoaW5lLWxlYXJuaW5nLWluLXByb2R1Y3Rpb24/c3BlY2lhbGl6YXRpb249bWFjaGluZS1sZWFybmluZy1lbmdpbmVlcmluZy1mb3ItcHJvZHVjdGlvbi1tbG9wcyIsIlVyaVN0cmluZyI6Imh0dHBzOi8vZGUuY291cnNlcmEub3JnL2xlYXJuL2ludHJvZHVjdGlvbi10by1tYWNoaW5lLWxlYXJuaW5nLWluLXByb2R1Y3Rpb24/c3BlY2lhbGl6YXRpb249bWFjaGluZS1sZWFybmluZy1lbmdpbmVlcmluZy1mb3ItcHJvZHVjdGlvbi1tbG9wc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}</w:instrText>
          </w:r>
          <w:r w:rsidR="00715175">
            <w:fldChar w:fldCharType="separate"/>
          </w:r>
          <w:r w:rsidR="00FF1EC0">
            <w:t>(Ng, Crowe, &amp; Moroney, 2021)</w:t>
          </w:r>
          <w:r w:rsidR="00715175">
            <w:fldChar w:fldCharType="end"/>
          </w:r>
        </w:sdtContent>
      </w:sdt>
      <w:r w:rsidR="00F26450">
        <w:t>.</w:t>
      </w:r>
      <w:r w:rsidR="000B00E2">
        <w:t xml:space="preserve"> </w:t>
      </w:r>
      <w:r w:rsidR="00903499" w:rsidRPr="00903499">
        <w:t>Real world examples of CD could be changing house prices due to a fluctuating house market, or people changing their taste in movies because of aging or genre trends.</w:t>
      </w:r>
      <w:r w:rsidR="000C0CCE">
        <w:t xml:space="preserve"> These </w:t>
      </w:r>
      <w:r w:rsidR="004B7CFE">
        <w:t>changes in the underlying distribution of ML data</w:t>
      </w:r>
      <w:r w:rsidR="00735E69">
        <w:t xml:space="preserve"> are </w:t>
      </w:r>
      <w:r w:rsidR="00C979F2">
        <w:t>often unforeseeable</w:t>
      </w:r>
      <w:r w:rsidR="00F964FD">
        <w:t xml:space="preserve">. </w:t>
      </w:r>
      <w:r w:rsidR="0095539E">
        <w:t xml:space="preserve">Therefore they are hard to detect and </w:t>
      </w:r>
      <w:r w:rsidR="00642E12">
        <w:t xml:space="preserve">often go unnoticed for a long time. CD </w:t>
      </w:r>
      <w:r w:rsidR="00C50FE0">
        <w:t xml:space="preserve">runs the risk of </w:t>
      </w:r>
      <w:r w:rsidR="00B52EEC">
        <w:t xml:space="preserve">first </w:t>
      </w:r>
      <w:r w:rsidR="00C50FE0">
        <w:t>being noticed</w:t>
      </w:r>
      <w:r w:rsidR="00F8048C">
        <w:t xml:space="preserve"> through</w:t>
      </w:r>
      <w:r w:rsidR="0076629B">
        <w:t xml:space="preserve"> deterioration of model performance </w:t>
      </w:r>
      <w:r w:rsidR="00877CB4">
        <w:t>in a</w:t>
      </w:r>
      <w:r w:rsidR="0076629B">
        <w:t xml:space="preserve"> producti</w:t>
      </w:r>
      <w:r w:rsidR="00877CB4">
        <w:t>ve environment</w:t>
      </w:r>
      <w:r w:rsidR="00F8048C">
        <w:t>.</w:t>
      </w:r>
    </w:p>
    <w:p w14:paraId="7F2814BE" w14:textId="71860732" w:rsidR="00533104" w:rsidRDefault="00B70389" w:rsidP="008A50A7">
      <w:r>
        <w:lastRenderedPageBreak/>
        <w:t xml:space="preserve">Gama et al. </w:t>
      </w:r>
      <w:sdt>
        <w:sdtPr>
          <w:alias w:val="To edit, see citavi.com/edit"/>
          <w:tag w:val="CitaviPlaceholder#6abfeb97-9dff-47da-8f28-e6c2eefdd2c0"/>
          <w:id w:val="1178088529"/>
          <w:placeholder>
            <w:docPart w:val="DefaultPlaceholder_-1854013440"/>
          </w:placeholder>
        </w:sdtPr>
        <w:sdtContent>
          <w:r w:rsidR="00350B5D">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WQ3MjBlLTliNjMtNDM3YS04MmE3LWVlOGQ2MTBhZTkzMCIsIlJhbmdlTGVuZ3RoIjo1NywiUmVmZXJlbmNlSWQiOiJkNjkwNjI2YS0wZDFkLTQxNzEtYTIxNy05NjZiYTgyZjk2Z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I1MjM4MTMiLCJVcmlTdHJpbmciOiJodHRwczovL2RvaS5vcmcvMTAuMTE0NS8yNTIzODE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}</w:instrText>
          </w:r>
          <w:r w:rsidR="00350B5D">
            <w:fldChar w:fldCharType="separate"/>
          </w:r>
          <w:r w:rsidR="00FF1EC0">
            <w:t>(Gama, Žliobaitė, Bifet, Pechenizkiy, &amp; Bouchachia, 2014)</w:t>
          </w:r>
          <w:r w:rsidR="00350B5D">
            <w:fldChar w:fldCharType="end"/>
          </w:r>
        </w:sdtContent>
      </w:sdt>
      <w:r w:rsidR="00350B5D">
        <w:t xml:space="preserve"> i</w:t>
      </w:r>
      <w:r w:rsidR="004D3C8A">
        <w:t>dentif</w:t>
      </w:r>
      <w:r w:rsidR="00982104">
        <w:t>y</w:t>
      </w:r>
      <w:r w:rsidR="004D3C8A">
        <w:t xml:space="preserve"> </w:t>
      </w:r>
      <w:r w:rsidR="00044DC5">
        <w:t>4 common types of CD</w:t>
      </w:r>
      <w:r w:rsidR="00C64BD1">
        <w:t xml:space="preserve"> </w:t>
      </w:r>
      <w:r w:rsidR="00426B55">
        <w:t xml:space="preserve">as seen in </w:t>
      </w:r>
      <w:r w:rsidR="00C64BD1">
        <w:fldChar w:fldCharType="begin"/>
      </w:r>
      <w:r w:rsidR="00C64BD1">
        <w:instrText xml:space="preserve"> REF _Ref108096275 \h </w:instrText>
      </w:r>
      <w:r w:rsidR="00C64BD1">
        <w:fldChar w:fldCharType="separate"/>
      </w:r>
      <w:r w:rsidR="00C64BD1">
        <w:t xml:space="preserve">Figure </w:t>
      </w:r>
      <w:r w:rsidR="00C64BD1">
        <w:rPr>
          <w:noProof/>
        </w:rPr>
        <w:t>5</w:t>
      </w:r>
      <w:r w:rsidR="00C64BD1">
        <w:fldChar w:fldCharType="end"/>
      </w:r>
      <w:r w:rsidR="00044DC5">
        <w:t>:</w:t>
      </w:r>
    </w:p>
    <w:p w14:paraId="0454354C" w14:textId="710144EE" w:rsidR="00877CB4" w:rsidRDefault="00BE2ACA" w:rsidP="008A50A7">
      <w:r>
        <w:rPr>
          <w:b/>
        </w:rPr>
        <w:t>Sudden drift</w:t>
      </w:r>
      <w:r w:rsidR="00A11D8B">
        <w:t>.</w:t>
      </w:r>
      <w:r>
        <w:t xml:space="preserve"> </w:t>
      </w:r>
      <w:r w:rsidR="001131BD">
        <w:t xml:space="preserve">The </w:t>
      </w:r>
      <w:r w:rsidR="000B203E">
        <w:t>distribution</w:t>
      </w:r>
      <w:r w:rsidR="003178C8">
        <w:rPr>
          <w:rStyle w:val="Funotenzeichen"/>
        </w:rPr>
        <w:footnoteReference w:id="9"/>
      </w:r>
      <w:r w:rsidR="000B203E">
        <w:t xml:space="preserve"> of the data undergoes an abrupt change</w:t>
      </w:r>
      <w:r w:rsidR="001F6E12">
        <w:t xml:space="preserve"> in a short amount of time</w:t>
      </w:r>
      <w:r w:rsidR="005D7F7C">
        <w:t xml:space="preserve"> that persists indefinitely</w:t>
      </w:r>
      <w:r w:rsidR="001F6E12">
        <w:t>.</w:t>
      </w:r>
      <w:r w:rsidR="005D7F7C">
        <w:t xml:space="preserve"> </w:t>
      </w:r>
      <w:r w:rsidR="007C414E">
        <w:t xml:space="preserve">This phenomenon is also </w:t>
      </w:r>
      <w:r w:rsidR="00725996">
        <w:t xml:space="preserve">known as </w:t>
      </w:r>
      <w:r w:rsidR="00725996" w:rsidRPr="00725996">
        <w:rPr>
          <w:i/>
        </w:rPr>
        <w:t>concept shift</w:t>
      </w:r>
      <w:r w:rsidR="00725996">
        <w:t>.</w:t>
      </w:r>
      <w:r w:rsidR="00AB264A">
        <w:t xml:space="preserve"> One example for concept shift</w:t>
      </w:r>
      <w:r w:rsidR="007565F3">
        <w:t xml:space="preserve"> would</w:t>
      </w:r>
      <w:r w:rsidR="00AB264A">
        <w:t xml:space="preserve"> </w:t>
      </w:r>
      <w:r w:rsidR="00B72F93">
        <w:t>be the drastic drop in demand for commercial flight to a country where war just broke out</w:t>
      </w:r>
      <w:r w:rsidR="00666636">
        <w:t xml:space="preserve"> </w:t>
      </w:r>
      <w:sdt>
        <w:sdtPr>
          <w:alias w:val="To edit, see citavi.com/edit"/>
          <w:tag w:val="CitaviPlaceholder#821eaf62-7976-4f6c-9668-25acdb8f1834"/>
          <w:id w:val="2002840302"/>
          <w:placeholder>
            <w:docPart w:val="DefaultPlaceholder_-1854013440"/>
          </w:placeholder>
        </w:sdtPr>
        <w:sdtContent>
          <w:r w:rsidR="00666636">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lhdGEub3JnL2VuL2lhdGEtcmVwb3NpdG9yeS9wdWJsaWNhdGlvbnMvZWNvbm9taWMtcmVwb3J0cy90aGUtaW1wYWN0LW9mLXRoZS1jb25mbGljdC1iZXR3ZWVuLXJ1c3NpYS1hbmQtdWtyYWluZS1vbi1hdmlhdGlvbi8iLCJVcmlTdHJpbmciOiJodHRwczovL3d3dy5pYXRhLm9yZy9lbi9pYXRhLXJlcG9zaXRvcnkvcHVibGljYXRpb25zL2Vjb25vbWljLXJlcG9ydHMvdGhlLWltcGFjdC1vZi10aGUtY29uZmxpY3QtYmV0d2Vlbi1ydXNzaWEtYW5kLXVrcmFpbmUtb24tYXZpYXRpb24v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}</w:instrText>
          </w:r>
          <w:r w:rsidR="00666636">
            <w:fldChar w:fldCharType="separate"/>
          </w:r>
          <w:r w:rsidR="00FF1EC0">
            <w:t>(International Air Transport Association, 2022)</w:t>
          </w:r>
          <w:r w:rsidR="00666636">
            <w:fldChar w:fldCharType="end"/>
          </w:r>
        </w:sdtContent>
      </w:sdt>
      <w:r w:rsidR="00B72F93">
        <w:t>.</w:t>
      </w:r>
    </w:p>
    <w:p w14:paraId="7A71C9AF" w14:textId="3150EB76" w:rsidR="00012D31" w:rsidRDefault="00A11D8B" w:rsidP="008A50A7">
      <w:r>
        <w:rPr>
          <w:b/>
        </w:rPr>
        <w:t xml:space="preserve">Gradual </w:t>
      </w:r>
      <w:r w:rsidR="00B237DB">
        <w:rPr>
          <w:b/>
        </w:rPr>
        <w:t>drift</w:t>
      </w:r>
      <w:r w:rsidR="00B237DB">
        <w:t xml:space="preserve">. </w:t>
      </w:r>
      <w:r w:rsidR="0007433C">
        <w:t>T</w:t>
      </w:r>
      <w:r w:rsidR="00BC662D">
        <w:t xml:space="preserve">his type of </w:t>
      </w:r>
      <w:r w:rsidR="00226EFA">
        <w:t>concept drift</w:t>
      </w:r>
      <w:r w:rsidR="00A1445A">
        <w:t xml:space="preserve"> has </w:t>
      </w:r>
      <w:r w:rsidR="003B07BB">
        <w:t>two active</w:t>
      </w:r>
      <w:r w:rsidR="0039323A">
        <w:t xml:space="preserve"> concepts</w:t>
      </w:r>
      <w:r w:rsidR="003B07BB">
        <w:t xml:space="preserve"> in the data. Over time</w:t>
      </w:r>
      <w:r w:rsidR="00C531F7">
        <w:t>,</w:t>
      </w:r>
      <w:r w:rsidR="003B07BB">
        <w:t xml:space="preserve"> the probability of the initial distribution</w:t>
      </w:r>
      <w:r w:rsidR="0042572F">
        <w:t xml:space="preserve"> decreases and gets gradually displaced by the new distribution</w:t>
      </w:r>
      <w:r w:rsidR="0018145C">
        <w:t>.</w:t>
      </w:r>
      <w:r w:rsidR="00D6749B">
        <w:t xml:space="preserve"> An example </w:t>
      </w:r>
      <w:r w:rsidR="00575452">
        <w:t>could be the genre representation in the billboard top 100 charts</w:t>
      </w:r>
      <w:r w:rsidR="00FA5FDC">
        <w:t>. As new genre trends emerge</w:t>
      </w:r>
      <w:r w:rsidR="00607A7E">
        <w:t>,</w:t>
      </w:r>
      <w:r w:rsidR="00FA5FDC">
        <w:t xml:space="preserve"> </w:t>
      </w:r>
      <w:r w:rsidR="005A6996">
        <w:t xml:space="preserve">old ones fade out and </w:t>
      </w:r>
      <w:r w:rsidR="00607A7E">
        <w:t xml:space="preserve">get replaced by the new ones. </w:t>
      </w:r>
      <w:r w:rsidR="0014073E">
        <w:t>During</w:t>
      </w:r>
      <w:r w:rsidR="00607A7E">
        <w:t xml:space="preserve"> the transitory period </w:t>
      </w:r>
      <w:r w:rsidR="009E14E0">
        <w:t xml:space="preserve">both </w:t>
      </w:r>
      <w:r w:rsidR="00C94C92">
        <w:t>concepts coexist in the data.</w:t>
      </w:r>
    </w:p>
    <w:p w14:paraId="6A2C765A" w14:textId="1F45958E" w:rsidR="00DB2514" w:rsidRDefault="00DB2514" w:rsidP="008A50A7">
      <w:r>
        <w:rPr>
          <w:b/>
        </w:rPr>
        <w:t>Incremental drift</w:t>
      </w:r>
      <w:r>
        <w:t xml:space="preserve">. Unlike gradual drift, </w:t>
      </w:r>
      <w:r w:rsidR="00CA7533">
        <w:t xml:space="preserve">the incremental drift can’t reliably be ascribed to a discrete </w:t>
      </w:r>
      <w:r w:rsidR="00613A75">
        <w:t>amount of</w:t>
      </w:r>
      <w:r w:rsidR="003F402A">
        <w:t xml:space="preserve"> distributions</w:t>
      </w:r>
      <w:r w:rsidR="00613A75">
        <w:t xml:space="preserve">. The drift occurs slowly </w:t>
      </w:r>
      <w:r w:rsidR="003F402A">
        <w:t>with a lot of variables and concepts at play</w:t>
      </w:r>
      <w:r w:rsidR="00AD4471">
        <w:t xml:space="preserve">. Consequently, incremental drift is only noticeable </w:t>
      </w:r>
      <w:r w:rsidR="009F6F47">
        <w:t xml:space="preserve">when looked at over a long time period. Cultural and societal changes are </w:t>
      </w:r>
      <w:r w:rsidR="00AF7B21">
        <w:t xml:space="preserve">often </w:t>
      </w:r>
      <w:r w:rsidR="00A3361F">
        <w:t>incremental in nature</w:t>
      </w:r>
      <w:r w:rsidR="006B2932">
        <w:t>.</w:t>
      </w:r>
    </w:p>
    <w:p w14:paraId="4B8737C9" w14:textId="00CD3347" w:rsidR="006B2932" w:rsidRPr="006551F2" w:rsidRDefault="006B2932" w:rsidP="008A50A7">
      <w:r>
        <w:rPr>
          <w:b/>
        </w:rPr>
        <w:t>Reoccu</w:t>
      </w:r>
      <w:r w:rsidR="006551F2">
        <w:rPr>
          <w:b/>
        </w:rPr>
        <w:t>rring concepts</w:t>
      </w:r>
      <w:r w:rsidR="006551F2">
        <w:t xml:space="preserve">. </w:t>
      </w:r>
      <w:r w:rsidR="0005717C">
        <w:t>Previously</w:t>
      </w:r>
      <w:r w:rsidR="00BF04E6">
        <w:t xml:space="preserve"> seen </w:t>
      </w:r>
      <w:r w:rsidR="0005717C">
        <w:t xml:space="preserve">distributions </w:t>
      </w:r>
      <w:r w:rsidR="00C22138">
        <w:t xml:space="preserve">might reappear after some time, as an irregular occurrence. </w:t>
      </w:r>
      <w:r w:rsidR="00AA532D">
        <w:t>While seasonal changes are reoccurring, the</w:t>
      </w:r>
      <w:r w:rsidR="00927C48">
        <w:t>y wouldn’t necessarily be classified as concept drift, as they are predictable to an extent.</w:t>
      </w:r>
      <w:r w:rsidR="009C02EA">
        <w:t xml:space="preserve"> An example for reoccurring concepts </w:t>
      </w:r>
      <w:r w:rsidR="00DB702B">
        <w:t xml:space="preserve">are rare weather </w:t>
      </w:r>
      <w:r w:rsidR="00D45E16">
        <w:t>phenomena like hurricanes</w:t>
      </w:r>
      <w:r w:rsidR="002340F5">
        <w:t xml:space="preserve"> </w:t>
      </w:r>
      <w:sdt>
        <w:sdtPr>
          <w:alias w:val="To edit, see citavi.com/edit"/>
          <w:tag w:val="CitaviPlaceholder#74b23469-e1d5-46b5-9b46-eb7548951fe1"/>
          <w:id w:val="-347792270"/>
          <w:placeholder>
            <w:docPart w:val="DefaultPlaceholder_-1854013440"/>
          </w:placeholder>
        </w:sdtPr>
        <w:sdtContent>
          <w:r w:rsidR="002340F5">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pcy5tdW5pLmN6L2VsLzE0MzMvcG9kemltMjAxMS9QQTE2NC91bS9kcmlmdF9kZXRlY3Rpb25fbWV0aG9kcy5wZGYiLCJVcmlTdHJpbmciOiJodHRwczovL2lzLm11bmkuY3ovZWwvMTQzMy9wb2R6aW0yMDExL1BBMTY0L3VtL2RyaWZ0X2RldGVjdGlvbl9tZXRob2RzLnBkZ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}</w:instrText>
          </w:r>
          <w:r w:rsidR="002340F5">
            <w:fldChar w:fldCharType="separate"/>
          </w:r>
          <w:r w:rsidR="00FF1EC0">
            <w:t>(Knotek &amp; Pereira, 2011)</w:t>
          </w:r>
          <w:r w:rsidR="002340F5">
            <w:fldChar w:fldCharType="end"/>
          </w:r>
        </w:sdtContent>
      </w:sdt>
      <w:r w:rsidR="00D45E16">
        <w:t>.</w:t>
      </w:r>
    </w:p>
    <w:p w14:paraId="216A8BE8" w14:textId="77777777" w:rsidR="006B7B51" w:rsidRPr="00B237DB" w:rsidRDefault="006B7B51" w:rsidP="008A50A7">
      <w:pPr>
        <w:rPr>
          <w:u w:val="double"/>
        </w:rPr>
      </w:pPr>
    </w:p>
    <w:p w14:paraId="422D6670" w14:textId="77777777" w:rsidR="00700D22" w:rsidRDefault="00480225" w:rsidP="00700D22">
      <w:pPr>
        <w:keepNext/>
      </w:pPr>
      <w:r w:rsidRPr="00480225">
        <w:rPr>
          <w:noProof/>
        </w:rPr>
        <w:drawing>
          <wp:inline distT="0" distB="0" distL="0" distR="0" wp14:anchorId="2369DF78" wp14:editId="6D521D8B">
            <wp:extent cx="5400675" cy="3131820"/>
            <wp:effectExtent l="0" t="0" r="9525"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00675" cy="3131820"/>
                    </a:xfrm>
                    <a:prstGeom prst="rect">
                      <a:avLst/>
                    </a:prstGeom>
                  </pic:spPr>
                </pic:pic>
              </a:graphicData>
            </a:graphic>
          </wp:inline>
        </w:drawing>
      </w:r>
    </w:p>
    <w:p w14:paraId="7B90BF63" w14:textId="6336203A" w:rsidR="001B66F2" w:rsidRDefault="00700D22" w:rsidP="00700D22">
      <w:pPr>
        <w:pStyle w:val="Beschriftung"/>
      </w:pPr>
      <w:bookmarkStart w:id="48" w:name="_Ref108096275"/>
      <w:bookmarkStart w:id="49" w:name="_Toc110693867"/>
      <w:r>
        <w:t xml:space="preserve">Figure </w:t>
      </w:r>
      <w:r>
        <w:fldChar w:fldCharType="begin"/>
      </w:r>
      <w:r>
        <w:instrText xml:space="preserve"> SEQ Figure \* ARABIC </w:instrText>
      </w:r>
      <w:r>
        <w:fldChar w:fldCharType="separate"/>
      </w:r>
      <w:r w:rsidR="007C5A0D">
        <w:rPr>
          <w:noProof/>
        </w:rPr>
        <w:t>7</w:t>
      </w:r>
      <w:r>
        <w:fldChar w:fldCharType="end"/>
      </w:r>
      <w:bookmarkEnd w:id="48"/>
      <w:r>
        <w:t xml:space="preserve">: Types of concept drift </w:t>
      </w:r>
      <w:sdt>
        <w:sdtPr>
          <w:alias w:val="To edit, see citavi.com/edit"/>
          <w:tag w:val="CitaviPlaceholder#42877de0-8297-461c-9be7-3b18c682c6e4"/>
          <w:id w:val="-894422254"/>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MjJmMWMwLTU2NzgtNDg2Ny04ZTFmLTc5NTQ1YzgyNTZhZ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0Mjg3N2RlMC04Mjk3LTQ2MWMtOWJlNy0zYjE4YzY4MmM2ZTQiLCJUZXh0IjoiKEx1IGV0IGFsLiwgMjAxOCkiLCJXQUlWZXJzaW9uIjoiNi4xMi4wLjAifQ==}</w:instrText>
          </w:r>
          <w:r>
            <w:fldChar w:fldCharType="separate"/>
          </w:r>
          <w:r w:rsidR="00FF1EC0">
            <w:t>(Lu et al., 2018)</w:t>
          </w:r>
          <w:r>
            <w:fldChar w:fldCharType="end"/>
          </w:r>
        </w:sdtContent>
      </w:sdt>
      <w:bookmarkEnd w:id="49"/>
    </w:p>
    <w:p w14:paraId="04D3ADA1" w14:textId="344BAAAD" w:rsidR="00AC2C10" w:rsidRDefault="00BD700C" w:rsidP="00AC2C10">
      <w:r>
        <w:lastRenderedPageBreak/>
        <w:t>Not all changes in data can be attributed to CD</w:t>
      </w:r>
      <w:r w:rsidR="00DB00AE">
        <w:t xml:space="preserve">. A major challenge in CD detection </w:t>
      </w:r>
      <w:r w:rsidR="006009BB">
        <w:t xml:space="preserve">is to differentiate true CD from </w:t>
      </w:r>
      <w:r w:rsidR="003D7B7E">
        <w:t xml:space="preserve">noise and outliers. </w:t>
      </w:r>
      <w:r w:rsidR="00650DBF">
        <w:t xml:space="preserve">Noise and outliers are random deviations </w:t>
      </w:r>
      <w:r w:rsidR="005C6CDA">
        <w:t xml:space="preserve">in the data, that aren’t indicative of </w:t>
      </w:r>
      <w:r w:rsidR="00CE110A">
        <w:t xml:space="preserve">any </w:t>
      </w:r>
      <w:r w:rsidR="005C6CDA">
        <w:t xml:space="preserve">larger </w:t>
      </w:r>
      <w:r w:rsidR="00346793">
        <w:t>patterns</w:t>
      </w:r>
      <w:r w:rsidR="00B35E81">
        <w:t xml:space="preserve"> and shouldn’t therefore be treated as CD</w:t>
      </w:r>
      <w:r w:rsidR="00E02A2D">
        <w:t xml:space="preserve"> </w:t>
      </w:r>
      <w:sdt>
        <w:sdtPr>
          <w:alias w:val="To edit, see citavi.com/edit"/>
          <w:tag w:val="CitaviPlaceholder#ee2af47d-20e1-4c16-a136-530c50699c88"/>
          <w:id w:val="-214898130"/>
          <w:placeholder>
            <w:docPart w:val="DefaultPlaceholder_-1854013440"/>
          </w:placeholder>
        </w:sdtPr>
        <w:sdtContent>
          <w:r w:rsidR="00E02A2D">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ZTBiYzA0LWUxY2UtNGJiNS05MWUzLTk4YzEyYjM4MWI5NCIsIlJhbmdlTGVuZ3RoIjoxOSwiUmVmZXJlbmNlSWQiOiJkNjkwNjI2YS0wZDFkLTQxNzEtYTIxNy05NjZiYTgyZjk2Z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I1MjM4MTMiLCJVcmlTdHJpbmciOiJodHRwczovL2RvaS5vcmcvMTAuMTE0NS8yNTIzODE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}</w:instrText>
          </w:r>
          <w:r w:rsidR="00E02A2D">
            <w:fldChar w:fldCharType="separate"/>
          </w:r>
          <w:r w:rsidR="00FF1EC0">
            <w:t>(Gama et al., 2014)</w:t>
          </w:r>
          <w:r w:rsidR="00E02A2D">
            <w:fldChar w:fldCharType="end"/>
          </w:r>
        </w:sdtContent>
      </w:sdt>
      <w:r w:rsidR="00346793">
        <w:t>.</w:t>
      </w:r>
    </w:p>
    <w:p w14:paraId="70BDD249" w14:textId="69F3A724" w:rsidR="002F24BA" w:rsidRDefault="002C0E6D" w:rsidP="00AC2C10">
      <w:r>
        <w:t>Throughout the years</w:t>
      </w:r>
      <w:r w:rsidR="00B10D30">
        <w:t xml:space="preserve">, researchers have developed frameworks and algorithms to deal with CD. </w:t>
      </w:r>
      <w:sdt>
        <w:sdtPr>
          <w:alias w:val="To edit, see citavi.com/edit"/>
          <w:tag w:val="CitaviPlaceholder#3bcfed00-69bf-4bd3-9dc0-fb0789be6ff2"/>
          <w:id w:val="1849208557"/>
          <w:placeholder>
            <w:docPart w:val="DefaultPlaceholder_-1854013440"/>
          </w:placeholder>
        </w:sdtPr>
        <w:sdtContent>
          <w:r w:rsidR="00900397">
            <w:fldChar w:fldCharType="begin"/>
          </w:r>
          <w:r w:rsidR="009003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jBmMWVjLWM3OTQtNDA2Ni1hODJhLWM2MWRkYzUyZTY3O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zYmNmZWQwMC02OWJmLTRiZDMtOWRjMC1mYjA3ODliZTZmZjIiLCJUZXh0IjoiKEx1IGV0IGFsLiwgMjAxOCkiLCJXQUlWZXJzaW9uIjoiNi4xMi4wLjAifQ==}</w:instrText>
          </w:r>
          <w:r w:rsidR="00900397">
            <w:fldChar w:fldCharType="separate"/>
          </w:r>
          <w:r w:rsidR="00FF1EC0">
            <w:t>(Lu et al., 2018)</w:t>
          </w:r>
          <w:r w:rsidR="00900397">
            <w:fldChar w:fldCharType="end"/>
          </w:r>
        </w:sdtContent>
      </w:sdt>
      <w:r w:rsidR="00E354F4">
        <w:t xml:space="preserve"> proposes </w:t>
      </w:r>
      <w:r w:rsidR="008275F4">
        <w:t xml:space="preserve">a framework to integrate CD handling </w:t>
      </w:r>
      <w:r w:rsidR="00126FC3">
        <w:t xml:space="preserve">into a production </w:t>
      </w:r>
      <w:r w:rsidR="00623333">
        <w:t>ML system</w:t>
      </w:r>
      <w:r w:rsidR="006F0CBF">
        <w:t xml:space="preserve"> (</w:t>
      </w:r>
      <w:r w:rsidR="006F0CBF">
        <w:fldChar w:fldCharType="begin"/>
      </w:r>
      <w:r w:rsidR="006F0CBF">
        <w:instrText xml:space="preserve"> REF _Ref108123265 \h </w:instrText>
      </w:r>
      <w:r w:rsidR="006F0CBF">
        <w:fldChar w:fldCharType="separate"/>
      </w:r>
      <w:r w:rsidR="006F0CBF">
        <w:t xml:space="preserve">Figure </w:t>
      </w:r>
      <w:r w:rsidR="006F0CBF">
        <w:rPr>
          <w:noProof/>
        </w:rPr>
        <w:t>6</w:t>
      </w:r>
      <w:r w:rsidR="006F0CBF">
        <w:fldChar w:fldCharType="end"/>
      </w:r>
      <w:r w:rsidR="006F0CBF">
        <w:t>)</w:t>
      </w:r>
      <w:r w:rsidR="00623333">
        <w:t>.</w:t>
      </w:r>
      <w:r w:rsidR="00B751C6">
        <w:t xml:space="preserve"> In this proposal CD handling </w:t>
      </w:r>
      <w:r w:rsidR="0021539F">
        <w:t>consists of 3 parts: CD detection, CD understanding, and CD adaptation.</w:t>
      </w:r>
      <w:r w:rsidR="000F63ED">
        <w:t xml:space="preserve"> </w:t>
      </w:r>
    </w:p>
    <w:p w14:paraId="7E4BAD70" w14:textId="77777777" w:rsidR="00B029FF" w:rsidRDefault="00EB7052" w:rsidP="00B029FF">
      <w:pPr>
        <w:keepNext/>
      </w:pPr>
      <w:r w:rsidRPr="00EB7052">
        <w:rPr>
          <w:noProof/>
        </w:rPr>
        <w:drawing>
          <wp:inline distT="0" distB="0" distL="0" distR="0" wp14:anchorId="4C6D29DB" wp14:editId="1605792C">
            <wp:extent cx="5400675" cy="1127760"/>
            <wp:effectExtent l="0" t="0" r="9525"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00675" cy="1127760"/>
                    </a:xfrm>
                    <a:prstGeom prst="rect">
                      <a:avLst/>
                    </a:prstGeom>
                  </pic:spPr>
                </pic:pic>
              </a:graphicData>
            </a:graphic>
          </wp:inline>
        </w:drawing>
      </w:r>
    </w:p>
    <w:p w14:paraId="1B42A56D" w14:textId="7D3D2548" w:rsidR="00623333" w:rsidRDefault="00B029FF" w:rsidP="00B029FF">
      <w:pPr>
        <w:pStyle w:val="Beschriftung"/>
      </w:pPr>
      <w:bookmarkStart w:id="50" w:name="_Ref108123265"/>
      <w:bookmarkStart w:id="51" w:name="_Toc110693868"/>
      <w:r>
        <w:t xml:space="preserve">Figure </w:t>
      </w:r>
      <w:r>
        <w:fldChar w:fldCharType="begin"/>
      </w:r>
      <w:r>
        <w:instrText xml:space="preserve"> SEQ Figure \* ARABIC </w:instrText>
      </w:r>
      <w:r>
        <w:fldChar w:fldCharType="separate"/>
      </w:r>
      <w:r w:rsidR="007C5A0D">
        <w:rPr>
          <w:noProof/>
        </w:rPr>
        <w:t>8</w:t>
      </w:r>
      <w:r>
        <w:fldChar w:fldCharType="end"/>
      </w:r>
      <w:bookmarkEnd w:id="50"/>
      <w:r>
        <w:t xml:space="preserve">: Framework for handling concept drift in machine learning </w:t>
      </w:r>
      <w:sdt>
        <w:sdtPr>
          <w:alias w:val="To edit, see citavi.com/edit"/>
          <w:tag w:val="CitaviPlaceholder#fc57eb9c-0719-4731-ac2c-0b109565b496"/>
          <w:id w:val="1746296961"/>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NDBlZDhiLTUwYjctNGUxYy1hNGUwLWI1MTg3MjYwNmVk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NmYzU3ZWI5Yy0wNzE5LTQ3MzEtYWMyYy0wYjEwOTU2NWI0OTYiLCJUZXh0IjoiKEx1IGV0IGFsLiwgMjAxOCkiLCJXQUlWZXJzaW9uIjoiNi4xMi4wLjAifQ==}</w:instrText>
          </w:r>
          <w:r>
            <w:fldChar w:fldCharType="separate"/>
          </w:r>
          <w:r w:rsidR="00FF1EC0">
            <w:t>(Lu et al., 2018)</w:t>
          </w:r>
          <w:r>
            <w:fldChar w:fldCharType="end"/>
          </w:r>
        </w:sdtContent>
      </w:sdt>
      <w:bookmarkEnd w:id="51"/>
    </w:p>
    <w:p w14:paraId="58220349" w14:textId="5458A45D" w:rsidR="007039F6" w:rsidRDefault="00592954" w:rsidP="007F6099">
      <w:r>
        <w:rPr>
          <w:b/>
        </w:rPr>
        <w:t>CD</w:t>
      </w:r>
      <w:r w:rsidR="00222822">
        <w:rPr>
          <w:b/>
        </w:rPr>
        <w:t xml:space="preserve"> detection</w:t>
      </w:r>
      <w:r w:rsidR="00222822">
        <w:t>.</w:t>
      </w:r>
      <w:r>
        <w:t xml:space="preserve"> </w:t>
      </w:r>
      <w:r w:rsidR="00A73476" w:rsidRPr="00592954">
        <w:t>CD’s</w:t>
      </w:r>
      <w:r w:rsidR="00A73476" w:rsidRPr="00A73476">
        <w:t xml:space="preserve"> unpredictable and inconspicuous nature makes</w:t>
      </w:r>
      <w:r w:rsidR="00222822">
        <w:t xml:space="preserve"> </w:t>
      </w:r>
      <w:r w:rsidR="00F9147F">
        <w:t xml:space="preserve">it </w:t>
      </w:r>
      <w:r w:rsidR="00222822">
        <w:t>often</w:t>
      </w:r>
      <w:r w:rsidR="00A73476" w:rsidRPr="00A73476">
        <w:t xml:space="preserve"> hard to identify.</w:t>
      </w:r>
      <w:r w:rsidR="00C91CBB">
        <w:t xml:space="preserve"> </w:t>
      </w:r>
      <w:r w:rsidR="00D22684">
        <w:t xml:space="preserve">CD detection employs techniques and mechanisms to characterize and quantify CD. </w:t>
      </w:r>
      <w:r w:rsidR="00F77410">
        <w:t xml:space="preserve">CD can be uncovered in different ways. </w:t>
      </w:r>
    </w:p>
    <w:p w14:paraId="741B3670" w14:textId="63841BF2" w:rsidR="007F6099" w:rsidRDefault="00F77410" w:rsidP="007F6099">
      <w:r>
        <w:t>The most</w:t>
      </w:r>
      <w:r w:rsidR="00A554AB">
        <w:t xml:space="preserve"> common</w:t>
      </w:r>
      <w:r>
        <w:t xml:space="preserve"> way to detect CD </w:t>
      </w:r>
      <w:r w:rsidR="005914A7">
        <w:t xml:space="preserve">is through observation of model performance in the productive environment. </w:t>
      </w:r>
      <w:r w:rsidR="00915C39">
        <w:t xml:space="preserve">This type of CD detection is referred to as </w:t>
      </w:r>
      <w:r w:rsidR="00915C39" w:rsidRPr="00590F25">
        <w:rPr>
          <w:i/>
        </w:rPr>
        <w:t>error</w:t>
      </w:r>
      <w:r w:rsidR="00915C39">
        <w:t xml:space="preserve"> </w:t>
      </w:r>
      <w:r w:rsidR="00915C39" w:rsidRPr="00915C39">
        <w:rPr>
          <w:i/>
        </w:rPr>
        <w:t>rate-based drift detection</w:t>
      </w:r>
      <w:r w:rsidR="00915C39">
        <w:t xml:space="preserve">. </w:t>
      </w:r>
      <w:r w:rsidR="005914A7">
        <w:t xml:space="preserve">A performance decrease over time </w:t>
      </w:r>
      <w:r w:rsidR="00EE06A9">
        <w:t xml:space="preserve">is indicative that </w:t>
      </w:r>
      <w:r w:rsidR="00792B6C">
        <w:t>characteristics of the data have shifted</w:t>
      </w:r>
      <w:r w:rsidR="006F4849">
        <w:t xml:space="preserve">. </w:t>
      </w:r>
      <w:r w:rsidR="006E66CF">
        <w:t xml:space="preserve">Different algorithms can be </w:t>
      </w:r>
      <w:r w:rsidR="000627B6">
        <w:t>employed</w:t>
      </w:r>
      <w:r w:rsidR="00D62169">
        <w:t xml:space="preserve"> to </w:t>
      </w:r>
      <w:r w:rsidR="00563A94">
        <w:t>analyze</w:t>
      </w:r>
      <w:r w:rsidR="00BB4EBB">
        <w:t xml:space="preserve"> CD </w:t>
      </w:r>
      <w:r w:rsidR="000627B6">
        <w:t>using the model performance metrics</w:t>
      </w:r>
      <w:r w:rsidR="00563A94">
        <w:t>.</w:t>
      </w:r>
      <w:r w:rsidR="006B4FDA">
        <w:t xml:space="preserve"> </w:t>
      </w:r>
      <w:r w:rsidR="008934BE">
        <w:t xml:space="preserve">Drift Detection Method (DDM) </w:t>
      </w:r>
      <w:r w:rsidR="003E2A93">
        <w:t xml:space="preserve">was the first </w:t>
      </w:r>
      <w:r w:rsidR="00073A55">
        <w:t xml:space="preserve">algorithm to </w:t>
      </w:r>
      <w:r w:rsidR="00673F69">
        <w:t xml:space="preserve">assess the severity of the CD </w:t>
      </w:r>
      <w:r w:rsidR="008A79F9">
        <w:t xml:space="preserve">at hand, </w:t>
      </w:r>
      <w:r w:rsidR="00992D52">
        <w:t xml:space="preserve">based on how </w:t>
      </w:r>
      <w:r w:rsidR="001368D4">
        <w:t xml:space="preserve">the </w:t>
      </w:r>
      <w:r w:rsidR="008A79F9">
        <w:t>model perform</w:t>
      </w:r>
      <w:r w:rsidR="007C27D2">
        <w:t>ed over a set time window</w:t>
      </w:r>
      <w:r w:rsidR="004E7A51">
        <w:t xml:space="preserve"> </w:t>
      </w:r>
      <w:sdt>
        <w:sdtPr>
          <w:alias w:val="To edit, see citavi.com/edit"/>
          <w:tag w:val="CitaviPlaceholder#19ea5f70-9630-4845-aae5-0be2f715c7df"/>
          <w:id w:val="1245844108"/>
          <w:placeholder>
            <w:docPart w:val="DefaultPlaceholder_-1854013440"/>
          </w:placeholder>
        </w:sdtPr>
        <w:sdtContent>
          <w:r w:rsidR="004E7A51">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ODU2NDU0LTQzNTYtNGZmNC04MTcwLTRjNDI5NTM0NzkwNyIsIlJhbmdlTGVuZ3RoIjo0MiwiUmVmZXJlbmNlSWQiOiJiMGZiMjQ3MS1hODgxLTQ0NWMtOGRjMC0zNmM2MjAwMWVj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My01NDAtMjg2NDUtNV8yOSIsIlVyaVN0cmluZyI6Imh0dHBzOi8vZG9pLm9yZy8xMC4xMDA3Lzk3OC0zLTU0MC0yODY0NS01XzI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DA3L2IxMDAxOTUiLCJVcmlTdHJpbmciOiJodHRwczovL2RvaS5vcmcvMTAuMTAwNy9iMTAwMTk1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}</w:instrText>
          </w:r>
          <w:r w:rsidR="004E7A51">
            <w:fldChar w:fldCharType="separate"/>
          </w:r>
          <w:r w:rsidR="00FF1EC0">
            <w:t>(Gama, Medas, Castillo, &amp; Rodrigues, 2004)</w:t>
          </w:r>
          <w:r w:rsidR="004E7A51">
            <w:fldChar w:fldCharType="end"/>
          </w:r>
        </w:sdtContent>
      </w:sdt>
      <w:r w:rsidR="008A79F9">
        <w:t>.</w:t>
      </w:r>
      <w:r w:rsidR="00F40582">
        <w:t xml:space="preserve"> </w:t>
      </w:r>
      <w:r w:rsidR="00B7117B">
        <w:t>The window defines</w:t>
      </w:r>
      <w:r w:rsidR="00C573FD">
        <w:t xml:space="preserve"> </w:t>
      </w:r>
      <w:r w:rsidR="00DE62B8">
        <w:t xml:space="preserve">the timeframe of </w:t>
      </w:r>
      <w:r w:rsidR="00787A07">
        <w:t>past model performance, which the current model performance is compared against.</w:t>
      </w:r>
      <w:r w:rsidR="006816C3">
        <w:t xml:space="preserve"> If</w:t>
      </w:r>
      <w:r w:rsidR="00787A07">
        <w:t xml:space="preserve"> DDM </w:t>
      </w:r>
      <w:r w:rsidR="005127F7">
        <w:t>detect</w:t>
      </w:r>
      <w:r w:rsidR="006816C3">
        <w:t>s</w:t>
      </w:r>
      <w:r w:rsidR="005127F7">
        <w:t xml:space="preserve"> a significant</w:t>
      </w:r>
      <w:r w:rsidR="00F5102E">
        <w:t xml:space="preserve"> error-rate increase</w:t>
      </w:r>
      <w:r w:rsidR="006816C3">
        <w:t xml:space="preserve">, </w:t>
      </w:r>
      <w:r w:rsidR="00DE62B8">
        <w:t xml:space="preserve">compared </w:t>
      </w:r>
      <w:r w:rsidR="00617E95">
        <w:t xml:space="preserve">to the </w:t>
      </w:r>
      <w:r w:rsidR="00BB057A">
        <w:t>old data, it’ll declare that CD has occur</w:t>
      </w:r>
      <w:r w:rsidR="00EB6E9A">
        <w:t>r</w:t>
      </w:r>
      <w:r w:rsidR="00BB057A">
        <w:t>ed</w:t>
      </w:r>
      <w:r w:rsidR="0057081F">
        <w:t>.</w:t>
      </w:r>
      <w:r w:rsidR="007D5EFD">
        <w:t xml:space="preserve"> </w:t>
      </w:r>
      <w:r w:rsidR="006F75DC">
        <w:t xml:space="preserve">Built upon </w:t>
      </w:r>
      <w:r w:rsidR="00EB6E9A">
        <w:t>DMM</w:t>
      </w:r>
      <w:r w:rsidR="006F75DC">
        <w:t>, other</w:t>
      </w:r>
      <w:r w:rsidR="00551A90">
        <w:t xml:space="preserve"> algorithms</w:t>
      </w:r>
      <w:r w:rsidR="00EB6E9A">
        <w:t xml:space="preserve"> have been </w:t>
      </w:r>
      <w:r w:rsidR="00DA0D96">
        <w:t xml:space="preserve">developed, such as </w:t>
      </w:r>
      <w:r w:rsidR="00551A90">
        <w:t xml:space="preserve">the </w:t>
      </w:r>
      <w:r w:rsidR="00DA0D96">
        <w:t>Early Drift Detection M</w:t>
      </w:r>
      <w:r w:rsidR="00F8350A">
        <w:t xml:space="preserve">ethod (EDDM) and </w:t>
      </w:r>
      <w:r w:rsidR="00551A90">
        <w:t xml:space="preserve">the </w:t>
      </w:r>
      <w:r w:rsidR="00F8350A">
        <w:t xml:space="preserve">Fuzzy Windowing Drift Detection </w:t>
      </w:r>
      <w:r w:rsidR="00776460">
        <w:t xml:space="preserve">Method </w:t>
      </w:r>
      <w:r w:rsidR="00F8350A">
        <w:t>(</w:t>
      </w:r>
      <w:r w:rsidR="00776460">
        <w:t>FW-DDM)</w:t>
      </w:r>
      <w:r w:rsidR="00551A90">
        <w:t xml:space="preserve"> </w:t>
      </w:r>
      <w:sdt>
        <w:sdtPr>
          <w:alias w:val="To edit, see citavi.com/edit"/>
          <w:tag w:val="CitaviPlaceholder#48246971-db74-4bf1-9a5d-06244a0a1b09"/>
          <w:id w:val="148564905"/>
          <w:placeholder>
            <w:docPart w:val="DefaultPlaceholder_-1854013440"/>
          </w:placeholder>
        </w:sdtPr>
        <w:sdtContent>
          <w:r w:rsidR="00244A17">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ZDVlNGZkLTg3YmYtNGMzNC04ODQxLWZmMzUyMTE5NGJiNSIsIlJhbmdlTGVuZ3RoIjoyNiwiUmVmZXJlbmNlSWQiOiIxNTgyNzMxNi05ZTA1LTRiMmQtYWVkNC1hMjhjYjY2NTEy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c3PC9uPlxyXG4gIDxpbj50cnVlPC9pbj5cclxuICA8b3M+Nzc8L29zPlxyXG4gIDxwcz43NzwvcHM+XHJcbjwvc3A+XHJcbjxlcD5cclxuICA8bj44Njwvbj5cclxuICA8aW4+dHJ1ZTwvaW4+XHJcbiAgPG9zPjg2PC9vcz5cclxuICA8cHM+ODY8L3BzPlxyXG48L2VwPlxyXG48b3M+NzfigJA4Njwvb3M+IiwiUGFyZW50UmVmZXJlbmNlIjp7IiRpZCI6IjE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wvbj5cclxuICA8aW4+dHJ1ZTwvaW4+XHJcbiAgPG9zPjE8L29zPlxyXG4gIDxwcz4xPC9wcz5cclxuPC9zcD5cclxuPGVwPlxyXG4gIDxuPjY8L24+XHJcbiAgPGluPnRydWU8L2luPlxyXG4gIDxvcz42PC9vcz5cclxuICA8cHM+NjwvcHM+XHJcbjwvZXA+XHJcbjxvcz4x4oCQNjwvb3M+IiwiUGFyZW50UmVmZXJlbmNlIjp7IiRpZCI6IjE3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}</w:instrText>
          </w:r>
          <w:r w:rsidR="00244A17">
            <w:fldChar w:fldCharType="separate"/>
          </w:r>
          <w:r w:rsidR="00FF1EC0">
            <w:t>(Baena-Garcıa et al., 2006; Liu, Zhang, &amp; Lu, 2017)</w:t>
          </w:r>
          <w:r w:rsidR="00244A17">
            <w:fldChar w:fldCharType="end"/>
          </w:r>
        </w:sdtContent>
      </w:sdt>
      <w:r w:rsidR="00551A90">
        <w:t>.</w:t>
      </w:r>
      <w:r w:rsidR="00314E6B">
        <w:t xml:space="preserve"> </w:t>
      </w:r>
      <w:r w:rsidR="006B0B6E">
        <w:t>In the context of automated CT pipelines</w:t>
      </w:r>
      <w:r w:rsidR="00636E84">
        <w:t xml:space="preserve">, it becomes especially important to configure </w:t>
      </w:r>
      <w:r w:rsidR="00C17C7E">
        <w:t xml:space="preserve">appropriate values for CD detection. </w:t>
      </w:r>
      <w:r w:rsidR="001849B6">
        <w:t xml:space="preserve">The right performance metrics need to be monitored and the right performance thresholds need to be selected. Additionally, </w:t>
      </w:r>
      <w:r w:rsidR="00497CBA">
        <w:t xml:space="preserve">the performance needs to be </w:t>
      </w:r>
      <w:r w:rsidR="00251C42">
        <w:t>observed over the right time window. Are the</w:t>
      </w:r>
      <w:r w:rsidR="002535B1">
        <w:t>se</w:t>
      </w:r>
      <w:r w:rsidR="00251C42">
        <w:t xml:space="preserve"> values not set correctly</w:t>
      </w:r>
      <w:r w:rsidR="0074604F">
        <w:t xml:space="preserve">, CD detection might become too sensitive to noise. Conversely, the CD detection might pick up on CD </w:t>
      </w:r>
      <w:r w:rsidR="004507D8">
        <w:t>too late.</w:t>
      </w:r>
    </w:p>
    <w:p w14:paraId="4D9AB865" w14:textId="3D9D50DB" w:rsidR="00DA6DF4" w:rsidRPr="008E091F" w:rsidRDefault="00E8372C" w:rsidP="007F6099">
      <w:r>
        <w:t xml:space="preserve">Instead of </w:t>
      </w:r>
      <w:r w:rsidR="00197DBE">
        <w:t>using</w:t>
      </w:r>
      <w:r w:rsidR="007B68EF">
        <w:t xml:space="preserve"> model performance to determine </w:t>
      </w:r>
      <w:r w:rsidR="00CA2829">
        <w:t>CD, the data</w:t>
      </w:r>
      <w:r w:rsidR="005D1643">
        <w:t>set</w:t>
      </w:r>
      <w:r w:rsidR="00CA2829">
        <w:t xml:space="preserve"> can be analyzed</w:t>
      </w:r>
      <w:r w:rsidR="00752967">
        <w:t>.</w:t>
      </w:r>
      <w:r w:rsidR="00682BAD">
        <w:t xml:space="preserve"> This category of algorithms are </w:t>
      </w:r>
      <w:r w:rsidR="008E091F">
        <w:t xml:space="preserve">called </w:t>
      </w:r>
      <w:r w:rsidR="008E091F" w:rsidRPr="008E091F">
        <w:rPr>
          <w:i/>
        </w:rPr>
        <w:t>data distribution-based drift detection</w:t>
      </w:r>
      <w:r w:rsidR="008E091F">
        <w:t>.</w:t>
      </w:r>
      <w:r w:rsidR="0036361B">
        <w:t xml:space="preserve"> In this case, severity is quantified </w:t>
      </w:r>
      <w:r w:rsidR="006E59DF">
        <w:t>using</w:t>
      </w:r>
      <w:r w:rsidR="004A3EC6">
        <w:t xml:space="preserve"> distance functions to measure </w:t>
      </w:r>
      <w:r w:rsidR="003A0E15">
        <w:t>dissimilarities between new and old data</w:t>
      </w:r>
      <w:r w:rsidR="002D4FBE">
        <w:t xml:space="preserve"> </w:t>
      </w:r>
      <w:sdt>
        <w:sdtPr>
          <w:alias w:val="To edit, see citavi.com/edit"/>
          <w:tag w:val="CitaviPlaceholder#c3af637a-fded-4346-964e-3a5dc7392880"/>
          <w:id w:val="-2061395851"/>
          <w:placeholder>
            <w:docPart w:val="DefaultPlaceholder_-1854013440"/>
          </w:placeholder>
        </w:sdtPr>
        <w:sdtContent>
          <w:r w:rsidR="00094428">
            <w:fldChar w:fldCharType="begin"/>
          </w:r>
          <w:r w:rsidR="000944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NDFiNmZlLTEzZDEtNGZiNy04YmI2LWNjZTcxY2MwMDQ4M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NjM2FmNjM3YS1mZGVkLTQzNDYtOTY0ZS0zYTVkYzczOTI4ODAiLCJUZXh0IjoiKEx1IGV0IGFsLiwgMjAxOCkiLCJXQUlWZXJzaW9uIjoiNi4xMi4wLjAifQ==}</w:instrText>
          </w:r>
          <w:r w:rsidR="00094428">
            <w:fldChar w:fldCharType="separate"/>
          </w:r>
          <w:r w:rsidR="00FF1EC0">
            <w:t>(Lu et al., 2018)</w:t>
          </w:r>
          <w:r w:rsidR="00094428">
            <w:fldChar w:fldCharType="end"/>
          </w:r>
        </w:sdtContent>
      </w:sdt>
      <w:r w:rsidR="003A0E15">
        <w:t>.</w:t>
      </w:r>
      <w:r w:rsidR="00241C4C">
        <w:t xml:space="preserve"> </w:t>
      </w:r>
      <w:r w:rsidR="00DB3317">
        <w:t>Density based algorithms and Principle Compo</w:t>
      </w:r>
      <w:r w:rsidR="00DB3317">
        <w:lastRenderedPageBreak/>
        <w:t xml:space="preserve">nents Analysis (PCA)-based </w:t>
      </w:r>
      <w:r w:rsidR="00DE78AF">
        <w:t xml:space="preserve">algorithms can be employed </w:t>
      </w:r>
      <w:r w:rsidR="00320125">
        <w:t>for CD detection</w:t>
      </w:r>
      <w:r w:rsidR="000A784F">
        <w:t xml:space="preserve"> </w:t>
      </w:r>
      <w:sdt>
        <w:sdtPr>
          <w:alias w:val="To edit, see citavi.com/edit"/>
          <w:tag w:val="CitaviPlaceholder#2db78a59-9200-4269-aa53-d02d7f0bcc4e"/>
          <w:id w:val="962383433"/>
          <w:placeholder>
            <w:docPart w:val="DefaultPlaceholder_-1854013440"/>
          </w:placeholder>
        </w:sdtPr>
        <w:sdtContent>
          <w:r w:rsidR="000A784F">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NzA2MGZlLTliNmItNGRiOC1hMzkzLWQyOTAxYzY3MGY1MSIsIlJhbmdlU3RhcnQiOjQ2LCJSYW5nZUxlbmd0aCI6MzksIlJlZmVyZW5jZUlkIjoiZWJhODQ1MzgtYWMwNy00MTc4LTkyZjYtNTM0ZDc5N2Q0MGFi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I3ODMyNTguMjc4MzM1OSIsIlVyaVN0cmluZyI6Imh0dHBzOi8vZG9pLm9yZy8xMC4xMTQ1LzI3ODMyNTguMjc4MzM1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MzY2ND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MYXN0TmFtZSI6IkZlbmcgR3UiLCJQcm90ZWN0ZWQiOmZhbHNlLCJTZXgiOjAsIkNyZWF0ZWRCeSI6Il9TZWJhc3RpYW4gU8OkdHpsZXIiLCJDcmVhdGVkT24iOiIyMDIyLTA3LTA3VDIxOjU4OjE2IiwiTW9kaWZpZWRCeSI6Il9TZWJhc3RpYW4gU8OkdHpsZXIiLCJJZCI6ImMyZTUxYzYwLTYxNjUtNDY3ZS1iOWQ4LWQ3MzYyYjA1NjI4ZSIsIk1vZGlmaWVkT24iOiIyMDIyLTA3LTA3VDIxOjU4OjE2IiwiUHJvamVjdCI6eyIkcmVmIjoiNSJ9fSx7IiRpZCI6IjE4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EwOS9JSkNOTi4yMDE2Ljc3MjcxNzYiLCJVcmlTdHJpbmciOiJodHRwczovL2RvaS5vcmcvMTAuMTEwOS9JSkNOTi4yMDE2Ljc3MjcxNz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}</w:instrText>
          </w:r>
          <w:r w:rsidR="000A784F">
            <w:fldChar w:fldCharType="separate"/>
          </w:r>
          <w:r w:rsidR="00FF1EC0">
            <w:t>(Feng Gu, Zhang, Jie Lu, &amp; Chin-Teng Lin, 2016; Qahtan, Alharbi, Wang, &amp; Zhang, 2015)</w:t>
          </w:r>
          <w:r w:rsidR="000A784F">
            <w:fldChar w:fldCharType="end"/>
          </w:r>
        </w:sdtContent>
      </w:sdt>
      <w:r w:rsidR="00320125">
        <w:t>.</w:t>
      </w:r>
      <w:r w:rsidR="003A0E15">
        <w:t xml:space="preserve"> </w:t>
      </w:r>
    </w:p>
    <w:p w14:paraId="54F7557D" w14:textId="2F9DB45B" w:rsidR="004507D8" w:rsidRDefault="00B27EAC" w:rsidP="007F6099">
      <w:r>
        <w:rPr>
          <w:b/>
        </w:rPr>
        <w:t>CD understanding</w:t>
      </w:r>
      <w:r>
        <w:t>.</w:t>
      </w:r>
      <w:r w:rsidR="006A00EB">
        <w:t xml:space="preserve"> CD understanding deals with the extraction of </w:t>
      </w:r>
      <w:r w:rsidR="00793199">
        <w:t xml:space="preserve">important information about the CD at hand. </w:t>
      </w:r>
      <w:r w:rsidR="007E00AB">
        <w:t xml:space="preserve">CD understanding usually </w:t>
      </w:r>
      <w:r w:rsidR="002F2EF5">
        <w:t>is</w:t>
      </w:r>
      <w:r w:rsidR="007E00AB">
        <w:t xml:space="preserve"> the output </w:t>
      </w:r>
      <w:r w:rsidR="0062357D">
        <w:t xml:space="preserve">of CD detection algorithms. Additional understanding can be </w:t>
      </w:r>
      <w:r w:rsidR="00D93713">
        <w:t>acquired by employing additional methods, like visualization</w:t>
      </w:r>
      <w:r w:rsidR="009B39FA">
        <w:t xml:space="preserve">. According to </w:t>
      </w:r>
      <w:sdt>
        <w:sdtPr>
          <w:alias w:val="To edit, see citavi.com/edit"/>
          <w:tag w:val="CitaviPlaceholder#1a9cf0b3-b511-4a74-97aa-f59a6065e6d1"/>
          <w:id w:val="271524563"/>
          <w:placeholder>
            <w:docPart w:val="DefaultPlaceholder_-1854013440"/>
          </w:placeholder>
        </w:sdtPr>
        <w:sdtContent>
          <w:r w:rsidR="009B39FA">
            <w:fldChar w:fldCharType="begin"/>
          </w:r>
          <w:r w:rsidR="009B39F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ZGQwNDQyLWZmYTgtNGRiNC05NmJhLTA1ZDEzYTVmYWIwYy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xYTljZjBiMy1iNTExLTRhNzQtOTdhYS1mNTlhNjA2NWU2ZDEiLCJUZXh0IjoiKEx1IGV0IGFsLiwgMjAxOCkiLCJXQUlWZXJzaW9uIjoiNi4xMi4wLjAifQ==}</w:instrText>
          </w:r>
          <w:r w:rsidR="009B39FA">
            <w:fldChar w:fldCharType="separate"/>
          </w:r>
          <w:r w:rsidR="00FF1EC0">
            <w:t>(Lu et al., 2018)</w:t>
          </w:r>
          <w:r w:rsidR="009B39FA">
            <w:fldChar w:fldCharType="end"/>
          </w:r>
        </w:sdtContent>
      </w:sdt>
      <w:r w:rsidR="00EB126D">
        <w:t xml:space="preserve"> following questions should be answered in order to gain a comprehensive CD understanding:</w:t>
      </w:r>
    </w:p>
    <w:p w14:paraId="6409D156" w14:textId="37918B33" w:rsidR="0015286F" w:rsidRDefault="0015286F" w:rsidP="0015286F">
      <w:pPr>
        <w:pStyle w:val="Listenabsatz"/>
        <w:numPr>
          <w:ilvl w:val="0"/>
          <w:numId w:val="20"/>
        </w:numPr>
      </w:pPr>
      <w:r>
        <w:t xml:space="preserve">When did CD occur </w:t>
      </w:r>
      <w:r w:rsidR="0068679A">
        <w:t>and how long does it last? (When)</w:t>
      </w:r>
    </w:p>
    <w:p w14:paraId="6595FA4B" w14:textId="6265D59B" w:rsidR="0068679A" w:rsidRDefault="0068679A" w:rsidP="0015286F">
      <w:pPr>
        <w:pStyle w:val="Listenabsatz"/>
        <w:numPr>
          <w:ilvl w:val="0"/>
          <w:numId w:val="20"/>
        </w:numPr>
      </w:pPr>
      <w:r>
        <w:t>How severe is the concept drift? (How severe)</w:t>
      </w:r>
    </w:p>
    <w:p w14:paraId="77C0834E" w14:textId="49DB6ED5" w:rsidR="0068679A" w:rsidRDefault="00217BC3" w:rsidP="0015286F">
      <w:pPr>
        <w:pStyle w:val="Listenabsatz"/>
        <w:numPr>
          <w:ilvl w:val="0"/>
          <w:numId w:val="20"/>
        </w:numPr>
      </w:pPr>
      <w:r>
        <w:t>What were the drift regions of CD? (Where)</w:t>
      </w:r>
    </w:p>
    <w:p w14:paraId="4C8BBE67" w14:textId="52D32113" w:rsidR="00BD6175" w:rsidRDefault="00452D7D" w:rsidP="008A50A7">
      <w:r>
        <w:t>Identifying when CD occurs is the baseline requirement for every CD detection method</w:t>
      </w:r>
      <w:r w:rsidR="003D54AD">
        <w:t xml:space="preserve"> and therefore the most trivial question to answer. </w:t>
      </w:r>
      <w:r w:rsidR="00C77497">
        <w:t xml:space="preserve">Detecting CD implicitly contains information about when the CD at hand was detected. </w:t>
      </w:r>
      <w:r w:rsidR="003D54AD">
        <w:t xml:space="preserve">Through continuous monitoring </w:t>
      </w:r>
      <w:r w:rsidR="00063926">
        <w:t xml:space="preserve">of the data and model, the duration of CD can be </w:t>
      </w:r>
      <w:r w:rsidR="004B43FD">
        <w:t>measured as well.</w:t>
      </w:r>
      <w:r w:rsidR="00B55101">
        <w:t xml:space="preserve"> </w:t>
      </w:r>
    </w:p>
    <w:p w14:paraId="2CDEAB0D" w14:textId="5988FC08" w:rsidR="0053116C" w:rsidRDefault="008D4560" w:rsidP="008A50A7">
      <w:r>
        <w:t xml:space="preserve">In order to satisfy </w:t>
      </w:r>
      <w:r w:rsidR="00627946">
        <w:t xml:space="preserve">the second question, CD </w:t>
      </w:r>
      <w:r w:rsidR="00907780">
        <w:t xml:space="preserve">needs to </w:t>
      </w:r>
      <w:r w:rsidR="00492442">
        <w:t>be quantified in a non-binary fashion</w:t>
      </w:r>
      <w:r w:rsidR="00F70445">
        <w:t>.</w:t>
      </w:r>
      <w:r w:rsidR="00424C1F">
        <w:t xml:space="preserve"> </w:t>
      </w:r>
      <w:r w:rsidR="007735DF">
        <w:t xml:space="preserve">The severity of </w:t>
      </w:r>
      <w:r w:rsidR="00F32F18">
        <w:t xml:space="preserve">CD </w:t>
      </w:r>
      <w:r w:rsidR="005A34DC">
        <w:t>is measured by most dedicated CD detection algorithms, like DDM.</w:t>
      </w:r>
      <w:r w:rsidR="00B32D4C">
        <w:t xml:space="preserve"> </w:t>
      </w:r>
      <w:r w:rsidR="002167C3">
        <w:t xml:space="preserve">As addressed in CD detection, </w:t>
      </w:r>
      <w:r w:rsidR="00B55101">
        <w:t xml:space="preserve">the severity </w:t>
      </w:r>
      <w:r w:rsidR="00E63268">
        <w:t xml:space="preserve">can be derived from diverging model performance and dissimilarities </w:t>
      </w:r>
      <w:r w:rsidR="009C00D6">
        <w:t>between old and new data.</w:t>
      </w:r>
      <w:r w:rsidR="00F3777C">
        <w:t xml:space="preserve"> The steeper the performance drop, or </w:t>
      </w:r>
      <w:r w:rsidR="005C223B">
        <w:t xml:space="preserve">the bigger the distance between </w:t>
      </w:r>
      <w:r w:rsidR="007117A0">
        <w:t xml:space="preserve">the data old and new data, </w:t>
      </w:r>
      <w:r w:rsidR="0053116C">
        <w:t>the higher the severity level of the CD.</w:t>
      </w:r>
    </w:p>
    <w:p w14:paraId="7739B6A3" w14:textId="254808DF" w:rsidR="00120215" w:rsidRDefault="007A7FD7" w:rsidP="008A50A7">
      <w:r>
        <w:t xml:space="preserve">The most difficult to answer question is </w:t>
      </w:r>
      <w:r w:rsidR="00C3669B">
        <w:rPr>
          <w:i/>
        </w:rPr>
        <w:t>Where</w:t>
      </w:r>
      <w:r w:rsidR="00C3669B">
        <w:t xml:space="preserve">. </w:t>
      </w:r>
      <w:r w:rsidR="00597242">
        <w:t xml:space="preserve">Drift regions </w:t>
      </w:r>
      <w:r w:rsidR="005A289D">
        <w:t>are</w:t>
      </w:r>
      <w:r w:rsidR="007932DD">
        <w:t xml:space="preserve"> regions</w:t>
      </w:r>
      <w:r w:rsidR="005A289D">
        <w:t xml:space="preserve"> of conflict between </w:t>
      </w:r>
      <w:r w:rsidR="00B94780">
        <w:t xml:space="preserve">the new and old distribution. </w:t>
      </w:r>
      <w:r w:rsidR="007932DD">
        <w:t xml:space="preserve">Feature vectors located in a drift region are </w:t>
      </w:r>
      <w:r w:rsidR="002A7CBC">
        <w:t xml:space="preserve">affected by the CD and contribute to the </w:t>
      </w:r>
      <w:r w:rsidR="00A4507F">
        <w:t xml:space="preserve">error-rate of the model. Identifying </w:t>
      </w:r>
      <w:r w:rsidR="00F67A00">
        <w:t xml:space="preserve">drift regions </w:t>
      </w:r>
      <w:r w:rsidR="007C67AE">
        <w:t>makes CD more tangible</w:t>
      </w:r>
      <w:r w:rsidR="00C71570">
        <w:t xml:space="preserve"> and allows for a more in-depth analysis of </w:t>
      </w:r>
      <w:r w:rsidR="000B43F0">
        <w:t xml:space="preserve">model performance. </w:t>
      </w:r>
      <w:r w:rsidR="00405464">
        <w:t xml:space="preserve">The techniques to make out drift regions are however highly dependent on the </w:t>
      </w:r>
      <w:r w:rsidR="00D625D8">
        <w:t>employed drift detection model.</w:t>
      </w:r>
      <w:r w:rsidR="00600286">
        <w:t xml:space="preserve"> This means that there is no generalizable way to </w:t>
      </w:r>
      <w:r w:rsidR="007642CD">
        <w:t>map out drift regions in the feature space</w:t>
      </w:r>
      <w:r w:rsidR="00B71793">
        <w:t xml:space="preserve"> </w:t>
      </w:r>
      <w:sdt>
        <w:sdtPr>
          <w:alias w:val="To edit, see citavi.com/edit"/>
          <w:tag w:val="CitaviPlaceholder#1485635a-99d0-42ba-848d-33072207998d"/>
          <w:id w:val="1124583078"/>
          <w:placeholder>
            <w:docPart w:val="DefaultPlaceholder_-1854013440"/>
          </w:placeholder>
        </w:sdtPr>
        <w:sdtContent>
          <w:r w:rsidR="00B71793">
            <w:fldChar w:fldCharType="begin"/>
          </w:r>
          <w:r w:rsidR="00B7179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OWRkZDEwLTJmNDQtNGE4MC05M2FlLWQ0ODljZDI2YTgwYi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xNDg1NjM1YS05OWQwLTQyYmEtODQ4ZC0zMzA3MjIwNzk5OGQiLCJUZXh0IjoiKEx1IGV0IGFsLiwgMjAxOCkiLCJXQUlWZXJzaW9uIjoiNi4xMi4wLjAifQ==}</w:instrText>
          </w:r>
          <w:r w:rsidR="00B71793">
            <w:fldChar w:fldCharType="separate"/>
          </w:r>
          <w:r w:rsidR="00FF1EC0">
            <w:t>(Lu et al., 2018)</w:t>
          </w:r>
          <w:r w:rsidR="00B71793">
            <w:fldChar w:fldCharType="end"/>
          </w:r>
        </w:sdtContent>
      </w:sdt>
      <w:r w:rsidR="007642CD">
        <w:t>.</w:t>
      </w:r>
    </w:p>
    <w:p w14:paraId="56CF2C5E" w14:textId="1722206A" w:rsidR="007642CD" w:rsidRPr="00C3669B" w:rsidRDefault="00EB614F" w:rsidP="008A50A7">
      <w:r>
        <w:t xml:space="preserve">Data understanding </w:t>
      </w:r>
      <w:r w:rsidR="00F871A1">
        <w:t xml:space="preserve">doesn’t need to be collected algorithmically alone. </w:t>
      </w:r>
      <w:r w:rsidR="00151E36">
        <w:t xml:space="preserve">Insights into occurring shifts in </w:t>
      </w:r>
      <w:r w:rsidR="009D0E63">
        <w:t xml:space="preserve">the </w:t>
      </w:r>
      <w:r w:rsidR="00151E36">
        <w:t xml:space="preserve">data can be </w:t>
      </w:r>
      <w:r w:rsidR="000B31CC">
        <w:t>visualized as well</w:t>
      </w:r>
      <w:r w:rsidR="00957FB9">
        <w:t xml:space="preserve"> </w:t>
      </w:r>
      <w:sdt>
        <w:sdtPr>
          <w:alias w:val="To edit, see citavi.com/edit"/>
          <w:tag w:val="CitaviPlaceholder#13c6aa2d-3b51-44d4-895e-1219e1a510cf"/>
          <w:id w:val="-598564497"/>
          <w:placeholder>
            <w:docPart w:val="DefaultPlaceholder_-1854013440"/>
          </w:placeholder>
        </w:sdtPr>
        <w:sdtContent>
          <w:r w:rsidR="00496C22">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MzA0OWJmLTk2MGYtNDE0Yi1hNGU4LWU2YzM5MGY0MjE0YSIsIlJhbmdlTGVuZ3RoIjoxNCwiUmVmZXJlbmNlSWQiOiJhMjA2NzZiNS00YjhhLTQzOTgtOTE1Mi05NjVkZWNmMzQ2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G9pIjoiMTAuMTE0NS8xNTU3MDE5LjE1NTcwNz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0NS8xNTU3MDE5LjE1NTcwNzIiLCJVcmlTdHJpbmciOiJodHRwczovL2RvaS5vcmcvMTAuMTE0NS8xNTU3MDE5LjE1NTcwNz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}</w:instrText>
          </w:r>
          <w:r w:rsidR="00496C22">
            <w:fldChar w:fldCharType="separate"/>
          </w:r>
          <w:r w:rsidR="00FF1EC0">
            <w:t>(Koren, 2009b)</w:t>
          </w:r>
          <w:r w:rsidR="00496C22">
            <w:fldChar w:fldCharType="end"/>
          </w:r>
        </w:sdtContent>
      </w:sdt>
      <w:r w:rsidR="000B31CC">
        <w:t xml:space="preserve">. </w:t>
      </w:r>
      <w:r w:rsidR="00957FB9">
        <w:t>Visualizations can</w:t>
      </w:r>
      <w:r w:rsidR="008618E2">
        <w:t xml:space="preserve"> analyzed by data scientists to </w:t>
      </w:r>
      <w:r w:rsidR="00367448">
        <w:t xml:space="preserve">qualitatively assess </w:t>
      </w:r>
      <w:r w:rsidR="00B0593C">
        <w:t>CD</w:t>
      </w:r>
      <w:r w:rsidR="00B511C7">
        <w:t xml:space="preserve"> in </w:t>
      </w:r>
      <w:r w:rsidR="00887627">
        <w:t>a dataset</w:t>
      </w:r>
      <w:r w:rsidR="00B0593C">
        <w:t>.</w:t>
      </w:r>
    </w:p>
    <w:p w14:paraId="1CE0E3B3" w14:textId="77777777" w:rsidR="00AD2C85" w:rsidRDefault="00B04016" w:rsidP="008A50A7">
      <w:r>
        <w:rPr>
          <w:b/>
        </w:rPr>
        <w:t>CD adaptation</w:t>
      </w:r>
      <w:r>
        <w:t xml:space="preserve">. </w:t>
      </w:r>
      <w:r w:rsidR="005430ED">
        <w:t xml:space="preserve">The most conventional way of reacting to CD is to trigger a model retraining process. </w:t>
      </w:r>
      <w:r w:rsidR="00635937">
        <w:t xml:space="preserve">In the context of MLOps this is </w:t>
      </w:r>
      <w:r w:rsidR="00C04967">
        <w:t xml:space="preserve">referred to as CT. After the defined performance threshold is not met, a new model is </w:t>
      </w:r>
      <w:r w:rsidR="00591647">
        <w:t xml:space="preserve">trained with new data. There are variations to simple retraining. One is called </w:t>
      </w:r>
      <w:r w:rsidR="00591647" w:rsidRPr="00FD24DD">
        <w:rPr>
          <w:i/>
          <w:iCs/>
        </w:rPr>
        <w:t>ensemble retraining</w:t>
      </w:r>
      <w:r w:rsidR="00591647">
        <w:t xml:space="preserve">. After CD is detected a new model gets trained, which is then </w:t>
      </w:r>
      <w:r w:rsidR="001C7663">
        <w:t xml:space="preserve">added to an ensemble with the old model. Both models </w:t>
      </w:r>
      <w:r w:rsidR="00FD24DD">
        <w:t xml:space="preserve">are then used to make predictions. Ensemble retraining </w:t>
      </w:r>
      <w:r w:rsidR="00FA501D">
        <w:t>is suitable for</w:t>
      </w:r>
      <w:r w:rsidR="00AD2C85">
        <w:t xml:space="preserve"> gradual CD, where two concepts are present in the data.</w:t>
      </w:r>
    </w:p>
    <w:p w14:paraId="66A40042" w14:textId="12A5C7B5" w:rsidR="007B5C48" w:rsidRDefault="00AD2C85" w:rsidP="008A50A7">
      <w:r>
        <w:t>CD adaptation can also be incorporated into the model itself.</w:t>
      </w:r>
      <w:r w:rsidR="008E2C39">
        <w:t xml:space="preserve"> Gradual forgetting is a technique employed during model training, where training examples are weighted </w:t>
      </w:r>
      <w:r w:rsidR="00C647C3">
        <w:t>based on how new they are.</w:t>
      </w:r>
      <w:r w:rsidR="00104096">
        <w:t xml:space="preserve"> </w:t>
      </w:r>
      <w:r w:rsidR="00C647C3">
        <w:t xml:space="preserve">The result is a model that is more sensitive to </w:t>
      </w:r>
      <w:r w:rsidR="00811492">
        <w:t>the charac</w:t>
      </w:r>
      <w:r w:rsidR="00811492">
        <w:lastRenderedPageBreak/>
        <w:t>teristics of newer data</w:t>
      </w:r>
      <w:r w:rsidR="00EB6023">
        <w:t xml:space="preserve"> </w:t>
      </w:r>
      <w:sdt>
        <w:sdtPr>
          <w:alias w:val="To edit, see citavi.com/edit"/>
          <w:tag w:val="CitaviPlaceholder#12c3cde9-75e4-44be-9d0d-84cfad851962"/>
          <w:id w:val="-1433671938"/>
          <w:placeholder>
            <w:docPart w:val="DefaultPlaceholder_-1854013440"/>
          </w:placeholder>
        </w:sdtPr>
        <w:sdtContent>
          <w:r w:rsidR="00EB6023">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YThkZGJkLWEwYmEtNDQ1OC1iMTE5LWM0MTczY2YyYmNhOCIsIlJhbmdlTGVuZ3RoIjoxNSwiUmVmZXJlbmNlSWQiOiI2ZGUwZTI0MC04MmI1LTRkY2QtYmNmNy05ZDU2OWM3NGIxM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XZhbiIsIkxhc3ROYW1lIjoiS295Y2hldiIsIlByb3RlY3RlZCI6ZmFsc2UsIlNleCI6MiwiQ3JlYXRlZEJ5IjoiX1NlYmFzdGlhbiBTw6R0emxlciIsIkNyZWF0ZWRPbiI6IjIwMjItMDctMDZUMjM6MDQ6MjYiLCJNb2RpZmllZEJ5IjoiX1NlYmFzdGlhbiBTw6R0emxlciIsIklkIjoiYTQxMzY3NTctNWU3Yy00YTMxLTljZTAtMzIyMjY5NDI2Y2Q3IiwiTW9kaWZpZWRPbiI6IjIwMjItMDctMDZUMjM6MDQ6MjY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}</w:instrText>
          </w:r>
          <w:r w:rsidR="00EB6023">
            <w:fldChar w:fldCharType="separate"/>
          </w:r>
          <w:r w:rsidR="00FF1EC0">
            <w:t>(Koychev, 2004)</w:t>
          </w:r>
          <w:r w:rsidR="00EB6023">
            <w:fldChar w:fldCharType="end"/>
          </w:r>
        </w:sdtContent>
      </w:sdt>
      <w:r w:rsidR="00811492">
        <w:t>.</w:t>
      </w:r>
      <w:r w:rsidR="008D5DFC">
        <w:t xml:space="preserve"> Another way of in</w:t>
      </w:r>
      <w:r w:rsidR="00801493">
        <w:t xml:space="preserve">corporating CD adaptation is to manually </w:t>
      </w:r>
      <w:r w:rsidR="005E4852">
        <w:t>embed</w:t>
      </w:r>
      <w:r w:rsidR="00801493">
        <w:t xml:space="preserve"> temporal effect in</w:t>
      </w:r>
      <w:r w:rsidR="005E4852">
        <w:t>to</w:t>
      </w:r>
      <w:r w:rsidR="00801493">
        <w:t xml:space="preserve"> the ML </w:t>
      </w:r>
      <w:r w:rsidR="005E4852">
        <w:t>model</w:t>
      </w:r>
      <w:r w:rsidR="005E6285">
        <w:t xml:space="preserve"> </w:t>
      </w:r>
      <w:sdt>
        <w:sdtPr>
          <w:alias w:val="To edit, see citavi.com/edit"/>
          <w:tag w:val="CitaviPlaceholder#7b135058-9c33-4c04-9995-dac537f90a33"/>
          <w:id w:val="-999430612"/>
          <w:placeholder>
            <w:docPart w:val="DefaultPlaceholder_-1854013440"/>
          </w:placeholder>
        </w:sdtPr>
        <w:sdtContent>
          <w:r w:rsidR="005E6285">
            <w:fldChar w:fldCharType="begin"/>
          </w:r>
          <w:r w:rsidR="005E628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YmUyMzkzLWIyM2YtNGYzOC05MTUwLTE3YmQ2MWRjYWJiMSIsIlJhbmdlTGVuZ3RoIjozMCwiUmVmZXJlbmNlSWQiOiJkNGVhZDYyNS01MmQ3LTQ0ZmItYWM5ZC1iNDk4ZDdiMGIzY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1RDU1MuMjAxNy4yNzcyMjk1IiwiVXJpU3RyaW5nIjoiaHR0cHM6Ly9kb2kub3JnLzEwLjExMDkvVENTUy4yMDE3LjI3NzIyO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}</w:instrText>
          </w:r>
          <w:r w:rsidR="005E6285">
            <w:fldChar w:fldCharType="separate"/>
          </w:r>
          <w:r w:rsidR="00FF1EC0">
            <w:t>(Lo, Liao, Chang, &amp; Lee, 2018)</w:t>
          </w:r>
          <w:r w:rsidR="005E6285">
            <w:fldChar w:fldCharType="end"/>
          </w:r>
        </w:sdtContent>
      </w:sdt>
      <w:r w:rsidR="005E4852">
        <w:t xml:space="preserve">. </w:t>
      </w:r>
      <w:sdt>
        <w:sdtPr>
          <w:alias w:val="To edit, see citavi.com/edit"/>
          <w:tag w:val="CitaviPlaceholder#a39322fe-800d-42aa-8e6c-fbd5fda513af"/>
          <w:id w:val="1120258064"/>
          <w:placeholder>
            <w:docPart w:val="DefaultPlaceholder_-1854013440"/>
          </w:placeholder>
        </w:sdtPr>
        <w:sdtContent>
          <w:r w:rsidR="005E4852">
            <w:fldChar w:fldCharType="begin"/>
          </w:r>
          <w:r w:rsidR="005E48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ZThlODYxLWU4NjgtNDQ0MS1iMWUxLTA4YTE5MDBhZDA2MiIsIlJhbmdlTGVuZ3RoIjoxNCwiUmVmZXJlbmNlSWQiOiJhMjA2NzZiNS00YjhhLTQzOTgtOTE1Mi05NjVkZWNmMzQ2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G9pIjoiMTAuMTE0NS8xNTU3MDE5LjE1NTcwNz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0NS8xNTU3MDE5LjE1NTcwNzIiLCJVcmlTdHJpbmciOiJodHRwczovL2RvaS5vcmcvMTAuMTE0NS8xNTU3MDE5LjE1NTcwNz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}</w:instrText>
          </w:r>
          <w:r w:rsidR="005E4852">
            <w:fldChar w:fldCharType="separate"/>
          </w:r>
          <w:r w:rsidR="00FF1EC0">
            <w:t>(Koren, 2009b)</w:t>
          </w:r>
          <w:r w:rsidR="005E4852">
            <w:fldChar w:fldCharType="end"/>
          </w:r>
        </w:sdtContent>
      </w:sdt>
      <w:r w:rsidR="005E4852">
        <w:t xml:space="preserve"> </w:t>
      </w:r>
      <w:r w:rsidR="00C60501">
        <w:t xml:space="preserve">identifies temporal dynamics throughout the whole dataset </w:t>
      </w:r>
      <w:r w:rsidR="00BF32B6">
        <w:t>and incorporates them into a CF model. This research was conducted on a Netflix dataset</w:t>
      </w:r>
      <w:r w:rsidR="00425C5C">
        <w:t>, where it discovered that movies receive better ratings as they age. This observation can be converted into a mathematical formula and be incorporated into the RS model.</w:t>
      </w:r>
    </w:p>
    <w:p w14:paraId="649D9C61" w14:textId="2DBCDC3E" w:rsidR="0075769A" w:rsidRPr="00C25AD7" w:rsidRDefault="0075769A" w:rsidP="008A50A7">
      <w:r>
        <w:rPr>
          <w:b/>
        </w:rPr>
        <w:t>CD</w:t>
      </w:r>
      <w:r w:rsidR="00685768">
        <w:rPr>
          <w:b/>
        </w:rPr>
        <w:t>-</w:t>
      </w:r>
      <w:r w:rsidR="00C25AD7">
        <w:rPr>
          <w:b/>
        </w:rPr>
        <w:t>awareness.</w:t>
      </w:r>
      <w:r w:rsidR="00C25AD7">
        <w:t xml:space="preserve"> In this research, CD-awareness is</w:t>
      </w:r>
      <w:r w:rsidR="00A503E1">
        <w:t xml:space="preserve"> defined as</w:t>
      </w:r>
      <w:r w:rsidR="00C25AD7">
        <w:t xml:space="preserve"> to as the </w:t>
      </w:r>
      <w:r w:rsidR="00F937F4">
        <w:t>amalg</w:t>
      </w:r>
      <w:r w:rsidR="00A503E1">
        <w:t xml:space="preserve">amation of CD detection, </w:t>
      </w:r>
      <w:r w:rsidR="0008684F">
        <w:t>CD understanding and CD adaptation.</w:t>
      </w:r>
    </w:p>
    <w:p w14:paraId="4D8C9C4E" w14:textId="156C66D0" w:rsidR="00FE02F2" w:rsidRDefault="00B66528" w:rsidP="00FE02F2">
      <w:pPr>
        <w:pStyle w:val="berschrift3"/>
      </w:pPr>
      <w:bookmarkStart w:id="52" w:name="_Ref108564792"/>
      <w:bookmarkStart w:id="53" w:name="_Ref109386853"/>
      <w:bookmarkStart w:id="54" w:name="_Toc110725794"/>
      <w:r>
        <w:t>State of the Art Technology</w:t>
      </w:r>
      <w:bookmarkEnd w:id="52"/>
      <w:bookmarkEnd w:id="53"/>
      <w:bookmarkEnd w:id="54"/>
    </w:p>
    <w:p w14:paraId="28109552" w14:textId="5FE83E14" w:rsidR="008555B7" w:rsidRDefault="009C5C63" w:rsidP="003048EE">
      <w:r>
        <w:t>In order to</w:t>
      </w:r>
      <w:r w:rsidR="008555B7">
        <w:t xml:space="preserve"> overcome the challenges of MLOps, a wide variety of tools have been developed in the past years.</w:t>
      </w:r>
      <w:r w:rsidR="00E00B80">
        <w:t xml:space="preserve"> </w:t>
      </w:r>
      <w:r w:rsidR="00196425">
        <w:t>Particularly, t</w:t>
      </w:r>
      <w:r w:rsidR="00E00B80">
        <w:t>wo notable open source end-to-end ML platforms are used in industry to operationalize large scale ML applications</w:t>
      </w:r>
      <w:r w:rsidR="004B7E66">
        <w:t xml:space="preserve">: </w:t>
      </w:r>
      <w:r w:rsidR="004B7E66" w:rsidRPr="00D665A3">
        <w:rPr>
          <w:i/>
          <w:iCs/>
        </w:rPr>
        <w:t>TensorFlow Extended</w:t>
      </w:r>
      <w:r w:rsidR="004B7E66">
        <w:t xml:space="preserve"> (TFX) and </w:t>
      </w:r>
      <w:r w:rsidR="004B7E66" w:rsidRPr="00550C68">
        <w:rPr>
          <w:i/>
          <w:iCs/>
        </w:rPr>
        <w:t>ML</w:t>
      </w:r>
      <w:r w:rsidR="00DC2E71">
        <w:rPr>
          <w:i/>
          <w:iCs/>
        </w:rPr>
        <w:t>f</w:t>
      </w:r>
      <w:r w:rsidR="004B7E66" w:rsidRPr="00550C68">
        <w:rPr>
          <w:i/>
          <w:iCs/>
        </w:rPr>
        <w:t>low</w:t>
      </w:r>
      <w:r w:rsidR="004B7E66">
        <w:t>.</w:t>
      </w:r>
    </w:p>
    <w:p w14:paraId="38232824" w14:textId="531DDA9B" w:rsidR="004B7E66" w:rsidRDefault="001D3D88" w:rsidP="003048EE">
      <w:r>
        <w:rPr>
          <w:b/>
        </w:rPr>
        <w:t>TFX</w:t>
      </w:r>
      <w:r>
        <w:t>. TFX is maintained by Google and used for their own ML projects.</w:t>
      </w:r>
      <w:r w:rsidR="00956055">
        <w:t xml:space="preserve"> </w:t>
      </w:r>
      <w:r w:rsidR="00315411">
        <w:t>TFX compartmentalizes common tasks of a ML lifecycle into separate components</w:t>
      </w:r>
      <w:r w:rsidR="00EF29A1">
        <w:t xml:space="preserve">. </w:t>
      </w:r>
      <w:r w:rsidR="00131F9E">
        <w:t xml:space="preserve">The </w:t>
      </w:r>
      <w:r w:rsidR="006871E3">
        <w:t xml:space="preserve">entire ML </w:t>
      </w:r>
      <w:r w:rsidR="00131F9E">
        <w:t>process from data ingestion, data evaluation, data transformation, model training, model evaluation</w:t>
      </w:r>
      <w:r w:rsidR="0046689B">
        <w:t xml:space="preserve">, up to model deployment is standardized and modular. </w:t>
      </w:r>
      <w:r w:rsidR="002561D3">
        <w:t xml:space="preserve">Currently there are a total of 10 built-in components that are provided by </w:t>
      </w:r>
      <w:r w:rsidR="004D510D">
        <w:t>TFX</w:t>
      </w:r>
      <w:r w:rsidR="0023165D">
        <w:t xml:space="preserve"> (</w:t>
      </w:r>
      <w:r w:rsidR="0023165D">
        <w:fldChar w:fldCharType="begin"/>
      </w:r>
      <w:r w:rsidR="0023165D">
        <w:instrText xml:space="preserve"> REF _Ref108196388 \h </w:instrText>
      </w:r>
      <w:r w:rsidR="0023165D">
        <w:fldChar w:fldCharType="separate"/>
      </w:r>
      <w:r w:rsidR="0023165D">
        <w:t xml:space="preserve">Figure </w:t>
      </w:r>
      <w:r w:rsidR="0023165D">
        <w:rPr>
          <w:noProof/>
        </w:rPr>
        <w:t>8</w:t>
      </w:r>
      <w:r w:rsidR="0023165D">
        <w:fldChar w:fldCharType="end"/>
      </w:r>
      <w:r w:rsidR="0023165D">
        <w:t>)</w:t>
      </w:r>
      <w:r w:rsidR="006871E3">
        <w:t xml:space="preserve">. </w:t>
      </w:r>
      <w:r w:rsidR="00657032">
        <w:t xml:space="preserve">The </w:t>
      </w:r>
      <w:r w:rsidR="00B409FC">
        <w:t xml:space="preserve">repository of </w:t>
      </w:r>
      <w:r w:rsidR="00657032">
        <w:t xml:space="preserve">base </w:t>
      </w:r>
      <w:r w:rsidR="004A4EC0">
        <w:t>components can</w:t>
      </w:r>
      <w:r w:rsidR="00743F03">
        <w:t xml:space="preserve"> also</w:t>
      </w:r>
      <w:r w:rsidR="004A4EC0">
        <w:t xml:space="preserve"> be expanded by building </w:t>
      </w:r>
      <w:r w:rsidR="00407323">
        <w:t>custom components.</w:t>
      </w:r>
    </w:p>
    <w:p w14:paraId="2AC9C0FA" w14:textId="77777777" w:rsidR="00B65174" w:rsidRDefault="0046322E" w:rsidP="00B65174">
      <w:pPr>
        <w:keepNext/>
      </w:pPr>
      <w:r w:rsidRPr="0046322E">
        <w:rPr>
          <w:noProof/>
        </w:rPr>
        <w:drawing>
          <wp:inline distT="0" distB="0" distL="0" distR="0" wp14:anchorId="1CE6E593" wp14:editId="2D39A650">
            <wp:extent cx="5400675" cy="972820"/>
            <wp:effectExtent l="0" t="0" r="9525"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00675" cy="972820"/>
                    </a:xfrm>
                    <a:prstGeom prst="rect">
                      <a:avLst/>
                    </a:prstGeom>
                  </pic:spPr>
                </pic:pic>
              </a:graphicData>
            </a:graphic>
          </wp:inline>
        </w:drawing>
      </w:r>
    </w:p>
    <w:p w14:paraId="6EEE1E7F" w14:textId="04F4526F" w:rsidR="00F37A6E" w:rsidRDefault="00B65174" w:rsidP="00B65174">
      <w:pPr>
        <w:pStyle w:val="Beschriftung"/>
      </w:pPr>
      <w:bookmarkStart w:id="55" w:name="_Ref108196388"/>
      <w:bookmarkStart w:id="56" w:name="_Toc110693869"/>
      <w:r>
        <w:t xml:space="preserve">Figure </w:t>
      </w:r>
      <w:r>
        <w:fldChar w:fldCharType="begin"/>
      </w:r>
      <w:r>
        <w:instrText xml:space="preserve"> SEQ Figure \* ARABIC </w:instrText>
      </w:r>
      <w:r>
        <w:fldChar w:fldCharType="separate"/>
      </w:r>
      <w:r w:rsidR="007C5A0D">
        <w:rPr>
          <w:noProof/>
        </w:rPr>
        <w:t>9</w:t>
      </w:r>
      <w:r>
        <w:fldChar w:fldCharType="end"/>
      </w:r>
      <w:bookmarkEnd w:id="55"/>
      <w:r>
        <w:t xml:space="preserve">: TFX components </w:t>
      </w:r>
      <w:sdt>
        <w:sdtPr>
          <w:alias w:val="To edit, see citavi.com/edit"/>
          <w:tag w:val="CitaviPlaceholder#824cf106-165b-412e-80e0-462025625e9d"/>
          <w:id w:val="-77605944"/>
          <w:placeholder>
            <w:docPart w:val="DefaultPlaceholder_-1854013440"/>
          </w:placeholder>
        </w:sdtPr>
        <w:sdtContent>
          <w:r w:rsidR="00BE20CB">
            <w:fldChar w:fldCharType="begin"/>
          </w:r>
          <w:r w:rsidR="00E2199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NjFjYzQzLWNlNzAtNDZkMS04M2Y2LTU2NjAzOTMxZjNkNCIsIlJhbmdlTGVuZ3RoIjoxOSwiUmVmZXJlbmNlSWQiOiI1MzU5NTg0OS1iYmJiLTRlYTctOGE4OS00M2NlOTI0ZGYxZTMiLCJSZWZlcmVuY2UiOnsiJGlkIjoiMyIsIiR0eXBlIjoiU3dpc3NBY2FkZW1pYy5DaXRhdmkuUmVmZXJlbmNlLCBTd2lzc0FjYWRlbWljLkNpdGF2aSIsIkFic3RyYWN0Q29tcGxleGl0eSI6MCwiQWJzdHJhY3RTb3VyY2VUZXh0Rm9ybWF0IjowLCJBY2Nlc3NEYXRlIjoiOC43LjIwMjIi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d3d3LnRlbnNvcmZsb3cub3JnL3RmeCIsIlVyaVN0cmluZyI6Imh0dHBzOi8vd3d3LnRlbnNvcmZsb3cub3JnL3Rme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1OjU2OjUxIiwiTW9kaWZpZWRCeSI6Il9TZWJhc3RpYW4gU8OkdHpsZXIiLCJJZCI6ImVhMzUzNmRkLWIxMjUtNGZhNi1hNmFjLTkwMzhkNjVhMGE4MiIsIk1vZGlmaWVkT24iOiIyMDIyLTA3LTA4VDE1OjU2OjUxIiwiUHJvamVjdCI6eyIkaWQiOiI3IiwiJHR5cGUiOiJTd2lzc0FjYWRlbWljLkNpdGF2aS5Qcm9qZWN0LCBTd2lzc0FjYWRlbWljLkNpdGF2aSJ9fV0sIk9ubGluZUFkZHJlc3MiOiJodHRwczovL3d3dy50ZW5zb3JmbG93Lm9yZy90ZngiLCJPcmdhbml6YXRpb25zIjpbeyIkaWQiOiI4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}</w:instrText>
          </w:r>
          <w:r w:rsidR="00BE20CB">
            <w:fldChar w:fldCharType="separate"/>
          </w:r>
          <w:r w:rsidR="00FF1EC0">
            <w:t>(Google LLC, 2019a)</w:t>
          </w:r>
          <w:r w:rsidR="00BE20CB">
            <w:fldChar w:fldCharType="end"/>
          </w:r>
        </w:sdtContent>
      </w:sdt>
      <w:bookmarkEnd w:id="56"/>
    </w:p>
    <w:p w14:paraId="116C5AAD" w14:textId="43E11EC4" w:rsidR="00407323" w:rsidRDefault="00407323" w:rsidP="003048EE">
      <w:r>
        <w:t xml:space="preserve">These </w:t>
      </w:r>
      <w:r w:rsidR="00112B62">
        <w:t xml:space="preserve">components can be orchestrated and run in a pipeline with support </w:t>
      </w:r>
      <w:r w:rsidR="0074612B">
        <w:t>for Airflow and Beam. In addition to the components TFX includes libraries and software components f</w:t>
      </w:r>
      <w:r w:rsidR="002D6CE9">
        <w:t>or metadata storage, model creation and model evaluation</w:t>
      </w:r>
      <w:r w:rsidR="00D13383">
        <w:t xml:space="preserve"> </w:t>
      </w:r>
      <w:sdt>
        <w:sdtPr>
          <w:alias w:val="To edit, see citavi.com/edit"/>
          <w:tag w:val="CitaviPlaceholder#9b7e710e-0a44-4def-89c5-6272edeaf1cc"/>
          <w:id w:val="422385746"/>
          <w:placeholder>
            <w:docPart w:val="DefaultPlaceholder_-1854013440"/>
          </w:placeholder>
        </w:sdtPr>
        <w:sdtContent>
          <w:r w:rsidR="00D13383">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MjdmMTYwLTkzMjItNDVjNy1iNWE4LTMzMDE2NGY5ZjRhMCIsIlJhbmdlTGVuZ3RoIjoyMSwiUmVmZXJlbmNlSWQiOiJmNGUzOWNjYi0xYTJkLTQ3OGQtYjgzYi00NWZlNjJlNTQ0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xNDUvMzA5Nzk4My4zMDk4MDIxIiwiVXJpU3RyaW5nIjoiaHR0cHM6Ly9kb2kub3JnLzEwLjExNDUvMzA5Nzk4My4zMDk4MDIx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A5OjU5OjU2IiwiTW9kaWZpZWRCeSI6Il9TZWJhc3RpYW4gU8OkdHpsZXIiLCJJZCI6IjE2N2VmMTFkLTc1YmEtNGJkOC04NmVkLTc1NDBjNDdkODMwZiIsIk1vZGlmaWVkT24iOiIyMDIyLTA1LTI1VDA5OjU5OjU2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kbC5hY20ub3JnL2RvaS9wcm9jZWVkaW5ncy8xMC4xMTQ1LzMwOTc5ODMiLCJVcmlTdHJpbmciOiJodHRwczovL2RsLmFjbS5vcmcvZG9pL3Byb2NlZWRpbmdzLzEwLjExNDUvMzA5Nzk4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xNDUvMzA5Nzk4MyIsIlVyaVN0cmluZyI6Imh0dHBzOi8vZG9pLm9yZy8xMC4xMTQ1LzMwOTc5ODM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Dk6NTk6NTYiLCJNb2RpZmllZEJ5IjoiX1NlYmFzdGlhbiBTw6R0emxlciIsIklkIjoiMzMyNDAyYmQtZmQ0OS00ZWFkLTgyNDMtNzM3N2I5YzQ2MmU0IiwiTW9kaWZpZWRPbiI6IjIwMjItMDUtMjVUMDk6NTk6NTYiLCJQcm9qZWN0Ijp7IiRyZWYiOiI1In19XSwiT3JnYW5pemF0aW9ucyI6W10sIk90aGVyc0ludm9sdmVkIjpbXSwiUGxhY2VPZlB1YmxpY2F0aW9uIjoiTmV3IFlvcmssIE5ZLCBVU0EiLCJQdWJsaXNoZXJzIjpbeyIkaWQiOiI0M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}</w:instrText>
          </w:r>
          <w:r w:rsidR="00D13383">
            <w:fldChar w:fldCharType="separate"/>
          </w:r>
          <w:r w:rsidR="00FF1EC0">
            <w:t>(Baylor et al., 2017)</w:t>
          </w:r>
          <w:r w:rsidR="00D13383">
            <w:fldChar w:fldCharType="end"/>
          </w:r>
        </w:sdtContent>
      </w:sdt>
      <w:r w:rsidR="002D6CE9">
        <w:t>.</w:t>
      </w:r>
      <w:r w:rsidR="00311599">
        <w:t xml:space="preserve"> TFX</w:t>
      </w:r>
      <w:r w:rsidR="00A16D42">
        <w:t xml:space="preserve">’s </w:t>
      </w:r>
      <w:r w:rsidR="00E54063">
        <w:t xml:space="preserve">central </w:t>
      </w:r>
      <w:r w:rsidR="00A16D42">
        <w:t xml:space="preserve">metadata storage is called ML metadata. This </w:t>
      </w:r>
      <w:r w:rsidR="00025E95">
        <w:t>SQLite database</w:t>
      </w:r>
      <w:r w:rsidR="009D1286">
        <w:t xml:space="preserve"> acts as a model repository and feature store. In addition</w:t>
      </w:r>
      <w:r w:rsidR="006E02A3">
        <w:t>,</w:t>
      </w:r>
      <w:r w:rsidR="009D1286">
        <w:t xml:space="preserve"> </w:t>
      </w:r>
      <w:r w:rsidR="00DC67B3">
        <w:t xml:space="preserve">it tracks training parameters and </w:t>
      </w:r>
      <w:r w:rsidR="00994DAE">
        <w:t>the order of component execution to</w:t>
      </w:r>
      <w:r w:rsidR="00BC74D9">
        <w:t xml:space="preserve"> make every pipeline run traceable.</w:t>
      </w:r>
      <w:r w:rsidR="0014524D">
        <w:t xml:space="preserve"> </w:t>
      </w:r>
      <w:r w:rsidR="006E02A3">
        <w:t xml:space="preserve">ML metadata </w:t>
      </w:r>
      <w:r w:rsidR="0025772F">
        <w:t xml:space="preserve">also </w:t>
      </w:r>
      <w:r w:rsidR="0021362D">
        <w:t xml:space="preserve">saves </w:t>
      </w:r>
      <w:r w:rsidR="00CB0FEA">
        <w:t>progress of model training</w:t>
      </w:r>
      <w:r w:rsidR="007A0B71">
        <w:t>, in order to continue the training at a later time</w:t>
      </w:r>
      <w:r w:rsidR="008514DC">
        <w:t xml:space="preserve"> </w:t>
      </w:r>
      <w:sdt>
        <w:sdtPr>
          <w:alias w:val="To edit, see citavi.com/edit"/>
          <w:tag w:val="CitaviPlaceholder#b56b5c10-07d6-4308-ae52-d13d3b5cd71f"/>
          <w:id w:val="370743679"/>
          <w:placeholder>
            <w:docPart w:val="DefaultPlaceholder_-1854013440"/>
          </w:placeholder>
        </w:sdtPr>
        <w:sdtContent>
          <w:r w:rsidR="008514DC">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5b3V0dWJlLmNvbS93YXRjaD92PWNjMS1lb2NnbTFFIiwiVXJpU3RyaW5nIjoiaHR0cHM6Ly93d3cueW91dHViZS5jb20vd2F0Y2g/dj1jYzEtZW9jZ20xR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3OjA4OjQyIiwiTW9kaWZpZWRCeSI6Il9TZWJhc3RpYW4gU8OkdHpsZXIiLCJJZCI6IjY4N2U2ZjUxLTYzYTItNDIwYS1iNDZmLWI3ZWEwMzIzNzQwMCIsIk1vZGlmaWVkT24iOiIyMDIyLTA3LTA4VDE3OjA4OjQyIiwiUHJvamVjdCI6eyIkcmVmIjoiNSJ9fV0sIk9ubGluZUFkZHJlc3MiOiJodHRwczovL3d3dy55b3V0dWJlLmNvbS93YXRjaD92PWNjMS1lb2NnbTFFIiwiT3JnYW5pemF0aW9ucyI6W3siJGlkIjoiOS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}</w:instrText>
          </w:r>
          <w:r w:rsidR="008514DC">
            <w:fldChar w:fldCharType="separate"/>
          </w:r>
          <w:r w:rsidR="00FF1EC0">
            <w:t>(Crowe, 2019)</w:t>
          </w:r>
          <w:r w:rsidR="008514DC">
            <w:fldChar w:fldCharType="end"/>
          </w:r>
        </w:sdtContent>
      </w:sdt>
      <w:r w:rsidR="007A0B71">
        <w:t>.</w:t>
      </w:r>
      <w:r w:rsidR="00CB0FEA">
        <w:t xml:space="preserve"> </w:t>
      </w:r>
    </w:p>
    <w:p w14:paraId="67B83135" w14:textId="57B4D48B" w:rsidR="00383EB1" w:rsidRDefault="00E967F6" w:rsidP="003048EE">
      <w:r>
        <w:t xml:space="preserve">Custom components </w:t>
      </w:r>
      <w:r w:rsidR="00F54C49">
        <w:t>gives TFX the flexibility to embed ex</w:t>
      </w:r>
      <w:r w:rsidR="00077714">
        <w:t xml:space="preserve">ternal libraries into the pipeline, </w:t>
      </w:r>
      <w:r w:rsidR="00973090">
        <w:t>however TFX is clearly optimized to work within the TensorFlow ecosystem. This means that the TF API, TF</w:t>
      </w:r>
      <w:r w:rsidR="006C6CD7">
        <w:t xml:space="preserve"> </w:t>
      </w:r>
      <w:r w:rsidR="00D76D71">
        <w:t>M</w:t>
      </w:r>
      <w:r w:rsidR="006C6CD7">
        <w:t xml:space="preserve">odel </w:t>
      </w:r>
      <w:r w:rsidR="00D76D71">
        <w:t>A</w:t>
      </w:r>
      <w:r w:rsidR="006C6CD7">
        <w:t>nalysis (</w:t>
      </w:r>
      <w:r w:rsidR="00F91672">
        <w:t>TFMA), TensorBoard</w:t>
      </w:r>
      <w:r w:rsidR="00973090">
        <w:t xml:space="preserve"> and TFRS are natively supported by TFX and work wi</w:t>
      </w:r>
      <w:r w:rsidR="00F86927">
        <w:t>t</w:t>
      </w:r>
      <w:r w:rsidR="00973090">
        <w:t>hout extensive configuration.</w:t>
      </w:r>
    </w:p>
    <w:p w14:paraId="6C7CEFAB" w14:textId="1FBF1826" w:rsidR="004921CA" w:rsidRDefault="004921CA" w:rsidP="003048EE">
      <w:r>
        <w:lastRenderedPageBreak/>
        <w:t xml:space="preserve">The following will provide an overview to the </w:t>
      </w:r>
      <w:r w:rsidR="005F159C">
        <w:t>essential components of TFX</w:t>
      </w:r>
      <w:r w:rsidR="00E2199C">
        <w:t xml:space="preserve"> </w:t>
      </w:r>
      <w:sdt>
        <w:sdtPr>
          <w:alias w:val="To edit, see citavi.com/edit"/>
          <w:tag w:val="CitaviPlaceholder#4eb017f0-6303-409c-973b-c7f1bde6cc0e"/>
          <w:id w:val="-13688304"/>
          <w:placeholder>
            <w:docPart w:val="DefaultPlaceholder_-1854013440"/>
          </w:placeholder>
        </w:sdtPr>
        <w:sdtContent>
          <w:r w:rsidR="00E2199C">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NDA5NjMzLTA1NjgtNDI0Mi05NzA4LWJhZGEwZTUyNTIyYSIsIlJhbmdlTGVuZ3RoIjoxOSwiUmVmZXJlbmNlSWQiOiJkM2NkY2Q5NS0wZTJhLTQ5MzItOWMyMS1jYmQ1MzQ3OWQ5NjIiLCJSZWZlcmVuY2UiOnsiJGlkIjoiMyIsIiR0eXBlIjoiU3dpc3NBY2FkZW1pYy5DaXRhdmkuUmVmZXJlbmNlLCBTd2lzc0FjYWRlbWljLkNpdGF2aSIsIkFic3RyYWN0Q29tcGxleGl0eSI6MCwiQWJzdHJhY3RTb3VyY2VUZXh0Rm9ybWF0IjowLCJBY2Nlc3NEYXRlIjoiMjAuNy4yMDIyIiwiQXV0aG9ycyI6W10sIkNpdGF0aW9uS2V5VXBkYXRlVHlwZSI6MCwiQ29sbGFib3JhdG9ycyI6W10sIkRhdGUiOiIzMS41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dGZ4L2d1aWRlIiwiVXJpU3RyaW5nIjoiaHR0cHM6Ly93d3cudGVuc29yZmxvdy5vcmcvdGZ4L2d1aWRl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jBUMTg6MDc6NTQiLCJNb2RpZmllZEJ5IjoiX1NlYmFzdGlhbiBTw6R0emxlciIsIklkIjoiOTkwYTUzMDMtMjAyZS00YTYwLThlNWItMDdhY2FjOTZlYTZjIiwiTW9kaWZpZWRPbiI6IjIwMjItMDctMjBUMTg6MDc6NTQiLCJQcm9qZWN0Ijp7IiRpZCI6IjciLCIkdHlwZSI6IlN3aXNzQWNhZGVtaWMuQ2l0YXZpLlByb2plY3QsIFN3aXNzQWNhZGVtaWMuQ2l0YXZpIn19XSwiT25saW5lQWRkcmVzcyI6Imh0dHBzOi8vd3d3LnRlbnNvcmZsb3cub3JnL3RmeC9ndWlkZSIsIk9yZ2FuaXphdGlvbnMiOlt7IiRpZCI6Ijg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TliKSJ9XX0sIlRhZyI6IkNpdGF2aVBsYWNlaG9sZGVyIzRlYjAxN2YwLTYzMDMtNDA5Yy05NzNiLWM3ZjFiZGU2Y2MwZSIsIlRleHQiOiIoR29vZ2xlIExMQywgMjAxOWIpIiwiV0FJVmVyc2lvbiI6IjYuMTIuMC4wIn0=}</w:instrText>
          </w:r>
          <w:r w:rsidR="00E2199C">
            <w:fldChar w:fldCharType="separate"/>
          </w:r>
          <w:r w:rsidR="00FF1EC0">
            <w:t>(Google LLC, 2019b)</w:t>
          </w:r>
          <w:r w:rsidR="00E2199C">
            <w:fldChar w:fldCharType="end"/>
          </w:r>
        </w:sdtContent>
      </w:sdt>
      <w:r w:rsidR="005F159C">
        <w:t>:</w:t>
      </w:r>
    </w:p>
    <w:p w14:paraId="6BC6975C" w14:textId="490BE83C" w:rsidR="008F2E28" w:rsidRDefault="005F159C" w:rsidP="003048EE">
      <w:r>
        <w:rPr>
          <w:i/>
        </w:rPr>
        <w:t>ExampleGen</w:t>
      </w:r>
      <w:r>
        <w:t xml:space="preserve"> </w:t>
      </w:r>
      <w:r w:rsidR="00E43D51">
        <w:t xml:space="preserve">is the first component of </w:t>
      </w:r>
      <w:r w:rsidR="00E5762E">
        <w:t>the</w:t>
      </w:r>
      <w:r w:rsidR="00E43D51">
        <w:t xml:space="preserve"> TFX pipeline and </w:t>
      </w:r>
      <w:r w:rsidR="00C425C4">
        <w:t xml:space="preserve">ingests </w:t>
      </w:r>
      <w:r w:rsidR="009146DB">
        <w:t xml:space="preserve">data </w:t>
      </w:r>
      <w:r w:rsidR="00803B49">
        <w:t xml:space="preserve">in a specified directory. </w:t>
      </w:r>
      <w:r w:rsidR="00E41D0A">
        <w:t>It supports various data types, ranging from TensorFlow’s TFRecord</w:t>
      </w:r>
      <w:r w:rsidR="00C3477E">
        <w:t xml:space="preserve"> to CSV and popular </w:t>
      </w:r>
      <w:r w:rsidR="006B36A7">
        <w:t xml:space="preserve">Big Data file formats like Avro or Parquet. </w:t>
      </w:r>
      <w:r w:rsidR="00803B49">
        <w:t>The ingeste</w:t>
      </w:r>
      <w:r w:rsidR="000E31A1">
        <w:t xml:space="preserve">d data is </w:t>
      </w:r>
      <w:r w:rsidR="00C3477E">
        <w:t>then</w:t>
      </w:r>
      <w:r w:rsidR="006B36A7">
        <w:t xml:space="preserve"> </w:t>
      </w:r>
      <w:r w:rsidR="006336DC">
        <w:t xml:space="preserve">versioned and </w:t>
      </w:r>
      <w:r w:rsidR="000E31A1">
        <w:t xml:space="preserve">stored </w:t>
      </w:r>
      <w:r w:rsidR="006B36A7">
        <w:t xml:space="preserve">as </w:t>
      </w:r>
      <w:r w:rsidR="005C5E7B">
        <w:t>TFRecord</w:t>
      </w:r>
      <w:r w:rsidR="000E31A1">
        <w:t>.</w:t>
      </w:r>
    </w:p>
    <w:p w14:paraId="344C4D51" w14:textId="77777777" w:rsidR="004158DB" w:rsidRDefault="008F2E28" w:rsidP="003048EE">
      <w:r>
        <w:rPr>
          <w:i/>
        </w:rPr>
        <w:t>StatisticsGen</w:t>
      </w:r>
      <w:r>
        <w:t xml:space="preserve"> takes the</w:t>
      </w:r>
      <w:r w:rsidR="00EA7116">
        <w:t xml:space="preserve"> saved data from the ExampleGen component and generates</w:t>
      </w:r>
      <w:r w:rsidR="008916B7">
        <w:t xml:space="preserve"> rudimentary statistics from it. This component serves to </w:t>
      </w:r>
      <w:r w:rsidR="004D09AE">
        <w:t>provide a general overview of the data, which can also be used by consecutive components</w:t>
      </w:r>
      <w:r w:rsidR="004158DB">
        <w:t>.</w:t>
      </w:r>
    </w:p>
    <w:p w14:paraId="31C51D73" w14:textId="0328E597" w:rsidR="005F159C" w:rsidRDefault="004158DB" w:rsidP="003048EE">
      <w:r>
        <w:rPr>
          <w:i/>
        </w:rPr>
        <w:t>Schem</w:t>
      </w:r>
      <w:r w:rsidR="0025206A">
        <w:rPr>
          <w:i/>
        </w:rPr>
        <w:t>a</w:t>
      </w:r>
      <w:r>
        <w:rPr>
          <w:i/>
        </w:rPr>
        <w:t>Gen</w:t>
      </w:r>
      <w:r>
        <w:t xml:space="preserve"> </w:t>
      </w:r>
      <w:r w:rsidR="000C2D98">
        <w:t>automatically retrieves and infers the schema of the dataset at hand.</w:t>
      </w:r>
    </w:p>
    <w:p w14:paraId="16141160" w14:textId="3C9DF2A9" w:rsidR="00560189" w:rsidRDefault="00F86927" w:rsidP="003048EE">
      <w:r>
        <w:rPr>
          <w:i/>
        </w:rPr>
        <w:t>ExampleValidator</w:t>
      </w:r>
      <w:r>
        <w:t> </w:t>
      </w:r>
      <w:r w:rsidR="0025206A">
        <w:t xml:space="preserve">takes the outputs from StatisticsGen and SchemaGen and </w:t>
      </w:r>
      <w:r w:rsidR="00B13A17">
        <w:t>searches the dataset for anomalies that might impact training performance.</w:t>
      </w:r>
      <w:r w:rsidR="003353EE">
        <w:t xml:space="preserve"> This component </w:t>
      </w:r>
      <w:r w:rsidR="00516226">
        <w:t xml:space="preserve">investigates the data for missing values, </w:t>
      </w:r>
      <w:r w:rsidR="002C2223">
        <w:t xml:space="preserve">data skews between </w:t>
      </w:r>
      <w:r w:rsidR="00840F1B">
        <w:t>training and serving data, and potential data drift.</w:t>
      </w:r>
    </w:p>
    <w:p w14:paraId="469C2459" w14:textId="6F24F96B" w:rsidR="00B536E0" w:rsidRDefault="00CC3C0B" w:rsidP="003048EE">
      <w:r>
        <w:rPr>
          <w:i/>
        </w:rPr>
        <w:t>Transform</w:t>
      </w:r>
      <w:r w:rsidR="00262CE9">
        <w:t xml:space="preserve"> is</w:t>
      </w:r>
      <w:r w:rsidR="00A05EC2">
        <w:t xml:space="preserve"> used for data preprocessing tasks. Within this component</w:t>
      </w:r>
      <w:r w:rsidR="009F24D4">
        <w:t>,</w:t>
      </w:r>
      <w:r w:rsidR="00A05EC2">
        <w:t xml:space="preserve"> </w:t>
      </w:r>
      <w:r w:rsidR="00C965E1">
        <w:t xml:space="preserve">arbitrary </w:t>
      </w:r>
      <w:r w:rsidR="00A05EC2">
        <w:t xml:space="preserve">data transformation operations </w:t>
      </w:r>
      <w:r w:rsidR="00C965E1">
        <w:t>can be</w:t>
      </w:r>
      <w:r w:rsidR="00A05EC2">
        <w:t xml:space="preserve"> written in a </w:t>
      </w:r>
      <w:r w:rsidR="001B077A" w:rsidRPr="001B077A">
        <w:rPr>
          <w:i/>
        </w:rPr>
        <w:t>preprocessing_fn</w:t>
      </w:r>
      <w:r w:rsidR="001B077A">
        <w:t xml:space="preserve"> function. Transform takes in the </w:t>
      </w:r>
      <w:r w:rsidR="00B536E0">
        <w:t>data output from ExampleGen and the data schema from SchemaGen.</w:t>
      </w:r>
    </w:p>
    <w:p w14:paraId="55ABE144" w14:textId="27E4B095" w:rsidR="0034189C" w:rsidRDefault="005A7CBE" w:rsidP="003048EE">
      <w:r>
        <w:rPr>
          <w:i/>
        </w:rPr>
        <w:t>Trainer</w:t>
      </w:r>
      <w:r w:rsidR="00063290">
        <w:t xml:space="preserve"> takes on the </w:t>
      </w:r>
      <w:r w:rsidR="00E71C67">
        <w:t xml:space="preserve">model training process of a ML lifecycle. </w:t>
      </w:r>
      <w:r w:rsidR="0075427D">
        <w:t>The Trainer component</w:t>
      </w:r>
      <w:r w:rsidR="00FE1606">
        <w:t xml:space="preserve"> </w:t>
      </w:r>
      <w:r w:rsidR="0012038E">
        <w:t xml:space="preserve">takes in a </w:t>
      </w:r>
      <w:r w:rsidR="00974CE3">
        <w:t xml:space="preserve">ML model file with a </w:t>
      </w:r>
      <w:r w:rsidR="00974CE3" w:rsidRPr="00974CE3">
        <w:rPr>
          <w:i/>
        </w:rPr>
        <w:t>run_fn</w:t>
      </w:r>
      <w:r w:rsidR="00974CE3">
        <w:t xml:space="preserve"> function, which initializes the training process. </w:t>
      </w:r>
      <w:r w:rsidR="0046042A">
        <w:t>For the training and evaluation</w:t>
      </w:r>
      <w:r w:rsidR="00974CE3">
        <w:t xml:space="preserve"> data either the output from ExampleGen or Transform can be used. </w:t>
      </w:r>
      <w:r w:rsidR="005C0C6C">
        <w:t>Training parameters</w:t>
      </w:r>
      <w:r w:rsidR="00081F03">
        <w:t xml:space="preserve"> (e.g. training steps)</w:t>
      </w:r>
      <w:r w:rsidR="00D24B37">
        <w:t xml:space="preserve"> can be given as arguments. </w:t>
      </w:r>
      <w:r w:rsidR="00514325">
        <w:t>The output of this component is the trained model.</w:t>
      </w:r>
      <w:r w:rsidR="00DC4F4B">
        <w:t xml:space="preserve"> </w:t>
      </w:r>
    </w:p>
    <w:p w14:paraId="645BC379" w14:textId="792E86DC" w:rsidR="00514325" w:rsidRDefault="00DC4F4B" w:rsidP="003048EE">
      <w:r>
        <w:t>The</w:t>
      </w:r>
      <w:r w:rsidR="007C4553">
        <w:t xml:space="preserve"> training process can optionally be augmented with the </w:t>
      </w:r>
      <w:r w:rsidR="007C4553" w:rsidRPr="007C4553">
        <w:rPr>
          <w:i/>
        </w:rPr>
        <w:t>Tuner</w:t>
      </w:r>
      <w:r w:rsidR="007C4553">
        <w:t xml:space="preserve"> component</w:t>
      </w:r>
      <w:r w:rsidR="00386657">
        <w:t>, which employs</w:t>
      </w:r>
      <w:r w:rsidR="00A94360">
        <w:t xml:space="preserve"> the KerasTuner module to find the best hyperparameters of a model.</w:t>
      </w:r>
      <w:r w:rsidR="00D615AF">
        <w:t xml:space="preserve"> The output of this component is given to </w:t>
      </w:r>
      <w:r w:rsidR="00992A2E">
        <w:t>the Trainer component.</w:t>
      </w:r>
    </w:p>
    <w:p w14:paraId="08F88B9A" w14:textId="7A92DE0A" w:rsidR="004A05BB" w:rsidRDefault="004E50FD" w:rsidP="003048EE">
      <w:r>
        <w:rPr>
          <w:i/>
        </w:rPr>
        <w:t>Evaluator</w:t>
      </w:r>
      <w:r>
        <w:t xml:space="preserve"> leverages </w:t>
      </w:r>
      <w:r w:rsidR="00EF1707">
        <w:t xml:space="preserve">the </w:t>
      </w:r>
      <w:r w:rsidR="00A50146">
        <w:t xml:space="preserve">TensorFlow Model Analysis (TFMA) library to perform model evaluation. </w:t>
      </w:r>
      <w:r w:rsidR="00EA4499">
        <w:t xml:space="preserve">On the basis of the automated model evaluation it can be determined whether the trained model yields superior results to </w:t>
      </w:r>
      <w:r w:rsidR="008D64F5">
        <w:t xml:space="preserve">the current production model. If the model supersedes the previous model </w:t>
      </w:r>
      <w:r w:rsidR="001776D1">
        <w:t xml:space="preserve">it </w:t>
      </w:r>
      <w:r w:rsidR="001F6990">
        <w:t xml:space="preserve">receives a “blessing”, meaning that it </w:t>
      </w:r>
      <w:r w:rsidR="00CB5D78">
        <w:t>can be deployed to a production environment.</w:t>
      </w:r>
    </w:p>
    <w:p w14:paraId="7A417B4D" w14:textId="27C8ECA2" w:rsidR="00514325" w:rsidRDefault="00CA62D0" w:rsidP="003048EE">
      <w:r>
        <w:rPr>
          <w:i/>
        </w:rPr>
        <w:t>Pusher</w:t>
      </w:r>
      <w:r>
        <w:t xml:space="preserve"> </w:t>
      </w:r>
      <w:r w:rsidR="002E791B">
        <w:t xml:space="preserve">deploys </w:t>
      </w:r>
      <w:r w:rsidR="00EF1707">
        <w:t>the</w:t>
      </w:r>
      <w:r w:rsidR="002E791B">
        <w:t xml:space="preserve"> model </w:t>
      </w:r>
      <w:r w:rsidR="001506C9">
        <w:t xml:space="preserve">to a specified </w:t>
      </w:r>
      <w:r w:rsidR="00D117F0">
        <w:t xml:space="preserve">target (i.e. directory). It takes in the </w:t>
      </w:r>
      <w:r w:rsidR="002A6873">
        <w:t xml:space="preserve">model trained by the Trainer component. If the </w:t>
      </w:r>
      <w:r w:rsidR="00D312E4">
        <w:t>E</w:t>
      </w:r>
      <w:r w:rsidR="002A6873">
        <w:t xml:space="preserve">valuator component is </w:t>
      </w:r>
      <w:r w:rsidR="00A0121E">
        <w:t>used</w:t>
      </w:r>
      <w:r w:rsidR="00D312E4">
        <w:t>,</w:t>
      </w:r>
      <w:r w:rsidR="00A0121E">
        <w:t xml:space="preserve"> </w:t>
      </w:r>
      <w:r w:rsidR="004A6375">
        <w:t xml:space="preserve">the Pusher can </w:t>
      </w:r>
      <w:r w:rsidR="00F46254">
        <w:t>determine whether to push a model based on the blessing</w:t>
      </w:r>
      <w:r w:rsidR="00D312E4">
        <w:t>.</w:t>
      </w:r>
    </w:p>
    <w:p w14:paraId="622AD3FF" w14:textId="6EC4A9E4" w:rsidR="00EF7193" w:rsidRDefault="001D10DB" w:rsidP="003048EE">
      <w:r>
        <w:t>Apache Beam is used as the default orchestrator for TFX, which</w:t>
      </w:r>
      <w:r w:rsidR="004A5D83">
        <w:t xml:space="preserve"> integrates</w:t>
      </w:r>
      <w:r>
        <w:t xml:space="preserve"> the individual TFX components into </w:t>
      </w:r>
      <w:r w:rsidR="004A5D83">
        <w:t>a DAG</w:t>
      </w:r>
      <w:r w:rsidR="00CC0B72">
        <w:t xml:space="preserve">. This DAG can then </w:t>
      </w:r>
      <w:r w:rsidR="00A61FB8">
        <w:t xml:space="preserve">be triggered to run the entire process without human intervention. Alternatively, </w:t>
      </w:r>
      <w:r w:rsidR="00CD21A8">
        <w:t xml:space="preserve">TFX can also be run by other workflow management tools, such as </w:t>
      </w:r>
      <w:r w:rsidR="00FC379F">
        <w:t>Apache Airflow.</w:t>
      </w:r>
    </w:p>
    <w:p w14:paraId="627C7E18" w14:textId="48127ED6" w:rsidR="005630D9" w:rsidRDefault="00550C68" w:rsidP="003048EE">
      <w:r>
        <w:rPr>
          <w:b/>
        </w:rPr>
        <w:lastRenderedPageBreak/>
        <w:t>ML</w:t>
      </w:r>
      <w:r w:rsidR="00DC2E71">
        <w:rPr>
          <w:b/>
        </w:rPr>
        <w:t>f</w:t>
      </w:r>
      <w:r>
        <w:rPr>
          <w:b/>
        </w:rPr>
        <w:t>low</w:t>
      </w:r>
      <w:r>
        <w:t xml:space="preserve">. </w:t>
      </w:r>
      <w:r w:rsidR="00F875B9">
        <w:t>ML</w:t>
      </w:r>
      <w:r w:rsidR="00DC2E71">
        <w:t>f</w:t>
      </w:r>
      <w:r w:rsidR="00F875B9">
        <w:t xml:space="preserve">low is another ML platform provided by Databricks. </w:t>
      </w:r>
      <w:r w:rsidR="009B0F31">
        <w:t>Similar to TFX</w:t>
      </w:r>
      <w:r w:rsidR="00A909E4">
        <w:t xml:space="preserve">, it provides a simple API to streamline </w:t>
      </w:r>
      <w:r w:rsidR="00EF5E42">
        <w:t xml:space="preserve">the ML lifecycle. </w:t>
      </w:r>
      <w:r w:rsidR="00EB015A">
        <w:t xml:space="preserve">MLflow </w:t>
      </w:r>
      <w:r w:rsidR="000476DF">
        <w:t>is composed of 5 main components</w:t>
      </w:r>
      <w:r w:rsidR="001A4692">
        <w:t xml:space="preserve"> </w:t>
      </w:r>
      <w:sdt>
        <w:sdtPr>
          <w:alias w:val="To edit, see citavi.com/edit"/>
          <w:tag w:val="CitaviPlaceholder#011e6768-89ca-4cb7-a91e-137935689964"/>
          <w:id w:val="-642961979"/>
          <w:placeholder>
            <w:docPart w:val="DefaultPlaceholder_-1854013440"/>
          </w:placeholder>
        </w:sdtPr>
        <w:sdtContent>
          <w:r w:rsidR="001A4692">
            <w:fldChar w:fldCharType="begin"/>
          </w:r>
          <w:r w:rsidR="001C7C2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NzJhOGFiLWFmMDEtNGIyNS1iMTczLTBlY2ZmZWJlZDQ3ZSIsIlJhbmdlU3RhcnQiOjE5LCJSYW5nZUxlbmd0aCI6MTgsIlJlZmVyZW5jZUlkIjoiODMwYzFhOWMtYTkyNS00ZjYzLTg3MTItMzhmYjM1NWE3MGVkIiwiUmVmZXJlbmNlIjp7IiRpZCI6IjMiLCIkdHlwZSI6IlN3aXNzQWNhZGVtaWMuQ2l0YXZpLlJlZmVyZW5jZSwgU3dpc3NBY2FkZW1pYy5DaXRhdmkiLCJBYnN0cmFjdENvbXBsZXhpdHkiOjAsIkFic3RyYWN0U291cmNlVGV4dEZvcm1hdCI6MCwiQWNjZXNzRGF0ZSI6IjguNy4yMDIyIiwiQXV0aG9ycyI6W10sIkNpdGF0aW9uS2V5VXBkYXRlVHlwZSI6MCwiQ29sbGFib3JhdG9ycyI6W10sIkRhdGUiOiIzMC42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tbGZsb3cub3JnL2RvY3MvbGF0ZXN0L2luZGV4Lmh0bWwiLCJVcmlTdHJpbmciOiJodHRwczovL21sZmxvdy5vcmcvZG9jcy9sYXRlc3QvaW5kZXguaHRtb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}</w:instrText>
          </w:r>
          <w:r w:rsidR="001A4692">
            <w:fldChar w:fldCharType="separate"/>
          </w:r>
          <w:r w:rsidR="00FF1EC0">
            <w:t>(Alla &amp; Adari, 2021; Databricks, 2018; Zaharia et al., 2018)</w:t>
          </w:r>
          <w:r w:rsidR="001A4692">
            <w:fldChar w:fldCharType="end"/>
          </w:r>
        </w:sdtContent>
      </w:sdt>
      <w:r w:rsidR="005630D9">
        <w:t>.</w:t>
      </w:r>
    </w:p>
    <w:p w14:paraId="4B12FE3B" w14:textId="68AE8864" w:rsidR="000E279F" w:rsidRDefault="000A31E5" w:rsidP="003048EE">
      <w:r>
        <w:t xml:space="preserve">The </w:t>
      </w:r>
      <w:r w:rsidR="005630D9" w:rsidRPr="005630D9">
        <w:rPr>
          <w:i/>
        </w:rPr>
        <w:t>MLflow Tracking</w:t>
      </w:r>
      <w:r>
        <w:t xml:space="preserve"> component </w:t>
      </w:r>
      <w:r w:rsidR="00F035B3">
        <w:t>is a logging tool to track parameters, code version</w:t>
      </w:r>
      <w:r w:rsidR="002F7C0D">
        <w:t xml:space="preserve"> and metrics during any ML process. Custom log functions can be</w:t>
      </w:r>
      <w:r w:rsidR="003715DB">
        <w:t xml:space="preserve"> configured and</w:t>
      </w:r>
      <w:r w:rsidR="002F7C0D">
        <w:t xml:space="preserve"> ingested into MLflow Tracking</w:t>
      </w:r>
      <w:r w:rsidR="003715DB">
        <w:t>.</w:t>
      </w:r>
    </w:p>
    <w:p w14:paraId="0AB35639" w14:textId="249A942C" w:rsidR="000E279F" w:rsidRDefault="004315C7" w:rsidP="003048EE">
      <w:r w:rsidRPr="004315C7">
        <w:rPr>
          <w:i/>
        </w:rPr>
        <w:t>MLflow project</w:t>
      </w:r>
      <w:r w:rsidRPr="004315C7">
        <w:t xml:space="preserve"> is a format to package ML source code in a modular way. These conventions standardize the code of an ML project and make it usable in automated processes</w:t>
      </w:r>
      <w:r>
        <w:t>.</w:t>
      </w:r>
    </w:p>
    <w:p w14:paraId="5933330D" w14:textId="7B402F8C" w:rsidR="006D2CA5" w:rsidRDefault="00C04BE5" w:rsidP="003048EE">
      <w:r w:rsidRPr="00C04BE5">
        <w:rPr>
          <w:i/>
        </w:rPr>
        <w:t>M</w:t>
      </w:r>
      <w:r>
        <w:rPr>
          <w:i/>
        </w:rPr>
        <w:t>L</w:t>
      </w:r>
      <w:r w:rsidRPr="00C04BE5">
        <w:rPr>
          <w:i/>
        </w:rPr>
        <w:t>flow Models</w:t>
      </w:r>
      <w:r w:rsidRPr="00C04BE5">
        <w:t xml:space="preserve"> is a format for packaging ML models to make them compatible with external tools.</w:t>
      </w:r>
      <w:r w:rsidR="00E07D6F">
        <w:t xml:space="preserve"> This component can be used to integrate models into an application.</w:t>
      </w:r>
    </w:p>
    <w:p w14:paraId="686D1600" w14:textId="70A4B68E" w:rsidR="00CD4F0F" w:rsidRDefault="00F16044" w:rsidP="003048EE">
      <w:r w:rsidRPr="00F16044">
        <w:rPr>
          <w:i/>
        </w:rPr>
        <w:t>MLflow Model Registry</w:t>
      </w:r>
      <w:r w:rsidRPr="00F16044">
        <w:t xml:space="preserve"> is a centralized model repository similar to TFX. It provides additional metadata on model lineage and model version.</w:t>
      </w:r>
    </w:p>
    <w:p w14:paraId="79FC61AA" w14:textId="53F0F3B5" w:rsidR="00791471" w:rsidRDefault="00791471" w:rsidP="003048EE">
      <w:r w:rsidRPr="00791471">
        <w:rPr>
          <w:i/>
        </w:rPr>
        <w:t>MLflow Model Serving</w:t>
      </w:r>
      <w:r w:rsidRPr="00791471">
        <w:t xml:space="preserve"> hosts models directly from the model registry, which are callable via REST API. This feature is exclusive to the Databricks cloud service.</w:t>
      </w:r>
    </w:p>
    <w:p w14:paraId="1B485470" w14:textId="568A6148" w:rsidR="00E07D6F" w:rsidRDefault="00BC65D5" w:rsidP="003048EE">
      <w:r>
        <w:rPr>
          <w:b/>
        </w:rPr>
        <w:t>KubeFlow</w:t>
      </w:r>
      <w:r w:rsidR="002A118F">
        <w:t xml:space="preserve">. </w:t>
      </w:r>
      <w:r w:rsidR="00D01693">
        <w:t>KubeFlow is a solution for large scale ML operations. It</w:t>
      </w:r>
      <w:r w:rsidR="00E438E0" w:rsidRPr="00E438E0">
        <w:t xml:space="preserve"> provides an infrastructure</w:t>
      </w:r>
      <w:r w:rsidR="00E438E0">
        <w:t xml:space="preserve"> for</w:t>
      </w:r>
      <w:r w:rsidR="00E438E0" w:rsidRPr="00E438E0">
        <w:t xml:space="preserve"> a complete MLOps environment in the cloud. It comes with essential software</w:t>
      </w:r>
      <w:r w:rsidR="00975222">
        <w:t>,</w:t>
      </w:r>
      <w:r w:rsidR="00E438E0" w:rsidRPr="00E438E0">
        <w:t xml:space="preserve"> like notebooks for development, </w:t>
      </w:r>
      <w:r w:rsidR="00975222" w:rsidRPr="00E438E0">
        <w:t>TensorFlow</w:t>
      </w:r>
      <w:r w:rsidR="00E438E0" w:rsidRPr="00E438E0">
        <w:t xml:space="preserve"> for model creation and Apache Airflow for pipeline orchestration. In addition to built-in software packages, it also provides support for various ML tools</w:t>
      </w:r>
      <w:r w:rsidR="00975222">
        <w:t>,</w:t>
      </w:r>
      <w:r w:rsidR="00E438E0" w:rsidRPr="00E438E0">
        <w:t xml:space="preserve"> like TFX</w:t>
      </w:r>
      <w:r w:rsidR="004D6C3D">
        <w:t xml:space="preserve">. </w:t>
      </w:r>
      <w:r w:rsidR="0011705B">
        <w:t>KubeFlow is</w:t>
      </w:r>
      <w:r w:rsidR="00410C8B">
        <w:t xml:space="preserve"> built on</w:t>
      </w:r>
      <w:r w:rsidR="0011705B">
        <w:t xml:space="preserve"> Kubernetes which</w:t>
      </w:r>
      <w:r w:rsidR="00786D09">
        <w:t xml:space="preserve"> handles</w:t>
      </w:r>
      <w:r w:rsidR="005168E5">
        <w:t xml:space="preserve"> containerization and cluster computing.</w:t>
      </w:r>
      <w:r w:rsidR="006145E8">
        <w:t xml:space="preserve"> </w:t>
      </w:r>
      <w:r w:rsidR="00F3029E">
        <w:t>T</w:t>
      </w:r>
      <w:r w:rsidR="000242D4">
        <w:t xml:space="preserve">his cloud infrastructure is highly scalable in nature. </w:t>
      </w:r>
      <w:r w:rsidR="00930FF4">
        <w:t xml:space="preserve">This means that model training can be </w:t>
      </w:r>
      <w:r w:rsidR="00FD2F21">
        <w:t>distributed between multiple compute nodes,</w:t>
      </w:r>
      <w:r w:rsidR="00196191">
        <w:t xml:space="preserve"> which accelerates the</w:t>
      </w:r>
      <w:r w:rsidR="00B63991">
        <w:t xml:space="preserve"> </w:t>
      </w:r>
      <w:r w:rsidR="00196191">
        <w:t>training process</w:t>
      </w:r>
      <w:r w:rsidR="009C1707">
        <w:t xml:space="preserve"> </w:t>
      </w:r>
      <w:sdt>
        <w:sdtPr>
          <w:alias w:val="To edit, see citavi.com/edit"/>
          <w:tag w:val="CitaviPlaceholder#d849c25d-fee4-44bb-b785-9b04c10a120d"/>
          <w:id w:val="934785475"/>
          <w:placeholder>
            <w:docPart w:val="DefaultPlaceholder_-1854013440"/>
          </w:placeholder>
        </w:sdtPr>
        <w:sdtContent>
          <w:r w:rsidR="009C1707">
            <w:fldChar w:fldCharType="begin"/>
          </w:r>
          <w:r w:rsidR="009C170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mE2ZmRlLWRkNzctNGJhNi1hY2RmLWY5MmM2NjdkMzU4YyIsIlJhbmdlTGVuZ3RoIjoxNiwiUmVmZXJlbmNlSWQiOiI0MjlkY2VjZi0xYjU0LTQwNTQtOTdlMC0yZmQ2ZDZkMjM5NDU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a3ViZWZsb3cub3JnLyIsIlVyaVN0cmluZyI6Imh0dHBzOi8vd3d3Lmt1YmVmbG93Lm9yZy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}</w:instrText>
          </w:r>
          <w:r w:rsidR="009C1707">
            <w:fldChar w:fldCharType="separate"/>
          </w:r>
          <w:r w:rsidR="00FF1EC0">
            <w:t>(Kubeflow, n.d.)</w:t>
          </w:r>
          <w:r w:rsidR="009C1707">
            <w:fldChar w:fldCharType="end"/>
          </w:r>
        </w:sdtContent>
      </w:sdt>
      <w:r w:rsidR="009C1707">
        <w:t>.</w:t>
      </w:r>
    </w:p>
    <w:p w14:paraId="4E550831" w14:textId="472F12F0" w:rsidR="008C17F2" w:rsidRPr="00192A55" w:rsidRDefault="00192A55" w:rsidP="003048EE">
      <w:r>
        <w:rPr>
          <w:b/>
        </w:rPr>
        <w:t>AutoML</w:t>
      </w:r>
      <w:r>
        <w:t>. Auto</w:t>
      </w:r>
      <w:r w:rsidR="002116C5">
        <w:t>mated ML (AutoML)</w:t>
      </w:r>
      <w:r>
        <w:t xml:space="preserve"> are services that provide end-to-end </w:t>
      </w:r>
      <w:r w:rsidR="006D6169">
        <w:t>ML systems.</w:t>
      </w:r>
      <w:r w:rsidR="008300CC">
        <w:t xml:space="preserve"> They are provided as software-as-a-service (SaaS)</w:t>
      </w:r>
      <w:r w:rsidR="0079224B">
        <w:t xml:space="preserve"> on a cloud platform (</w:t>
      </w:r>
      <w:r w:rsidR="00943061">
        <w:t>e.g.</w:t>
      </w:r>
      <w:r w:rsidR="0079224B">
        <w:t xml:space="preserve"> GCP </w:t>
      </w:r>
      <w:r w:rsidR="00943061">
        <w:t>and</w:t>
      </w:r>
      <w:r w:rsidR="0079224B">
        <w:t xml:space="preserve"> AWS)</w:t>
      </w:r>
      <w:r w:rsidR="00141751">
        <w:t xml:space="preserve">. </w:t>
      </w:r>
      <w:r w:rsidR="00943061">
        <w:t xml:space="preserve">The </w:t>
      </w:r>
      <w:r w:rsidR="003304A8">
        <w:t xml:space="preserve">internal workings of AutoML are usually hidden to the user and the system </w:t>
      </w:r>
      <w:r w:rsidR="0085216C">
        <w:t>can only be configured through pre-defined interfaces</w:t>
      </w:r>
      <w:r w:rsidR="003304A8">
        <w:t>.</w:t>
      </w:r>
      <w:r w:rsidR="0085216C">
        <w:t xml:space="preserve"> The goal of AutoML is </w:t>
      </w:r>
      <w:r w:rsidR="009C1A9B">
        <w:t>to provide easy-to-use and intuitive ML solutions, that don’t require extensive programming skills</w:t>
      </w:r>
      <w:r w:rsidR="00ED692F">
        <w:t xml:space="preserve"> from the user</w:t>
      </w:r>
      <w:r w:rsidR="00461633">
        <w:t xml:space="preserve"> </w:t>
      </w:r>
      <w:sdt>
        <w:sdtPr>
          <w:alias w:val="To edit, see citavi.com/edit"/>
          <w:tag w:val="CitaviPlaceholder#5c101687-3a5d-49e9-aa9a-9b77b45ea67e"/>
          <w:id w:val="-1024634343"/>
          <w:placeholder>
            <w:docPart w:val="DefaultPlaceholder_-1854013440"/>
          </w:placeholder>
        </w:sdtPr>
        <w:sdtContent>
          <w:r w:rsidR="00461633">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MjM4MzhmLWE2NGItNGU0Zi04Zjg3LTM3NzcxYjk0MDcwZCIsIlJhbmdlTGVuZ3RoIjoyMywiUmVmZXJlbmNlSWQiOiJlY2E3NGU4MC01MGU3LTQ1YmMtOTcwZC0xOTk3NGQ0ZmQ3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Q1LzM0NzA5MTgiLCJVcmlTdHJpbmciOiJodHRwczovL2RvaS5vcmcvMTAuMTE0NS8zNDcwOT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}</w:instrText>
          </w:r>
          <w:r w:rsidR="00461633">
            <w:fldChar w:fldCharType="separate"/>
          </w:r>
          <w:r w:rsidR="00FF1EC0">
            <w:t>(Karmaker et al., 2022)</w:t>
          </w:r>
          <w:r w:rsidR="00461633">
            <w:fldChar w:fldCharType="end"/>
          </w:r>
        </w:sdtContent>
      </w:sdt>
      <w:r w:rsidR="009C1A9B">
        <w:t>.</w:t>
      </w:r>
    </w:p>
    <w:p w14:paraId="13531656" w14:textId="7B754B8F" w:rsidR="004F6E3F" w:rsidRDefault="006C51A9" w:rsidP="004F6E3F">
      <w:pPr>
        <w:pStyle w:val="berschrift1"/>
      </w:pPr>
      <w:bookmarkStart w:id="57" w:name="_Toc110725795"/>
      <w:bookmarkStart w:id="58" w:name="_Ref110778018"/>
      <w:r>
        <w:lastRenderedPageBreak/>
        <w:t>Goal &amp; Specification</w:t>
      </w:r>
      <w:bookmarkEnd w:id="57"/>
      <w:bookmarkEnd w:id="58"/>
      <w:r w:rsidR="00610785" w:rsidRPr="00610785">
        <w:t xml:space="preserve"> </w:t>
      </w:r>
    </w:p>
    <w:p w14:paraId="0FECB897" w14:textId="658C6654" w:rsidR="00610785" w:rsidRPr="00B66644" w:rsidRDefault="00610785" w:rsidP="00610785">
      <w:pPr>
        <w:pStyle w:val="berschrift2"/>
      </w:pPr>
      <w:bookmarkStart w:id="59" w:name="_Toc110725796"/>
      <w:r>
        <w:t>Artifact</w:t>
      </w:r>
      <w:bookmarkEnd w:id="59"/>
    </w:p>
    <w:p w14:paraId="07723913" w14:textId="5A1DAE5B" w:rsidR="00610785" w:rsidRDefault="00610785" w:rsidP="00610785">
      <w:r>
        <w:t>The goal of the DSR methodology is the design and creation of an artifact. This particular work sets out to create an automated machine learning pipeline for a RS, the main research focus being the implementation of CD-awareness into the pipeline</w:t>
      </w:r>
      <w:r w:rsidR="00A360C8">
        <w:t xml:space="preserve"> to realize c</w:t>
      </w:r>
      <w:r w:rsidR="00FD1BDB">
        <w:t>ontinuous training</w:t>
      </w:r>
      <w:r>
        <w:t>. For evaluation purposes, a specification sheet will be generated on which the artifact will be measured against. The artifact will be compared with the features listed in the specification. Based on the specifications, the final product will be analyzed</w:t>
      </w:r>
      <w:r w:rsidR="0092391F">
        <w:t xml:space="preserve"> </w:t>
      </w:r>
      <w:r>
        <w:t xml:space="preserve">and the success of this research will be determined. The specifications are structured in </w:t>
      </w:r>
      <w:r w:rsidRPr="00540B0A">
        <w:rPr>
          <w:bCs/>
          <w:i/>
          <w:iCs/>
        </w:rPr>
        <w:t>base</w:t>
      </w:r>
      <w:r>
        <w:rPr>
          <w:bCs/>
          <w:i/>
          <w:iCs/>
        </w:rPr>
        <w:t xml:space="preserve"> specifications</w:t>
      </w:r>
      <w:r>
        <w:t xml:space="preserve"> and </w:t>
      </w:r>
      <w:r w:rsidRPr="00540B0A">
        <w:rPr>
          <w:bCs/>
          <w:i/>
          <w:iCs/>
        </w:rPr>
        <w:t>research</w:t>
      </w:r>
      <w:r>
        <w:rPr>
          <w:bCs/>
          <w:i/>
          <w:iCs/>
        </w:rPr>
        <w:t xml:space="preserve"> specifications</w:t>
      </w:r>
      <w:r>
        <w:t xml:space="preserve">. While both types of requirements are integral to the whole research project, the research requirements have a direct connection to the research question at hand. During the DSR process both requirement types receive equal prioritization as both requirement types make up the whole artifact. A table with all specifications can be seen in </w:t>
      </w:r>
      <w:r w:rsidRPr="00EE3459">
        <w:rPr>
          <w:i/>
          <w:iCs/>
        </w:rPr>
        <w:t>table 1</w:t>
      </w:r>
      <w:r>
        <w:t>.</w:t>
      </w:r>
    </w:p>
    <w:p w14:paraId="0938528E" w14:textId="271C85C6" w:rsidR="00701D7F" w:rsidRDefault="006C09F2" w:rsidP="004E48DC">
      <w:r>
        <w:t>The base requirement</w:t>
      </w:r>
      <w:r w:rsidR="009671F3">
        <w:t xml:space="preserve"> consists of creating a state-of-the-art RS</w:t>
      </w:r>
      <w:r w:rsidR="002C4D32">
        <w:t xml:space="preserve"> inside a minimal training pipeline</w:t>
      </w:r>
      <w:r w:rsidR="00C8178B">
        <w:t xml:space="preserve">. </w:t>
      </w:r>
      <w:r w:rsidR="004E48DC">
        <w:t>In addition a suitable dataset for this research is selected.</w:t>
      </w:r>
      <w:r w:rsidR="00701D7F">
        <w:t xml:space="preserve">Throughout the iterative development process this pipeline will be expanded on to </w:t>
      </w:r>
      <w:r w:rsidR="00495988">
        <w:t>fulfill the research objective of this work.</w:t>
      </w:r>
    </w:p>
    <w:p w14:paraId="70616E06" w14:textId="48EE90F3" w:rsidR="00610785" w:rsidRPr="002F3BBD" w:rsidRDefault="00610785" w:rsidP="00610785">
      <w:pPr>
        <w:pStyle w:val="Tabellenberschrift"/>
      </w:pPr>
      <w:bookmarkStart w:id="60" w:name="_Ref109301010"/>
      <w:bookmarkStart w:id="61" w:name="_Ref110272038"/>
      <w:bookmarkStart w:id="62" w:name="_Ref110370763"/>
      <w:bookmarkStart w:id="63" w:name="_Toc110693901"/>
      <w:r w:rsidRPr="002F3BBD">
        <w:t xml:space="preserve">Table </w:t>
      </w:r>
      <w:r w:rsidRPr="002F3BBD">
        <w:fldChar w:fldCharType="begin"/>
      </w:r>
      <w:r w:rsidRPr="002F3BBD">
        <w:instrText xml:space="preserve"> SEQ Table \* ARABIC </w:instrText>
      </w:r>
      <w:r w:rsidRPr="002F3BBD">
        <w:fldChar w:fldCharType="separate"/>
      </w:r>
      <w:r w:rsidR="006F2F63">
        <w:rPr>
          <w:noProof/>
        </w:rPr>
        <w:t>1</w:t>
      </w:r>
      <w:r w:rsidRPr="002F3BBD">
        <w:fldChar w:fldCharType="end"/>
      </w:r>
      <w:bookmarkEnd w:id="60"/>
      <w:r w:rsidRPr="002F3BBD">
        <w:t xml:space="preserve">: </w:t>
      </w:r>
      <w:r>
        <w:t>Artifact s</w:t>
      </w:r>
      <w:r w:rsidRPr="002F3BBD">
        <w:t>pecification</w:t>
      </w:r>
      <w:r>
        <w:t xml:space="preserve"> table</w:t>
      </w:r>
      <w:bookmarkEnd w:id="61"/>
      <w:bookmarkEnd w:id="62"/>
      <w:bookmarkEnd w:id="63"/>
    </w:p>
    <w:tbl>
      <w:tblPr>
        <w:tblStyle w:val="Tabellenraster"/>
        <w:tblW w:w="0" w:type="auto"/>
        <w:tblLook w:val="04A0" w:firstRow="1" w:lastRow="0" w:firstColumn="1" w:lastColumn="0" w:noHBand="0" w:noVBand="1"/>
      </w:tblPr>
      <w:tblGrid>
        <w:gridCol w:w="2517"/>
        <w:gridCol w:w="2552"/>
        <w:gridCol w:w="3650"/>
      </w:tblGrid>
      <w:tr w:rsidR="00610785" w14:paraId="067BDA97" w14:textId="77777777" w:rsidTr="006A2159">
        <w:tc>
          <w:tcPr>
            <w:tcW w:w="2518" w:type="dxa"/>
            <w:tcBorders>
              <w:bottom w:val="single" w:sz="4" w:space="0" w:color="000000"/>
            </w:tcBorders>
          </w:tcPr>
          <w:p w14:paraId="64C6C3BB" w14:textId="77777777" w:rsidR="00610785" w:rsidRPr="00787C56" w:rsidRDefault="00610785" w:rsidP="006A2159">
            <w:pPr>
              <w:rPr>
                <w:b/>
              </w:rPr>
            </w:pPr>
            <w:r>
              <w:rPr>
                <w:b/>
              </w:rPr>
              <w:t>Specification type</w:t>
            </w:r>
          </w:p>
        </w:tc>
        <w:tc>
          <w:tcPr>
            <w:tcW w:w="2552" w:type="dxa"/>
          </w:tcPr>
          <w:p w14:paraId="384FB7F9" w14:textId="77777777" w:rsidR="00610785" w:rsidRPr="00A9537C" w:rsidRDefault="00610785" w:rsidP="006A2159">
            <w:pPr>
              <w:rPr>
                <w:b/>
              </w:rPr>
            </w:pPr>
            <w:r>
              <w:rPr>
                <w:b/>
              </w:rPr>
              <w:t>Specification</w:t>
            </w:r>
          </w:p>
        </w:tc>
        <w:tc>
          <w:tcPr>
            <w:tcW w:w="3651" w:type="dxa"/>
          </w:tcPr>
          <w:p w14:paraId="65519988" w14:textId="77777777" w:rsidR="00610785" w:rsidRPr="00A9537C" w:rsidRDefault="00610785" w:rsidP="006A2159">
            <w:pPr>
              <w:rPr>
                <w:b/>
              </w:rPr>
            </w:pPr>
            <w:r>
              <w:rPr>
                <w:b/>
              </w:rPr>
              <w:t>Description</w:t>
            </w:r>
          </w:p>
        </w:tc>
      </w:tr>
      <w:tr w:rsidR="00610785" w14:paraId="5E46C40D" w14:textId="77777777" w:rsidTr="006A2159">
        <w:tc>
          <w:tcPr>
            <w:tcW w:w="2518" w:type="dxa"/>
            <w:tcBorders>
              <w:bottom w:val="nil"/>
            </w:tcBorders>
          </w:tcPr>
          <w:p w14:paraId="587D80B6" w14:textId="77777777" w:rsidR="00610785" w:rsidRDefault="00610785" w:rsidP="006A2159">
            <w:r>
              <w:t>Base specification</w:t>
            </w:r>
          </w:p>
        </w:tc>
        <w:tc>
          <w:tcPr>
            <w:tcW w:w="2552" w:type="dxa"/>
          </w:tcPr>
          <w:p w14:paraId="61BFA640" w14:textId="77777777" w:rsidR="00610785" w:rsidRDefault="00610785" w:rsidP="006A2159">
            <w:r>
              <w:t>Recommender system</w:t>
            </w:r>
          </w:p>
        </w:tc>
        <w:tc>
          <w:tcPr>
            <w:tcW w:w="3651" w:type="dxa"/>
          </w:tcPr>
          <w:p w14:paraId="1059C0D1" w14:textId="5ABBA79E" w:rsidR="00610785" w:rsidRDefault="00610785" w:rsidP="006A2159">
            <w:r>
              <w:t>The artifact</w:t>
            </w:r>
            <w:r w:rsidR="001E19D5">
              <w:t xml:space="preserve"> </w:t>
            </w:r>
            <w:r w:rsidR="00992A94">
              <w:t xml:space="preserve">has a </w:t>
            </w:r>
            <w:r w:rsidR="000E45B2">
              <w:t xml:space="preserve">SotA </w:t>
            </w:r>
            <w:r w:rsidR="00992A94">
              <w:t>RS</w:t>
            </w:r>
            <w:r w:rsidR="002606FA">
              <w:t xml:space="preserve"> and a </w:t>
            </w:r>
            <w:r w:rsidR="00B46189">
              <w:t>suit</w:t>
            </w:r>
            <w:r w:rsidR="00A362AD">
              <w:t xml:space="preserve">able </w:t>
            </w:r>
            <w:r w:rsidR="002606FA">
              <w:t>dataset to run on</w:t>
            </w:r>
            <w:r>
              <w:t>.</w:t>
            </w:r>
            <w:r w:rsidR="00992A94">
              <w:t xml:space="preserve"> </w:t>
            </w:r>
          </w:p>
        </w:tc>
      </w:tr>
      <w:tr w:rsidR="00610785" w14:paraId="2298C426" w14:textId="77777777" w:rsidTr="006A2159">
        <w:tc>
          <w:tcPr>
            <w:tcW w:w="2518" w:type="dxa"/>
            <w:tcBorders>
              <w:top w:val="nil"/>
              <w:bottom w:val="single" w:sz="4" w:space="0" w:color="000000"/>
            </w:tcBorders>
          </w:tcPr>
          <w:p w14:paraId="5BDC146B" w14:textId="77777777" w:rsidR="00610785" w:rsidRDefault="00610785" w:rsidP="006A2159"/>
        </w:tc>
        <w:tc>
          <w:tcPr>
            <w:tcW w:w="2552" w:type="dxa"/>
          </w:tcPr>
          <w:p w14:paraId="250823B7" w14:textId="77777777" w:rsidR="00610785" w:rsidRDefault="00610785" w:rsidP="006A2159">
            <w:r>
              <w:t>Base pipeline</w:t>
            </w:r>
          </w:p>
        </w:tc>
        <w:tc>
          <w:tcPr>
            <w:tcW w:w="3651" w:type="dxa"/>
          </w:tcPr>
          <w:p w14:paraId="444EEAF6" w14:textId="46E80CCC" w:rsidR="00610785" w:rsidRDefault="00610785" w:rsidP="006A2159">
            <w:r>
              <w:t xml:space="preserve">The artifact has a pipeline </w:t>
            </w:r>
            <w:r w:rsidR="00AE1808">
              <w:t xml:space="preserve">to run a </w:t>
            </w:r>
            <w:r w:rsidR="006C1C94">
              <w:t>basic</w:t>
            </w:r>
            <w:r w:rsidR="00B5259A">
              <w:t xml:space="preserve"> ML lifecycle on</w:t>
            </w:r>
            <w:r>
              <w:t>.</w:t>
            </w:r>
            <w:r w:rsidR="00B5259A">
              <w:t xml:space="preserve"> This base pipeline </w:t>
            </w:r>
            <w:r w:rsidR="00D60A64">
              <w:t xml:space="preserve">serves as a baseline and </w:t>
            </w:r>
            <w:r w:rsidR="0026631B">
              <w:t>will be iterated over</w:t>
            </w:r>
            <w:r w:rsidR="00704E67">
              <w:t>.</w:t>
            </w:r>
          </w:p>
        </w:tc>
      </w:tr>
      <w:tr w:rsidR="00610785" w14:paraId="5262A9D7" w14:textId="77777777" w:rsidTr="006A2159">
        <w:tc>
          <w:tcPr>
            <w:tcW w:w="2518" w:type="dxa"/>
            <w:tcBorders>
              <w:bottom w:val="nil"/>
            </w:tcBorders>
          </w:tcPr>
          <w:p w14:paraId="59A9A50B" w14:textId="77777777" w:rsidR="00610785" w:rsidRDefault="00610785" w:rsidP="006A2159">
            <w:r>
              <w:t>Research specification</w:t>
            </w:r>
          </w:p>
        </w:tc>
        <w:tc>
          <w:tcPr>
            <w:tcW w:w="2552" w:type="dxa"/>
          </w:tcPr>
          <w:p w14:paraId="5C2D7C86" w14:textId="77777777" w:rsidR="00610785" w:rsidRDefault="00610785" w:rsidP="006A2159">
            <w:r>
              <w:t>CD detection</w:t>
            </w:r>
          </w:p>
        </w:tc>
        <w:tc>
          <w:tcPr>
            <w:tcW w:w="3651" w:type="dxa"/>
          </w:tcPr>
          <w:p w14:paraId="580EFF3D" w14:textId="77777777" w:rsidR="00610785" w:rsidRDefault="00610785" w:rsidP="006A2159">
            <w:r>
              <w:t>The artifact has the ability to detect CD.</w:t>
            </w:r>
          </w:p>
        </w:tc>
      </w:tr>
      <w:tr w:rsidR="00610785" w14:paraId="3FC4053D" w14:textId="77777777" w:rsidTr="006A2159">
        <w:tc>
          <w:tcPr>
            <w:tcW w:w="2518" w:type="dxa"/>
            <w:tcBorders>
              <w:top w:val="nil"/>
              <w:bottom w:val="nil"/>
            </w:tcBorders>
          </w:tcPr>
          <w:p w14:paraId="2E1A7F6A" w14:textId="77777777" w:rsidR="00610785" w:rsidRDefault="00610785" w:rsidP="006A2159"/>
        </w:tc>
        <w:tc>
          <w:tcPr>
            <w:tcW w:w="2552" w:type="dxa"/>
          </w:tcPr>
          <w:p w14:paraId="4996C4F9" w14:textId="77777777" w:rsidR="00610785" w:rsidRDefault="00610785" w:rsidP="006A2159">
            <w:r>
              <w:t>CD understanding</w:t>
            </w:r>
          </w:p>
        </w:tc>
        <w:tc>
          <w:tcPr>
            <w:tcW w:w="3651" w:type="dxa"/>
          </w:tcPr>
          <w:p w14:paraId="380F5887" w14:textId="4F185C0C" w:rsidR="00610785" w:rsidRDefault="00610785" w:rsidP="006A2159">
            <w:r>
              <w:t xml:space="preserve">The artifact has the ability to extract information out of </w:t>
            </w:r>
            <w:r w:rsidR="00941C8D">
              <w:t xml:space="preserve">the </w:t>
            </w:r>
            <w:r>
              <w:t>CD.</w:t>
            </w:r>
          </w:p>
        </w:tc>
      </w:tr>
      <w:tr w:rsidR="00610785" w14:paraId="29BBF192" w14:textId="77777777" w:rsidTr="006A2159">
        <w:tc>
          <w:tcPr>
            <w:tcW w:w="2518" w:type="dxa"/>
            <w:tcBorders>
              <w:top w:val="nil"/>
              <w:bottom w:val="nil"/>
            </w:tcBorders>
          </w:tcPr>
          <w:p w14:paraId="5E09D8F7" w14:textId="77777777" w:rsidR="00610785" w:rsidRDefault="00610785" w:rsidP="006A2159"/>
        </w:tc>
        <w:tc>
          <w:tcPr>
            <w:tcW w:w="2552" w:type="dxa"/>
          </w:tcPr>
          <w:p w14:paraId="3AD55379" w14:textId="77777777" w:rsidR="00610785" w:rsidRDefault="00610785" w:rsidP="006A2159">
            <w:r>
              <w:t>CD adaptation</w:t>
            </w:r>
          </w:p>
        </w:tc>
        <w:tc>
          <w:tcPr>
            <w:tcW w:w="3651" w:type="dxa"/>
          </w:tcPr>
          <w:p w14:paraId="24F01756" w14:textId="77777777" w:rsidR="00610785" w:rsidRDefault="00610785" w:rsidP="006A2159">
            <w:r>
              <w:t>The artifact has the ability to react to CD.</w:t>
            </w:r>
          </w:p>
        </w:tc>
      </w:tr>
      <w:tr w:rsidR="00610785" w14:paraId="16C3FF55" w14:textId="77777777" w:rsidTr="006A2159">
        <w:tc>
          <w:tcPr>
            <w:tcW w:w="2518" w:type="dxa"/>
            <w:tcBorders>
              <w:top w:val="nil"/>
              <w:bottom w:val="nil"/>
            </w:tcBorders>
          </w:tcPr>
          <w:p w14:paraId="2A2F31C7" w14:textId="77777777" w:rsidR="00610785" w:rsidRDefault="00610785" w:rsidP="006A2159"/>
        </w:tc>
        <w:tc>
          <w:tcPr>
            <w:tcW w:w="2552" w:type="dxa"/>
          </w:tcPr>
          <w:p w14:paraId="6F955A8F" w14:textId="77777777" w:rsidR="00610785" w:rsidRDefault="00610785" w:rsidP="006A2159">
            <w:r>
              <w:t>Integrated pipeline</w:t>
            </w:r>
          </w:p>
        </w:tc>
        <w:tc>
          <w:tcPr>
            <w:tcW w:w="3651" w:type="dxa"/>
          </w:tcPr>
          <w:p w14:paraId="4FC013CA" w14:textId="77777777" w:rsidR="00610785" w:rsidRDefault="00610785" w:rsidP="006A2159">
            <w:r>
              <w:t>The final artifact is one pipeline that can be executed in one go</w:t>
            </w:r>
          </w:p>
        </w:tc>
      </w:tr>
      <w:tr w:rsidR="00610785" w14:paraId="6EB3CC27" w14:textId="77777777" w:rsidTr="006A2159">
        <w:tc>
          <w:tcPr>
            <w:tcW w:w="2518" w:type="dxa"/>
            <w:tcBorders>
              <w:top w:val="nil"/>
            </w:tcBorders>
          </w:tcPr>
          <w:p w14:paraId="78271646" w14:textId="77777777" w:rsidR="00610785" w:rsidRDefault="00610785" w:rsidP="006A2159"/>
        </w:tc>
        <w:tc>
          <w:tcPr>
            <w:tcW w:w="2552" w:type="dxa"/>
          </w:tcPr>
          <w:p w14:paraId="0E8E76B1" w14:textId="77777777" w:rsidR="00610785" w:rsidRDefault="00610785" w:rsidP="006A2159">
            <w:r>
              <w:t>Automated pipeline</w:t>
            </w:r>
          </w:p>
        </w:tc>
        <w:tc>
          <w:tcPr>
            <w:tcW w:w="3651" w:type="dxa"/>
          </w:tcPr>
          <w:p w14:paraId="0A6C1023" w14:textId="1B2DF770" w:rsidR="00610785" w:rsidRDefault="00610785" w:rsidP="006A2159">
            <w:r>
              <w:t>The pipeline can</w:t>
            </w:r>
            <w:r w:rsidR="000A0566">
              <w:t xml:space="preserve"> run</w:t>
            </w:r>
            <w:r>
              <w:t xml:space="preserve"> without human intervention</w:t>
            </w:r>
          </w:p>
        </w:tc>
      </w:tr>
    </w:tbl>
    <w:p w14:paraId="02ABF247" w14:textId="77777777" w:rsidR="00610785" w:rsidRDefault="00610785" w:rsidP="00610785"/>
    <w:p w14:paraId="33CBC758" w14:textId="6470C28C" w:rsidR="003A03E2" w:rsidRDefault="0019493B" w:rsidP="00610785">
      <w:r>
        <w:t xml:space="preserve">There are three specifications related to </w:t>
      </w:r>
      <w:r w:rsidR="00EF5088">
        <w:t>CD for this artifact, which is derived from the 201</w:t>
      </w:r>
      <w:r w:rsidR="00AB54B6">
        <w:t>8 paper “Learning under Concept Drift: A Review”</w:t>
      </w:r>
      <w:r w:rsidR="00FF1EC0">
        <w:t xml:space="preserve"> </w:t>
      </w:r>
      <w:sdt>
        <w:sdtPr>
          <w:alias w:val="To edit, see citavi.com/edit"/>
          <w:tag w:val="CitaviPlaceholder#85cbb4b3-fa45-41b1-97e9-118200ea548e"/>
          <w:id w:val="-1451708150"/>
          <w:placeholder>
            <w:docPart w:val="52242131DE7C49CFBD05BCCB8782DCFD"/>
          </w:placeholder>
        </w:sdtPr>
        <w:sdtContent>
          <w:r w:rsidR="00B030D3">
            <w:t>(</w:t>
          </w:r>
          <w:r w:rsidR="00FF1EC0">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NTNjNDhjLTlkMmEtNGU0Ni04MmI2LTE2MTRhMDQ4NGU1Mi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4NWNiYjRiMy1mYTQ1LTQxYjEtOTdlOS0xMTgyMDBlYTU0OGUiLCJUZXh0IjoiKEx1IGV0IGFsLiwgMjAxOCkiLCJXQUlWZXJzaW9uIjoiNi4xMi4wLjAifQ==}</w:instrText>
          </w:r>
          <w:r w:rsidR="00FF1EC0">
            <w:fldChar w:fldCharType="separate"/>
          </w:r>
          <w:r w:rsidR="00FF1EC0">
            <w:t>Lu et al</w:t>
          </w:r>
          <w:r w:rsidR="00B030D3">
            <w:t>.</w:t>
          </w:r>
          <w:r w:rsidR="00FF1EC0">
            <w:t>)</w:t>
          </w:r>
          <w:r w:rsidR="00FF1EC0">
            <w:fldChar w:fldCharType="end"/>
          </w:r>
        </w:sdtContent>
      </w:sdt>
      <w:r w:rsidR="00B030D3">
        <w:t>: CD</w:t>
      </w:r>
      <w:r w:rsidR="00662EAB">
        <w:t xml:space="preserve"> detection, CD understanding and CD adaptation.</w:t>
      </w:r>
    </w:p>
    <w:p w14:paraId="2F7782E1" w14:textId="55B2CEDB" w:rsidR="00610785" w:rsidRDefault="00610785" w:rsidP="00610785">
      <w:r>
        <w:t xml:space="preserve">Each of these components amount to what </w:t>
      </w:r>
      <w:r w:rsidR="00A97DDF">
        <w:t>is</w:t>
      </w:r>
      <w:r>
        <w:t xml:space="preserve"> define in this paper as CD-awareness. All three specifications will be explained in further detail in the literature review. </w:t>
      </w:r>
    </w:p>
    <w:p w14:paraId="16E4BE8B" w14:textId="77777777" w:rsidR="00610785" w:rsidRDefault="00610785" w:rsidP="00610785">
      <w:r>
        <w:t>Besides the concept drift specifications, there are also pipeline conditions in the research specifications that envision the artifact to be one unified and automated process.</w:t>
      </w:r>
    </w:p>
    <w:p w14:paraId="56BE88F8" w14:textId="15967AD0" w:rsidR="00E5114E" w:rsidRDefault="00610785" w:rsidP="00610785">
      <w:r>
        <w:t xml:space="preserve">These specifications serve as an aide during the design and development </w:t>
      </w:r>
      <w:r w:rsidR="007337F4">
        <w:t>phase</w:t>
      </w:r>
      <w:r w:rsidR="00E5114E">
        <w:t xml:space="preserve"> and will be</w:t>
      </w:r>
      <w:r w:rsidR="007337F4">
        <w:t xml:space="preserve"> later</w:t>
      </w:r>
      <w:r w:rsidR="00E5114E">
        <w:t xml:space="preserve"> used to qualitatively evaluate </w:t>
      </w:r>
      <w:r w:rsidR="007337F4">
        <w:t>this PoC.</w:t>
      </w:r>
    </w:p>
    <w:p w14:paraId="0D54AF1B" w14:textId="5C872FB9" w:rsidR="00610785" w:rsidRPr="00721A18" w:rsidRDefault="00610785" w:rsidP="00610785">
      <w:pPr>
        <w:pStyle w:val="berschrift2"/>
      </w:pPr>
      <w:bookmarkStart w:id="64" w:name="_Toc110725797"/>
      <w:r>
        <w:t>Procedure</w:t>
      </w:r>
      <w:bookmarkEnd w:id="64"/>
    </w:p>
    <w:p w14:paraId="04CE5237" w14:textId="77777777" w:rsidR="00610785" w:rsidRDefault="00610785" w:rsidP="00610785">
      <w:r>
        <w:t>Throughout this project various tools are used to track, organize and document this work. As part of this research, a GitHub repository was created, which contains both the thesis Word document and the software artifact.</w:t>
      </w:r>
      <w:r>
        <w:rPr>
          <w:rStyle w:val="Funotenzeichen"/>
        </w:rPr>
        <w:footnoteReference w:id="10"/>
      </w:r>
      <w:r>
        <w:t xml:space="preserve"> GitHub and Git are used for version control and enable work on different systems. It also serves to make the development of this research transparent and traceable. Internally, a GitHub Project Kanban board is used for project management. There, the project is broken down into individual tasks, all of which have their progress tracked. This way it is possible to gain an overview of the current status of this project and plan future development steps.</w:t>
      </w:r>
    </w:p>
    <w:p w14:paraId="114BD3CE" w14:textId="7CD30203" w:rsidR="002D5D83" w:rsidRDefault="00610785" w:rsidP="00610785">
      <w:r>
        <w:t>The overarching process of the artifact creation is structured in underlying phases</w:t>
      </w:r>
      <w:r w:rsidR="00B32569">
        <w:t xml:space="preserve">, as seen in </w:t>
      </w:r>
      <w:r w:rsidR="00B32569">
        <w:fldChar w:fldCharType="begin"/>
      </w:r>
      <w:r w:rsidR="00B32569">
        <w:instrText xml:space="preserve"> REF _Ref105760392 \h </w:instrText>
      </w:r>
      <w:r w:rsidR="00B32569">
        <w:fldChar w:fldCharType="separate"/>
      </w:r>
      <w:r w:rsidR="0074054D">
        <w:t xml:space="preserve">Figure </w:t>
      </w:r>
      <w:r w:rsidR="0074054D">
        <w:rPr>
          <w:noProof/>
        </w:rPr>
        <w:t>9</w:t>
      </w:r>
      <w:r w:rsidR="00B32569">
        <w:fldChar w:fldCharType="end"/>
      </w:r>
      <w:r>
        <w:t xml:space="preserve">. </w:t>
      </w:r>
      <w:r w:rsidR="00AC520E">
        <w:t xml:space="preserve">Each phase will be developed </w:t>
      </w:r>
      <w:r w:rsidR="002D5D83">
        <w:t>in a separate branch and then merged into the main branch, as is convention in software development.</w:t>
      </w:r>
    </w:p>
    <w:p w14:paraId="0DDFBC7E" w14:textId="2F421774" w:rsidR="000C35BF" w:rsidRDefault="00610785" w:rsidP="00610785">
      <w:r>
        <w:t>The initial phase of this project is dedicated to the set-up of the artifact environment. This phase encompasses every necessary step to build a software environment on which the artifact will run on. The individual tasks would consist of choosing the python version, setting up a work directory and installing needed packages and other software.</w:t>
      </w:r>
      <w:r w:rsidR="000C35BF">
        <w:t xml:space="preserve"> </w:t>
      </w:r>
    </w:p>
    <w:p w14:paraId="158A9CD4" w14:textId="26C3A833" w:rsidR="009F0279" w:rsidRDefault="009F0279" w:rsidP="00610785">
      <w:r>
        <w:t xml:space="preserve">After setting up the environment, </w:t>
      </w:r>
      <w:r w:rsidR="003855F6">
        <w:t xml:space="preserve">an appropriate public dataset is selected </w:t>
      </w:r>
      <w:r w:rsidR="00F440B0">
        <w:t xml:space="preserve">for this project. If needed, a small data preparation task will </w:t>
      </w:r>
      <w:r w:rsidR="00A33FB2">
        <w:t xml:space="preserve">be done to make the data ingestible by </w:t>
      </w:r>
      <w:r w:rsidR="00653526">
        <w:t>the MLOps tools</w:t>
      </w:r>
      <w:r w:rsidR="0008066C">
        <w:t xml:space="preserve"> used in this project</w:t>
      </w:r>
      <w:r w:rsidR="00653526">
        <w:t>.</w:t>
      </w:r>
    </w:p>
    <w:p w14:paraId="6B4D45B4" w14:textId="1F4E3CD3" w:rsidR="002A2942" w:rsidRDefault="00D40E67" w:rsidP="00610785">
      <w:r>
        <w:t>Next</w:t>
      </w:r>
      <w:r w:rsidR="00EB4044" w:rsidRPr="00EB4044">
        <w:t>, a</w:t>
      </w:r>
      <w:r w:rsidR="00D11326">
        <w:t xml:space="preserve"> </w:t>
      </w:r>
      <w:r w:rsidR="00F37836">
        <w:t>base</w:t>
      </w:r>
      <w:r w:rsidR="00E87A2D" w:rsidRPr="00E87A2D">
        <w:t xml:space="preserve"> MLOps pipeline</w:t>
      </w:r>
      <w:r w:rsidR="00D30A11">
        <w:t xml:space="preserve"> with a placeholder RS is built</w:t>
      </w:r>
      <w:r w:rsidR="00E87A2D" w:rsidRPr="00E87A2D">
        <w:t>.</w:t>
      </w:r>
      <w:r w:rsidR="007977C1">
        <w:t xml:space="preserve"> It</w:t>
      </w:r>
      <w:r w:rsidR="003A3F8E">
        <w:t xml:space="preserve"> should fulfill the basic functionality of a</w:t>
      </w:r>
      <w:r w:rsidR="00DC4E6C">
        <w:t>n</w:t>
      </w:r>
      <w:r w:rsidR="003A3F8E">
        <w:t xml:space="preserve"> MLOps pipeline</w:t>
      </w:r>
      <w:r w:rsidR="007977C1">
        <w:t xml:space="preserve"> and</w:t>
      </w:r>
      <w:r w:rsidR="003A5B05">
        <w:t xml:space="preserve"> serves as the foundation for</w:t>
      </w:r>
      <w:r w:rsidR="00B729DD">
        <w:t xml:space="preserve"> </w:t>
      </w:r>
      <w:r w:rsidR="007262CE">
        <w:t xml:space="preserve">further development steps. </w:t>
      </w:r>
    </w:p>
    <w:p w14:paraId="3809EE84" w14:textId="77777777" w:rsidR="002A2942" w:rsidRDefault="007262CE" w:rsidP="00610785">
      <w:r>
        <w:lastRenderedPageBreak/>
        <w:t xml:space="preserve">The </w:t>
      </w:r>
      <w:r w:rsidR="00720383">
        <w:t>foll</w:t>
      </w:r>
      <w:r w:rsidR="0046769C">
        <w:t>o</w:t>
      </w:r>
      <w:r w:rsidR="00720383">
        <w:t>wing</w:t>
      </w:r>
      <w:r>
        <w:t xml:space="preserve"> phase involve</w:t>
      </w:r>
      <w:r w:rsidR="00825BF4">
        <w:t xml:space="preserve">s </w:t>
      </w:r>
      <w:r w:rsidR="00156E16">
        <w:t>swapping</w:t>
      </w:r>
      <w:r w:rsidR="00C536F1">
        <w:t xml:space="preserve"> the placeholder RS for </w:t>
      </w:r>
      <w:r w:rsidR="00705F45">
        <w:t>one</w:t>
      </w:r>
      <w:r w:rsidR="0065545E">
        <w:t xml:space="preserve"> state-of-the-art</w:t>
      </w:r>
      <w:r w:rsidR="00DF29C8">
        <w:t xml:space="preserve"> </w:t>
      </w:r>
      <w:r w:rsidR="0065545E">
        <w:t xml:space="preserve">RS discussed in </w:t>
      </w:r>
      <w:r w:rsidR="00A875BC">
        <w:t xml:space="preserve">chapter </w:t>
      </w:r>
      <w:r w:rsidR="00A875BC">
        <w:fldChar w:fldCharType="begin"/>
      </w:r>
      <w:r w:rsidR="00A875BC">
        <w:instrText xml:space="preserve"> REF _Ref109217847 \r \h </w:instrText>
      </w:r>
      <w:r w:rsidR="00A875BC">
        <w:fldChar w:fldCharType="separate"/>
      </w:r>
      <w:r w:rsidR="00A875BC">
        <w:t>2.2</w:t>
      </w:r>
      <w:r w:rsidR="00A875BC">
        <w:fldChar w:fldCharType="end"/>
      </w:r>
      <w:r w:rsidR="00381B2E">
        <w:t>.</w:t>
      </w:r>
      <w:r w:rsidR="0065545E">
        <w:t xml:space="preserve"> </w:t>
      </w:r>
    </w:p>
    <w:p w14:paraId="623ADD98" w14:textId="15A60F1B" w:rsidR="002A2942" w:rsidRDefault="00975451" w:rsidP="00610785">
      <w:r>
        <w:t>After implementing the new RS, the</w:t>
      </w:r>
      <w:r w:rsidR="00715D60">
        <w:t xml:space="preserve"> base pipeline then gets incrementally expanded by additional components. Each pipeline component that gets added will be tested for compatibility.</w:t>
      </w:r>
      <w:r w:rsidR="001F3F8C">
        <w:t xml:space="preserve"> </w:t>
      </w:r>
      <w:r w:rsidR="001F3F8C" w:rsidRPr="001F3F8C">
        <w:t xml:space="preserve">Depending on what components work and don’t work, design changes to the artifact need to be made. </w:t>
      </w:r>
    </w:p>
    <w:p w14:paraId="197D790B" w14:textId="77777777" w:rsidR="001F5DC4" w:rsidRDefault="001F3F8C" w:rsidP="00610785">
      <w:r w:rsidRPr="001F3F8C">
        <w:t>Having implemented the RS and the pipeline, an intermediate evaluation of the current pipeline will be done. The objective in this phase is to find out the capabilities of this pipeline in relation to the research question.</w:t>
      </w:r>
      <w:r w:rsidR="009716DC">
        <w:t xml:space="preserve"> </w:t>
      </w:r>
      <w:r w:rsidR="00610785">
        <w:t xml:space="preserve">What components can be leveraged to fulfill the objective of this work? Accomplishing these phases should fulfill the base specifications detailed in the previous chapter. </w:t>
      </w:r>
    </w:p>
    <w:p w14:paraId="68ED891F" w14:textId="77777777" w:rsidR="001F5DC4" w:rsidRDefault="00610785" w:rsidP="00610785">
      <w:r>
        <w:t xml:space="preserve">The following phase consists of incorporating CD-awareness into the pipeline. With the knowledge base from scientific papers and information about the environment from the whitepapers, a solution to CD will be engineered. This process will run iteratively and in accordance with the DSR methodology. Each iteration of this phase concludes with an evaluation, which will determine whether another iteration is initiated. </w:t>
      </w:r>
    </w:p>
    <w:p w14:paraId="7A34AC51" w14:textId="3C502022" w:rsidR="00610785" w:rsidRDefault="00610785" w:rsidP="00610785">
      <w:r>
        <w:t>Once the artifact reaches a state where no additional iterations are done, a final evaluation of the artifact will be made, which concludes this research project.</w:t>
      </w:r>
    </w:p>
    <w:p w14:paraId="51C3A34C" w14:textId="6091F750" w:rsidR="00610785" w:rsidRDefault="00C26158" w:rsidP="00610785">
      <w:pPr>
        <w:keepNext/>
      </w:pPr>
      <w:r w:rsidRPr="00C26158">
        <w:rPr>
          <w:noProof/>
        </w:rPr>
        <w:drawing>
          <wp:inline distT="0" distB="0" distL="0" distR="0" wp14:anchorId="5AC9B3FE" wp14:editId="78D7262D">
            <wp:extent cx="5400675" cy="1731010"/>
            <wp:effectExtent l="0" t="0" r="9525" b="2540"/>
            <wp:docPr id="18" name="Grafik 18" descr="Ein Bild, das Text, Antenn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fik 18" descr="Ein Bild, das Text, Antenne enthält.&#10;&#10;Automatisch generierte Beschreibung"/>
                    <pic:cNvPicPr/>
                  </pic:nvPicPr>
                  <pic:blipFill>
                    <a:blip r:embed="rId18"/>
                    <a:stretch>
                      <a:fillRect/>
                    </a:stretch>
                  </pic:blipFill>
                  <pic:spPr>
                    <a:xfrm>
                      <a:off x="0" y="0"/>
                      <a:ext cx="5400675" cy="1731010"/>
                    </a:xfrm>
                    <a:prstGeom prst="rect">
                      <a:avLst/>
                    </a:prstGeom>
                  </pic:spPr>
                </pic:pic>
              </a:graphicData>
            </a:graphic>
          </wp:inline>
        </w:drawing>
      </w:r>
    </w:p>
    <w:p w14:paraId="595C8ED2" w14:textId="0AF3A0C1" w:rsidR="00610785" w:rsidRDefault="00610785" w:rsidP="00610785">
      <w:pPr>
        <w:pStyle w:val="Beschriftung"/>
      </w:pPr>
      <w:bookmarkStart w:id="65" w:name="_Ref105760392"/>
      <w:bookmarkStart w:id="66" w:name="_Ref105760284"/>
      <w:bookmarkStart w:id="67" w:name="_Toc110693870"/>
      <w:r>
        <w:t xml:space="preserve">Figure </w:t>
      </w:r>
      <w:r w:rsidR="00F47AB6">
        <w:fldChar w:fldCharType="begin"/>
      </w:r>
      <w:r w:rsidR="00F47AB6">
        <w:instrText xml:space="preserve"> SEQ Figure \* ARABIC </w:instrText>
      </w:r>
      <w:r w:rsidR="00F47AB6">
        <w:fldChar w:fldCharType="separate"/>
      </w:r>
      <w:r w:rsidR="007C5A0D">
        <w:rPr>
          <w:noProof/>
        </w:rPr>
        <w:t>10</w:t>
      </w:r>
      <w:r w:rsidR="00F47AB6">
        <w:rPr>
          <w:noProof/>
        </w:rPr>
        <w:fldChar w:fldCharType="end"/>
      </w:r>
      <w:bookmarkEnd w:id="65"/>
      <w:r>
        <w:t xml:space="preserve">: </w:t>
      </w:r>
      <w:r w:rsidRPr="00894A3E">
        <w:t>procedure of artifact development</w:t>
      </w:r>
      <w:bookmarkEnd w:id="66"/>
      <w:bookmarkEnd w:id="67"/>
    </w:p>
    <w:p w14:paraId="2B802B2C" w14:textId="2E9E82DA" w:rsidR="006C51A9" w:rsidRDefault="00296067" w:rsidP="006C51A9">
      <w:pPr>
        <w:pStyle w:val="berschrift1"/>
      </w:pPr>
      <w:bookmarkStart w:id="68" w:name="_Toc110725798"/>
      <w:bookmarkStart w:id="69" w:name="_Ref110778020"/>
      <w:r>
        <w:lastRenderedPageBreak/>
        <w:t>Design &amp; Development</w:t>
      </w:r>
      <w:bookmarkEnd w:id="68"/>
      <w:bookmarkEnd w:id="69"/>
    </w:p>
    <w:p w14:paraId="1831F784" w14:textId="19C6D1BE" w:rsidR="00A01E93" w:rsidRDefault="00124A75" w:rsidP="00DC5696">
      <w:pPr>
        <w:pStyle w:val="berschrift2"/>
      </w:pPr>
      <w:bookmarkStart w:id="70" w:name="_Toc110725799"/>
      <w:r>
        <w:t>Environment</w:t>
      </w:r>
      <w:bookmarkEnd w:id="70"/>
    </w:p>
    <w:p w14:paraId="59370BBC" w14:textId="3C4F6D65" w:rsidR="00611531" w:rsidRPr="00611531" w:rsidRDefault="00611531" w:rsidP="00611531">
      <w:pPr>
        <w:pStyle w:val="berschrift3"/>
      </w:pPr>
      <w:bookmarkStart w:id="71" w:name="_Toc110725800"/>
      <w:r>
        <w:t>Hardware &amp; Software environment</w:t>
      </w:r>
      <w:bookmarkEnd w:id="71"/>
    </w:p>
    <w:p w14:paraId="021D54B9" w14:textId="5DF22FCD" w:rsidR="00AD0858" w:rsidRDefault="00AD0858" w:rsidP="00AD0858">
      <w:r w:rsidRPr="00AD0858">
        <w:t xml:space="preserve">This research project is conducted on a deep learning compute cluster provided by the Media University Stuttgart </w:t>
      </w:r>
      <w:sdt>
        <w:sdtPr>
          <w:alias w:val="To edit, see citavi.com/edit"/>
          <w:tag w:val="CitaviPlaceholder#8444dbf7-d69f-470f-a782-c78030fd95bc"/>
          <w:id w:val="1039003699"/>
          <w:placeholder>
            <w:docPart w:val="DefaultPlaceholder_-1854013440"/>
          </w:placeholder>
        </w:sdtPr>
        <w:sdtContent>
          <w:r w:rsidR="00FF3890">
            <w:fldChar w:fldCharType="begin"/>
          </w:r>
          <w:r w:rsidR="00A148C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YzYxMzQ1LTAwNjUtNDJhZC1hNDNmLTQ1ZDhiODkxNmIxNyIsIlJhbmdlTGVuZ3RoIjozMiwiUmVmZXJlbmNlSWQiOiIwMzk2YWZlNS1iYTY0LTQyYmItYjhmYS1hYTA5MmY4M2U2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ZWVwbGVhcm4ucGFnZXMubWkuaGRtLXN0dXR0Z2FydC5kZS9kb2NzLyIsIlVyaVN0cmluZyI6Imh0dHBzOi8vZGVlcGxlYXJuLnBhZ2VzLm1pLmhkbS1zdHV0dGdhcnQuZGUvZG9jcy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}</w:instrText>
          </w:r>
          <w:r w:rsidR="00FF3890">
            <w:fldChar w:fldCharType="separate"/>
          </w:r>
          <w:r w:rsidR="00FF1EC0">
            <w:t>(Theodoridis &amp; Grießhaber, n.d.)</w:t>
          </w:r>
          <w:r w:rsidR="00FF3890">
            <w:fldChar w:fldCharType="end"/>
          </w:r>
        </w:sdtContent>
      </w:sdt>
      <w:r w:rsidRPr="00AD0858">
        <w:t>. The hardware resources are allocated by Slurm, a cluster manag</w:t>
      </w:r>
      <w:r w:rsidR="005075BE">
        <w:t>e</w:t>
      </w:r>
      <w:r w:rsidRPr="00AD0858">
        <w:t xml:space="preserve">ment software. This way, multiple users can access powerful hardware to train large DL models. The DL cluster consists of multiple individual servers, which can be classified as either a CPU partition or GPU partition. While CPU compute nodes </w:t>
      </w:r>
      <w:r w:rsidR="00957F78">
        <w:t>are sufficient</w:t>
      </w:r>
      <w:r w:rsidRPr="00AD0858">
        <w:t xml:space="preserve"> for development and data preparation tasks, GPU </w:t>
      </w:r>
      <w:r w:rsidR="004776D2">
        <w:t>acceleration</w:t>
      </w:r>
      <w:r w:rsidRPr="00AD0858">
        <w:t xml:space="preserve"> can be leverages to rapidly compute tensor calculations.</w:t>
      </w:r>
    </w:p>
    <w:p w14:paraId="0E49D127" w14:textId="77777777" w:rsidR="008D4CDA" w:rsidRDefault="00766A0F" w:rsidP="008D4CDA">
      <w:pPr>
        <w:keepNext/>
      </w:pPr>
      <w:r>
        <w:rPr>
          <w:noProof/>
        </w:rPr>
        <w:drawing>
          <wp:inline distT="0" distB="0" distL="0" distR="0" wp14:anchorId="36C86002" wp14:editId="1761A604">
            <wp:extent cx="5400675" cy="2295525"/>
            <wp:effectExtent l="0" t="0" r="9525" b="952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00675" cy="2295525"/>
                    </a:xfrm>
                    <a:prstGeom prst="rect">
                      <a:avLst/>
                    </a:prstGeom>
                  </pic:spPr>
                </pic:pic>
              </a:graphicData>
            </a:graphic>
          </wp:inline>
        </w:drawing>
      </w:r>
    </w:p>
    <w:p w14:paraId="2F98EC67" w14:textId="6A840F5C" w:rsidR="00766A0F" w:rsidRDefault="008D4CDA" w:rsidP="008D4CDA">
      <w:pPr>
        <w:pStyle w:val="Beschriftung"/>
      </w:pPr>
      <w:bookmarkStart w:id="72" w:name="_Ref108438766"/>
      <w:bookmarkStart w:id="73" w:name="_Toc110693871"/>
      <w:r>
        <w:t xml:space="preserve">Figure </w:t>
      </w:r>
      <w:r>
        <w:fldChar w:fldCharType="begin"/>
      </w:r>
      <w:r>
        <w:instrText xml:space="preserve"> SEQ Figure \* ARABIC </w:instrText>
      </w:r>
      <w:r>
        <w:fldChar w:fldCharType="separate"/>
      </w:r>
      <w:r w:rsidR="007C5A0D">
        <w:rPr>
          <w:noProof/>
        </w:rPr>
        <w:t>11</w:t>
      </w:r>
      <w:r>
        <w:fldChar w:fldCharType="end"/>
      </w:r>
      <w:bookmarkEnd w:id="72"/>
      <w:r>
        <w:t xml:space="preserve">: Infrastructure of </w:t>
      </w:r>
      <w:r w:rsidR="00F959BC">
        <w:t xml:space="preserve">the </w:t>
      </w:r>
      <w:r>
        <w:t>HdM deeplearn</w:t>
      </w:r>
      <w:r w:rsidR="003C6FDB">
        <w:t>ing</w:t>
      </w:r>
      <w:r>
        <w:t xml:space="preserve"> cluster</w:t>
      </w:r>
      <w:r w:rsidR="003C6FDB">
        <w:t xml:space="preserve"> </w:t>
      </w:r>
      <w:sdt>
        <w:sdtPr>
          <w:alias w:val="To edit, see citavi.com/edit"/>
          <w:tag w:val="CitaviPlaceholder#2fe5383b-bed0-41ef-b449-58592dd95c9a"/>
          <w:id w:val="-986938075"/>
          <w:placeholder>
            <w:docPart w:val="DefaultPlaceholder_-1854013440"/>
          </w:placeholder>
        </w:sdtPr>
        <w:sdtContent>
          <w:r w:rsidR="003C6FDB">
            <w:fldChar w:fldCharType="begin"/>
          </w:r>
          <w:r w:rsidR="00A148C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ZGNiYjM1LTMyM2EtNDRjZi1iMTcyLWViNGRhMmNmOWE2ZiIsIlJhbmdlTGVuZ3RoIjozMiwiUmVmZXJlbmNlSWQiOiIwMzk2YWZlNS1iYTY0LTQyYmItYjhmYS1hYTA5MmY4M2U2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ZWVwbGVhcm4ucGFnZXMubWkuaGRtLXN0dXR0Z2FydC5kZS9kb2NzLyIsIlVyaVN0cmluZyI6Imh0dHBzOi8vZGVlcGxlYXJuLnBhZ2VzLm1pLmhkbS1zdHV0dGdhcnQuZGUvZG9jcy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}</w:instrText>
          </w:r>
          <w:r w:rsidR="003C6FDB">
            <w:fldChar w:fldCharType="separate"/>
          </w:r>
          <w:r w:rsidR="00FF1EC0">
            <w:t>(Theodoridis &amp; Grießhaber, n.d.)</w:t>
          </w:r>
          <w:r w:rsidR="003C6FDB">
            <w:fldChar w:fldCharType="end"/>
          </w:r>
        </w:sdtContent>
      </w:sdt>
      <w:bookmarkEnd w:id="73"/>
    </w:p>
    <w:p w14:paraId="44F07D14" w14:textId="77777777" w:rsidR="00E90FA8" w:rsidRDefault="00B26CF7" w:rsidP="00E90FA8">
      <w:r>
        <w:t>These servers are accessed via the control node, which acts as the entry point to the cluster. The control node can either be addressed via a web</w:t>
      </w:r>
      <w:r w:rsidR="00047563">
        <w:t xml:space="preserve"> </w:t>
      </w:r>
      <w:r>
        <w:t>browser through Jupyte</w:t>
      </w:r>
      <w:r w:rsidR="006571CD">
        <w:t>r</w:t>
      </w:r>
      <w:r>
        <w:t>Hub or with secure shell (SSH), in combination with a VPN.</w:t>
      </w:r>
      <w:r w:rsidR="00047563">
        <w:t xml:space="preserve"> </w:t>
      </w:r>
      <w:r>
        <w:t>The cluster has a shared network file system (NFS), where the files from all users are stored</w:t>
      </w:r>
      <w:r w:rsidR="00356DBF">
        <w:t xml:space="preserve"> (</w:t>
      </w:r>
      <w:r w:rsidR="00832128">
        <w:fldChar w:fldCharType="begin"/>
      </w:r>
      <w:r w:rsidR="00832128">
        <w:instrText xml:space="preserve"> REF _Ref108438766 \h </w:instrText>
      </w:r>
      <w:r w:rsidR="00832128">
        <w:fldChar w:fldCharType="separate"/>
      </w:r>
      <w:r w:rsidR="00832128">
        <w:t xml:space="preserve">Figure </w:t>
      </w:r>
      <w:r w:rsidR="00832128">
        <w:rPr>
          <w:noProof/>
        </w:rPr>
        <w:t>9</w:t>
      </w:r>
      <w:r w:rsidR="00832128">
        <w:fldChar w:fldCharType="end"/>
      </w:r>
      <w:r w:rsidR="00356DBF">
        <w:t>)</w:t>
      </w:r>
      <w:r>
        <w:t>. In order to start a server, the user needs to select either a CPU or GPU instance (</w:t>
      </w:r>
      <w:r w:rsidR="006571CD">
        <w:fldChar w:fldCharType="begin"/>
      </w:r>
      <w:r w:rsidR="006571CD">
        <w:instrText xml:space="preserve"> REF _Ref108439212 \h </w:instrText>
      </w:r>
      <w:r w:rsidR="006571CD">
        <w:fldChar w:fldCharType="separate"/>
      </w:r>
      <w:r w:rsidR="006571CD">
        <w:t xml:space="preserve">Figure </w:t>
      </w:r>
      <w:r w:rsidR="006571CD">
        <w:rPr>
          <w:noProof/>
        </w:rPr>
        <w:t>10</w:t>
      </w:r>
      <w:r w:rsidR="006571CD">
        <w:fldChar w:fldCharType="end"/>
      </w:r>
      <w:r>
        <w:t>). Depending on the selection, the user gets assigned a corresponding cluster node.</w:t>
      </w:r>
      <w:r w:rsidR="00E90FA8" w:rsidRPr="00E90FA8">
        <w:t xml:space="preserve"> </w:t>
      </w:r>
      <w:r w:rsidR="00E90FA8">
        <w:t>Each time a server instance is started, an Ubuntu image gets mounted to the users work directory. This image comes with Anaconda preinstalled, in order to create and manage Python environments.</w:t>
      </w:r>
    </w:p>
    <w:p w14:paraId="188FF394" w14:textId="279527BC" w:rsidR="00832128" w:rsidRDefault="00E90FA8" w:rsidP="00E90FA8">
      <w:r>
        <w:t xml:space="preserve">Python will be used as the </w:t>
      </w:r>
      <w:r w:rsidR="00E42942">
        <w:t xml:space="preserve">main </w:t>
      </w:r>
      <w:r>
        <w:t>programming language of this project, as it is built-in into Anaconda and supports a wide array of data science packages (e.g. TensorFlow, NumPy, pandas) to conduct this research. Specifically, Python version 3.8 is chosen.</w:t>
      </w:r>
    </w:p>
    <w:p w14:paraId="03466849" w14:textId="77777777" w:rsidR="000671E3" w:rsidRDefault="00731710" w:rsidP="000671E3">
      <w:pPr>
        <w:keepNext/>
      </w:pPr>
      <w:r w:rsidRPr="00731710">
        <w:rPr>
          <w:noProof/>
        </w:rPr>
        <w:lastRenderedPageBreak/>
        <w:drawing>
          <wp:inline distT="0" distB="0" distL="0" distR="0" wp14:anchorId="58E237DA" wp14:editId="428480CA">
            <wp:extent cx="5400675" cy="1595120"/>
            <wp:effectExtent l="0" t="0" r="9525" b="5080"/>
            <wp:docPr id="5" name="Grafik 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descr="Ein Bild, das Text enthält.&#10;&#10;Automatisch generierte Beschreibung"/>
                    <pic:cNvPicPr/>
                  </pic:nvPicPr>
                  <pic:blipFill>
                    <a:blip r:embed="rId20"/>
                    <a:stretch>
                      <a:fillRect/>
                    </a:stretch>
                  </pic:blipFill>
                  <pic:spPr>
                    <a:xfrm>
                      <a:off x="0" y="0"/>
                      <a:ext cx="5400675" cy="1595120"/>
                    </a:xfrm>
                    <a:prstGeom prst="rect">
                      <a:avLst/>
                    </a:prstGeom>
                  </pic:spPr>
                </pic:pic>
              </a:graphicData>
            </a:graphic>
          </wp:inline>
        </w:drawing>
      </w:r>
    </w:p>
    <w:p w14:paraId="6ADABC18" w14:textId="0E85DEA8" w:rsidR="00D620EF" w:rsidRDefault="000671E3" w:rsidP="003858D4">
      <w:pPr>
        <w:pStyle w:val="Beschriftung"/>
      </w:pPr>
      <w:bookmarkStart w:id="74" w:name="_Ref108439212"/>
      <w:bookmarkStart w:id="75" w:name="_Toc110693872"/>
      <w:r>
        <w:t xml:space="preserve">Figure </w:t>
      </w:r>
      <w:r>
        <w:fldChar w:fldCharType="begin"/>
      </w:r>
      <w:r>
        <w:instrText xml:space="preserve"> SEQ Figure \* ARABIC </w:instrText>
      </w:r>
      <w:r>
        <w:fldChar w:fldCharType="separate"/>
      </w:r>
      <w:r w:rsidR="007C5A0D">
        <w:rPr>
          <w:noProof/>
        </w:rPr>
        <w:t>12</w:t>
      </w:r>
      <w:r>
        <w:fldChar w:fldCharType="end"/>
      </w:r>
      <w:bookmarkEnd w:id="74"/>
      <w:r>
        <w:t xml:space="preserve">: </w:t>
      </w:r>
      <w:r w:rsidR="000A0FE5">
        <w:t>selection of instance in the HdM deeplearning cluster</w:t>
      </w:r>
      <w:bookmarkEnd w:id="75"/>
    </w:p>
    <w:p w14:paraId="438B3372" w14:textId="78403C29" w:rsidR="00B673BA" w:rsidRDefault="007A67D6" w:rsidP="007A67D6">
      <w:r>
        <w:t>During the</w:t>
      </w:r>
      <w:r w:rsidR="001F6DBC">
        <w:t xml:space="preserve"> assessment</w:t>
      </w:r>
      <w:r w:rsidR="009F1990">
        <w:t xml:space="preserve"> of </w:t>
      </w:r>
      <w:r w:rsidR="00347450">
        <w:t xml:space="preserve">a suitable </w:t>
      </w:r>
      <w:r w:rsidR="009F1990">
        <w:t xml:space="preserve">research environment, KubeFlow was briefly considered. </w:t>
      </w:r>
      <w:r w:rsidR="005D4894">
        <w:t>As</w:t>
      </w:r>
      <w:r w:rsidR="00C52C5F">
        <w:t xml:space="preserve"> mentioned</w:t>
      </w:r>
      <w:r w:rsidR="005D4894">
        <w:t xml:space="preserve"> in the </w:t>
      </w:r>
      <w:r w:rsidR="00583CC0">
        <w:fldChar w:fldCharType="begin"/>
      </w:r>
      <w:r w:rsidR="00583CC0">
        <w:instrText xml:space="preserve"> REF _Ref108564792 \h </w:instrText>
      </w:r>
      <w:r w:rsidR="00583CC0">
        <w:fldChar w:fldCharType="separate"/>
      </w:r>
      <w:r w:rsidR="00583CC0">
        <w:t>State of the Art Technology</w:t>
      </w:r>
      <w:r w:rsidR="00583CC0">
        <w:fldChar w:fldCharType="end"/>
      </w:r>
      <w:r w:rsidR="005D4894">
        <w:t xml:space="preserve"> chapter </w:t>
      </w:r>
      <w:r w:rsidR="00E11D4B">
        <w:t>of</w:t>
      </w:r>
      <w:r w:rsidR="004748A4">
        <w:t xml:space="preserve"> </w:t>
      </w:r>
      <w:r w:rsidR="00E11D4B">
        <w:t>“</w:t>
      </w:r>
      <w:r w:rsidR="00583CC0">
        <w:fldChar w:fldCharType="begin"/>
      </w:r>
      <w:r w:rsidR="00583CC0">
        <w:instrText xml:space="preserve"> REF _Ref108564826 \h </w:instrText>
      </w:r>
      <w:r w:rsidR="00583CC0">
        <w:fldChar w:fldCharType="separate"/>
      </w:r>
      <w:r w:rsidR="00583CC0">
        <w:t>MLOps</w:t>
      </w:r>
      <w:r w:rsidR="00583CC0">
        <w:fldChar w:fldCharType="end"/>
      </w:r>
      <w:r w:rsidR="00E11D4B">
        <w:t>”</w:t>
      </w:r>
      <w:r w:rsidR="00FF7DAA">
        <w:t>, Kube</w:t>
      </w:r>
      <w:r w:rsidR="00347450">
        <w:t>Flow</w:t>
      </w:r>
      <w:r w:rsidR="00FF7DAA">
        <w:t xml:space="preserve"> would provide an all-in-one environment for this research.</w:t>
      </w:r>
      <w:r w:rsidR="00CA13F8">
        <w:t xml:space="preserve"> </w:t>
      </w:r>
      <w:r w:rsidR="00B673BA">
        <w:t xml:space="preserve">KubeFlow is a viable solution for large scale MLOps in an enterprise setting, but </w:t>
      </w:r>
      <w:r w:rsidR="00A85600">
        <w:t>wouldn’t be</w:t>
      </w:r>
      <w:r w:rsidR="00271CCC">
        <w:t xml:space="preserve"> appropriate</w:t>
      </w:r>
      <w:r w:rsidR="00A85600">
        <w:t xml:space="preserve"> for th</w:t>
      </w:r>
      <w:r w:rsidR="00865C52">
        <w:t>e prototype that is developed in this research</w:t>
      </w:r>
      <w:r w:rsidR="00CA13F8">
        <w:t>. The set up and configuration of</w:t>
      </w:r>
      <w:r w:rsidR="00A96E94">
        <w:t xml:space="preserve"> the environment</w:t>
      </w:r>
      <w:r w:rsidR="00CA13F8">
        <w:t xml:space="preserve"> would exceed the scope of this project. </w:t>
      </w:r>
      <w:r w:rsidR="00A568C6">
        <w:t>KubeFlow instantiates various containers with ML software</w:t>
      </w:r>
      <w:r w:rsidR="008F2B64">
        <w:t xml:space="preserve">, which are intelligently distributed across a server cluster with Kubernetes. </w:t>
      </w:r>
      <w:r w:rsidR="002343DF">
        <w:t>While this makes for a scalable productive system, it also has high hardware requirements</w:t>
      </w:r>
      <w:r w:rsidR="00551E24">
        <w:t>.</w:t>
      </w:r>
    </w:p>
    <w:p w14:paraId="2B6B4BD1" w14:textId="2778F2BA" w:rsidR="00E96CB2" w:rsidRDefault="00551E24" w:rsidP="007A67D6">
      <w:r>
        <w:t>For this artifact</w:t>
      </w:r>
      <w:r w:rsidR="00EF5317">
        <w:t>,</w:t>
      </w:r>
      <w:r>
        <w:t xml:space="preserve"> a lean software stack of few selected tools </w:t>
      </w:r>
      <w:r w:rsidR="00012897">
        <w:t>are sufficient to conduct this research.</w:t>
      </w:r>
    </w:p>
    <w:p w14:paraId="66049B8A" w14:textId="2A617C33" w:rsidR="001D06DA" w:rsidRDefault="009F5441" w:rsidP="009F5441">
      <w:pPr>
        <w:pStyle w:val="berschrift3"/>
      </w:pPr>
      <w:bookmarkStart w:id="76" w:name="_Ref109778138"/>
      <w:bookmarkStart w:id="77" w:name="_Toc110725801"/>
      <w:r>
        <w:t>Tools &amp; Frameworks</w:t>
      </w:r>
      <w:bookmarkEnd w:id="76"/>
      <w:bookmarkEnd w:id="77"/>
    </w:p>
    <w:p w14:paraId="78E66B91" w14:textId="6AF639B6" w:rsidR="00EC718C" w:rsidRDefault="00EC718C" w:rsidP="00EC718C">
      <w:r>
        <w:t>Most MLOps</w:t>
      </w:r>
      <w:r w:rsidR="00C934B2">
        <w:t xml:space="preserve"> systems</w:t>
      </w:r>
      <w:r>
        <w:t xml:space="preserve"> are an amalgamation of different tools.</w:t>
      </w:r>
      <w:r w:rsidR="00EA0480">
        <w:t xml:space="preserve"> MLOps</w:t>
      </w:r>
      <w:r w:rsidR="001642F7">
        <w:t xml:space="preserve"> pipelines consist of individual components (e.g. model training, deployment, monitoring), which use</w:t>
      </w:r>
      <w:r w:rsidR="004837E1">
        <w:t xml:space="preserve"> specific software libraries and frameworks to perform their task. A challenge in building pipelines </w:t>
      </w:r>
      <w:r w:rsidR="00A24FA3">
        <w:t>is the integration of these components into one coherent end-to-end pipeline</w:t>
      </w:r>
      <w:r w:rsidR="00A72D0B">
        <w:t>. Therefore</w:t>
      </w:r>
      <w:r w:rsidR="00E807A0">
        <w:t>,</w:t>
      </w:r>
      <w:r w:rsidR="00A72D0B">
        <w:t xml:space="preserve"> it is not only important to select tools based on their own merits, but also evaluate their compatibility with other tools used </w:t>
      </w:r>
      <w:r w:rsidR="00CB5885">
        <w:t xml:space="preserve">in the pipeline. For this research project, usability, familiarity, and </w:t>
      </w:r>
      <w:r w:rsidR="001F438E">
        <w:t xml:space="preserve">compatibility </w:t>
      </w:r>
      <w:r w:rsidR="00010704">
        <w:t xml:space="preserve">are key factors in determining </w:t>
      </w:r>
      <w:r w:rsidR="00863310">
        <w:t>what</w:t>
      </w:r>
      <w:r w:rsidR="00010704">
        <w:t xml:space="preserve"> tools </w:t>
      </w:r>
      <w:r w:rsidR="00863310">
        <w:t xml:space="preserve">should be </w:t>
      </w:r>
      <w:r w:rsidR="00010704">
        <w:t xml:space="preserve">used </w:t>
      </w:r>
      <w:r w:rsidR="00CD446A">
        <w:t>for</w:t>
      </w:r>
      <w:r w:rsidR="00010704">
        <w:t xml:space="preserve"> this artifact. Throughout </w:t>
      </w:r>
      <w:r w:rsidR="00DE4B16">
        <w:t>this work, multiple libraries need to be applied in order to realize an end-to</w:t>
      </w:r>
      <w:r w:rsidR="00CE03DD">
        <w:t>-end pipeline. Due to the time constraints of a bachelor thesis</w:t>
      </w:r>
      <w:r w:rsidR="00C248B1">
        <w:t xml:space="preserve"> and the diversity of a</w:t>
      </w:r>
      <w:r w:rsidR="00DC4E6C">
        <w:t>n</w:t>
      </w:r>
      <w:r w:rsidR="00C248B1">
        <w:t xml:space="preserve"> MLOps </w:t>
      </w:r>
      <w:r w:rsidR="00DE6ABD">
        <w:t xml:space="preserve">system </w:t>
      </w:r>
      <w:r w:rsidR="00C248B1">
        <w:t>software stack</w:t>
      </w:r>
      <w:r w:rsidR="00DE6ABD">
        <w:t>, it is particularly important to select</w:t>
      </w:r>
      <w:r w:rsidR="008356EE">
        <w:t xml:space="preserve"> </w:t>
      </w:r>
      <w:r w:rsidR="00871482">
        <w:t>packages that are intuitive to use, learn and integrate into the artifact.</w:t>
      </w:r>
    </w:p>
    <w:p w14:paraId="03F4D0C2" w14:textId="71170B5D" w:rsidR="00531C1E" w:rsidRDefault="00B9613D" w:rsidP="00EC718C">
      <w:r>
        <w:t>The arti</w:t>
      </w:r>
      <w:r w:rsidR="00AC0D46">
        <w:t>fact of this work can be</w:t>
      </w:r>
      <w:r w:rsidR="00491F91">
        <w:t xml:space="preserve"> structured</w:t>
      </w:r>
      <w:r w:rsidR="00AC0D46">
        <w:t xml:space="preserve"> into three main components: The RS, the </w:t>
      </w:r>
      <w:r w:rsidR="00B860E8">
        <w:t>CD-awareness, and the pipeline.</w:t>
      </w:r>
      <w:r w:rsidR="008E2C13">
        <w:t xml:space="preserve"> Each component requires its own set of tools which are specific to their task.</w:t>
      </w:r>
      <w:r w:rsidR="00BA075A">
        <w:t xml:space="preserve"> In the following</w:t>
      </w:r>
      <w:r w:rsidR="005A4354">
        <w:t xml:space="preserve">, the tools </w:t>
      </w:r>
      <w:r w:rsidR="00D94655">
        <w:t xml:space="preserve">used </w:t>
      </w:r>
      <w:r w:rsidR="00212B86">
        <w:t>for each component are established,</w:t>
      </w:r>
      <w:r w:rsidR="005A4354">
        <w:t xml:space="preserve"> which makes up the software stack of this research project.</w:t>
      </w:r>
    </w:p>
    <w:p w14:paraId="462C4E59" w14:textId="5F540E92" w:rsidR="00F94F82" w:rsidRDefault="005A6BF8" w:rsidP="00EC718C">
      <w:r>
        <w:rPr>
          <w:b/>
        </w:rPr>
        <w:t>Recommender System.</w:t>
      </w:r>
      <w:r>
        <w:t xml:space="preserve"> </w:t>
      </w:r>
      <w:r w:rsidR="00690EBB">
        <w:t xml:space="preserve">For this project TensorFlow Recommenders is used. TFRS is built on Keras, which provides easy-to-use APIs to construct DL models. A wide array of built-in methods makes Keras a flexible and powerful library. Detailed information </w:t>
      </w:r>
      <w:r w:rsidR="00690EBB">
        <w:lastRenderedPageBreak/>
        <w:t xml:space="preserve">about the model architecture can be retrieved, which makes debugging and model-understanding easier. In addition to the standard Keras functionality, TFRS also has RS specific features to create comprehensive SotA recommendation systems. This helps streamline the RS creation process, as common operations for RSs are provided as methods. </w:t>
      </w:r>
      <w:r w:rsidR="00A478F6">
        <w:t xml:space="preserve">The RS implemented in this research is a DCN, </w:t>
      </w:r>
      <w:r w:rsidR="00295D33">
        <w:t xml:space="preserve">which is a SotA architecture </w:t>
      </w:r>
      <w:r w:rsidR="00C87177">
        <w:t>proposal</w:t>
      </w:r>
      <w:r w:rsidR="005F5597">
        <w:t xml:space="preserve"> from Google and makes use of cross layers to extract and learn explicit cross-feature interaction</w:t>
      </w:r>
      <w:r w:rsidR="00F27B3B">
        <w:t>s</w:t>
      </w:r>
      <w:r w:rsidR="005F5597">
        <w:t xml:space="preserve"> in the dataset</w:t>
      </w:r>
      <w:r w:rsidR="001C3B56">
        <w:t xml:space="preserve"> </w:t>
      </w:r>
      <w:sdt>
        <w:sdtPr>
          <w:alias w:val="To edit, see citavi.com/edit"/>
          <w:tag w:val="CitaviPlaceholder#c17926e2-26cd-4c2e-a688-a001c8b1e66a"/>
          <w:id w:val="-838308238"/>
          <w:placeholder>
            <w:docPart w:val="DefaultPlaceholder_-1854013440"/>
          </w:placeholder>
        </w:sdtPr>
        <w:sdtContent>
          <w:r w:rsidR="001C3B56">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ODVjMzBmLTA2ZmUtNGE5NC04ODRmLTc4MjkxZTk0N2Y4ZS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4LTA3VDAzOjQwOjEy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YzE3OTI2ZTItMjZjZC00YzJlLWE2ODgtYTAwMWM4YjFlNjZhIiwiVGV4dCI6IihXYW5nIGV0IGFsLiwgMjAyMSkiLCJXQUlWZXJzaW9uIjoiNi4xMi4wLjAifQ==}</w:instrText>
          </w:r>
          <w:r w:rsidR="001C3B56">
            <w:fldChar w:fldCharType="separate"/>
          </w:r>
          <w:r w:rsidR="00FF1EC0">
            <w:t>(Wang et al., 2021)</w:t>
          </w:r>
          <w:r w:rsidR="001C3B56">
            <w:fldChar w:fldCharType="end"/>
          </w:r>
        </w:sdtContent>
      </w:sdt>
      <w:r w:rsidR="005F5597">
        <w:t>.</w:t>
      </w:r>
      <w:r w:rsidR="00C87177">
        <w:t xml:space="preserve"> </w:t>
      </w:r>
      <w:r w:rsidR="00552634">
        <w:t>TFRS comes built-in with cross layers, which</w:t>
      </w:r>
      <w:r w:rsidR="00A91B5C">
        <w:t xml:space="preserve"> behave similar</w:t>
      </w:r>
      <w:r w:rsidR="00DC6754">
        <w:t>ly</w:t>
      </w:r>
      <w:r w:rsidR="00A91B5C">
        <w:t xml:space="preserve"> to</w:t>
      </w:r>
      <w:r w:rsidR="004015D8">
        <w:t xml:space="preserve"> </w:t>
      </w:r>
      <w:r w:rsidR="00DC6754">
        <w:t xml:space="preserve">other </w:t>
      </w:r>
      <w:r w:rsidR="004015D8">
        <w:t xml:space="preserve">Keras layers. This makes them applicable </w:t>
      </w:r>
      <w:r w:rsidR="00CD5951">
        <w:t xml:space="preserve">to </w:t>
      </w:r>
      <w:r w:rsidR="001C448A">
        <w:t>any Keras model architecture.</w:t>
      </w:r>
      <w:r w:rsidR="007F6352">
        <w:t xml:space="preserve"> This way</w:t>
      </w:r>
      <w:r w:rsidR="00E53376">
        <w:t>,</w:t>
      </w:r>
      <w:r w:rsidR="007F6352">
        <w:t xml:space="preserve"> it is possible to </w:t>
      </w:r>
      <w:r w:rsidR="00E704A9">
        <w:t xml:space="preserve">create SotA </w:t>
      </w:r>
      <w:r w:rsidR="00A259D1">
        <w:t>models, with the intui</w:t>
      </w:r>
      <w:r w:rsidR="003B6831">
        <w:t>tiveness</w:t>
      </w:r>
      <w:r w:rsidR="00A259D1">
        <w:t xml:space="preserve"> that the Keras API provides.</w:t>
      </w:r>
    </w:p>
    <w:p w14:paraId="5683E4AA" w14:textId="7A80E3A6" w:rsidR="002A2236" w:rsidRPr="00056A8A" w:rsidRDefault="009F7730" w:rsidP="00EC718C">
      <w:r>
        <w:rPr>
          <w:b/>
        </w:rPr>
        <w:t>CD-awareness.</w:t>
      </w:r>
      <w:r w:rsidR="007359F4">
        <w:t xml:space="preserve"> </w:t>
      </w:r>
      <w:r w:rsidR="00C7385E">
        <w:t>For CD</w:t>
      </w:r>
      <w:r w:rsidR="00D65B5D">
        <w:t>-awareness</w:t>
      </w:r>
      <w:r w:rsidR="00703283">
        <w:t>,</w:t>
      </w:r>
      <w:r w:rsidR="00D65B5D">
        <w:t xml:space="preserve"> a custom solution is written</w:t>
      </w:r>
      <w:r w:rsidR="00703283">
        <w:t xml:space="preserve">. </w:t>
      </w:r>
      <w:r w:rsidR="002E4B09">
        <w:t xml:space="preserve">This component of the MLOps system therefore doesn’t utilize any dedicated </w:t>
      </w:r>
      <w:r w:rsidR="00FF15D2">
        <w:t>concept drift detection library.</w:t>
      </w:r>
      <w:r w:rsidR="00A037A0">
        <w:t xml:space="preserve"> In order to analyze and evaluate </w:t>
      </w:r>
      <w:r w:rsidR="00056A8A">
        <w:t xml:space="preserve">monitoring data, </w:t>
      </w:r>
      <w:r w:rsidR="00056A8A" w:rsidRPr="00056A8A">
        <w:rPr>
          <w:i/>
        </w:rPr>
        <w:t>pandas</w:t>
      </w:r>
      <w:r w:rsidR="00056A8A">
        <w:t xml:space="preserve"> is used. </w:t>
      </w:r>
      <w:r w:rsidR="00A130B2">
        <w:t>P</w:t>
      </w:r>
      <w:r w:rsidR="00A130B2" w:rsidRPr="00A130B2">
        <w:t>andas</w:t>
      </w:r>
      <w:r w:rsidR="00A130B2">
        <w:t xml:space="preserve"> is a python library for data processing and data analysis </w:t>
      </w:r>
      <w:sdt>
        <w:sdtPr>
          <w:alias w:val="To edit, see citavi.com/edit"/>
          <w:tag w:val="CitaviPlaceholder#ea4e0f08-d68b-4940-a90d-0a7bb1b59037"/>
          <w:id w:val="-2145881609"/>
          <w:placeholder>
            <w:docPart w:val="E9C9D08D92614FB9A07B926BB05C758F"/>
          </w:placeholder>
        </w:sdtPr>
        <w:sdtContent>
          <w:r w:rsidR="00A130B2">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YjYxNmQ0LWU2ZDctNGVjZS05YmZlLTg1NDk0OTA1ZTEyZCIsIlJhbmdlTGVuZ3RoIjoxNCwiUmVmZXJlbmNlSWQiOiJkNThjNjRiYy01MjViLTQ1NmUtOGVjMi1jNzQ4ZGYwYzhmODIiLCJSZWZlcmVuY2UiOnsiJGlkIjoiMyIsIiR0eXBlIjoiU3dpc3NBY2FkZW1pYy5DaXRhdmkuUmVmZXJlbmNlLCBTd2lzc0FjYWRlbWljLkNpdGF2aSIsIkFic3RyYWN0Q29tcGxleGl0eSI6MCwiQWJzdHJhY3RTb3VyY2VUZXh0Rm9ybWF0IjowLCJBY2Nlc3NEYXRlIjoiMjEuNy4yMDIyIiwiQXV0aG9ycyI6W10sIkNpdGF0aW9uS2V5VXBkYXRlVHlwZSI6MCwiQ29sbGFib3JhdG9ycyI6W10sIkRhdGUiOiIyMy42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wYW5kYXMucHlkYXRhLm9yZy8iLCJVcmlTdHJpbmciOiJodHRwczovL3BhbmRhcy5weWRhdGEub3Jn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}</w:instrText>
          </w:r>
          <w:r w:rsidR="00A130B2">
            <w:fldChar w:fldCharType="separate"/>
          </w:r>
          <w:r w:rsidR="00FF1EC0">
            <w:t>(pandas, n.d.)</w:t>
          </w:r>
          <w:r w:rsidR="00A130B2">
            <w:fldChar w:fldCharType="end"/>
          </w:r>
        </w:sdtContent>
      </w:sdt>
      <w:r w:rsidR="00A130B2">
        <w:t>.</w:t>
      </w:r>
      <w:r w:rsidR="00815A94">
        <w:t xml:space="preserve"> </w:t>
      </w:r>
      <w:r w:rsidR="00FB00EE">
        <w:t>This library</w:t>
      </w:r>
      <w:r w:rsidR="00815A94">
        <w:t xml:space="preserve"> loads data </w:t>
      </w:r>
      <w:r w:rsidR="00521377">
        <w:t xml:space="preserve">(e.g. CSV files) </w:t>
      </w:r>
      <w:r w:rsidR="00815A94">
        <w:t xml:space="preserve">into </w:t>
      </w:r>
      <w:r w:rsidR="00815A94" w:rsidRPr="002D237F">
        <w:rPr>
          <w:i/>
        </w:rPr>
        <w:t>Dataframes</w:t>
      </w:r>
      <w:r w:rsidR="00815A94">
        <w:t>, wh</w:t>
      </w:r>
      <w:r w:rsidR="0045707F">
        <w:t>ere it</w:t>
      </w:r>
      <w:r w:rsidR="00521377">
        <w:t xml:space="preserve"> can be</w:t>
      </w:r>
      <w:r w:rsidR="00271F2B">
        <w:t xml:space="preserve"> </w:t>
      </w:r>
      <w:r w:rsidR="00290F9D">
        <w:t xml:space="preserve">analyzed </w:t>
      </w:r>
      <w:r w:rsidR="0045707F">
        <w:t xml:space="preserve">and manipulated </w:t>
      </w:r>
      <w:r w:rsidR="00290F9D">
        <w:t>with an extensive selection of methods.</w:t>
      </w:r>
      <w:r w:rsidR="00FB1F4D">
        <w:t xml:space="preserve"> </w:t>
      </w:r>
      <w:r w:rsidR="00E81E33">
        <w:t xml:space="preserve">The flexibility of Dataframes </w:t>
      </w:r>
      <w:r w:rsidR="009D3588">
        <w:t xml:space="preserve">makes data analysis intuitive </w:t>
      </w:r>
      <w:r w:rsidR="002A2236">
        <w:t>and powerful.</w:t>
      </w:r>
    </w:p>
    <w:p w14:paraId="3409E27A" w14:textId="20A66DC3" w:rsidR="000751D9" w:rsidRDefault="003C44D0" w:rsidP="00EC718C">
      <w:r>
        <w:t>For large-scale data analysis and processing operations, pandas</w:t>
      </w:r>
      <w:r w:rsidR="00461820">
        <w:t>’</w:t>
      </w:r>
      <w:r>
        <w:t xml:space="preserve"> </w:t>
      </w:r>
      <w:r w:rsidR="00960E4F">
        <w:t xml:space="preserve">performance </w:t>
      </w:r>
      <w:r w:rsidR="00DA3D55">
        <w:t xml:space="preserve">becomes a bottleneck. </w:t>
      </w:r>
      <w:r w:rsidR="007636F4">
        <w:t>Since this artifact is a</w:t>
      </w:r>
      <w:r w:rsidR="00B63B92">
        <w:t xml:space="preserve"> PoC and won’t be</w:t>
      </w:r>
      <w:r w:rsidR="00525CB2">
        <w:t xml:space="preserve"> working with production-scale datasets</w:t>
      </w:r>
      <w:r w:rsidR="0044087A">
        <w:t>, pandas for data</w:t>
      </w:r>
      <w:r w:rsidR="00525CB2">
        <w:t xml:space="preserve"> processing</w:t>
      </w:r>
      <w:r w:rsidR="0044087A">
        <w:t xml:space="preserve"> is sufficient</w:t>
      </w:r>
      <w:r w:rsidR="00B63B92">
        <w:t>.</w:t>
      </w:r>
      <w:r w:rsidR="005A2228">
        <w:t xml:space="preserve"> The goal of this project is to design </w:t>
      </w:r>
      <w:r w:rsidR="00CB3D3A">
        <w:t xml:space="preserve">and outline </w:t>
      </w:r>
      <w:r w:rsidR="005A2228">
        <w:t xml:space="preserve">a solution </w:t>
      </w:r>
      <w:r w:rsidR="00B05257">
        <w:t>for how CD can be effectively detected.</w:t>
      </w:r>
    </w:p>
    <w:p w14:paraId="64D47090" w14:textId="6F72F929" w:rsidR="00642737" w:rsidRDefault="0090455E" w:rsidP="00EC718C">
      <w:r>
        <w:rPr>
          <w:b/>
        </w:rPr>
        <w:t>Pipeline</w:t>
      </w:r>
      <w:r>
        <w:t xml:space="preserve">. </w:t>
      </w:r>
      <w:r w:rsidR="008B04EE">
        <w:t xml:space="preserve">The </w:t>
      </w:r>
      <w:r w:rsidR="0060004B">
        <w:t>orchestration and pipeline management of the artifact is realized with two core components: TFX and Apache Airflow.</w:t>
      </w:r>
      <w:r w:rsidR="0080235B">
        <w:t xml:space="preserve"> TFX is used </w:t>
      </w:r>
      <w:r w:rsidR="00535D73">
        <w:t xml:space="preserve">in this project to carry out the entire model training process, ranging from </w:t>
      </w:r>
      <w:r w:rsidR="00EE44B9">
        <w:t>ingestion of training data, over model training, to model deployment.</w:t>
      </w:r>
      <w:r w:rsidR="000A7302">
        <w:t xml:space="preserve"> TFX compartmentalizes essential tasks of a ML </w:t>
      </w:r>
      <w:r w:rsidR="00601ACB">
        <w:t>life</w:t>
      </w:r>
      <w:r w:rsidR="000A7302">
        <w:t>cycle into separate components</w:t>
      </w:r>
      <w:r w:rsidR="0088632E">
        <w:t>. The advantage is, that the built-in components</w:t>
      </w:r>
      <w:r w:rsidR="00F06E86">
        <w:t xml:space="preserve"> from TFX are compatible</w:t>
      </w:r>
      <w:r w:rsidR="00601ACB">
        <w:t xml:space="preserve"> among</w:t>
      </w:r>
      <w:r w:rsidR="00F06E86">
        <w:t xml:space="preserve"> each other. </w:t>
      </w:r>
      <w:r w:rsidR="00D1004A">
        <w:t xml:space="preserve">TFX manages the interactions between each components, </w:t>
      </w:r>
      <w:r w:rsidR="00604187">
        <w:t xml:space="preserve">which leaves the user to configure each component to </w:t>
      </w:r>
      <w:r w:rsidR="003A60EB">
        <w:t>their specifications. This makes development of the ML pipeline more manageable</w:t>
      </w:r>
      <w:r w:rsidR="00762A66">
        <w:t xml:space="preserve">, as components can be individually tuned, without interfering with the rest of the pipeline. </w:t>
      </w:r>
      <w:r w:rsidR="000649F0">
        <w:t xml:space="preserve">TFX automates </w:t>
      </w:r>
      <w:r w:rsidR="005D2D40">
        <w:t xml:space="preserve">various </w:t>
      </w:r>
      <w:r w:rsidR="000649F0">
        <w:t xml:space="preserve">tasks, like data ingestion, statistics generation </w:t>
      </w:r>
      <w:r w:rsidR="00A70511">
        <w:t>and anomaly detection of training data</w:t>
      </w:r>
      <w:r w:rsidR="00CC0948">
        <w:t xml:space="preserve">, without the need of additional configuration by the user. A lot of these default settings </w:t>
      </w:r>
      <w:r w:rsidR="00881A46">
        <w:t xml:space="preserve">provided by TFX are sufficient for this PoC artifact and provide a baseline for future iterations. </w:t>
      </w:r>
      <w:r w:rsidR="00C90056">
        <w:t xml:space="preserve">Since TFX is developed by Google and the TensorFlow team, </w:t>
      </w:r>
      <w:r w:rsidR="00983251">
        <w:t xml:space="preserve">it shares compatibility with the TensorFlow ecosystem, including TFRS. It can interpret TF and Keras models and run evaluation steps on them. TFX also has an extensive </w:t>
      </w:r>
      <w:r w:rsidR="00C57BA9">
        <w:t>repository of public documentation</w:t>
      </w:r>
      <w:r w:rsidR="00D60E79">
        <w:t xml:space="preserve"> available, </w:t>
      </w:r>
      <w:r w:rsidR="007B6A1A">
        <w:t>among th</w:t>
      </w:r>
      <w:r w:rsidR="00B45D62">
        <w:t>ese</w:t>
      </w:r>
      <w:r w:rsidR="00BA47DB">
        <w:t xml:space="preserve"> are</w:t>
      </w:r>
      <w:r w:rsidR="00B45D62">
        <w:t xml:space="preserve"> a lot of practical user-guides and tutorials. This information is useful in designing the artifact and </w:t>
      </w:r>
      <w:r w:rsidR="00752CA1">
        <w:t>helps overcome challenges that are faced</w:t>
      </w:r>
      <w:r w:rsidR="00235FA7">
        <w:t xml:space="preserve"> using this framework.</w:t>
      </w:r>
    </w:p>
    <w:p w14:paraId="53C9C831" w14:textId="2A951802" w:rsidR="001C448A" w:rsidRPr="009F7730" w:rsidRDefault="00235FA7" w:rsidP="00EC718C">
      <w:r>
        <w:t>The underlying orchestration of the TFX component</w:t>
      </w:r>
      <w:r w:rsidR="004E48B5">
        <w:t>s is managed by Apache Airflow</w:t>
      </w:r>
      <w:r w:rsidR="006D2E65">
        <w:t xml:space="preserve"> in this research</w:t>
      </w:r>
      <w:r w:rsidR="004E48B5">
        <w:t>.</w:t>
      </w:r>
      <w:r w:rsidR="006D2E65">
        <w:t xml:space="preserve"> </w:t>
      </w:r>
      <w:r w:rsidR="00575940">
        <w:t>The default orchestrator for TFX is Apache Beam</w:t>
      </w:r>
      <w:r w:rsidR="00114BD4">
        <w:t>, but has been changed to Airflow</w:t>
      </w:r>
      <w:r w:rsidR="00575940">
        <w:t xml:space="preserve">. </w:t>
      </w:r>
      <w:r w:rsidR="00114BD4">
        <w:t>The reason being</w:t>
      </w:r>
      <w:r w:rsidR="003E0FF3">
        <w:t>,</w:t>
      </w:r>
      <w:r w:rsidR="00114BD4">
        <w:t xml:space="preserve"> that</w:t>
      </w:r>
      <w:r w:rsidR="003E0FF3">
        <w:t xml:space="preserve"> besides</w:t>
      </w:r>
      <w:r w:rsidR="00B80AE1">
        <w:t xml:space="preserve"> the TFX component</w:t>
      </w:r>
      <w:r w:rsidR="007B1DFA">
        <w:t>,</w:t>
      </w:r>
      <w:r w:rsidR="00B80AE1">
        <w:t xml:space="preserve"> the artifact has a sec</w:t>
      </w:r>
      <w:r w:rsidR="00B80AE1">
        <w:lastRenderedPageBreak/>
        <w:t xml:space="preserve">ond pipeline </w:t>
      </w:r>
      <w:r w:rsidR="00101933">
        <w:t xml:space="preserve">in the production environment, where the CD-detection is orchestrated. </w:t>
      </w:r>
      <w:r w:rsidR="00530DE3">
        <w:t xml:space="preserve">In order to unify both processes, the same workflow management tool is used. </w:t>
      </w:r>
      <w:r w:rsidR="00186BAB">
        <w:t xml:space="preserve">The goal of this project is </w:t>
      </w:r>
      <w:r w:rsidR="00F267C0">
        <w:t xml:space="preserve">an integrated and automated pipeline and by using </w:t>
      </w:r>
      <w:r w:rsidR="007B4C14">
        <w:t>Airflow for both pipelines, they can be combined into one complete pipeline.</w:t>
      </w:r>
      <w:r w:rsidR="005C0D0A">
        <w:t xml:space="preserve"> </w:t>
      </w:r>
      <w:r w:rsidR="003E78CF">
        <w:t>Airflow is a suitable tool for this research, as it</w:t>
      </w:r>
      <w:r w:rsidR="00774092">
        <w:t xml:space="preserve"> comes with</w:t>
      </w:r>
      <w:r w:rsidR="003E78CF">
        <w:t xml:space="preserve"> a</w:t>
      </w:r>
      <w:r w:rsidR="002B31D4">
        <w:t xml:space="preserve"> Web-UI, </w:t>
      </w:r>
      <w:r w:rsidR="005C0D0A">
        <w:t>which</w:t>
      </w:r>
      <w:r w:rsidR="00BB717F">
        <w:t xml:space="preserve"> </w:t>
      </w:r>
      <w:r w:rsidR="00774092">
        <w:t>provides</w:t>
      </w:r>
      <w:r w:rsidR="005C0D0A">
        <w:t xml:space="preserve"> an overview </w:t>
      </w:r>
      <w:r w:rsidR="00EF3DAF">
        <w:t xml:space="preserve">of the pipelines. </w:t>
      </w:r>
      <w:r w:rsidR="00DD0F8D">
        <w:t xml:space="preserve">From this web interface, pipelines can be manually triggered, </w:t>
      </w:r>
      <w:r w:rsidR="00A95018">
        <w:t>their runtime overseen, and errors</w:t>
      </w:r>
      <w:r w:rsidR="006220CE">
        <w:t xml:space="preserve"> traced back through</w:t>
      </w:r>
      <w:r w:rsidR="008B2E11">
        <w:t xml:space="preserve"> its log-repository</w:t>
      </w:r>
      <w:r w:rsidR="006220CE">
        <w:t>.</w:t>
      </w:r>
    </w:p>
    <w:p w14:paraId="2DF23CA6" w14:textId="3182C606" w:rsidR="003E5036" w:rsidRDefault="003E5036" w:rsidP="003E5036">
      <w:pPr>
        <w:pStyle w:val="berschrift3"/>
      </w:pPr>
      <w:bookmarkStart w:id="78" w:name="_Toc110725802"/>
      <w:r>
        <w:t>Work</w:t>
      </w:r>
      <w:r w:rsidR="004F59B9">
        <w:t>ing Directory</w:t>
      </w:r>
      <w:bookmarkEnd w:id="78"/>
    </w:p>
    <w:p w14:paraId="4875C4B1" w14:textId="5B60C855" w:rsidR="00141F57" w:rsidRDefault="004739AB" w:rsidP="007A67D6">
      <w:r>
        <w:t xml:space="preserve">The </w:t>
      </w:r>
      <w:r w:rsidR="00C51D16">
        <w:t xml:space="preserve">working directory </w:t>
      </w:r>
      <w:r w:rsidR="005842E3">
        <w:t xml:space="preserve">of the artifact is located in </w:t>
      </w:r>
      <w:r w:rsidR="005842E3" w:rsidRPr="00A03EF2">
        <w:rPr>
          <w:rFonts w:ascii="Courier New" w:hAnsi="Courier New" w:cs="Courier New"/>
          <w:iCs/>
        </w:rPr>
        <w:t>bachelor_2022/artifact</w:t>
      </w:r>
      <w:r w:rsidR="00B006D5" w:rsidRPr="00A03EF2">
        <w:rPr>
          <w:iCs/>
        </w:rPr>
        <w:t xml:space="preserve"> </w:t>
      </w:r>
      <w:r w:rsidR="00B0689F">
        <w:rPr>
          <w:iCs/>
        </w:rPr>
        <w:t>(</w:t>
      </w:r>
      <w:r w:rsidR="00B0689F">
        <w:rPr>
          <w:iCs/>
        </w:rPr>
        <w:fldChar w:fldCharType="begin"/>
      </w:r>
      <w:r w:rsidR="00B0689F">
        <w:rPr>
          <w:iCs/>
        </w:rPr>
        <w:instrText xml:space="preserve"> REF _Ref109250996 \h </w:instrText>
      </w:r>
      <w:r w:rsidR="00B0689F">
        <w:rPr>
          <w:iCs/>
        </w:rPr>
      </w:r>
      <w:r w:rsidR="00B0689F">
        <w:rPr>
          <w:iCs/>
        </w:rPr>
        <w:fldChar w:fldCharType="separate"/>
      </w:r>
      <w:r w:rsidR="00B0689F">
        <w:t xml:space="preserve">Figure </w:t>
      </w:r>
      <w:r w:rsidR="00B0689F">
        <w:rPr>
          <w:noProof/>
        </w:rPr>
        <w:t>12</w:t>
      </w:r>
      <w:r w:rsidR="00B0689F">
        <w:rPr>
          <w:iCs/>
        </w:rPr>
        <w:fldChar w:fldCharType="end"/>
      </w:r>
      <w:r w:rsidR="00B0689F">
        <w:rPr>
          <w:iCs/>
        </w:rPr>
        <w:t>)</w:t>
      </w:r>
      <w:r w:rsidR="00341769">
        <w:t>.</w:t>
      </w:r>
      <w:r w:rsidR="00566544">
        <w:t xml:space="preserve"> Within the </w:t>
      </w:r>
      <w:r w:rsidR="004E301B">
        <w:t xml:space="preserve">working directory are </w:t>
      </w:r>
      <w:r w:rsidR="00EB202D">
        <w:t xml:space="preserve">other subdirectories. </w:t>
      </w:r>
      <w:r w:rsidR="000131D7">
        <w:t xml:space="preserve">The green </w:t>
      </w:r>
      <w:r w:rsidR="009F41D1">
        <w:t xml:space="preserve">folders </w:t>
      </w:r>
      <w:r w:rsidR="00982B65">
        <w:t xml:space="preserve">seen </w:t>
      </w:r>
      <w:r w:rsidR="009F41D1">
        <w:t xml:space="preserve">in </w:t>
      </w:r>
      <w:r w:rsidR="009F41D1">
        <w:fldChar w:fldCharType="begin"/>
      </w:r>
      <w:r w:rsidR="009F41D1">
        <w:instrText xml:space="preserve"> REF _Ref109250996 \h </w:instrText>
      </w:r>
      <w:r w:rsidR="009F41D1">
        <w:fldChar w:fldCharType="separate"/>
      </w:r>
      <w:r w:rsidR="009F41D1">
        <w:t xml:space="preserve">Figure </w:t>
      </w:r>
      <w:r w:rsidR="009F41D1">
        <w:rPr>
          <w:noProof/>
        </w:rPr>
        <w:t>12</w:t>
      </w:r>
      <w:r w:rsidR="009F41D1">
        <w:fldChar w:fldCharType="end"/>
      </w:r>
      <w:r w:rsidR="009F41D1">
        <w:t xml:space="preserve"> </w:t>
      </w:r>
      <w:r w:rsidR="00982B65">
        <w:t xml:space="preserve">are not tracked </w:t>
      </w:r>
      <w:r w:rsidR="009E4B81">
        <w:t>as they do</w:t>
      </w:r>
      <w:r w:rsidR="00573F47">
        <w:t xml:space="preserve"> not</w:t>
      </w:r>
      <w:r w:rsidR="009E4B81">
        <w:t xml:space="preserve"> contain any source code.</w:t>
      </w:r>
    </w:p>
    <w:p w14:paraId="2AF25101" w14:textId="56F6B98C" w:rsidR="00193459" w:rsidRDefault="003D2D39" w:rsidP="007A67D6">
      <w:r w:rsidRPr="003D2D39">
        <w:rPr>
          <w:rFonts w:ascii="Courier New" w:hAnsi="Courier New" w:cs="Courier New"/>
        </w:rPr>
        <w:t>a</w:t>
      </w:r>
      <w:r w:rsidR="00193459" w:rsidRPr="003D2D39">
        <w:rPr>
          <w:rFonts w:ascii="Courier New" w:hAnsi="Courier New" w:cs="Courier New"/>
        </w:rPr>
        <w:t>irflow_pipelines</w:t>
      </w:r>
      <w:r w:rsidR="00193459">
        <w:t xml:space="preserve"> stores</w:t>
      </w:r>
      <w:r>
        <w:t xml:space="preserve"> </w:t>
      </w:r>
      <w:r w:rsidR="003C3D50">
        <w:t xml:space="preserve">all </w:t>
      </w:r>
      <w:r w:rsidR="00823459">
        <w:t>pipelines</w:t>
      </w:r>
      <w:r w:rsidR="003C3D50">
        <w:t xml:space="preserve"> executed by Airflow</w:t>
      </w:r>
      <w:r w:rsidR="00255D72">
        <w:t>.</w:t>
      </w:r>
    </w:p>
    <w:p w14:paraId="6C6B75E4" w14:textId="5723C5D2" w:rsidR="00D12F9E" w:rsidRDefault="00025A4E" w:rsidP="007A67D6">
      <w:r>
        <w:rPr>
          <w:rFonts w:ascii="Courier New" w:hAnsi="Courier New" w:cs="Courier New"/>
        </w:rPr>
        <w:t>d</w:t>
      </w:r>
      <w:r w:rsidR="003F6EF3" w:rsidRPr="00A03EF2">
        <w:rPr>
          <w:rFonts w:ascii="Courier New" w:hAnsi="Courier New" w:cs="Courier New"/>
        </w:rPr>
        <w:t>ata</w:t>
      </w:r>
      <w:r w:rsidR="0075513F">
        <w:t xml:space="preserve"> is a subdirectory where all the data</w:t>
      </w:r>
      <w:r w:rsidR="009A3A64">
        <w:t>sets</w:t>
      </w:r>
      <w:r w:rsidR="00FF77EA">
        <w:t xml:space="preserve"> before</w:t>
      </w:r>
      <w:r w:rsidR="00BB1CAA">
        <w:t xml:space="preserve"> a pipeline </w:t>
      </w:r>
      <w:r w:rsidR="009A3A64">
        <w:t>are</w:t>
      </w:r>
      <w:r w:rsidR="0075513F">
        <w:t xml:space="preserve"> stored</w:t>
      </w:r>
      <w:r w:rsidR="001B3B4C">
        <w:t>.</w:t>
      </w:r>
    </w:p>
    <w:p w14:paraId="29BA5D61" w14:textId="65F8A57C" w:rsidR="00D12F9E" w:rsidRDefault="00025A4E" w:rsidP="007A67D6">
      <w:r>
        <w:rPr>
          <w:rFonts w:ascii="Courier New" w:hAnsi="Courier New" w:cs="Courier New"/>
        </w:rPr>
        <w:t>d</w:t>
      </w:r>
      <w:r w:rsidR="00141F57" w:rsidRPr="00A03EF2">
        <w:rPr>
          <w:rFonts w:ascii="Courier New" w:hAnsi="Courier New" w:cs="Courier New"/>
        </w:rPr>
        <w:t>ata</w:t>
      </w:r>
      <w:r w:rsidR="00CC3056" w:rsidRPr="00A03EF2">
        <w:rPr>
          <w:rFonts w:ascii="Courier New" w:hAnsi="Courier New" w:cs="Courier New"/>
        </w:rPr>
        <w:t>_</w:t>
      </w:r>
      <w:r w:rsidR="00141F57" w:rsidRPr="00A03EF2">
        <w:rPr>
          <w:rFonts w:ascii="Courier New" w:hAnsi="Courier New" w:cs="Courier New"/>
        </w:rPr>
        <w:t>fetch</w:t>
      </w:r>
      <w:r w:rsidR="00141F57">
        <w:t xml:space="preserve"> </w:t>
      </w:r>
      <w:r w:rsidR="00CC3056">
        <w:t>contains scripts for data retrieval and data preparation</w:t>
      </w:r>
      <w:r w:rsidR="00C077F2">
        <w:t>. These</w:t>
      </w:r>
      <w:r w:rsidR="00C60FEF">
        <w:t xml:space="preserve"> scripts can be executed to download files and prepare them to make them </w:t>
      </w:r>
      <w:r w:rsidR="001A4E60">
        <w:t xml:space="preserve">readable by the employed </w:t>
      </w:r>
      <w:r w:rsidR="00D857A3">
        <w:t xml:space="preserve">software </w:t>
      </w:r>
      <w:r w:rsidR="001A4E60">
        <w:t>tools</w:t>
      </w:r>
      <w:r w:rsidR="00C60FEF">
        <w:t>.</w:t>
      </w:r>
      <w:r w:rsidR="0039343D">
        <w:t xml:space="preserve"> The contents </w:t>
      </w:r>
      <w:r w:rsidR="008D65A3">
        <w:t xml:space="preserve">inside </w:t>
      </w:r>
      <w:r w:rsidR="008D65A3" w:rsidRPr="00A03EF2">
        <w:rPr>
          <w:rFonts w:ascii="Courier New" w:hAnsi="Courier New" w:cs="Courier New"/>
        </w:rPr>
        <w:t>data</w:t>
      </w:r>
      <w:r w:rsidR="008D65A3">
        <w:t xml:space="preserve"> </w:t>
      </w:r>
      <w:r w:rsidR="004C59B7">
        <w:t>are the product of these scripts</w:t>
      </w:r>
      <w:r w:rsidR="008D65A3">
        <w:t>.</w:t>
      </w:r>
      <w:r w:rsidR="00F41A9C">
        <w:t xml:space="preserve"> </w:t>
      </w:r>
    </w:p>
    <w:p w14:paraId="36948290" w14:textId="62A2B812" w:rsidR="005433D0" w:rsidRDefault="00025A4E" w:rsidP="007A67D6">
      <w:r>
        <w:rPr>
          <w:rFonts w:ascii="Courier New" w:hAnsi="Courier New" w:cs="Courier New"/>
        </w:rPr>
        <w:t>p</w:t>
      </w:r>
      <w:r w:rsidR="00160AD9" w:rsidRPr="00A03EF2">
        <w:rPr>
          <w:rFonts w:ascii="Courier New" w:hAnsi="Courier New" w:cs="Courier New"/>
        </w:rPr>
        <w:t>ipeline</w:t>
      </w:r>
      <w:r w:rsidR="00233401" w:rsidRPr="00A03EF2">
        <w:rPr>
          <w:rFonts w:ascii="Courier New" w:hAnsi="Courier New" w:cs="Courier New"/>
        </w:rPr>
        <w:t>_scripts</w:t>
      </w:r>
      <w:r w:rsidR="00233401" w:rsidRPr="00A03EF2">
        <w:t xml:space="preserve"> </w:t>
      </w:r>
      <w:r w:rsidR="00233401">
        <w:t xml:space="preserve">contain all </w:t>
      </w:r>
      <w:r w:rsidR="00646E25">
        <w:t>files related to pipeline execution and pipeline orchestration.</w:t>
      </w:r>
      <w:r w:rsidR="005433D0">
        <w:t xml:space="preserve"> </w:t>
      </w:r>
    </w:p>
    <w:p w14:paraId="5135627B" w14:textId="04F07541" w:rsidR="005433D0" w:rsidRPr="00056C01" w:rsidRDefault="001460C5" w:rsidP="007A67D6">
      <w:r>
        <w:t xml:space="preserve">The source code for the ML models are saved in </w:t>
      </w:r>
      <w:r w:rsidR="00056C01" w:rsidRPr="00A03EF2">
        <w:rPr>
          <w:rFonts w:ascii="Courier New" w:hAnsi="Courier New" w:cs="Courier New"/>
        </w:rPr>
        <w:t>model_source</w:t>
      </w:r>
      <w:r w:rsidR="00056C01">
        <w:t>.</w:t>
      </w:r>
      <w:r w:rsidR="008D3198">
        <w:t xml:space="preserve"> The pipelines use these files to train the ML model</w:t>
      </w:r>
      <w:r w:rsidR="00D12F9E">
        <w:t>.</w:t>
      </w:r>
    </w:p>
    <w:p w14:paraId="5731E323" w14:textId="262AD059" w:rsidR="002E7B83" w:rsidRDefault="00025A4E" w:rsidP="007A67D6">
      <w:r>
        <w:rPr>
          <w:rFonts w:ascii="Courier New" w:hAnsi="Courier New" w:cs="Courier New"/>
        </w:rPr>
        <w:t>p</w:t>
      </w:r>
      <w:r w:rsidR="00C32AE0" w:rsidRPr="00A03EF2">
        <w:rPr>
          <w:rFonts w:ascii="Courier New" w:hAnsi="Courier New" w:cs="Courier New"/>
        </w:rPr>
        <w:t>ipeline</w:t>
      </w:r>
      <w:r w:rsidR="00C32AE0">
        <w:t xml:space="preserve"> is the directory where all</w:t>
      </w:r>
      <w:r w:rsidR="00AB69DF">
        <w:t xml:space="preserve"> </w:t>
      </w:r>
      <w:r w:rsidR="0063122E">
        <w:t xml:space="preserve">training </w:t>
      </w:r>
      <w:r w:rsidR="00AB69DF">
        <w:t xml:space="preserve">pipeline outputs are </w:t>
      </w:r>
      <w:r w:rsidR="005433D0">
        <w:t xml:space="preserve">then </w:t>
      </w:r>
      <w:r w:rsidR="00AB69DF">
        <w:t>stored</w:t>
      </w:r>
      <w:r w:rsidR="007F3B42">
        <w:t>.</w:t>
      </w:r>
    </w:p>
    <w:p w14:paraId="64239939" w14:textId="292F0E21" w:rsidR="00853528" w:rsidRPr="00F215B2" w:rsidRDefault="00853528" w:rsidP="007A67D6">
      <w:r>
        <w:t xml:space="preserve">In the </w:t>
      </w:r>
      <w:r w:rsidRPr="00A03EF2">
        <w:rPr>
          <w:rFonts w:ascii="Courier New" w:hAnsi="Courier New" w:cs="Courier New"/>
        </w:rPr>
        <w:t>production</w:t>
      </w:r>
      <w:r w:rsidR="00F215B2" w:rsidRPr="00F215B2">
        <w:rPr>
          <w:rFonts w:ascii="Courier New" w:hAnsi="Courier New" w:cs="Courier New"/>
        </w:rPr>
        <w:t> </w:t>
      </w:r>
      <w:r w:rsidR="00F215B2">
        <w:t xml:space="preserve">folder </w:t>
      </w:r>
      <w:r w:rsidR="007D4C32">
        <w:t>the productive</w:t>
      </w:r>
      <w:r w:rsidR="00F215B2">
        <w:t xml:space="preserve"> environment is simulated. In</w:t>
      </w:r>
      <w:r w:rsidR="003C0773">
        <w:t xml:space="preserve">side this directory resides </w:t>
      </w:r>
      <w:r w:rsidR="00347F9F">
        <w:t>the</w:t>
      </w:r>
      <w:r w:rsidR="003C0773">
        <w:t xml:space="preserve"> prediction service</w:t>
      </w:r>
      <w:r w:rsidR="00A53D76">
        <w:t>, monitoring and CD-awareness of this project</w:t>
      </w:r>
      <w:r w:rsidR="00347F9F">
        <w:t>.</w:t>
      </w:r>
    </w:p>
    <w:p w14:paraId="6E08C31F" w14:textId="25382617" w:rsidR="00C32AE0" w:rsidRPr="007D38D4" w:rsidRDefault="00025A4E" w:rsidP="007A67D6">
      <w:r>
        <w:rPr>
          <w:rFonts w:ascii="Courier New" w:hAnsi="Courier New" w:cs="Courier New"/>
        </w:rPr>
        <w:t>s</w:t>
      </w:r>
      <w:r w:rsidR="00533A3B" w:rsidRPr="00A03EF2">
        <w:rPr>
          <w:rFonts w:ascii="Courier New" w:hAnsi="Courier New" w:cs="Courier New"/>
        </w:rPr>
        <w:t>a</w:t>
      </w:r>
      <w:r w:rsidR="007F3B42" w:rsidRPr="00A03EF2">
        <w:rPr>
          <w:rFonts w:ascii="Courier New" w:hAnsi="Courier New" w:cs="Courier New"/>
        </w:rPr>
        <w:t>ndbox</w:t>
      </w:r>
      <w:r w:rsidR="007D38D4">
        <w:t xml:space="preserve"> </w:t>
      </w:r>
      <w:r w:rsidR="00533A3B">
        <w:t xml:space="preserve">serves as an environment where </w:t>
      </w:r>
      <w:r w:rsidR="007D38D4">
        <w:t>concept and test code</w:t>
      </w:r>
      <w:r w:rsidR="00A41845">
        <w:t xml:space="preserve"> is saved. The</w:t>
      </w:r>
      <w:r w:rsidR="00533A3B">
        <w:t xml:space="preserve">se scripts </w:t>
      </w:r>
      <w:r w:rsidR="00514971">
        <w:t xml:space="preserve">aren’t part </w:t>
      </w:r>
      <w:r w:rsidR="00001AF1">
        <w:t xml:space="preserve">of the artifact and thus are </w:t>
      </w:r>
      <w:r w:rsidR="00F41A9C">
        <w:t>located in a separate folder.</w:t>
      </w:r>
    </w:p>
    <w:p w14:paraId="7C40277F" w14:textId="5FA32825" w:rsidR="00020369" w:rsidRDefault="00550B5D" w:rsidP="00020369">
      <w:pPr>
        <w:keepNext/>
      </w:pPr>
      <w:r>
        <w:rPr>
          <w:noProof/>
        </w:rPr>
        <w:drawing>
          <wp:inline distT="0" distB="0" distL="0" distR="0" wp14:anchorId="270E547F" wp14:editId="58F59006">
            <wp:extent cx="3448050" cy="1838325"/>
            <wp:effectExtent l="0" t="0" r="0" b="952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448050" cy="1838325"/>
                    </a:xfrm>
                    <a:prstGeom prst="rect">
                      <a:avLst/>
                    </a:prstGeom>
                    <a:noFill/>
                    <a:ln>
                      <a:noFill/>
                    </a:ln>
                  </pic:spPr>
                </pic:pic>
              </a:graphicData>
            </a:graphic>
          </wp:inline>
        </w:drawing>
      </w:r>
    </w:p>
    <w:p w14:paraId="0CFA88D7" w14:textId="10DDDCDD" w:rsidR="00D810B9" w:rsidRDefault="00020369" w:rsidP="00020369">
      <w:pPr>
        <w:pStyle w:val="Beschriftung"/>
      </w:pPr>
      <w:bookmarkStart w:id="79" w:name="_Ref109250996"/>
      <w:bookmarkStart w:id="80" w:name="_Toc110693873"/>
      <w:r>
        <w:t xml:space="preserve">Figure </w:t>
      </w:r>
      <w:r>
        <w:fldChar w:fldCharType="begin"/>
      </w:r>
      <w:r>
        <w:instrText xml:space="preserve"> SEQ Figure \* ARABIC </w:instrText>
      </w:r>
      <w:r>
        <w:fldChar w:fldCharType="separate"/>
      </w:r>
      <w:r w:rsidR="007C5A0D">
        <w:rPr>
          <w:noProof/>
        </w:rPr>
        <w:t>13</w:t>
      </w:r>
      <w:r>
        <w:fldChar w:fldCharType="end"/>
      </w:r>
      <w:bookmarkEnd w:id="79"/>
      <w:r>
        <w:t>: Working directory</w:t>
      </w:r>
      <w:r w:rsidR="0073214B">
        <w:t xml:space="preserve"> and its subdirectories</w:t>
      </w:r>
      <w:bookmarkEnd w:id="80"/>
    </w:p>
    <w:p w14:paraId="4072DA1E" w14:textId="485A4C16" w:rsidR="00020F19" w:rsidRDefault="00020F19" w:rsidP="00DC5696">
      <w:pPr>
        <w:pStyle w:val="berschrift2"/>
      </w:pPr>
      <w:bookmarkStart w:id="81" w:name="_Toc110725803"/>
      <w:r>
        <w:lastRenderedPageBreak/>
        <w:t>Data</w:t>
      </w:r>
      <w:bookmarkEnd w:id="81"/>
    </w:p>
    <w:p w14:paraId="4B25B791" w14:textId="7B4AA710" w:rsidR="003A415D" w:rsidRPr="003A415D" w:rsidRDefault="003A415D" w:rsidP="003A415D">
      <w:pPr>
        <w:pStyle w:val="berschrift3"/>
      </w:pPr>
      <w:bookmarkStart w:id="82" w:name="_Toc110725804"/>
      <w:r>
        <w:t>Dataset Selection</w:t>
      </w:r>
      <w:bookmarkEnd w:id="82"/>
    </w:p>
    <w:p w14:paraId="0E332048" w14:textId="55C18148" w:rsidR="00B51434" w:rsidRDefault="00B51434" w:rsidP="00B51434">
      <w:r>
        <w:t xml:space="preserve">This research is </w:t>
      </w:r>
      <w:r w:rsidR="00ED7B46">
        <w:t xml:space="preserve">not conducted </w:t>
      </w:r>
      <w:r>
        <w:t>with</w:t>
      </w:r>
      <w:r w:rsidR="00ED7B46">
        <w:t>in</w:t>
      </w:r>
      <w:r>
        <w:t xml:space="preserve"> a company</w:t>
      </w:r>
      <w:r w:rsidR="00ED7B46">
        <w:t xml:space="preserve"> environment</w:t>
      </w:r>
      <w:r>
        <w:t xml:space="preserve">, which means that a public dataset needs to be chosen in order to realize the artifact. There are various public datasets available that are used for benchmarking by the scientific community. One of the most popular datasets </w:t>
      </w:r>
      <w:r w:rsidR="00DB42E7">
        <w:t xml:space="preserve">for RSs </w:t>
      </w:r>
      <w:r>
        <w:t xml:space="preserve">are the MovieLens datasets from GroupLens </w:t>
      </w:r>
      <w:sdt>
        <w:sdtPr>
          <w:alias w:val="To edit, see citavi.com/edit"/>
          <w:tag w:val="CitaviPlaceholder#b4ddf08d-e65f-46cb-8b55-cced07c50f07"/>
          <w:id w:val="1352227441"/>
          <w:placeholder>
            <w:docPart w:val="DefaultPlaceholder_-1854013440"/>
          </w:placeholder>
        </w:sdtPr>
        <w:sdtContent>
          <w:r w:rsidR="0033436B">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Y2FiMjE1LTBkODYtNDE2Mi1hN2MzLTY2OGRiNWI4OGUyNiIsIlJhbmdlTGVuZ3RoIjoyNCwiUmVmZXJlbmNlSWQiOiIzNmI4NTAyZC1lZDgzLTQzMDQtYmFhMS01NWRiNDRiNDcx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yODI3ODcyIiwiVXJpU3RyaW5nIjoiaHR0cHM6Ly9kb2kub3JnLzEwLjExNDUvMjgyNzg3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xOjIwOjE2IiwiTW9kaWZpZWRCeSI6Il9TZWJhc3RpYW4gU8OkdHpsZXIiLCJJZCI6ImE2MTIzMmEwLTk2NDctNGVkZS1hNzM4LTZmYzg0ZTNjZDI1ZCIsIk1vZGlmaWVkT24iOiIyMDIyLTA1LTI1VDExOjIwOjE2IiwiUHJvamVjdCI6eyIkcmVmIjoiNSJ9fV0sIk51bWJlciI6IjQi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}</w:instrText>
          </w:r>
          <w:r w:rsidR="0033436B">
            <w:fldChar w:fldCharType="separate"/>
          </w:r>
          <w:r w:rsidR="00FF1EC0">
            <w:t>(Harper &amp; Konstan, 2016)</w:t>
          </w:r>
          <w:r w:rsidR="0033436B">
            <w:fldChar w:fldCharType="end"/>
          </w:r>
        </w:sdtContent>
      </w:sdt>
      <w:r>
        <w:t xml:space="preserve">. GroupLens collects movie ratings of users since July 1998, </w:t>
      </w:r>
      <w:r w:rsidR="00151C74">
        <w:t>that are</w:t>
      </w:r>
      <w:r>
        <w:t xml:space="preserve"> </w:t>
      </w:r>
      <w:r w:rsidR="00783095">
        <w:t xml:space="preserve">then </w:t>
      </w:r>
      <w:r>
        <w:t>continuously release</w:t>
      </w:r>
      <w:r w:rsidR="00151C74">
        <w:t xml:space="preserve">d </w:t>
      </w:r>
      <w:r w:rsidR="00624FEE">
        <w:t>to the public</w:t>
      </w:r>
      <w:r>
        <w:t>. They offer datasets of varying sizes ranging from 100.000 up to 25 m</w:t>
      </w:r>
      <w:r w:rsidR="008A1970">
        <w:t>illion</w:t>
      </w:r>
      <w:r>
        <w:t xml:space="preserve"> ratings, wherein each user has at least 20 movie ratings.</w:t>
      </w:r>
      <w:r w:rsidR="00533CE8">
        <w:t xml:space="preserve"> An overview of the different datasets can be seen in </w:t>
      </w:r>
      <w:r w:rsidR="00167B1D">
        <w:fldChar w:fldCharType="begin"/>
      </w:r>
      <w:r w:rsidR="00167B1D">
        <w:instrText xml:space="preserve"> REF _Ref109082735 \h </w:instrText>
      </w:r>
      <w:r w:rsidR="00167B1D">
        <w:fldChar w:fldCharType="separate"/>
      </w:r>
      <w:r w:rsidR="00167B1D">
        <w:t xml:space="preserve">Table </w:t>
      </w:r>
      <w:r w:rsidR="00167B1D">
        <w:rPr>
          <w:noProof/>
        </w:rPr>
        <w:t>2</w:t>
      </w:r>
      <w:r w:rsidR="00167B1D">
        <w:fldChar w:fldCharType="end"/>
      </w:r>
      <w:r w:rsidR="00167B1D">
        <w:t>.</w:t>
      </w:r>
    </w:p>
    <w:p w14:paraId="04421492" w14:textId="0F5C425C" w:rsidR="00020F19" w:rsidRDefault="00B51434" w:rsidP="00B51434">
      <w:r>
        <w:t>Typical for a recommender dataset, MovieLens entail information about user and item interactions. The two smallest datasets, 100k and 1m, have additional demographic information about their users. These dense features make them a viable choice in light of SotA RSs that can leverage both sparse and dense features for predictions.</w:t>
      </w:r>
    </w:p>
    <w:p w14:paraId="616A81FC" w14:textId="08193F70" w:rsidR="008A1970" w:rsidRDefault="008A1970" w:rsidP="00B51434">
      <w:r w:rsidRPr="008A1970">
        <w:t>This project sets out to create a PoC MLOps pipeline. This means that RS benchmarking isn't part of this research. For this reason, larger datasets, like 20m and 25m, have not been considered, as the training process would have taken up a significant amount of time. Due to the time constraints of this project, it is important to be able to make rapid iterations to the pipeline. We determined that for this reason, the MovieLens 100k dataset would be sufficient for this type of research.</w:t>
      </w:r>
    </w:p>
    <w:p w14:paraId="60711C95" w14:textId="45CA509A" w:rsidR="00167B1D" w:rsidRDefault="00167B1D" w:rsidP="00167B1D">
      <w:pPr>
        <w:pStyle w:val="Tabellenberschrift"/>
      </w:pPr>
      <w:bookmarkStart w:id="83" w:name="_Ref109082735"/>
      <w:bookmarkStart w:id="84" w:name="_Toc110693902"/>
      <w:r>
        <w:t xml:space="preserve">Table </w:t>
      </w:r>
      <w:r>
        <w:fldChar w:fldCharType="begin"/>
      </w:r>
      <w:r>
        <w:instrText xml:space="preserve"> SEQ Table \* ARABIC </w:instrText>
      </w:r>
      <w:r>
        <w:fldChar w:fldCharType="separate"/>
      </w:r>
      <w:r w:rsidR="006F2F63">
        <w:rPr>
          <w:noProof/>
        </w:rPr>
        <w:t>2</w:t>
      </w:r>
      <w:r>
        <w:fldChar w:fldCharType="end"/>
      </w:r>
      <w:bookmarkEnd w:id="83"/>
      <w:r>
        <w:t>: Overview of MovieLens datasets</w:t>
      </w:r>
      <w:r w:rsidR="00B45339">
        <w:t xml:space="preserve"> </w:t>
      </w:r>
      <w:sdt>
        <w:sdtPr>
          <w:alias w:val="To edit, see citavi.com/edit"/>
          <w:tag w:val="CitaviPlaceholder#d9d0a3cc-ab2e-4bab-805d-ef845e8e6a20"/>
          <w:id w:val="-1854564822"/>
          <w:placeholder>
            <w:docPart w:val="DefaultPlaceholder_-1854013440"/>
          </w:placeholder>
        </w:sdtPr>
        <w:sdtContent>
          <w:r w:rsidR="00B45339">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Zjk4YzU5LTU5NzgtNGNhNS1hOGFkLTRhYTBjMDJkOTFhYyIsIlJhbmdlTGVuZ3RoIjoxNywiUmVmZXJlbmNlSWQiOiJmMjE1NWYzNi1lOWExLTRhZTktYjcxMi04Zjc5NDQyOWI5YzkiLCJSZWZlcmVuY2UiOnsiJGlkIjoiMyIsIiR0eXBlIjoiU3dpc3NBY2FkZW1pYy5DaXRhdmkuUmVmZXJlbmNlLCBTd2lzc0FjYWRlbWljLkNpdGF2aSIsIkFic3RyYWN0Q29tcGxleGl0eSI6MCwiQWJzdHJhY3RTb3VyY2VUZXh0Rm9ybWF0IjowLCJBY2Nlc3NEYXRlIjoiMTkuNy4yMDIyIiwiQXV0aG9ycyI6W10sIkNpdGF0aW9uS2V5VXBkYXRlVHlwZSI6MCwiQ29sbGFib3JhdG9ycyI6W10sIkRhdGUiOiIzLjEyLjIwMTk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maWxlcy5ncm91cGxlbnMub3JnL2RhdGFzZXRzL21vdmllbGVucy8iLCJVcmlTdHJpbmciOiJodHRwczovL2ZpbGVzLmdyb3VwbGVucy5vcmcvZGF0YXNldHMvbW92aWVsZW5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}</w:instrText>
          </w:r>
          <w:r w:rsidR="00B45339">
            <w:fldChar w:fldCharType="separate"/>
          </w:r>
          <w:r w:rsidR="00FF1EC0">
            <w:t>(GroupLens, n.d.)</w:t>
          </w:r>
          <w:r w:rsidR="00B45339">
            <w:fldChar w:fldCharType="end"/>
          </w:r>
        </w:sdtContent>
      </w:sdt>
      <w:bookmarkEnd w:id="84"/>
    </w:p>
    <w:tbl>
      <w:tblPr>
        <w:tblStyle w:val="Tabellenraster"/>
        <w:tblW w:w="0" w:type="auto"/>
        <w:tblLook w:val="04A0" w:firstRow="1" w:lastRow="0" w:firstColumn="1" w:lastColumn="0" w:noHBand="0" w:noVBand="1"/>
      </w:tblPr>
      <w:tblGrid>
        <w:gridCol w:w="1642"/>
        <w:gridCol w:w="1245"/>
        <w:gridCol w:w="1390"/>
        <w:gridCol w:w="1248"/>
        <w:gridCol w:w="1341"/>
        <w:gridCol w:w="1341"/>
      </w:tblGrid>
      <w:tr w:rsidR="00B8778C" w14:paraId="0A2E6665" w14:textId="77777777" w:rsidTr="00FF76E6">
        <w:tc>
          <w:tcPr>
            <w:tcW w:w="1642" w:type="dxa"/>
          </w:tcPr>
          <w:p w14:paraId="13061016" w14:textId="40AD380E" w:rsidR="00B8778C" w:rsidRPr="00B729B3" w:rsidRDefault="00B8778C" w:rsidP="00B51434">
            <w:pPr>
              <w:rPr>
                <w:b/>
              </w:rPr>
            </w:pPr>
            <w:r>
              <w:rPr>
                <w:b/>
              </w:rPr>
              <w:t>Name</w:t>
            </w:r>
          </w:p>
        </w:tc>
        <w:tc>
          <w:tcPr>
            <w:tcW w:w="1245" w:type="dxa"/>
          </w:tcPr>
          <w:p w14:paraId="5D0B03C6" w14:textId="72481AF7" w:rsidR="00B8778C" w:rsidRPr="00B729B3" w:rsidRDefault="00B8778C" w:rsidP="00B51434">
            <w:pPr>
              <w:rPr>
                <w:b/>
              </w:rPr>
            </w:pPr>
            <w:r>
              <w:rPr>
                <w:b/>
              </w:rPr>
              <w:t>100k</w:t>
            </w:r>
          </w:p>
        </w:tc>
        <w:tc>
          <w:tcPr>
            <w:tcW w:w="1390" w:type="dxa"/>
          </w:tcPr>
          <w:p w14:paraId="0A9CA64A" w14:textId="6F6D9D07" w:rsidR="00B8778C" w:rsidRPr="00F5274C" w:rsidRDefault="00B8778C" w:rsidP="00B51434">
            <w:pPr>
              <w:rPr>
                <w:b/>
              </w:rPr>
            </w:pPr>
            <w:r>
              <w:rPr>
                <w:b/>
              </w:rPr>
              <w:t>1m</w:t>
            </w:r>
          </w:p>
        </w:tc>
        <w:tc>
          <w:tcPr>
            <w:tcW w:w="1248" w:type="dxa"/>
          </w:tcPr>
          <w:p w14:paraId="36A412D1" w14:textId="7ACBBFA2" w:rsidR="00B8778C" w:rsidRPr="0001755C" w:rsidRDefault="00B8778C" w:rsidP="00B51434">
            <w:pPr>
              <w:rPr>
                <w:b/>
              </w:rPr>
            </w:pPr>
            <w:r>
              <w:rPr>
                <w:b/>
              </w:rPr>
              <w:t>latest-small</w:t>
            </w:r>
          </w:p>
        </w:tc>
        <w:tc>
          <w:tcPr>
            <w:tcW w:w="1341" w:type="dxa"/>
          </w:tcPr>
          <w:p w14:paraId="4F729CAA" w14:textId="367878AA" w:rsidR="00B8778C" w:rsidRPr="00BC53F7" w:rsidRDefault="00B8778C" w:rsidP="00B51434">
            <w:pPr>
              <w:rPr>
                <w:b/>
              </w:rPr>
            </w:pPr>
            <w:r>
              <w:rPr>
                <w:b/>
              </w:rPr>
              <w:t>20m</w:t>
            </w:r>
          </w:p>
        </w:tc>
        <w:tc>
          <w:tcPr>
            <w:tcW w:w="1341" w:type="dxa"/>
          </w:tcPr>
          <w:p w14:paraId="7AF0FD32" w14:textId="745C7410" w:rsidR="00B8778C" w:rsidRPr="00BC53F7" w:rsidRDefault="00B8778C" w:rsidP="00B51434">
            <w:pPr>
              <w:rPr>
                <w:b/>
              </w:rPr>
            </w:pPr>
            <w:r>
              <w:rPr>
                <w:b/>
              </w:rPr>
              <w:t>25m</w:t>
            </w:r>
          </w:p>
        </w:tc>
      </w:tr>
      <w:tr w:rsidR="00B8778C" w14:paraId="3932AE1F" w14:textId="77777777" w:rsidTr="00FF76E6">
        <w:tc>
          <w:tcPr>
            <w:tcW w:w="1642" w:type="dxa"/>
          </w:tcPr>
          <w:p w14:paraId="7AD66DB5" w14:textId="3E7ECDFD" w:rsidR="00B8778C" w:rsidRPr="00266C5D" w:rsidRDefault="00B8778C" w:rsidP="00B51434">
            <w:pPr>
              <w:rPr>
                <w:b/>
              </w:rPr>
            </w:pPr>
            <w:r>
              <w:rPr>
                <w:b/>
              </w:rPr>
              <w:t>Ratings</w:t>
            </w:r>
          </w:p>
        </w:tc>
        <w:tc>
          <w:tcPr>
            <w:tcW w:w="1245" w:type="dxa"/>
          </w:tcPr>
          <w:p w14:paraId="311AF4A7" w14:textId="55F1DD4B" w:rsidR="00B8778C" w:rsidRDefault="00B8778C" w:rsidP="00B51434">
            <w:r>
              <w:t>100.000</w:t>
            </w:r>
          </w:p>
        </w:tc>
        <w:tc>
          <w:tcPr>
            <w:tcW w:w="1390" w:type="dxa"/>
          </w:tcPr>
          <w:p w14:paraId="72287AD7" w14:textId="57CE3145" w:rsidR="00B8778C" w:rsidRDefault="00B8778C" w:rsidP="00B51434">
            <w:r>
              <w:t>1.000.209</w:t>
            </w:r>
          </w:p>
        </w:tc>
        <w:tc>
          <w:tcPr>
            <w:tcW w:w="1248" w:type="dxa"/>
          </w:tcPr>
          <w:p w14:paraId="15FD7196" w14:textId="452D35FC" w:rsidR="00B8778C" w:rsidRDefault="00B8778C" w:rsidP="00B51434">
            <w:r w:rsidRPr="00FE6D0C">
              <w:t>100</w:t>
            </w:r>
            <w:r>
              <w:t>.</w:t>
            </w:r>
            <w:r w:rsidRPr="00FE6D0C">
              <w:t>836</w:t>
            </w:r>
          </w:p>
        </w:tc>
        <w:tc>
          <w:tcPr>
            <w:tcW w:w="1341" w:type="dxa"/>
          </w:tcPr>
          <w:p w14:paraId="36FB3520" w14:textId="0E594B61" w:rsidR="00B8778C" w:rsidRDefault="004C4F0D" w:rsidP="00B51434">
            <w:r w:rsidRPr="004C4F0D">
              <w:t>20</w:t>
            </w:r>
            <w:r>
              <w:t>.</w:t>
            </w:r>
            <w:r w:rsidRPr="004C4F0D">
              <w:t>000</w:t>
            </w:r>
            <w:r>
              <w:t>.</w:t>
            </w:r>
            <w:r w:rsidRPr="004C4F0D">
              <w:t>263</w:t>
            </w:r>
          </w:p>
        </w:tc>
        <w:tc>
          <w:tcPr>
            <w:tcW w:w="1341" w:type="dxa"/>
          </w:tcPr>
          <w:p w14:paraId="5E31D7DA" w14:textId="0D39FD8E" w:rsidR="00B8778C" w:rsidRDefault="00283827" w:rsidP="00B51434">
            <w:r w:rsidRPr="00283827">
              <w:t>25</w:t>
            </w:r>
            <w:r>
              <w:t>.</w:t>
            </w:r>
            <w:r w:rsidRPr="00283827">
              <w:t>000</w:t>
            </w:r>
            <w:r>
              <w:t>.</w:t>
            </w:r>
            <w:r w:rsidRPr="00283827">
              <w:t>095</w:t>
            </w:r>
          </w:p>
        </w:tc>
      </w:tr>
      <w:tr w:rsidR="00B8778C" w14:paraId="17B61651" w14:textId="77777777" w:rsidTr="00FF76E6">
        <w:tc>
          <w:tcPr>
            <w:tcW w:w="1642" w:type="dxa"/>
          </w:tcPr>
          <w:p w14:paraId="67EDB754" w14:textId="4A1CBBC3" w:rsidR="00B8778C" w:rsidRPr="00A45A3F" w:rsidRDefault="00B8778C" w:rsidP="00B51434">
            <w:pPr>
              <w:rPr>
                <w:b/>
              </w:rPr>
            </w:pPr>
            <w:r>
              <w:rPr>
                <w:b/>
              </w:rPr>
              <w:t>Users/</w:t>
            </w:r>
            <w:r>
              <w:rPr>
                <w:b/>
              </w:rPr>
              <w:br/>
              <w:t>Movies</w:t>
            </w:r>
          </w:p>
        </w:tc>
        <w:tc>
          <w:tcPr>
            <w:tcW w:w="1245" w:type="dxa"/>
          </w:tcPr>
          <w:p w14:paraId="684EB2A0" w14:textId="38BD5CB1" w:rsidR="00B8778C" w:rsidRDefault="00B8778C" w:rsidP="00B51434">
            <w:r>
              <w:t>943/</w:t>
            </w:r>
            <w:r>
              <w:br/>
              <w:t>1.682</w:t>
            </w:r>
          </w:p>
        </w:tc>
        <w:tc>
          <w:tcPr>
            <w:tcW w:w="1390" w:type="dxa"/>
          </w:tcPr>
          <w:p w14:paraId="2E279C63" w14:textId="0902E5AA" w:rsidR="00B8778C" w:rsidRDefault="00B8778C" w:rsidP="00B51434">
            <w:r>
              <w:t>6.040/</w:t>
            </w:r>
            <w:r>
              <w:br/>
            </w:r>
            <w:r w:rsidRPr="009F621B">
              <w:t>3</w:t>
            </w:r>
            <w:r>
              <w:t>.</w:t>
            </w:r>
            <w:r w:rsidRPr="009F621B">
              <w:t>952</w:t>
            </w:r>
          </w:p>
        </w:tc>
        <w:tc>
          <w:tcPr>
            <w:tcW w:w="1248" w:type="dxa"/>
          </w:tcPr>
          <w:p w14:paraId="40A749E5" w14:textId="7F0E8435" w:rsidR="00B8778C" w:rsidRDefault="00B8778C" w:rsidP="00B51434">
            <w:r w:rsidRPr="00A73837">
              <w:t>610</w:t>
            </w:r>
            <w:r>
              <w:t>/</w:t>
            </w:r>
            <w:r>
              <w:br/>
              <w:t>9.742</w:t>
            </w:r>
          </w:p>
        </w:tc>
        <w:tc>
          <w:tcPr>
            <w:tcW w:w="1341" w:type="dxa"/>
          </w:tcPr>
          <w:p w14:paraId="6CCABE6A" w14:textId="674C2F97" w:rsidR="00B8778C" w:rsidRDefault="00D705B2" w:rsidP="00B51434">
            <w:r w:rsidRPr="00D705B2">
              <w:t>138</w:t>
            </w:r>
            <w:r>
              <w:t>.</w:t>
            </w:r>
            <w:r w:rsidRPr="00D705B2">
              <w:t>493</w:t>
            </w:r>
            <w:r>
              <w:t>/</w:t>
            </w:r>
            <w:r>
              <w:br/>
            </w:r>
            <w:r w:rsidRPr="00D705B2">
              <w:t>27</w:t>
            </w:r>
            <w:r>
              <w:t>.</w:t>
            </w:r>
            <w:r w:rsidRPr="00D705B2">
              <w:t>278</w:t>
            </w:r>
          </w:p>
        </w:tc>
        <w:tc>
          <w:tcPr>
            <w:tcW w:w="1341" w:type="dxa"/>
          </w:tcPr>
          <w:p w14:paraId="38F7DBC0" w14:textId="2240C3A1" w:rsidR="00B8778C" w:rsidRDefault="004604D1" w:rsidP="00B51434">
            <w:r w:rsidRPr="004604D1">
              <w:t>162</w:t>
            </w:r>
            <w:r>
              <w:t>.</w:t>
            </w:r>
            <w:r w:rsidRPr="004604D1">
              <w:t>541</w:t>
            </w:r>
            <w:r>
              <w:t>/</w:t>
            </w:r>
            <w:r w:rsidR="001F175E">
              <w:br/>
            </w:r>
            <w:r w:rsidRPr="004604D1">
              <w:t>62</w:t>
            </w:r>
            <w:r>
              <w:t>.</w:t>
            </w:r>
            <w:r w:rsidRPr="004604D1">
              <w:t>423</w:t>
            </w:r>
          </w:p>
        </w:tc>
      </w:tr>
      <w:tr w:rsidR="00B8778C" w14:paraId="44AAF2D1" w14:textId="77777777" w:rsidTr="00FF76E6">
        <w:tc>
          <w:tcPr>
            <w:tcW w:w="1642" w:type="dxa"/>
          </w:tcPr>
          <w:p w14:paraId="64522AC6" w14:textId="1CB04DA3" w:rsidR="00B8778C" w:rsidRPr="00265F36" w:rsidRDefault="00B8778C" w:rsidP="00B51434">
            <w:pPr>
              <w:rPr>
                <w:b/>
              </w:rPr>
            </w:pPr>
            <w:r>
              <w:rPr>
                <w:b/>
              </w:rPr>
              <w:t>Dense</w:t>
            </w:r>
            <w:r w:rsidR="001F175E">
              <w:rPr>
                <w:b/>
              </w:rPr>
              <w:br/>
            </w:r>
            <w:r>
              <w:rPr>
                <w:b/>
              </w:rPr>
              <w:t>user</w:t>
            </w:r>
            <w:r w:rsidR="001F175E">
              <w:rPr>
                <w:b/>
              </w:rPr>
              <w:t xml:space="preserve"> </w:t>
            </w:r>
            <w:r>
              <w:rPr>
                <w:b/>
              </w:rPr>
              <w:t>features</w:t>
            </w:r>
          </w:p>
        </w:tc>
        <w:tc>
          <w:tcPr>
            <w:tcW w:w="1245" w:type="dxa"/>
          </w:tcPr>
          <w:p w14:paraId="3F82D26E" w14:textId="0C080CC7" w:rsidR="00B8778C" w:rsidRDefault="00B8778C" w:rsidP="00B51434">
            <w:r>
              <w:t>Yes</w:t>
            </w:r>
          </w:p>
        </w:tc>
        <w:tc>
          <w:tcPr>
            <w:tcW w:w="1390" w:type="dxa"/>
          </w:tcPr>
          <w:p w14:paraId="18CF97DC" w14:textId="218B0D99" w:rsidR="00B8778C" w:rsidRDefault="00B8778C" w:rsidP="00B51434">
            <w:r>
              <w:t>Yes</w:t>
            </w:r>
          </w:p>
        </w:tc>
        <w:tc>
          <w:tcPr>
            <w:tcW w:w="1248" w:type="dxa"/>
          </w:tcPr>
          <w:p w14:paraId="6F019ADA" w14:textId="61012342" w:rsidR="00B8778C" w:rsidRDefault="00B8778C" w:rsidP="00B51434">
            <w:r>
              <w:t>No</w:t>
            </w:r>
          </w:p>
        </w:tc>
        <w:tc>
          <w:tcPr>
            <w:tcW w:w="1341" w:type="dxa"/>
          </w:tcPr>
          <w:p w14:paraId="2B9E856C" w14:textId="08C3378C" w:rsidR="00B8778C" w:rsidRDefault="00B8778C" w:rsidP="00B51434">
            <w:r>
              <w:t>No</w:t>
            </w:r>
          </w:p>
        </w:tc>
        <w:tc>
          <w:tcPr>
            <w:tcW w:w="1341" w:type="dxa"/>
          </w:tcPr>
          <w:p w14:paraId="7B714D2F" w14:textId="149D935A" w:rsidR="00B8778C" w:rsidRDefault="00B8778C" w:rsidP="00B51434">
            <w:r>
              <w:t>No</w:t>
            </w:r>
          </w:p>
        </w:tc>
      </w:tr>
      <w:tr w:rsidR="00B8778C" w14:paraId="297154A9" w14:textId="77777777" w:rsidTr="00FF76E6">
        <w:tc>
          <w:tcPr>
            <w:tcW w:w="1642" w:type="dxa"/>
          </w:tcPr>
          <w:p w14:paraId="73EE0755" w14:textId="498E5220" w:rsidR="00B8778C" w:rsidRDefault="00B8778C" w:rsidP="00B51434">
            <w:pPr>
              <w:rPr>
                <w:b/>
              </w:rPr>
            </w:pPr>
            <w:r>
              <w:rPr>
                <w:b/>
              </w:rPr>
              <w:t>Timespan</w:t>
            </w:r>
          </w:p>
        </w:tc>
        <w:tc>
          <w:tcPr>
            <w:tcW w:w="1245" w:type="dxa"/>
          </w:tcPr>
          <w:p w14:paraId="0D9C2D7C" w14:textId="7E8E11FF" w:rsidR="00B8778C" w:rsidRDefault="00B8778C" w:rsidP="00B51434">
            <w:r>
              <w:t>1997-1998</w:t>
            </w:r>
          </w:p>
        </w:tc>
        <w:tc>
          <w:tcPr>
            <w:tcW w:w="1390" w:type="dxa"/>
          </w:tcPr>
          <w:p w14:paraId="3B89AD36" w14:textId="6826E38A" w:rsidR="00B8778C" w:rsidRDefault="00B8778C" w:rsidP="00B51434">
            <w:r>
              <w:t>2000-2003</w:t>
            </w:r>
          </w:p>
        </w:tc>
        <w:tc>
          <w:tcPr>
            <w:tcW w:w="1248" w:type="dxa"/>
          </w:tcPr>
          <w:p w14:paraId="2BC6CF2E" w14:textId="7A6F39A5" w:rsidR="00B8778C" w:rsidRDefault="00B8778C" w:rsidP="00B51434">
            <w:r>
              <w:t>1996-2018</w:t>
            </w:r>
          </w:p>
        </w:tc>
        <w:tc>
          <w:tcPr>
            <w:tcW w:w="1341" w:type="dxa"/>
          </w:tcPr>
          <w:p w14:paraId="0506D408" w14:textId="4FD3F3C9" w:rsidR="00B8778C" w:rsidRDefault="00B8778C" w:rsidP="00B51434">
            <w:r>
              <w:t>1995-2015</w:t>
            </w:r>
          </w:p>
        </w:tc>
        <w:tc>
          <w:tcPr>
            <w:tcW w:w="1341" w:type="dxa"/>
          </w:tcPr>
          <w:p w14:paraId="7200F2D9" w14:textId="16BF3FA0" w:rsidR="00B8778C" w:rsidRDefault="00283827" w:rsidP="00B51434">
            <w:r>
              <w:t>1995-2019</w:t>
            </w:r>
          </w:p>
        </w:tc>
      </w:tr>
    </w:tbl>
    <w:p w14:paraId="4BA3727F" w14:textId="77777777" w:rsidR="004E0602" w:rsidRDefault="004E0602" w:rsidP="00B51434"/>
    <w:p w14:paraId="6DA6DF30" w14:textId="3817E20F" w:rsidR="006417A2" w:rsidRDefault="006417A2" w:rsidP="006417A2">
      <w:pPr>
        <w:pStyle w:val="berschrift3"/>
      </w:pPr>
      <w:bookmarkStart w:id="85" w:name="_Toc110725805"/>
      <w:r>
        <w:t>Dataset</w:t>
      </w:r>
      <w:r w:rsidR="00680400">
        <w:t xml:space="preserve"> Description</w:t>
      </w:r>
      <w:bookmarkEnd w:id="85"/>
    </w:p>
    <w:p w14:paraId="46A8A98E" w14:textId="640E630E" w:rsidR="00FA3231" w:rsidRDefault="00A02E0D" w:rsidP="00A02E0D">
      <w:r>
        <w:t xml:space="preserve">The </w:t>
      </w:r>
      <w:r w:rsidR="00A4136A">
        <w:t>M</w:t>
      </w:r>
      <w:r>
        <w:t>ovie</w:t>
      </w:r>
      <w:r w:rsidR="00A4136A">
        <w:t>L</w:t>
      </w:r>
      <w:r>
        <w:t>ens 100k dataset can be divided into 3 parts. The first part maps the user-item interaction.</w:t>
      </w:r>
      <w:r w:rsidR="000A3C0D">
        <w:t xml:space="preserve"> </w:t>
      </w:r>
      <w:r>
        <w:t>It consists of a user</w:t>
      </w:r>
      <w:r w:rsidR="000A3C0D">
        <w:t xml:space="preserve"> </w:t>
      </w:r>
      <w:r>
        <w:t>id</w:t>
      </w:r>
      <w:r w:rsidR="000A3C0D">
        <w:t>,</w:t>
      </w:r>
      <w:r>
        <w:t xml:space="preserve"> movie</w:t>
      </w:r>
      <w:r w:rsidR="000A3C0D">
        <w:t xml:space="preserve"> </w:t>
      </w:r>
      <w:r>
        <w:t xml:space="preserve">id and a resulting rating between 1 and 5, as well as a </w:t>
      </w:r>
      <w:r w:rsidR="004F5CE4">
        <w:t>U</w:t>
      </w:r>
      <w:r w:rsidR="002D5CBF">
        <w:t>nix</w:t>
      </w:r>
      <w:r w:rsidR="004F5CE4">
        <w:t xml:space="preserve"> </w:t>
      </w:r>
      <w:r>
        <w:t xml:space="preserve">timestamp of when the user-rating was logged. These represent </w:t>
      </w:r>
      <w:r>
        <w:lastRenderedPageBreak/>
        <w:t>the sparse features</w:t>
      </w:r>
      <w:r w:rsidR="004F5CE4">
        <w:t xml:space="preserve"> of the dataset</w:t>
      </w:r>
      <w:r>
        <w:t>. The other parts hold dense features about the user and the movies. The demographic data entails information about the user age, their gender, their occupation and the zip code. The movie data is made up of the movie name, it</w:t>
      </w:r>
      <w:r w:rsidR="00214AAE">
        <w:t>s</w:t>
      </w:r>
      <w:r>
        <w:t xml:space="preserve"> release date, a link to the </w:t>
      </w:r>
      <w:r w:rsidR="00155703">
        <w:t>IMD</w:t>
      </w:r>
      <w:r>
        <w:t>b</w:t>
      </w:r>
      <w:r w:rsidR="00E17E66">
        <w:rPr>
          <w:rStyle w:val="Funotenzeichen"/>
        </w:rPr>
        <w:footnoteReference w:id="11"/>
      </w:r>
      <w:r>
        <w:t xml:space="preserve"> page</w:t>
      </w:r>
      <w:r w:rsidR="00214AAE">
        <w:t xml:space="preserve"> of the movie</w:t>
      </w:r>
      <w:r>
        <w:t>, and columns for each genre. The genres are encoded in a binary fashion, meaning that genres belong</w:t>
      </w:r>
      <w:r w:rsidR="002E4534">
        <w:t>ing</w:t>
      </w:r>
      <w:r>
        <w:t xml:space="preserve"> to the movie are assigned </w:t>
      </w:r>
      <w:r w:rsidR="00081EE2">
        <w:t>the</w:t>
      </w:r>
      <w:r>
        <w:t xml:space="preserve"> value 1,</w:t>
      </w:r>
      <w:r w:rsidR="009E2D07">
        <w:t xml:space="preserve"> </w:t>
      </w:r>
      <w:r w:rsidR="004C6451">
        <w:t>otherwise it’s set to</w:t>
      </w:r>
      <w:r>
        <w:t xml:space="preserve"> 0.</w:t>
      </w:r>
    </w:p>
    <w:p w14:paraId="26F5D931" w14:textId="4611F6E0" w:rsidR="00680400" w:rsidRDefault="00680400" w:rsidP="00680400">
      <w:pPr>
        <w:pStyle w:val="berschrift3"/>
      </w:pPr>
      <w:bookmarkStart w:id="86" w:name="_Ref109857216"/>
      <w:bookmarkStart w:id="87" w:name="_Toc110725806"/>
      <w:r>
        <w:t>Data Preparation</w:t>
      </w:r>
      <w:bookmarkEnd w:id="86"/>
      <w:bookmarkEnd w:id="87"/>
    </w:p>
    <w:p w14:paraId="60F19894" w14:textId="660FF5C8" w:rsidR="00E427DF" w:rsidRPr="00F126B0" w:rsidRDefault="00E427DF" w:rsidP="00F047D1">
      <w:pPr>
        <w:rPr>
          <w:rFonts w:cs="Arial"/>
        </w:rPr>
      </w:pPr>
      <w:r>
        <w:t xml:space="preserve">For the data preparation </w:t>
      </w:r>
      <w:r w:rsidR="00F126B0">
        <w:t xml:space="preserve">task, </w:t>
      </w:r>
      <w:r w:rsidR="00F126B0" w:rsidRPr="001E12BE">
        <w:rPr>
          <w:rFonts w:ascii="Courier New" w:hAnsi="Courier New" w:cs="Courier New"/>
        </w:rPr>
        <w:t>movielens_csv_generator.ipynb</w:t>
      </w:r>
      <w:r w:rsidR="00F126B0">
        <w:rPr>
          <w:rFonts w:cs="Arial"/>
        </w:rPr>
        <w:t xml:space="preserve"> is </w:t>
      </w:r>
      <w:r w:rsidR="00F810F7">
        <w:rPr>
          <w:rFonts w:cs="Arial"/>
        </w:rPr>
        <w:t>used</w:t>
      </w:r>
      <w:r w:rsidR="00F126B0">
        <w:rPr>
          <w:rFonts w:cs="Arial"/>
        </w:rPr>
        <w:t>.</w:t>
      </w:r>
      <w:r w:rsidR="008E3A7B">
        <w:rPr>
          <w:rFonts w:cs="Arial"/>
        </w:rPr>
        <w:t xml:space="preserve"> This script is run once to download the</w:t>
      </w:r>
      <w:r w:rsidR="00F126B0">
        <w:rPr>
          <w:rFonts w:cs="Arial"/>
        </w:rPr>
        <w:t xml:space="preserve"> MovieLens </w:t>
      </w:r>
      <w:r w:rsidR="008E3A7B">
        <w:rPr>
          <w:rFonts w:cs="Arial"/>
        </w:rPr>
        <w:t>dataset</w:t>
      </w:r>
      <w:r w:rsidR="000B1456">
        <w:rPr>
          <w:rFonts w:cs="Arial"/>
        </w:rPr>
        <w:t xml:space="preserve"> and preprocess </w:t>
      </w:r>
      <w:r w:rsidR="00F810F7">
        <w:rPr>
          <w:rFonts w:cs="Arial"/>
        </w:rPr>
        <w:t xml:space="preserve">it </w:t>
      </w:r>
      <w:r w:rsidR="000B1456">
        <w:rPr>
          <w:rFonts w:cs="Arial"/>
        </w:rPr>
        <w:t>in order to be used by the RS.</w:t>
      </w:r>
      <w:r w:rsidR="00644DA1">
        <w:rPr>
          <w:rFonts w:cs="Arial"/>
        </w:rPr>
        <w:t xml:space="preserve"> In the following</w:t>
      </w:r>
      <w:r w:rsidR="00825A30">
        <w:rPr>
          <w:rFonts w:cs="Arial"/>
        </w:rPr>
        <w:t>,</w:t>
      </w:r>
      <w:r w:rsidR="00644DA1">
        <w:rPr>
          <w:rFonts w:cs="Arial"/>
        </w:rPr>
        <w:t xml:space="preserve"> th</w:t>
      </w:r>
      <w:r w:rsidR="00825A30">
        <w:rPr>
          <w:rFonts w:cs="Arial"/>
        </w:rPr>
        <w:t>is</w:t>
      </w:r>
      <w:r w:rsidR="00644DA1">
        <w:rPr>
          <w:rFonts w:cs="Arial"/>
        </w:rPr>
        <w:t xml:space="preserve"> script is </w:t>
      </w:r>
      <w:r w:rsidR="00825A30">
        <w:rPr>
          <w:rFonts w:cs="Arial"/>
        </w:rPr>
        <w:t>explained in more detail.</w:t>
      </w:r>
    </w:p>
    <w:p w14:paraId="706F480F" w14:textId="2494D6FF" w:rsidR="00776A76" w:rsidRDefault="00AF5648" w:rsidP="00A02E0D">
      <w:r>
        <w:t>First, t</w:t>
      </w:r>
      <w:r w:rsidR="00FB647B" w:rsidRPr="00FB647B">
        <w:t xml:space="preserve">he </w:t>
      </w:r>
      <w:r w:rsidR="00076EC1" w:rsidRPr="00FB647B">
        <w:t>MovieLens</w:t>
      </w:r>
      <w:r w:rsidR="00FB647B" w:rsidRPr="00FB647B">
        <w:t xml:space="preserve"> </w:t>
      </w:r>
      <w:r w:rsidR="007F6E25">
        <w:t xml:space="preserve">100k </w:t>
      </w:r>
      <w:r w:rsidR="00FB647B" w:rsidRPr="00FB647B">
        <w:t>dataset</w:t>
      </w:r>
      <w:r>
        <w:t xml:space="preserve"> is downloaded</w:t>
      </w:r>
      <w:r w:rsidR="00FB647B" w:rsidRPr="00FB647B">
        <w:t xml:space="preserve"> from the GroupLens file repository</w:t>
      </w:r>
      <w:r w:rsidR="00ED31CE">
        <w:t xml:space="preserve"> </w:t>
      </w:r>
      <w:sdt>
        <w:sdtPr>
          <w:alias w:val="To edit, see citavi.com/edit"/>
          <w:tag w:val="CitaviPlaceholder#367b57ac-be2b-40c8-bab5-d3bc7bdba311"/>
          <w:id w:val="-407458784"/>
          <w:placeholder>
            <w:docPart w:val="DefaultPlaceholder_-1854013440"/>
          </w:placeholder>
        </w:sdtPr>
        <w:sdtContent>
          <w:r w:rsidR="00ED31CE">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ZGU1MzZiLWQ5YWItNDExZS04YjAwLTQ5MTIyZTYyNjgwZSIsIlJhbmdlTGVuZ3RoIjoxNywiUmVmZXJlbmNlSWQiOiJmMjE1NWYzNi1lOWExLTRhZTktYjcxMi04Zjc5NDQyOWI5YzkiLCJSZWZlcmVuY2UiOnsiJGlkIjoiMyIsIiR0eXBlIjoiU3dpc3NBY2FkZW1pYy5DaXRhdmkuUmVmZXJlbmNlLCBTd2lzc0FjYWRlbWljLkNpdGF2aSIsIkFic3RyYWN0Q29tcGxleGl0eSI6MCwiQWJzdHJhY3RTb3VyY2VUZXh0Rm9ybWF0IjowLCJBY2Nlc3NEYXRlIjoiMTkuNy4yMDIyIiwiQXV0aG9ycyI6W10sIkNpdGF0aW9uS2V5VXBkYXRlVHlwZSI6MCwiQ29sbGFib3JhdG9ycyI6W10sIkRhdGUiOiIzLjEyLjIwMTk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maWxlcy5ncm91cGxlbnMub3JnL2RhdGFzZXRzL21vdmllbGVucy8iLCJVcmlTdHJpbmciOiJodHRwczovL2ZpbGVzLmdyb3VwbGVucy5vcmcvZGF0YXNldHMvbW92aWVsZW5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}</w:instrText>
          </w:r>
          <w:r w:rsidR="00ED31CE">
            <w:fldChar w:fldCharType="separate"/>
          </w:r>
          <w:r w:rsidR="00FF1EC0">
            <w:t>(GroupLens, n.d.)</w:t>
          </w:r>
          <w:r w:rsidR="00ED31CE">
            <w:fldChar w:fldCharType="end"/>
          </w:r>
        </w:sdtContent>
      </w:sdt>
      <w:r w:rsidR="00FB647B" w:rsidRPr="00FB647B">
        <w:t xml:space="preserve">. </w:t>
      </w:r>
      <w:r w:rsidR="006E13E3">
        <w:t>The</w:t>
      </w:r>
      <w:r w:rsidR="00F57B8C">
        <w:t xml:space="preserve"> dataset</w:t>
      </w:r>
      <w:r w:rsidR="006E13E3">
        <w:t xml:space="preserve"> </w:t>
      </w:r>
      <w:r w:rsidR="00EF68DE">
        <w:t xml:space="preserve">comes </w:t>
      </w:r>
      <w:r w:rsidR="00F57B8C">
        <w:t>in a zip-file, which needs to be extracted</w:t>
      </w:r>
      <w:r w:rsidR="00B40232">
        <w:t xml:space="preserve">. </w:t>
      </w:r>
      <w:r w:rsidR="00061C13">
        <w:t xml:space="preserve">After the contents have been unpacked, </w:t>
      </w:r>
      <w:r w:rsidR="000B1FDE">
        <w:t xml:space="preserve">the zip file is deleted. </w:t>
      </w:r>
      <w:r w:rsidR="00B40232">
        <w:t xml:space="preserve">This process is done with </w:t>
      </w:r>
      <w:r w:rsidR="00307D35">
        <w:t xml:space="preserve">the </w:t>
      </w:r>
      <w:r w:rsidR="00B67C9F">
        <w:t xml:space="preserve">following </w:t>
      </w:r>
      <w:r w:rsidR="00B40232">
        <w:t xml:space="preserve">inline commands in the </w:t>
      </w:r>
      <w:r w:rsidR="00416FCB">
        <w:t>J</w:t>
      </w:r>
      <w:r w:rsidR="00B40232">
        <w:t>upyter notebook:</w:t>
      </w:r>
    </w:p>
    <w:p w14:paraId="7E8EEB8F" w14:textId="77777777" w:rsidR="00416FCB" w:rsidRDefault="00416FCB" w:rsidP="00416FCB">
      <w:pPr>
        <w:pStyle w:val="Computerprogramm"/>
      </w:pPr>
      <w:r>
        <w:t># Fetch data (only run for the first time)</w:t>
      </w:r>
    </w:p>
    <w:p w14:paraId="4BEFBD57" w14:textId="77777777" w:rsidR="00416FCB" w:rsidRDefault="00416FCB" w:rsidP="00416FCB">
      <w:pPr>
        <w:pStyle w:val="Computerprogramm"/>
      </w:pPr>
      <w:r>
        <w:t>!wget https://files.grouplens.org/datasets/movielens/{ds_name}.zip</w:t>
      </w:r>
    </w:p>
    <w:p w14:paraId="473F9E21" w14:textId="77777777" w:rsidR="00416FCB" w:rsidRDefault="00416FCB" w:rsidP="00416FCB">
      <w:pPr>
        <w:pStyle w:val="Computerprogramm"/>
      </w:pPr>
      <w:r>
        <w:t>!unzip {ds_name}.zip</w:t>
      </w:r>
    </w:p>
    <w:p w14:paraId="6EA22490" w14:textId="77777777" w:rsidR="00416FCB" w:rsidRDefault="00416FCB" w:rsidP="00416FCB">
      <w:pPr>
        <w:pStyle w:val="Computerprogramm"/>
      </w:pPr>
      <w:r>
        <w:t>!rm {ds_name}.zip</w:t>
      </w:r>
    </w:p>
    <w:p w14:paraId="4C5725D1" w14:textId="4CF7923C" w:rsidR="00DF6157" w:rsidRDefault="00E0581B" w:rsidP="00A02E0D">
      <w:r>
        <w:t xml:space="preserve">The </w:t>
      </w:r>
      <w:r w:rsidR="0039429D">
        <w:t xml:space="preserve">extracted files are saved in the </w:t>
      </w:r>
      <w:r w:rsidR="00BD2D60" w:rsidRPr="00A03EF2">
        <w:rPr>
          <w:rFonts w:ascii="Courier New" w:hAnsi="Courier New" w:cs="Courier New"/>
        </w:rPr>
        <w:t>downloads</w:t>
      </w:r>
      <w:r w:rsidR="00334E9C">
        <w:rPr>
          <w:rFonts w:cs="Arial"/>
          <w:i/>
        </w:rPr>
        <w:t xml:space="preserve"> </w:t>
      </w:r>
      <w:r w:rsidR="00334E9C">
        <w:rPr>
          <w:rFonts w:cs="Arial"/>
        </w:rPr>
        <w:t>folder. The dataset is</w:t>
      </w:r>
      <w:r w:rsidR="00967ACE">
        <w:rPr>
          <w:rFonts w:cs="Arial"/>
        </w:rPr>
        <w:t xml:space="preserve"> divided</w:t>
      </w:r>
      <w:r w:rsidR="00334E9C">
        <w:rPr>
          <w:rFonts w:cs="Arial"/>
        </w:rPr>
        <w:t xml:space="preserve"> into separate files. </w:t>
      </w:r>
      <w:r w:rsidR="00FB647B" w:rsidRPr="00FB647B">
        <w:t xml:space="preserve">In order to create a complete dataset, the files </w:t>
      </w:r>
      <w:r w:rsidR="00C73F59">
        <w:t>need to</w:t>
      </w:r>
      <w:r w:rsidR="00FB647B" w:rsidRPr="00FB647B">
        <w:t xml:space="preserve"> be concatenated. For this research, the user demographics will be joined together with the sparse data of the user-item interaction.</w:t>
      </w:r>
      <w:r w:rsidR="00090F24">
        <w:t xml:space="preserve"> </w:t>
      </w:r>
      <w:r w:rsidR="00D5155C">
        <w:t>The individual parts of the dataset are loaded into pandas</w:t>
      </w:r>
      <w:r w:rsidR="00B7110A">
        <w:t xml:space="preserve"> and merged into one dataframe</w:t>
      </w:r>
      <w:r w:rsidR="00D5155C">
        <w:t>.</w:t>
      </w:r>
      <w:r w:rsidR="00E7715F">
        <w:t xml:space="preserve"> </w:t>
      </w:r>
      <w:r w:rsidR="0066027D">
        <w:t>Dataframes are objects that hold data in form of a table. Dataframes support a</w:t>
      </w:r>
      <w:r w:rsidR="006A047C">
        <w:t xml:space="preserve"> wide array</w:t>
      </w:r>
      <w:r w:rsidR="0066027D">
        <w:t xml:space="preserve"> </w:t>
      </w:r>
      <w:r w:rsidR="006A047C">
        <w:t xml:space="preserve">of </w:t>
      </w:r>
      <w:r w:rsidR="0066027D">
        <w:t>operations to transform and manipulate the data, which is the reason it is used for this data preparation task.</w:t>
      </w:r>
    </w:p>
    <w:p w14:paraId="6D9FED66" w14:textId="77777777" w:rsidR="00DF6157" w:rsidRDefault="00DF6157" w:rsidP="00DF6157">
      <w:pPr>
        <w:pStyle w:val="Computerprogramm"/>
      </w:pPr>
      <w:r>
        <w:t># Augment data_df with user_df</w:t>
      </w:r>
    </w:p>
    <w:p w14:paraId="76F5E699" w14:textId="69F97CD5" w:rsidR="00C405AF" w:rsidRDefault="00DF6157" w:rsidP="00DF6157">
      <w:pPr>
        <w:pStyle w:val="Computerprogramm"/>
      </w:pPr>
      <w:r>
        <w:t>df = data_df.merge(user_df, on='user_id')</w:t>
      </w:r>
    </w:p>
    <w:p w14:paraId="1096E08D" w14:textId="77777777" w:rsidR="002F63EE" w:rsidRDefault="00C405AF" w:rsidP="002F63EE">
      <w:pPr>
        <w:keepNext/>
      </w:pPr>
      <w:r w:rsidRPr="00C405AF">
        <w:rPr>
          <w:noProof/>
        </w:rPr>
        <w:drawing>
          <wp:inline distT="0" distB="0" distL="0" distR="0" wp14:anchorId="6F8A34B3" wp14:editId="227ACCC7">
            <wp:extent cx="5400675" cy="1293495"/>
            <wp:effectExtent l="0" t="0" r="9525" b="1905"/>
            <wp:docPr id="20" name="Grafik 20"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fik 20" descr="Ein Bild, das Text enthält.&#10;&#10;Automatisch generierte Beschreibung"/>
                    <pic:cNvPicPr/>
                  </pic:nvPicPr>
                  <pic:blipFill>
                    <a:blip r:embed="rId22"/>
                    <a:stretch>
                      <a:fillRect/>
                    </a:stretch>
                  </pic:blipFill>
                  <pic:spPr>
                    <a:xfrm>
                      <a:off x="0" y="0"/>
                      <a:ext cx="5400675" cy="1293495"/>
                    </a:xfrm>
                    <a:prstGeom prst="rect">
                      <a:avLst/>
                    </a:prstGeom>
                  </pic:spPr>
                </pic:pic>
              </a:graphicData>
            </a:graphic>
          </wp:inline>
        </w:drawing>
      </w:r>
    </w:p>
    <w:p w14:paraId="624098A8" w14:textId="561F998F" w:rsidR="00C405AF" w:rsidRDefault="002F63EE" w:rsidP="002F63EE">
      <w:pPr>
        <w:pStyle w:val="Beschriftung"/>
      </w:pPr>
      <w:bookmarkStart w:id="88" w:name="_Toc110693875"/>
      <w:r>
        <w:t xml:space="preserve">Figure </w:t>
      </w:r>
      <w:r>
        <w:fldChar w:fldCharType="begin"/>
      </w:r>
      <w:r>
        <w:instrText xml:space="preserve"> SEQ Figure \* ARABIC </w:instrText>
      </w:r>
      <w:r>
        <w:fldChar w:fldCharType="separate"/>
      </w:r>
      <w:r w:rsidR="007C5A0D">
        <w:rPr>
          <w:noProof/>
        </w:rPr>
        <w:t>15</w:t>
      </w:r>
      <w:r>
        <w:fldChar w:fldCharType="end"/>
      </w:r>
      <w:r>
        <w:t xml:space="preserve">: </w:t>
      </w:r>
      <w:r w:rsidR="00615B48">
        <w:t>S</w:t>
      </w:r>
      <w:r>
        <w:t>parse rating features and dense user features</w:t>
      </w:r>
      <w:r w:rsidR="00615B48">
        <w:t xml:space="preserve"> merged</w:t>
      </w:r>
      <w:bookmarkEnd w:id="88"/>
    </w:p>
    <w:p w14:paraId="73142456" w14:textId="77777777" w:rsidR="00473A97" w:rsidRDefault="00473A97" w:rsidP="002F4670"/>
    <w:p w14:paraId="235E53D5" w14:textId="04E2278E" w:rsidR="00D22D2D" w:rsidRDefault="009B5A16" w:rsidP="002F4670">
      <w:r>
        <w:lastRenderedPageBreak/>
        <w:t xml:space="preserve">The </w:t>
      </w:r>
      <w:r w:rsidR="000417BC">
        <w:t xml:space="preserve">dataset used by the </w:t>
      </w:r>
      <w:r w:rsidR="00A21025">
        <w:t>Recommender System will</w:t>
      </w:r>
      <w:r w:rsidR="00D22D2D">
        <w:t xml:space="preserve"> use </w:t>
      </w:r>
      <w:r w:rsidR="00815CD9">
        <w:t>5</w:t>
      </w:r>
      <w:r w:rsidR="00D22D2D">
        <w:t xml:space="preserve"> features</w:t>
      </w:r>
      <w:r w:rsidR="00815CD9">
        <w:t>, with the movie rating as the label</w:t>
      </w:r>
      <w:r w:rsidR="00D22D2D">
        <w:t>:</w:t>
      </w:r>
    </w:p>
    <w:p w14:paraId="0C690F10" w14:textId="5AB8775B" w:rsidR="009B5A16" w:rsidRDefault="00664E8B" w:rsidP="00754046">
      <w:pPr>
        <w:pStyle w:val="Listenabsatz"/>
        <w:numPr>
          <w:ilvl w:val="0"/>
          <w:numId w:val="23"/>
        </w:numPr>
      </w:pPr>
      <w:r w:rsidRPr="006A78F3">
        <w:rPr>
          <w:i/>
        </w:rPr>
        <w:t>user_id</w:t>
      </w:r>
      <w:r w:rsidR="008949A8">
        <w:t xml:space="preserve"> (sparse)</w:t>
      </w:r>
    </w:p>
    <w:p w14:paraId="3D670DBC" w14:textId="197024C5" w:rsidR="00664E8B" w:rsidRDefault="00664E8B" w:rsidP="00754046">
      <w:pPr>
        <w:pStyle w:val="Listenabsatz"/>
        <w:numPr>
          <w:ilvl w:val="0"/>
          <w:numId w:val="23"/>
        </w:numPr>
      </w:pPr>
      <w:r w:rsidRPr="006A78F3">
        <w:rPr>
          <w:i/>
        </w:rPr>
        <w:t>movie_id</w:t>
      </w:r>
      <w:r w:rsidR="008949A8">
        <w:t xml:space="preserve"> (sparse)</w:t>
      </w:r>
    </w:p>
    <w:p w14:paraId="00F4ED91" w14:textId="3938F70A" w:rsidR="00664E8B" w:rsidRDefault="006A78F3" w:rsidP="00754046">
      <w:pPr>
        <w:pStyle w:val="Listenabsatz"/>
        <w:numPr>
          <w:ilvl w:val="0"/>
          <w:numId w:val="23"/>
        </w:numPr>
      </w:pPr>
      <w:r>
        <w:rPr>
          <w:i/>
        </w:rPr>
        <w:t>raw_</w:t>
      </w:r>
      <w:r w:rsidR="008E37EA" w:rsidRPr="006A78F3">
        <w:rPr>
          <w:i/>
        </w:rPr>
        <w:t>user_age</w:t>
      </w:r>
      <w:r w:rsidR="00341071">
        <w:t xml:space="preserve"> (dense)</w:t>
      </w:r>
    </w:p>
    <w:p w14:paraId="13EBEE57" w14:textId="4FC64411" w:rsidR="008E37EA" w:rsidRDefault="008E37EA" w:rsidP="00754046">
      <w:pPr>
        <w:pStyle w:val="Listenabsatz"/>
        <w:numPr>
          <w:ilvl w:val="0"/>
          <w:numId w:val="23"/>
        </w:numPr>
      </w:pPr>
      <w:r w:rsidRPr="006A78F3">
        <w:rPr>
          <w:i/>
        </w:rPr>
        <w:t>user_gender</w:t>
      </w:r>
      <w:r w:rsidR="00341071">
        <w:t xml:space="preserve"> (dense)</w:t>
      </w:r>
    </w:p>
    <w:p w14:paraId="67570A74" w14:textId="3AAC2A75" w:rsidR="008E37EA" w:rsidRDefault="008E37EA" w:rsidP="00754046">
      <w:pPr>
        <w:pStyle w:val="Listenabsatz"/>
        <w:numPr>
          <w:ilvl w:val="0"/>
          <w:numId w:val="23"/>
        </w:numPr>
      </w:pPr>
      <w:r w:rsidRPr="006A78F3">
        <w:rPr>
          <w:i/>
        </w:rPr>
        <w:t>user_occupation</w:t>
      </w:r>
      <w:r w:rsidR="00341071">
        <w:t xml:space="preserve"> (dense)</w:t>
      </w:r>
    </w:p>
    <w:p w14:paraId="79E58F82" w14:textId="6DA6A0A5" w:rsidR="007B2A3E" w:rsidRDefault="007B2A3E" w:rsidP="00754046">
      <w:pPr>
        <w:pStyle w:val="Listenabsatz"/>
        <w:numPr>
          <w:ilvl w:val="0"/>
          <w:numId w:val="23"/>
        </w:numPr>
      </w:pPr>
      <w:r w:rsidRPr="006A78F3">
        <w:rPr>
          <w:i/>
        </w:rPr>
        <w:t>user_rating</w:t>
      </w:r>
      <w:r>
        <w:t xml:space="preserve"> (</w:t>
      </w:r>
      <w:r w:rsidR="009F171C">
        <w:t>sparse, label)</w:t>
      </w:r>
    </w:p>
    <w:p w14:paraId="65283907" w14:textId="155D1504" w:rsidR="007B695E" w:rsidRDefault="00736D29" w:rsidP="002F4670">
      <w:r>
        <w:t>Since SotA recommender systems can leverage both sparse and dense features to train a model</w:t>
      </w:r>
      <w:r w:rsidR="00D07B5C">
        <w:t xml:space="preserve">, it </w:t>
      </w:r>
      <w:r w:rsidR="00CE0A71">
        <w:t>was</w:t>
      </w:r>
      <w:r w:rsidR="00D07B5C">
        <w:t xml:space="preserve"> a priority </w:t>
      </w:r>
      <w:r w:rsidR="00CE0A71">
        <w:t xml:space="preserve">to </w:t>
      </w:r>
      <w:r w:rsidR="00971179">
        <w:t>create a dataset that incorporates a mixture of both types of features.</w:t>
      </w:r>
      <w:r w:rsidR="00653E0C">
        <w:t xml:space="preserve"> </w:t>
      </w:r>
      <w:r w:rsidR="007B695E">
        <w:t xml:space="preserve">In order to </w:t>
      </w:r>
      <w:r w:rsidR="00612473">
        <w:t xml:space="preserve">simplify the </w:t>
      </w:r>
      <w:r w:rsidR="002531A2">
        <w:t xml:space="preserve">data ingestion </w:t>
      </w:r>
      <w:r w:rsidR="00BA0601">
        <w:t xml:space="preserve">process </w:t>
      </w:r>
      <w:r w:rsidR="002531A2">
        <w:t xml:space="preserve">for the </w:t>
      </w:r>
      <w:r w:rsidR="00BA0601">
        <w:t>RS, all features</w:t>
      </w:r>
      <w:r w:rsidR="00EB11CF">
        <w:t xml:space="preserve"> </w:t>
      </w:r>
      <w:r w:rsidR="00A04306">
        <w:t>should be</w:t>
      </w:r>
      <w:r w:rsidR="007266E9">
        <w:t xml:space="preserve"> </w:t>
      </w:r>
      <w:r w:rsidR="00A54268">
        <w:t>categorial and ordinal values</w:t>
      </w:r>
      <w:r w:rsidR="006753A2">
        <w:t xml:space="preserve">. </w:t>
      </w:r>
      <w:r w:rsidR="00A04306">
        <w:t>All fea</w:t>
      </w:r>
      <w:r w:rsidR="006A78F3">
        <w:t xml:space="preserve">tures are already categorical besides </w:t>
      </w:r>
      <w:r w:rsidR="00F00B45" w:rsidRPr="00E342DB">
        <w:rPr>
          <w:rFonts w:ascii="Courier New" w:hAnsi="Courier New" w:cs="Courier New"/>
        </w:rPr>
        <w:t>raw_user_age</w:t>
      </w:r>
      <w:r w:rsidR="00507541">
        <w:t xml:space="preserve">, which is continuous. </w:t>
      </w:r>
      <w:r w:rsidR="00A70FBC">
        <w:t xml:space="preserve">In order to </w:t>
      </w:r>
      <w:r w:rsidR="00F96CA5">
        <w:t xml:space="preserve">make </w:t>
      </w:r>
      <w:r w:rsidR="00F96CA5" w:rsidRPr="00E342DB">
        <w:rPr>
          <w:rFonts w:ascii="Courier New" w:hAnsi="Courier New" w:cs="Courier New"/>
        </w:rPr>
        <w:t>raw_user_age</w:t>
      </w:r>
      <w:r w:rsidR="00F96CA5">
        <w:t xml:space="preserve"> categorical, each user age is assigned to a specific age group</w:t>
      </w:r>
      <w:r w:rsidR="00BA4A3E">
        <w:t>, seen in</w:t>
      </w:r>
      <w:r w:rsidR="006C2A89">
        <w:t xml:space="preserve"> </w:t>
      </w:r>
      <w:r w:rsidR="006C2A89">
        <w:fldChar w:fldCharType="begin"/>
      </w:r>
      <w:r w:rsidR="006C2A89">
        <w:instrText xml:space="preserve"> REF _Ref109301029 \h </w:instrText>
      </w:r>
      <w:r w:rsidR="006C2A89">
        <w:fldChar w:fldCharType="separate"/>
      </w:r>
      <w:r w:rsidR="006C2A89">
        <w:t xml:space="preserve">Table </w:t>
      </w:r>
      <w:r w:rsidR="006C2A89">
        <w:rPr>
          <w:noProof/>
        </w:rPr>
        <w:t>3</w:t>
      </w:r>
      <w:r w:rsidR="006C2A89">
        <w:fldChar w:fldCharType="end"/>
      </w:r>
      <w:r w:rsidR="007A21A6">
        <w:t>.</w:t>
      </w:r>
      <w:r w:rsidR="000D56E8">
        <w:t xml:space="preserve"> The</w:t>
      </w:r>
      <w:r w:rsidR="00236538">
        <w:t>se age cohorts are</w:t>
      </w:r>
      <w:r w:rsidR="00504827">
        <w:t xml:space="preserve"> derived</w:t>
      </w:r>
      <w:r w:rsidR="00B001CC">
        <w:t xml:space="preserve"> from</w:t>
      </w:r>
      <w:r w:rsidR="00504827">
        <w:t xml:space="preserve"> other MovieLens datasets </w:t>
      </w:r>
      <w:sdt>
        <w:sdtPr>
          <w:alias w:val="To edit, see citavi.com/edit"/>
          <w:tag w:val="CitaviPlaceholder#a71977ed-b232-4832-ab60-c55bc7fb0f42"/>
          <w:id w:val="-1909067831"/>
          <w:placeholder>
            <w:docPart w:val="DefaultPlaceholder_-1854013440"/>
          </w:placeholder>
        </w:sdtPr>
        <w:sdtContent>
          <w:r w:rsidR="00504827">
            <w:fldChar w:fldCharType="begin"/>
          </w:r>
          <w:r w:rsidR="0050482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MDg2M2U0LTVlMjgtNDZkZi05ZDBhLWYxN2U1ZmNjOGI4NiIsIlJhbmdlTGVuZ3RoIjoxNywiUmVmZXJlbmNlSWQiOiJmMjE1NWYzNi1lOWExLTRhZTktYjcxMi04Zjc5NDQyOWI5YzkiLCJSZWZlcmVuY2UiOnsiJGlkIjoiMyIsIiR0eXBlIjoiU3dpc3NBY2FkZW1pYy5DaXRhdmkuUmVmZXJlbmNlLCBTd2lzc0FjYWRlbWljLkNpdGF2aSIsIkFic3RyYWN0Q29tcGxleGl0eSI6MCwiQWJzdHJhY3RTb3VyY2VUZXh0Rm9ybWF0IjowLCJBY2Nlc3NEYXRlIjoiMTkuNy4yMDIyIiwiQXV0aG9ycyI6W10sIkNpdGF0aW9uS2V5VXBkYXRlVHlwZSI6MCwiQ29sbGFib3JhdG9ycyI6W10sIkRhdGUiOiIzLjEyLjIwMTk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maWxlcy5ncm91cGxlbnMub3JnL2RhdGFzZXRzL21vdmllbGVucy8iLCJVcmlTdHJpbmciOiJodHRwczovL2ZpbGVzLmdyb3VwbGVucy5vcmcvZGF0YXNldHMvbW92aWVsZW5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}</w:instrText>
          </w:r>
          <w:r w:rsidR="00504827">
            <w:fldChar w:fldCharType="separate"/>
          </w:r>
          <w:r w:rsidR="00FF1EC0">
            <w:t>(GroupLens, n.d.)</w:t>
          </w:r>
          <w:r w:rsidR="00504827">
            <w:fldChar w:fldCharType="end"/>
          </w:r>
        </w:sdtContent>
      </w:sdt>
      <w:r w:rsidR="00504827">
        <w:t>.</w:t>
      </w:r>
    </w:p>
    <w:p w14:paraId="25B5C2F4" w14:textId="2D8FCC28" w:rsidR="00936549" w:rsidRDefault="00936549" w:rsidP="006C2A89">
      <w:pPr>
        <w:pStyle w:val="Tabellenberschrift"/>
      </w:pPr>
      <w:bookmarkStart w:id="89" w:name="_Ref109301029"/>
      <w:bookmarkStart w:id="90" w:name="_Toc110693903"/>
      <w:r>
        <w:t xml:space="preserve">Table </w:t>
      </w:r>
      <w:r>
        <w:fldChar w:fldCharType="begin"/>
      </w:r>
      <w:r>
        <w:instrText xml:space="preserve"> SEQ Table \* ARABIC </w:instrText>
      </w:r>
      <w:r>
        <w:fldChar w:fldCharType="separate"/>
      </w:r>
      <w:r w:rsidR="006F2F63">
        <w:rPr>
          <w:noProof/>
        </w:rPr>
        <w:t>3</w:t>
      </w:r>
      <w:r>
        <w:fldChar w:fldCharType="end"/>
      </w:r>
      <w:bookmarkEnd w:id="89"/>
      <w:r>
        <w:t>: Age cohorts</w:t>
      </w:r>
      <w:bookmarkEnd w:id="90"/>
    </w:p>
    <w:tbl>
      <w:tblPr>
        <w:tblStyle w:val="Tabellenraster"/>
        <w:tblW w:w="0" w:type="auto"/>
        <w:tblLook w:val="04A0" w:firstRow="1" w:lastRow="0" w:firstColumn="1" w:lastColumn="0" w:noHBand="0" w:noVBand="1"/>
      </w:tblPr>
      <w:tblGrid>
        <w:gridCol w:w="1383"/>
        <w:gridCol w:w="795"/>
        <w:gridCol w:w="1090"/>
        <w:gridCol w:w="1090"/>
        <w:gridCol w:w="1090"/>
        <w:gridCol w:w="1090"/>
        <w:gridCol w:w="1090"/>
        <w:gridCol w:w="1091"/>
      </w:tblGrid>
      <w:tr w:rsidR="00A326B3" w14:paraId="6C7081F1" w14:textId="77777777" w:rsidTr="008C5959">
        <w:tc>
          <w:tcPr>
            <w:tcW w:w="1384" w:type="dxa"/>
          </w:tcPr>
          <w:p w14:paraId="2D445582" w14:textId="396A04C4" w:rsidR="00A326B3" w:rsidRPr="008C5959" w:rsidRDefault="008C5959" w:rsidP="002F4670">
            <w:pPr>
              <w:rPr>
                <w:b/>
              </w:rPr>
            </w:pPr>
            <w:r w:rsidRPr="008C5959">
              <w:rPr>
                <w:b/>
              </w:rPr>
              <w:t>Age group</w:t>
            </w:r>
          </w:p>
        </w:tc>
        <w:tc>
          <w:tcPr>
            <w:tcW w:w="796" w:type="dxa"/>
          </w:tcPr>
          <w:p w14:paraId="319116BF" w14:textId="57CE0C7F" w:rsidR="00A326B3" w:rsidRDefault="008C5959" w:rsidP="002F4670">
            <w:r>
              <w:t>1</w:t>
            </w:r>
          </w:p>
        </w:tc>
        <w:tc>
          <w:tcPr>
            <w:tcW w:w="1090" w:type="dxa"/>
          </w:tcPr>
          <w:p w14:paraId="262271E8" w14:textId="437A52D1" w:rsidR="00A326B3" w:rsidRDefault="008C5959" w:rsidP="002F4670">
            <w:r>
              <w:t>18</w:t>
            </w:r>
          </w:p>
        </w:tc>
        <w:tc>
          <w:tcPr>
            <w:tcW w:w="1090" w:type="dxa"/>
          </w:tcPr>
          <w:p w14:paraId="1278A6ED" w14:textId="6013CAF4" w:rsidR="00A326B3" w:rsidRDefault="008C5959" w:rsidP="002F4670">
            <w:r>
              <w:t>25</w:t>
            </w:r>
          </w:p>
        </w:tc>
        <w:tc>
          <w:tcPr>
            <w:tcW w:w="1090" w:type="dxa"/>
          </w:tcPr>
          <w:p w14:paraId="39A89D2D" w14:textId="7BE86984" w:rsidR="00A326B3" w:rsidRDefault="008C5959" w:rsidP="002F4670">
            <w:r>
              <w:t>35</w:t>
            </w:r>
          </w:p>
        </w:tc>
        <w:tc>
          <w:tcPr>
            <w:tcW w:w="1090" w:type="dxa"/>
          </w:tcPr>
          <w:p w14:paraId="14A2A157" w14:textId="3421924B" w:rsidR="00A326B3" w:rsidRDefault="008C5959" w:rsidP="002F4670">
            <w:r>
              <w:t>45</w:t>
            </w:r>
          </w:p>
        </w:tc>
        <w:tc>
          <w:tcPr>
            <w:tcW w:w="1090" w:type="dxa"/>
          </w:tcPr>
          <w:p w14:paraId="3E143FDA" w14:textId="0A236C02" w:rsidR="00A326B3" w:rsidRDefault="008C5959" w:rsidP="002F4670">
            <w:r>
              <w:t>50</w:t>
            </w:r>
          </w:p>
        </w:tc>
        <w:tc>
          <w:tcPr>
            <w:tcW w:w="1091" w:type="dxa"/>
          </w:tcPr>
          <w:p w14:paraId="29E25F58" w14:textId="3220F3B0" w:rsidR="00A326B3" w:rsidRDefault="00B92202" w:rsidP="002F4670">
            <w:r>
              <w:t>56</w:t>
            </w:r>
          </w:p>
        </w:tc>
      </w:tr>
      <w:tr w:rsidR="00A326B3" w14:paraId="2F63D9BD" w14:textId="77777777" w:rsidTr="008C5959">
        <w:tc>
          <w:tcPr>
            <w:tcW w:w="1384" w:type="dxa"/>
          </w:tcPr>
          <w:p w14:paraId="3335E5A0" w14:textId="485BE724" w:rsidR="00A326B3" w:rsidRPr="008C5959" w:rsidRDefault="008C5959" w:rsidP="002F4670">
            <w:pPr>
              <w:rPr>
                <w:b/>
              </w:rPr>
            </w:pPr>
            <w:r w:rsidRPr="008C5959">
              <w:rPr>
                <w:b/>
              </w:rPr>
              <w:t>Age range</w:t>
            </w:r>
          </w:p>
        </w:tc>
        <w:tc>
          <w:tcPr>
            <w:tcW w:w="796" w:type="dxa"/>
          </w:tcPr>
          <w:p w14:paraId="35B6F455" w14:textId="7D030522" w:rsidR="00A326B3" w:rsidRDefault="00B92202" w:rsidP="002F4670">
            <w:r>
              <w:t>&lt;18</w:t>
            </w:r>
          </w:p>
        </w:tc>
        <w:tc>
          <w:tcPr>
            <w:tcW w:w="1090" w:type="dxa"/>
          </w:tcPr>
          <w:p w14:paraId="46C8261D" w14:textId="20527A69" w:rsidR="00A326B3" w:rsidRDefault="00B92202" w:rsidP="002F4670">
            <w:r>
              <w:t>18-24</w:t>
            </w:r>
          </w:p>
        </w:tc>
        <w:tc>
          <w:tcPr>
            <w:tcW w:w="1090" w:type="dxa"/>
          </w:tcPr>
          <w:p w14:paraId="076AFA15" w14:textId="4F921A39" w:rsidR="00A326B3" w:rsidRDefault="00B92202" w:rsidP="002F4670">
            <w:r>
              <w:t>25-34</w:t>
            </w:r>
          </w:p>
        </w:tc>
        <w:tc>
          <w:tcPr>
            <w:tcW w:w="1090" w:type="dxa"/>
          </w:tcPr>
          <w:p w14:paraId="2E08BF69" w14:textId="2A044100" w:rsidR="00A326B3" w:rsidRDefault="00085AAC" w:rsidP="002F4670">
            <w:r>
              <w:t>35-44</w:t>
            </w:r>
          </w:p>
        </w:tc>
        <w:tc>
          <w:tcPr>
            <w:tcW w:w="1090" w:type="dxa"/>
          </w:tcPr>
          <w:p w14:paraId="20A3F96F" w14:textId="291200F4" w:rsidR="00A326B3" w:rsidRDefault="00085AAC" w:rsidP="002F4670">
            <w:r>
              <w:t>45-49</w:t>
            </w:r>
          </w:p>
        </w:tc>
        <w:tc>
          <w:tcPr>
            <w:tcW w:w="1090" w:type="dxa"/>
          </w:tcPr>
          <w:p w14:paraId="4DA4EC71" w14:textId="6A190ADD" w:rsidR="00A326B3" w:rsidRDefault="008B6A19" w:rsidP="002F4670">
            <w:r>
              <w:t>50-55</w:t>
            </w:r>
          </w:p>
        </w:tc>
        <w:tc>
          <w:tcPr>
            <w:tcW w:w="1091" w:type="dxa"/>
          </w:tcPr>
          <w:p w14:paraId="4B0F9214" w14:textId="101954FB" w:rsidR="00A326B3" w:rsidRDefault="008B6A19" w:rsidP="002F4670">
            <w:r>
              <w:t>55&lt;</w:t>
            </w:r>
          </w:p>
        </w:tc>
      </w:tr>
    </w:tbl>
    <w:p w14:paraId="6AE5014A" w14:textId="77777777" w:rsidR="00BA4A3E" w:rsidRPr="00F96CA5" w:rsidRDefault="00BA4A3E" w:rsidP="002F4670"/>
    <w:p w14:paraId="0B7C2761" w14:textId="72BCEFCD" w:rsidR="00B757FC" w:rsidRDefault="00A527B6" w:rsidP="002F4670">
      <w:r>
        <w:t>In the next step</w:t>
      </w:r>
      <w:r w:rsidR="00986C2C">
        <w:t xml:space="preserve"> all features are integer encoded</w:t>
      </w:r>
      <w:r w:rsidR="00231149">
        <w:t xml:space="preserve">. This is done to easily generate a </w:t>
      </w:r>
      <w:r w:rsidR="001032D9">
        <w:t>category vocabulary</w:t>
      </w:r>
      <w:r w:rsidR="003404E5">
        <w:t xml:space="preserve"> for the RS, which is explained in the following chapter.</w:t>
      </w:r>
      <w:r w:rsidR="00702AE8">
        <w:t xml:space="preserve"> In </w:t>
      </w:r>
      <w:r w:rsidR="00D617F6">
        <w:fldChar w:fldCharType="begin"/>
      </w:r>
      <w:r w:rsidR="00D617F6">
        <w:instrText xml:space="preserve"> REF _Ref109302731 \h </w:instrText>
      </w:r>
      <w:r w:rsidR="00D617F6">
        <w:fldChar w:fldCharType="separate"/>
      </w:r>
      <w:r w:rsidR="00D617F6">
        <w:t xml:space="preserve">Figure </w:t>
      </w:r>
      <w:r w:rsidR="00D617F6">
        <w:rPr>
          <w:noProof/>
        </w:rPr>
        <w:t>15</w:t>
      </w:r>
      <w:r w:rsidR="00D617F6">
        <w:fldChar w:fldCharType="end"/>
      </w:r>
      <w:r w:rsidR="00D617F6">
        <w:t xml:space="preserve"> </w:t>
      </w:r>
      <w:r w:rsidR="00702AE8">
        <w:t xml:space="preserve">the final dataset </w:t>
      </w:r>
      <w:r w:rsidR="003F6E27">
        <w:t>can be seen.</w:t>
      </w:r>
    </w:p>
    <w:p w14:paraId="70BC6CCB" w14:textId="77777777" w:rsidR="006A68C7" w:rsidRDefault="00551D6B" w:rsidP="006A68C7">
      <w:pPr>
        <w:keepNext/>
      </w:pPr>
      <w:r w:rsidRPr="00551D6B">
        <w:rPr>
          <w:noProof/>
        </w:rPr>
        <w:drawing>
          <wp:inline distT="0" distB="0" distL="0" distR="0" wp14:anchorId="36308E1B" wp14:editId="291A36FD">
            <wp:extent cx="5400675" cy="1663065"/>
            <wp:effectExtent l="0" t="0" r="9525"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00675" cy="1663065"/>
                    </a:xfrm>
                    <a:prstGeom prst="rect">
                      <a:avLst/>
                    </a:prstGeom>
                  </pic:spPr>
                </pic:pic>
              </a:graphicData>
            </a:graphic>
          </wp:inline>
        </w:drawing>
      </w:r>
    </w:p>
    <w:p w14:paraId="04461339" w14:textId="48D3D105" w:rsidR="00A14610" w:rsidRDefault="006A68C7" w:rsidP="006A68C7">
      <w:pPr>
        <w:pStyle w:val="Beschriftung"/>
      </w:pPr>
      <w:bookmarkStart w:id="91" w:name="_Ref109302731"/>
      <w:bookmarkStart w:id="92" w:name="_Ref109302704"/>
      <w:bookmarkStart w:id="93" w:name="_Toc110693876"/>
      <w:r>
        <w:t xml:space="preserve">Figure </w:t>
      </w:r>
      <w:r>
        <w:fldChar w:fldCharType="begin"/>
      </w:r>
      <w:r>
        <w:instrText xml:space="preserve"> SEQ Figure \* ARABIC </w:instrText>
      </w:r>
      <w:r>
        <w:fldChar w:fldCharType="separate"/>
      </w:r>
      <w:r w:rsidR="007C5A0D">
        <w:rPr>
          <w:noProof/>
        </w:rPr>
        <w:t>16</w:t>
      </w:r>
      <w:r>
        <w:fldChar w:fldCharType="end"/>
      </w:r>
      <w:bookmarkEnd w:id="91"/>
      <w:r>
        <w:t>: Pipeline dataset</w:t>
      </w:r>
      <w:bookmarkEnd w:id="92"/>
      <w:bookmarkEnd w:id="93"/>
    </w:p>
    <w:p w14:paraId="3CCF4A1D" w14:textId="5E11184A" w:rsidR="008F57B7" w:rsidRPr="00B11E06" w:rsidRDefault="00E355DC" w:rsidP="00B11E06">
      <w:r>
        <w:t xml:space="preserve">After </w:t>
      </w:r>
      <w:r w:rsidR="00CF2C00">
        <w:t xml:space="preserve">data </w:t>
      </w:r>
      <w:r w:rsidR="006D73E6">
        <w:t>preparation is done,</w:t>
      </w:r>
      <w:r w:rsidR="00CF2C00">
        <w:t xml:space="preserve"> the dataframe is saved </w:t>
      </w:r>
      <w:r w:rsidR="00DE23E4">
        <w:t xml:space="preserve">in CSV format inside the </w:t>
      </w:r>
      <w:r w:rsidR="0092622C" w:rsidRPr="00A03EF2">
        <w:rPr>
          <w:rFonts w:ascii="Courier New" w:hAnsi="Courier New" w:cs="Courier New"/>
        </w:rPr>
        <w:t>recommender-systems</w:t>
      </w:r>
      <w:r w:rsidR="00CF2C00" w:rsidRPr="00A03EF2">
        <w:t xml:space="preserve"> </w:t>
      </w:r>
      <w:r w:rsidR="0092622C">
        <w:t>folder.</w:t>
      </w:r>
      <w:r w:rsidR="00352F77">
        <w:t xml:space="preserve"> </w:t>
      </w:r>
      <w:r w:rsidR="008F57B7">
        <w:t xml:space="preserve">Throughout this </w:t>
      </w:r>
      <w:r w:rsidR="006D73E6">
        <w:t xml:space="preserve">project different </w:t>
      </w:r>
      <w:r w:rsidR="00C34990">
        <w:t>data preparation approaches and data formats have been explored.</w:t>
      </w:r>
      <w:r w:rsidR="005817AE">
        <w:rPr>
          <w:rStyle w:val="Funotenzeichen"/>
        </w:rPr>
        <w:footnoteReference w:id="12"/>
      </w:r>
      <w:r w:rsidR="00C34990">
        <w:t xml:space="preserve"> </w:t>
      </w:r>
      <w:r w:rsidR="00ED64D2">
        <w:t xml:space="preserve">Besides CSV, </w:t>
      </w:r>
      <w:r w:rsidR="00906BC1">
        <w:t xml:space="preserve">TensorFlow’s </w:t>
      </w:r>
      <w:r w:rsidR="00906BC1">
        <w:lastRenderedPageBreak/>
        <w:t>TFRecord format has been considered</w:t>
      </w:r>
      <w:r w:rsidR="005F682C">
        <w:t xml:space="preserve"> as</w:t>
      </w:r>
      <w:r w:rsidR="0038191A">
        <w:t xml:space="preserve"> well</w:t>
      </w:r>
      <w:r w:rsidR="00896A8C">
        <w:t xml:space="preserve">. Compared to CSV, it </w:t>
      </w:r>
      <w:r w:rsidR="00816DF1">
        <w:t>is more scalable and</w:t>
      </w:r>
      <w:r w:rsidR="0038191A">
        <w:t xml:space="preserve"> supports</w:t>
      </w:r>
      <w:r w:rsidR="00816DF1">
        <w:t xml:space="preserve"> </w:t>
      </w:r>
      <w:r w:rsidR="00F51E89">
        <w:t>parallel-training</w:t>
      </w:r>
      <w:r w:rsidR="00315BBA">
        <w:t xml:space="preserve"> in conjunction with TensorFlow. TFRecord</w:t>
      </w:r>
      <w:r w:rsidR="00E732F5">
        <w:t xml:space="preserve"> </w:t>
      </w:r>
      <w:r w:rsidR="00250769">
        <w:t>is</w:t>
      </w:r>
      <w:r w:rsidR="00E732F5">
        <w:t xml:space="preserve"> </w:t>
      </w:r>
      <w:r w:rsidR="005153DD">
        <w:t xml:space="preserve">however only natively supported </w:t>
      </w:r>
      <w:r w:rsidR="00933FB9">
        <w:t xml:space="preserve">within the TensorFlow ecosystem. </w:t>
      </w:r>
      <w:r w:rsidR="00933FB9" w:rsidRPr="00933FB9">
        <w:t>Ultimately</w:t>
      </w:r>
      <w:r w:rsidR="00933FB9">
        <w:t>,</w:t>
      </w:r>
      <w:r w:rsidR="00933FB9" w:rsidRPr="00933FB9">
        <w:t xml:space="preserve"> CSV has been chosen as the data format, because of it</w:t>
      </w:r>
      <w:r w:rsidR="00933FB9">
        <w:t>s</w:t>
      </w:r>
      <w:r w:rsidR="00933FB9" w:rsidRPr="00933FB9">
        <w:t xml:space="preserve"> general compatibility with different tools and it</w:t>
      </w:r>
      <w:r w:rsidR="00933FB9">
        <w:t>s</w:t>
      </w:r>
      <w:r w:rsidR="00933FB9" w:rsidRPr="00933FB9">
        <w:t xml:space="preserve"> ease of use with libraries like pandas.</w:t>
      </w:r>
      <w:r w:rsidR="00250769">
        <w:t xml:space="preserve"> Since the relatively small </w:t>
      </w:r>
      <w:r w:rsidR="00A819D1">
        <w:t>MovieLens 100k dataset is used</w:t>
      </w:r>
      <w:r w:rsidR="008F0E9E">
        <w:t xml:space="preserve"> for this work</w:t>
      </w:r>
      <w:r w:rsidR="00A819D1">
        <w:t xml:space="preserve">, performance </w:t>
      </w:r>
      <w:r w:rsidR="005F556F">
        <w:t xml:space="preserve">isn’t </w:t>
      </w:r>
      <w:r w:rsidR="0075676E">
        <w:t>a detrimental factor in the selection of the file format.</w:t>
      </w:r>
    </w:p>
    <w:p w14:paraId="3C42F32D" w14:textId="35636051" w:rsidR="004E4A88" w:rsidRDefault="004E4A88" w:rsidP="00DC5696">
      <w:pPr>
        <w:pStyle w:val="berschrift2"/>
      </w:pPr>
      <w:bookmarkStart w:id="94" w:name="_Ref110208133"/>
      <w:bookmarkStart w:id="95" w:name="_Ref110208148"/>
      <w:bookmarkStart w:id="96" w:name="_Toc110725807"/>
      <w:r>
        <w:t>Recommender System</w:t>
      </w:r>
      <w:bookmarkEnd w:id="94"/>
      <w:bookmarkEnd w:id="95"/>
      <w:bookmarkEnd w:id="96"/>
    </w:p>
    <w:p w14:paraId="4C32BDE4" w14:textId="1F5F7DA4" w:rsidR="00F57194" w:rsidRDefault="001247DB" w:rsidP="000E7ACA">
      <w:pPr>
        <w:pStyle w:val="berschrift3"/>
      </w:pPr>
      <w:bookmarkStart w:id="97" w:name="_Toc110725808"/>
      <w:r>
        <w:t>Design</w:t>
      </w:r>
      <w:bookmarkEnd w:id="97"/>
    </w:p>
    <w:p w14:paraId="0C69CBFD" w14:textId="2E3A9D7D" w:rsidR="00590E25" w:rsidRPr="00BE4231" w:rsidRDefault="00DD6A1D" w:rsidP="00DD6A1D">
      <w:pPr>
        <w:rPr>
          <w:rFonts w:cs="Arial"/>
        </w:rPr>
      </w:pPr>
      <w:r>
        <w:t xml:space="preserve">As stated in chapter </w:t>
      </w:r>
      <w:r>
        <w:fldChar w:fldCharType="begin"/>
      </w:r>
      <w:r>
        <w:instrText xml:space="preserve"> REF _Ref109778138 \r \h </w:instrText>
      </w:r>
      <w:r>
        <w:fldChar w:fldCharType="separate"/>
      </w:r>
      <w:r>
        <w:t>4.1.2</w:t>
      </w:r>
      <w:r>
        <w:fldChar w:fldCharType="end"/>
      </w:r>
      <w:r>
        <w:t xml:space="preserve">, a DCN is developed as </w:t>
      </w:r>
      <w:r w:rsidR="00DB755D">
        <w:t>the</w:t>
      </w:r>
      <w:r>
        <w:t xml:space="preserve"> RS for this artifact. </w:t>
      </w:r>
      <w:r w:rsidR="00015FCB">
        <w:t>In</w:t>
      </w:r>
      <w:r w:rsidR="006B099C">
        <w:t>side</w:t>
      </w:r>
      <w:r w:rsidR="00015FCB">
        <w:t xml:space="preserve"> the working directory</w:t>
      </w:r>
      <w:r w:rsidR="006B099C">
        <w:t>,</w:t>
      </w:r>
      <w:r w:rsidR="00015FCB">
        <w:t xml:space="preserve"> the model source code can be found in the </w:t>
      </w:r>
      <w:r w:rsidR="00015FCB" w:rsidRPr="00A03EF2">
        <w:rPr>
          <w:rFonts w:ascii="Courier New" w:hAnsi="Courier New" w:cs="Courier New"/>
        </w:rPr>
        <w:t>model-source</w:t>
      </w:r>
      <w:r w:rsidR="00015FCB">
        <w:t xml:space="preserve"> folder.</w:t>
      </w:r>
      <w:r w:rsidR="00AA631D">
        <w:t xml:space="preserve"> The file is named </w:t>
      </w:r>
      <w:r w:rsidR="00AA631D" w:rsidRPr="00AA631D">
        <w:rPr>
          <w:rFonts w:ascii="Courier New" w:hAnsi="Courier New" w:cs="Courier New"/>
        </w:rPr>
        <w:t>dcn_ranking_training.py</w:t>
      </w:r>
      <w:r w:rsidR="00AA631D">
        <w:t>.</w:t>
      </w:r>
      <w:r w:rsidR="00AF72A2">
        <w:t xml:space="preserve"> The base structure of </w:t>
      </w:r>
      <w:r w:rsidR="004A525F">
        <w:t xml:space="preserve">this </w:t>
      </w:r>
      <w:r w:rsidR="0068658F">
        <w:t>model file</w:t>
      </w:r>
      <w:r w:rsidR="004A525F">
        <w:t xml:space="preserve"> is derived from </w:t>
      </w:r>
      <w:r w:rsidR="0068658F">
        <w:t>the official TFX-TFRS documentation, which</w:t>
      </w:r>
      <w:r w:rsidR="00740F09">
        <w:t xml:space="preserve"> is made up of</w:t>
      </w:r>
      <w:r w:rsidR="007D69AC">
        <w:t xml:space="preserve"> two classes</w:t>
      </w:r>
      <w:r w:rsidR="00FB16A2" w:rsidRPr="008A7528">
        <w:rPr>
          <w:rFonts w:cs="Arial"/>
        </w:rPr>
        <w:t xml:space="preserve"> </w:t>
      </w:r>
      <w:sdt>
        <w:sdtPr>
          <w:rPr>
            <w:rFonts w:cs="Arial"/>
          </w:rPr>
          <w:alias w:val="To edit, see citavi.com/edit"/>
          <w:tag w:val="CitaviPlaceholder#201edea9-cf06-4f60-a999-8cf0afa9e551"/>
          <w:id w:val="-1270850175"/>
          <w:placeholder>
            <w:docPart w:val="2C224A9F3D434F39831BCD3BF6E85F52"/>
          </w:placeholder>
        </w:sdtPr>
        <w:sdtEndPr>
          <w:rPr>
            <w:rFonts w:ascii="Courier New" w:hAnsi="Courier New" w:cs="Courier New"/>
          </w:rPr>
        </w:sdtEndPr>
        <w:sdtContent>
          <w:r w:rsidR="00FB16A2" w:rsidRPr="008A7528">
            <w:rPr>
              <w:rFonts w:cs="Arial"/>
            </w:rPr>
            <w:fldChar w:fldCharType="begin"/>
          </w:r>
          <w:r w:rsidR="00FB16A2" w:rsidRPr="008A7528">
            <w:rPr>
              <w:rFonts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YjIwN2RjLWVkNWMtNDVmOC04YWI1LWJjNTY3ZjQ1NTg1OSIsIlJhbmdlTGVuZ3RoIjoxOCwiUmVmZXJlbmNlSWQiOiI2NmIzZmNmNS01NDgzLTRmMTAtYTg2YS1kOTNlMzc5MmJjZGMiLCJSZWZlcmVuY2UiOnsiJGlkIjoiMyIsIiR0eXBlIjoiU3dpc3NBY2FkZW1pYy5DaXRhdmkuUmVmZXJlbmNlLCBTd2lzc0FjYWRlbWljLkNpdGF2aSIsIkFic3RyYWN0Q29tcGxleGl0eSI6MCwiQWJzdHJhY3RTb3VyY2VUZXh0Rm9ybWF0IjowLCJBY2Nlc3NEYXRlIjoiOS42LjIwMjIiLCJBdXRob3JzIjpbXSwiQ2l0YXRpb25LZXlVcGRhdGVUeXBlIjowLCJDb2xsYWJvcmF0b3JzIjpbXSwiRGF0ZSI6IjMwLjM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vZXhhbXBsZXMvcmFua2luZ190ZngiLCJVcmlTdHJpbmciOiJodHRwczovL3d3dy50ZW5zb3JmbG93Lm9yZy9yZWNvbW1lbmRlcnMvZXhhbXBsZXMvcmFua2luZ190Zng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OVQxNToxMTowMyIsIk1vZGlmaWVkQnkiOiJfU2ViYXN0aWFuIFPDpHR6bGVyIiwiSWQiOiI5Y2VhY2I3Mi00NjA5LTRmMTUtOTU3YS05YWFmMDY4NzAxMmQiLCJNb2RpZmllZE9uIjoiMjAyMi0wNi0wOVQxNToxMTowMyIsIlByb2plY3QiOnsiJGlkIjoiNyIsIiR0eXBlIjoiU3dpc3NBY2FkZW1pYy5DaXRhdmkuUHJvamVjdCwgU3dpc3NBY2FkZW1pYy5DaXRhdmkifX1dLCJPbmxpbmVBZGRyZXNzIjoiaHR0cHM6Ly93d3cudGVuc29yZmxvdy5vcmcvcmVjb21tZW5kZXJzL2V4YW1wbGVzL3JhbmtpbmdfdGZ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jIpIn1dfSwiVGFnIjoiQ2l0YXZpUGxhY2Vob2xkZXIjMjAxZWRlYTktY2YwNi00ZjYwLWE5OTktOGNmMGFmYTllNTUxIiwiVGV4dCI6IihHb29nbGUgTExDLCAyMDIyKSIsIldBSVZlcnNpb24iOiI2LjEyLjAuMCJ9}</w:instrText>
          </w:r>
          <w:r w:rsidR="00FB16A2" w:rsidRPr="008A7528">
            <w:rPr>
              <w:rFonts w:cs="Arial"/>
            </w:rPr>
            <w:fldChar w:fldCharType="separate"/>
          </w:r>
          <w:r w:rsidR="00FF1EC0">
            <w:rPr>
              <w:rFonts w:cs="Arial"/>
            </w:rPr>
            <w:t>(Google LLC, 2022)</w:t>
          </w:r>
          <w:r w:rsidR="00FB16A2" w:rsidRPr="008A7528">
            <w:rPr>
              <w:rFonts w:cs="Arial"/>
            </w:rPr>
            <w:fldChar w:fldCharType="end"/>
          </w:r>
        </w:sdtContent>
      </w:sdt>
      <w:r w:rsidR="007D69AC">
        <w:t xml:space="preserve">: </w:t>
      </w:r>
      <w:r w:rsidR="00862A45" w:rsidRPr="00B248D9">
        <w:rPr>
          <w:rFonts w:ascii="Courier New" w:hAnsi="Courier New" w:cs="Courier New"/>
        </w:rPr>
        <w:t>RankingModel</w:t>
      </w:r>
      <w:r w:rsidR="00862A45">
        <w:t xml:space="preserve"> and </w:t>
      </w:r>
      <w:r w:rsidR="000C0C9A" w:rsidRPr="000C0C9A">
        <w:rPr>
          <w:rFonts w:ascii="Courier New" w:hAnsi="Courier New" w:cs="Courier New"/>
        </w:rPr>
        <w:t>MovieLens</w:t>
      </w:r>
      <w:r w:rsidR="000C0C9A">
        <w:rPr>
          <w:rFonts w:cs="Arial"/>
        </w:rPr>
        <w:t>.</w:t>
      </w:r>
      <w:r w:rsidR="00A92C91">
        <w:rPr>
          <w:rFonts w:cs="Arial"/>
        </w:rPr>
        <w:t xml:space="preserve"> </w:t>
      </w:r>
      <w:r w:rsidR="00A92C91" w:rsidRPr="00A92C91">
        <w:rPr>
          <w:rFonts w:ascii="Courier New" w:hAnsi="Courier New" w:cs="Courier New"/>
        </w:rPr>
        <w:t>RankingModel</w:t>
      </w:r>
      <w:r w:rsidR="00FA52AF">
        <w:rPr>
          <w:rFonts w:ascii="Courier New" w:hAnsi="Courier New" w:cs="Courier New"/>
        </w:rPr>
        <w:t xml:space="preserve"> </w:t>
      </w:r>
      <w:r w:rsidR="00BE4231">
        <w:rPr>
          <w:rFonts w:cs="Arial"/>
        </w:rPr>
        <w:t>contains both the data</w:t>
      </w:r>
      <w:r w:rsidR="000C0DB1">
        <w:rPr>
          <w:rFonts w:cs="Arial"/>
        </w:rPr>
        <w:t xml:space="preserve"> embedding task </w:t>
      </w:r>
      <w:r w:rsidR="00BF63A8">
        <w:rPr>
          <w:rFonts w:cs="Arial"/>
        </w:rPr>
        <w:t xml:space="preserve">and the </w:t>
      </w:r>
      <w:r w:rsidR="00FA6F61">
        <w:rPr>
          <w:rFonts w:cs="Arial"/>
        </w:rPr>
        <w:t xml:space="preserve">model architecture. </w:t>
      </w:r>
      <w:r w:rsidR="00FA6F61" w:rsidRPr="00FA6F61">
        <w:rPr>
          <w:rFonts w:ascii="Courier New" w:hAnsi="Courier New" w:cs="Courier New"/>
        </w:rPr>
        <w:t>MovieLens</w:t>
      </w:r>
      <w:r w:rsidR="00FA6F61">
        <w:rPr>
          <w:rFonts w:cs="Arial"/>
        </w:rPr>
        <w:t xml:space="preserve"> encompasses the</w:t>
      </w:r>
      <w:r w:rsidR="00A90E70">
        <w:rPr>
          <w:rFonts w:cs="Arial"/>
        </w:rPr>
        <w:t xml:space="preserve"> loss and evaluation metrics for the training process</w:t>
      </w:r>
      <w:r w:rsidR="00FA6F61">
        <w:rPr>
          <w:rFonts w:cs="Arial"/>
        </w:rPr>
        <w:t>.</w:t>
      </w:r>
      <w:r w:rsidR="007454C1">
        <w:rPr>
          <w:rFonts w:cs="Arial"/>
        </w:rPr>
        <w:t xml:space="preserve"> </w:t>
      </w:r>
      <w:r w:rsidR="00CB5068">
        <w:rPr>
          <w:rFonts w:cs="Arial"/>
        </w:rPr>
        <w:t xml:space="preserve">The RS is </w:t>
      </w:r>
      <w:r w:rsidR="00292883">
        <w:rPr>
          <w:rFonts w:cs="Arial"/>
        </w:rPr>
        <w:t xml:space="preserve">then </w:t>
      </w:r>
      <w:r w:rsidR="00CB5068">
        <w:rPr>
          <w:rFonts w:cs="Arial"/>
        </w:rPr>
        <w:t xml:space="preserve">instantiated, trained and saved into a specified directory with the </w:t>
      </w:r>
      <w:r w:rsidR="00CB5068" w:rsidRPr="00673754">
        <w:rPr>
          <w:rFonts w:ascii="Courier New" w:hAnsi="Courier New" w:cs="Courier New"/>
        </w:rPr>
        <w:t>run_fn</w:t>
      </w:r>
      <w:r w:rsidR="00CB5068">
        <w:rPr>
          <w:rFonts w:cs="Arial"/>
        </w:rPr>
        <w:t xml:space="preserve"> function. </w:t>
      </w:r>
      <w:r w:rsidR="00CB5068" w:rsidRPr="00ED515F">
        <w:rPr>
          <w:rFonts w:ascii="Courier New" w:hAnsi="Courier New" w:cs="Courier New"/>
        </w:rPr>
        <w:t>run_fn</w:t>
      </w:r>
      <w:r w:rsidR="00CB5068">
        <w:rPr>
          <w:rFonts w:cs="Arial"/>
        </w:rPr>
        <w:t xml:space="preserve"> also contains all </w:t>
      </w:r>
      <w:r w:rsidR="000E4F9E">
        <w:rPr>
          <w:rFonts w:cs="Arial"/>
        </w:rPr>
        <w:t xml:space="preserve">parameters that are </w:t>
      </w:r>
      <w:r w:rsidR="00507201">
        <w:rPr>
          <w:rFonts w:cs="Arial"/>
        </w:rPr>
        <w:t>used for model training</w:t>
      </w:r>
      <w:r w:rsidR="00CB5068">
        <w:rPr>
          <w:rFonts w:cs="Arial"/>
        </w:rPr>
        <w:t xml:space="preserve">. </w:t>
      </w:r>
      <w:r w:rsidR="00B00F53">
        <w:rPr>
          <w:rFonts w:cs="Arial"/>
        </w:rPr>
        <w:t>Compared to the baseline model file</w:t>
      </w:r>
      <w:r w:rsidR="004B18F4">
        <w:rPr>
          <w:rFonts w:cs="Arial"/>
        </w:rPr>
        <w:t xml:space="preserve"> from the Google documentation</w:t>
      </w:r>
      <w:r w:rsidR="00B00F53">
        <w:rPr>
          <w:rFonts w:cs="Arial"/>
        </w:rPr>
        <w:t xml:space="preserve">, this implementation changes the model architecture </w:t>
      </w:r>
      <w:r w:rsidR="008068EC">
        <w:rPr>
          <w:rFonts w:cs="Arial"/>
        </w:rPr>
        <w:t xml:space="preserve">from a normal NN to a DCN. This model is also </w:t>
      </w:r>
      <w:r w:rsidR="008A7528">
        <w:rPr>
          <w:rFonts w:cs="Arial"/>
        </w:rPr>
        <w:t xml:space="preserve">further </w:t>
      </w:r>
      <w:r w:rsidR="008068EC">
        <w:rPr>
          <w:rFonts w:cs="Arial"/>
        </w:rPr>
        <w:t>expanded to</w:t>
      </w:r>
      <w:r w:rsidR="00317407">
        <w:rPr>
          <w:rFonts w:cs="Arial"/>
        </w:rPr>
        <w:t xml:space="preserve"> train with</w:t>
      </w:r>
      <w:r w:rsidR="00FD14F4">
        <w:rPr>
          <w:rFonts w:cs="Arial"/>
        </w:rPr>
        <w:t xml:space="preserve"> dense features, like user demographics</w:t>
      </w:r>
      <w:r w:rsidR="00175091">
        <w:rPr>
          <w:rFonts w:cs="Arial"/>
        </w:rPr>
        <w:t xml:space="preserve">, in addition to the sparse </w:t>
      </w:r>
      <w:r w:rsidR="00D96111">
        <w:rPr>
          <w:rFonts w:cs="Arial"/>
        </w:rPr>
        <w:t xml:space="preserve">rating </w:t>
      </w:r>
      <w:r w:rsidR="00175091">
        <w:rPr>
          <w:rFonts w:cs="Arial"/>
        </w:rPr>
        <w:t>features</w:t>
      </w:r>
      <w:r w:rsidR="00D96111">
        <w:rPr>
          <w:rFonts w:cs="Arial"/>
        </w:rPr>
        <w:t>.</w:t>
      </w:r>
      <w:r w:rsidR="00D25D66">
        <w:rPr>
          <w:rFonts w:cs="Arial"/>
        </w:rPr>
        <w:t xml:space="preserve"> </w:t>
      </w:r>
      <w:r w:rsidR="00F52ECD">
        <w:rPr>
          <w:rFonts w:cs="Arial"/>
        </w:rPr>
        <w:t>Finally</w:t>
      </w:r>
      <w:r w:rsidR="00041A34">
        <w:rPr>
          <w:rFonts w:cs="Arial"/>
        </w:rPr>
        <w:t xml:space="preserve">, </w:t>
      </w:r>
      <w:r w:rsidR="00F52ECD" w:rsidRPr="00F52ECD">
        <w:rPr>
          <w:rFonts w:ascii="Courier New" w:hAnsi="Courier New" w:cs="Courier New"/>
        </w:rPr>
        <w:t>run_fn</w:t>
      </w:r>
      <w:r w:rsidR="00F52ECD">
        <w:rPr>
          <w:rFonts w:cs="Arial"/>
        </w:rPr>
        <w:t xml:space="preserve"> </w:t>
      </w:r>
      <w:r w:rsidR="004B18F4">
        <w:rPr>
          <w:rFonts w:cs="Arial"/>
        </w:rPr>
        <w:t xml:space="preserve">is expanded to </w:t>
      </w:r>
      <w:r w:rsidR="00DD4CBC">
        <w:rPr>
          <w:rFonts w:cs="Arial"/>
        </w:rPr>
        <w:t xml:space="preserve">also </w:t>
      </w:r>
      <w:r w:rsidR="00041A34">
        <w:rPr>
          <w:rFonts w:cs="Arial"/>
        </w:rPr>
        <w:t>extract and save</w:t>
      </w:r>
      <w:r w:rsidR="004B18F4">
        <w:rPr>
          <w:rFonts w:cs="Arial"/>
        </w:rPr>
        <w:t xml:space="preserve"> additional</w:t>
      </w:r>
      <w:r w:rsidR="00041A34">
        <w:rPr>
          <w:rFonts w:cs="Arial"/>
        </w:rPr>
        <w:t xml:space="preserve"> model information. This is done to make the </w:t>
      </w:r>
      <w:r w:rsidR="00292883">
        <w:rPr>
          <w:rFonts w:cs="Arial"/>
        </w:rPr>
        <w:t xml:space="preserve">trained </w:t>
      </w:r>
      <w:r w:rsidR="00041A34">
        <w:rPr>
          <w:rFonts w:cs="Arial"/>
        </w:rPr>
        <w:t>RSs more explainable.</w:t>
      </w:r>
    </w:p>
    <w:p w14:paraId="01B77F66" w14:textId="54A921A3" w:rsidR="00D15D8C" w:rsidRDefault="008133C0" w:rsidP="00D15D8C">
      <w:pPr>
        <w:pStyle w:val="berschrift3"/>
      </w:pPr>
      <w:bookmarkStart w:id="98" w:name="_Toc110725809"/>
      <w:r>
        <w:t>RankingModel</w:t>
      </w:r>
      <w:bookmarkEnd w:id="98"/>
    </w:p>
    <w:p w14:paraId="777C4F71" w14:textId="2D4FC2C4" w:rsidR="00246F51" w:rsidRPr="00246F51" w:rsidRDefault="00246F51" w:rsidP="00246F51">
      <w:r w:rsidRPr="00A75FE5">
        <w:rPr>
          <w:rFonts w:ascii="Courier New" w:hAnsi="Courier New" w:cs="Courier New"/>
        </w:rPr>
        <w:t>RankingModel</w:t>
      </w:r>
      <w:r>
        <w:t xml:space="preserve"> gets instantiated </w:t>
      </w:r>
      <w:r w:rsidR="00BF0D9E">
        <w:t xml:space="preserve">inside the </w:t>
      </w:r>
      <w:r w:rsidR="00BF0D9E" w:rsidRPr="00A75FE5">
        <w:rPr>
          <w:rFonts w:ascii="Courier New" w:hAnsi="Courier New" w:cs="Courier New"/>
        </w:rPr>
        <w:t>MovieLens</w:t>
      </w:r>
      <w:r w:rsidR="00BF0D9E">
        <w:t xml:space="preserve"> </w:t>
      </w:r>
      <w:r w:rsidR="00E2522C">
        <w:t>and</w:t>
      </w:r>
      <w:r w:rsidR="00686B3E">
        <w:t xml:space="preserve"> </w:t>
      </w:r>
      <w:r w:rsidR="00370631">
        <w:t xml:space="preserve">passes </w:t>
      </w:r>
      <w:r w:rsidR="00B80CC3">
        <w:t xml:space="preserve">training data to the model through the </w:t>
      </w:r>
      <w:r w:rsidR="00B80CC3" w:rsidRPr="00B80CC3">
        <w:rPr>
          <w:rFonts w:ascii="Courier New" w:hAnsi="Courier New" w:cs="Courier New"/>
        </w:rPr>
        <w:t>call</w:t>
      </w:r>
      <w:r w:rsidR="00B80CC3">
        <w:t xml:space="preserve"> method</w:t>
      </w:r>
      <w:r w:rsidR="00E2522C">
        <w:t xml:space="preserve">. The training data is </w:t>
      </w:r>
      <w:r w:rsidR="00615A9F">
        <w:t xml:space="preserve">first </w:t>
      </w:r>
      <w:r w:rsidR="00E2522C">
        <w:t xml:space="preserve">fed through the </w:t>
      </w:r>
      <w:r w:rsidR="00615A9F">
        <w:t>embedding layers and then through the DCN.</w:t>
      </w:r>
      <w:r w:rsidR="006F7F3D">
        <w:t xml:space="preserve"> T</w:t>
      </w:r>
      <w:r w:rsidR="00A81B75">
        <w:t xml:space="preserve">he </w:t>
      </w:r>
      <w:r w:rsidR="00A81B75" w:rsidRPr="001031A0">
        <w:rPr>
          <w:rFonts w:ascii="Courier New" w:hAnsi="Courier New" w:cs="Courier New"/>
        </w:rPr>
        <w:t>call</w:t>
      </w:r>
      <w:r w:rsidR="00A81B75">
        <w:t xml:space="preserve"> method returns the result </w:t>
      </w:r>
      <w:r w:rsidR="00B46D43">
        <w:t xml:space="preserve">of the output layer back to </w:t>
      </w:r>
      <w:r w:rsidR="00F07D55">
        <w:t xml:space="preserve">the instantiation of </w:t>
      </w:r>
      <w:r w:rsidR="00B46D43" w:rsidRPr="00F07D55">
        <w:rPr>
          <w:rFonts w:ascii="Courier New" w:hAnsi="Courier New" w:cs="Courier New"/>
        </w:rPr>
        <w:t>MovieLens</w:t>
      </w:r>
      <w:r w:rsidR="00F07D55">
        <w:t>.</w:t>
      </w:r>
    </w:p>
    <w:p w14:paraId="20267B76" w14:textId="101AD84A" w:rsidR="00B634E1" w:rsidRDefault="00B65F59" w:rsidP="00D15D8C">
      <w:r>
        <w:rPr>
          <w:b/>
        </w:rPr>
        <w:t>Feature Embedding</w:t>
      </w:r>
      <w:r w:rsidR="007F3BF5">
        <w:t>.</w:t>
      </w:r>
      <w:r>
        <w:t xml:space="preserve"> </w:t>
      </w:r>
      <w:r w:rsidR="003F4A4A">
        <w:t xml:space="preserve">The first </w:t>
      </w:r>
      <w:r w:rsidR="0055793E">
        <w:t xml:space="preserve">task of </w:t>
      </w:r>
      <w:r w:rsidR="0055793E" w:rsidRPr="0055793E">
        <w:rPr>
          <w:rFonts w:ascii="Courier New" w:hAnsi="Courier New" w:cs="Courier New"/>
        </w:rPr>
        <w:t xml:space="preserve">RankingModel </w:t>
      </w:r>
      <w:r w:rsidR="0055793E">
        <w:t>is dedicate</w:t>
      </w:r>
      <w:r w:rsidR="00BB35C2">
        <w:t>d</w:t>
      </w:r>
      <w:r w:rsidR="0055793E">
        <w:t xml:space="preserve"> to</w:t>
      </w:r>
      <w:r w:rsidR="00BF1196">
        <w:t xml:space="preserve"> feature embedding</w:t>
      </w:r>
      <w:r w:rsidR="0055793E">
        <w:t>.</w:t>
      </w:r>
      <w:r w:rsidR="00B51DD3">
        <w:t xml:space="preserve"> </w:t>
      </w:r>
      <w:r w:rsidR="00002AB5">
        <w:t>The embedding process</w:t>
      </w:r>
      <w:r w:rsidR="00006BD2">
        <w:t xml:space="preserve"> maps</w:t>
      </w:r>
      <w:r w:rsidR="00DB6492">
        <w:t xml:space="preserve"> categorical input values </w:t>
      </w:r>
      <w:r w:rsidR="00037A56">
        <w:t xml:space="preserve">of a feature </w:t>
      </w:r>
      <w:r w:rsidR="00DB6492">
        <w:t>into a</w:t>
      </w:r>
      <w:r w:rsidR="00037A56">
        <w:t xml:space="preserve"> dense vector of </w:t>
      </w:r>
      <w:r w:rsidR="001E6309">
        <w:t xml:space="preserve">fixed size. </w:t>
      </w:r>
      <w:r w:rsidR="00A00038">
        <w:t xml:space="preserve">Contrary to </w:t>
      </w:r>
      <w:r w:rsidR="005B785D">
        <w:t>sparse feature embedding</w:t>
      </w:r>
      <w:r w:rsidR="00A501BD">
        <w:t>, like one-hot encoding</w:t>
      </w:r>
      <w:r w:rsidR="005B785D">
        <w:t>, the embedding layers in</w:t>
      </w:r>
      <w:r w:rsidR="002029A9">
        <w:t xml:space="preserve"> NNs are weights that are learned </w:t>
      </w:r>
      <w:r w:rsidR="00BE15CF">
        <w:t xml:space="preserve">during the training process. </w:t>
      </w:r>
      <w:r w:rsidR="00026E32">
        <w:t xml:space="preserve">The embedding layer is initialized </w:t>
      </w:r>
      <w:r w:rsidR="00E07F7C">
        <w:t>with random values, which are adjusted through backpropagation</w:t>
      </w:r>
      <w:r w:rsidR="00A85D0D">
        <w:t xml:space="preserve">. </w:t>
      </w:r>
      <w:r w:rsidR="00B634E1">
        <w:t xml:space="preserve">After training, the </w:t>
      </w:r>
      <w:r w:rsidR="00164823">
        <w:t>feature</w:t>
      </w:r>
      <w:r w:rsidR="00540592">
        <w:t xml:space="preserve"> embeddings</w:t>
      </w:r>
      <w:r w:rsidR="00164823">
        <w:t xml:space="preserve"> </w:t>
      </w:r>
      <w:r w:rsidR="00B634E1">
        <w:t>carry semantic</w:t>
      </w:r>
      <w:r w:rsidR="00327571">
        <w:t>s</w:t>
      </w:r>
      <w:r w:rsidR="00B634E1">
        <w:t xml:space="preserve"> in relation to the RS task, which </w:t>
      </w:r>
      <w:r w:rsidR="00282A25">
        <w:t>is</w:t>
      </w:r>
      <w:r w:rsidR="00B634E1">
        <w:t xml:space="preserve"> represented by the</w:t>
      </w:r>
      <w:r w:rsidR="00164823">
        <w:t xml:space="preserve"> values</w:t>
      </w:r>
      <w:r w:rsidR="00B634E1">
        <w:t xml:space="preserve"> of the </w:t>
      </w:r>
      <w:r w:rsidR="00164823">
        <w:t xml:space="preserve">weights </w:t>
      </w:r>
      <w:r w:rsidR="00B634E1">
        <w:t>within the vector space</w:t>
      </w:r>
      <w:r w:rsidR="0040536C">
        <w:t xml:space="preserve"> </w:t>
      </w:r>
      <w:sdt>
        <w:sdtPr>
          <w:alias w:val="To edit, see citavi.com/edit"/>
          <w:tag w:val="CitaviPlaceholder#c52a1c41-48c5-4856-a6bc-3ec94cfb1634"/>
          <w:id w:val="-1249956061"/>
          <w:placeholder>
            <w:docPart w:val="DefaultPlaceholder_-1854013440"/>
          </w:placeholder>
        </w:sdtPr>
        <w:sdtContent>
          <w:r w:rsidR="0008724C">
            <w:fldChar w:fldCharType="begin"/>
          </w:r>
          <w:r w:rsidR="004D47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NDgwNGQzLTc1MjAtNDNmNy1iNTMwLWQyMDM5NWYwNDg4NiIsIlJhbmdlTGVuZ3RoIjo1MSwiUmVmZXJlbmNlSWQiOiJjMTI5MTU3OS1hOTBmLTRiM2EtODgyZS1mMDc4YjJiODNhND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3MxMDQ4OS0wMTctMTEwOS03IiwiVXJpU3RyaW5nIjoiaHR0cHM6Ly9kb2kub3JnLzEwLjEwMDcvczEwNDg5LTAxNy0xMTA5LT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}</w:instrText>
          </w:r>
          <w:r w:rsidR="0008724C">
            <w:fldChar w:fldCharType="separate"/>
          </w:r>
          <w:r w:rsidR="00FF1EC0">
            <w:t>(López-Sánchez, Herrero, Arrieta, &amp; Corchado, 2018)</w:t>
          </w:r>
          <w:r w:rsidR="0008724C">
            <w:fldChar w:fldCharType="end"/>
          </w:r>
        </w:sdtContent>
      </w:sdt>
      <w:r w:rsidR="00B634E1">
        <w:t>.</w:t>
      </w:r>
    </w:p>
    <w:p w14:paraId="3F62568B" w14:textId="2BA62B80" w:rsidR="0033315F" w:rsidRDefault="00692D7A" w:rsidP="00D15D8C">
      <w:r>
        <w:lastRenderedPageBreak/>
        <w:t xml:space="preserve">The advantages of embedding layers over one-hot encoding, is that </w:t>
      </w:r>
      <w:r w:rsidR="002A2576">
        <w:t xml:space="preserve">the vectors are dense. </w:t>
      </w:r>
      <w:r w:rsidR="00984758">
        <w:t>One-hot encoding</w:t>
      </w:r>
      <w:r w:rsidR="00F9449F">
        <w:t xml:space="preserve"> is highly inefficient with </w:t>
      </w:r>
      <w:r w:rsidR="00E2398D">
        <w:t xml:space="preserve">features that have a lot of unique </w:t>
      </w:r>
      <w:r w:rsidR="003F315F">
        <w:t xml:space="preserve">categorical feature values, like user and items </w:t>
      </w:r>
      <w:r w:rsidR="00B47A99">
        <w:t>of a</w:t>
      </w:r>
      <w:r w:rsidR="003F315F">
        <w:t xml:space="preserve"> RS dataset</w:t>
      </w:r>
      <w:r w:rsidR="004917EB">
        <w:t xml:space="preserve">. </w:t>
      </w:r>
      <w:r w:rsidR="00C70639">
        <w:t>Also, relationships</w:t>
      </w:r>
      <w:r w:rsidR="00355C0C">
        <w:t xml:space="preserve"> and similarities between different feature values can be</w:t>
      </w:r>
      <w:r w:rsidR="009729D6">
        <w:t xml:space="preserve"> represented in the vector space.</w:t>
      </w:r>
      <w:r w:rsidR="00355C0C">
        <w:t xml:space="preserve"> </w:t>
      </w:r>
    </w:p>
    <w:p w14:paraId="5D08C58D" w14:textId="032862C8" w:rsidR="00C21BBD" w:rsidRDefault="008038E0" w:rsidP="00D15D8C">
      <w:r>
        <w:t xml:space="preserve">The basic operation of feature embedding used in this project is </w:t>
      </w:r>
      <w:r w:rsidR="0029564D">
        <w:t xml:space="preserve">outlined in </w:t>
      </w:r>
      <w:r w:rsidR="0007145F">
        <w:fldChar w:fldCharType="begin"/>
      </w:r>
      <w:r w:rsidR="0007145F">
        <w:instrText xml:space="preserve"> REF _Ref109843331 \h </w:instrText>
      </w:r>
      <w:r w:rsidR="0007145F">
        <w:fldChar w:fldCharType="separate"/>
      </w:r>
      <w:r w:rsidR="0007145F">
        <w:t xml:space="preserve">Figure </w:t>
      </w:r>
      <w:r w:rsidR="0007145F">
        <w:rPr>
          <w:noProof/>
        </w:rPr>
        <w:t>17</w:t>
      </w:r>
      <w:r w:rsidR="0007145F">
        <w:fldChar w:fldCharType="end"/>
      </w:r>
      <w:r w:rsidR="0007145F">
        <w:t>.</w:t>
      </w:r>
      <w:r w:rsidR="007E024F">
        <w:t xml:space="preserve"> The categorical values (e.g. string value or ID value) are indexed in a vocabulary. The vocabulary serves as a look-up table, which is used to access the right feature embeddings</w:t>
      </w:r>
      <w:r w:rsidR="00D019D0">
        <w:t xml:space="preserve"> for the</w:t>
      </w:r>
      <w:r w:rsidR="0093390D">
        <w:t xml:space="preserve"> corresponding input value</w:t>
      </w:r>
      <w:r w:rsidR="00D019D0">
        <w:t>.</w:t>
      </w:r>
      <w:r w:rsidR="0093390D">
        <w:t xml:space="preserve"> The embedding layer is a </w:t>
      </w:r>
      <m:oMath>
        <m:r>
          <w:rPr>
            <w:rFonts w:ascii="Cambria Math" w:hAnsi="Cambria Math"/>
          </w:rPr>
          <m:t>s×d</m:t>
        </m:r>
      </m:oMath>
      <w:r w:rsidR="00C17773">
        <w:t xml:space="preserve"> matrix</w:t>
      </w:r>
      <w:r w:rsidR="00C6649C">
        <w:t xml:space="preserve">, where </w:t>
      </w:r>
      <m:oMath>
        <m:r>
          <w:rPr>
            <w:rFonts w:ascii="Cambria Math" w:hAnsi="Cambria Math"/>
          </w:rPr>
          <m:t>s</m:t>
        </m:r>
      </m:oMath>
      <w:r w:rsidR="00C6649C">
        <w:t xml:space="preserve"> represents the vocabulary size of the feature and </w:t>
      </w:r>
      <m:oMath>
        <m:r>
          <w:rPr>
            <w:rFonts w:ascii="Cambria Math" w:hAnsi="Cambria Math"/>
          </w:rPr>
          <m:t>d</m:t>
        </m:r>
      </m:oMath>
      <w:r w:rsidR="00705919">
        <w:t xml:space="preserve"> refers to the</w:t>
      </w:r>
      <w:r w:rsidR="00BE5508">
        <w:t xml:space="preserve"> chosen</w:t>
      </w:r>
      <w:r w:rsidR="00705919">
        <w:t xml:space="preserve"> dimensionality</w:t>
      </w:r>
      <w:r w:rsidR="00BE5508">
        <w:t xml:space="preserve"> of the embedding. In order to retrieve the right embedding from the </w:t>
      </w:r>
      <w:r w:rsidR="00B47870">
        <w:t>layer</w:t>
      </w:r>
      <w:r w:rsidR="00BE5508">
        <w:t xml:space="preserve">, the </w:t>
      </w:r>
      <w:r w:rsidR="00B47870">
        <w:t xml:space="preserve">matrix is multiplied with an one-hot encoded vector of the input value. The product is a vector of size </w:t>
      </w:r>
      <m:oMath>
        <m:r>
          <w:rPr>
            <w:rFonts w:ascii="Cambria Math" w:hAnsi="Cambria Math"/>
          </w:rPr>
          <m:t>d</m:t>
        </m:r>
      </m:oMath>
      <w:r w:rsidR="00CD42FD">
        <w:t>, which contains the embedding of the input value.</w:t>
      </w:r>
    </w:p>
    <w:p w14:paraId="6B7EFCA1" w14:textId="77777777" w:rsidR="002B61CA" w:rsidRDefault="002B61CA" w:rsidP="002B61CA">
      <w:pPr>
        <w:keepNext/>
      </w:pPr>
      <w:r w:rsidRPr="002B61CA">
        <w:rPr>
          <w:noProof/>
        </w:rPr>
        <w:drawing>
          <wp:inline distT="0" distB="0" distL="0" distR="0" wp14:anchorId="3DD2FA07" wp14:editId="40CC4451">
            <wp:extent cx="5400675" cy="1316355"/>
            <wp:effectExtent l="0" t="0" r="9525"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400675" cy="1316355"/>
                    </a:xfrm>
                    <a:prstGeom prst="rect">
                      <a:avLst/>
                    </a:prstGeom>
                  </pic:spPr>
                </pic:pic>
              </a:graphicData>
            </a:graphic>
          </wp:inline>
        </w:drawing>
      </w:r>
    </w:p>
    <w:p w14:paraId="7268B65F" w14:textId="5585E870" w:rsidR="002B61CA" w:rsidRDefault="002B61CA" w:rsidP="002B61CA">
      <w:pPr>
        <w:pStyle w:val="Beschriftung"/>
      </w:pPr>
      <w:bookmarkStart w:id="99" w:name="_Ref109843331"/>
      <w:bookmarkStart w:id="100" w:name="_Ref109843294"/>
      <w:bookmarkStart w:id="101" w:name="_Toc110693877"/>
      <w:r>
        <w:t xml:space="preserve">Figure </w:t>
      </w:r>
      <w:r>
        <w:fldChar w:fldCharType="begin"/>
      </w:r>
      <w:r>
        <w:instrText xml:space="preserve"> SEQ Figure \* ARABIC </w:instrText>
      </w:r>
      <w:r>
        <w:fldChar w:fldCharType="separate"/>
      </w:r>
      <w:r w:rsidR="007C5A0D">
        <w:rPr>
          <w:noProof/>
        </w:rPr>
        <w:t>17</w:t>
      </w:r>
      <w:r>
        <w:fldChar w:fldCharType="end"/>
      </w:r>
      <w:bookmarkEnd w:id="99"/>
      <w:r>
        <w:t xml:space="preserve">: </w:t>
      </w:r>
      <w:r w:rsidR="00E457BC">
        <w:t>S</w:t>
      </w:r>
      <w:r>
        <w:t>imple embedding example</w:t>
      </w:r>
      <w:r w:rsidR="00B61F57">
        <w:t xml:space="preserve"> </w:t>
      </w:r>
      <w:r w:rsidR="00F603CC">
        <w:t>for feature “occupation”</w:t>
      </w:r>
      <w:bookmarkEnd w:id="100"/>
      <w:bookmarkEnd w:id="101"/>
    </w:p>
    <w:p w14:paraId="2F2ED576" w14:textId="6A63EFBB" w:rsidR="00590E25" w:rsidRDefault="00397870" w:rsidP="00590E25">
      <w:r>
        <w:t xml:space="preserve">All features in this dataset are treated as categorical variables. This means that for every feature, an embedding layer is </w:t>
      </w:r>
      <w:r w:rsidR="00330365">
        <w:t>created.</w:t>
      </w:r>
      <w:r w:rsidR="00B607F1">
        <w:t xml:space="preserve"> This paragraph will describe the implementation of the feature embedding </w:t>
      </w:r>
      <w:r w:rsidR="000614FF">
        <w:t xml:space="preserve">inside the </w:t>
      </w:r>
      <w:r w:rsidR="000614FF" w:rsidRPr="000614FF">
        <w:rPr>
          <w:rFonts w:ascii="Courier New" w:hAnsi="Courier New" w:cs="Courier New"/>
        </w:rPr>
        <w:t>Rank</w:t>
      </w:r>
      <w:r w:rsidR="000614FF">
        <w:rPr>
          <w:rFonts w:ascii="Courier New" w:hAnsi="Courier New" w:cs="Courier New"/>
        </w:rPr>
        <w:t>ing</w:t>
      </w:r>
      <w:r w:rsidR="000614FF" w:rsidRPr="000614FF">
        <w:rPr>
          <w:rFonts w:ascii="Courier New" w:hAnsi="Courier New" w:cs="Courier New"/>
        </w:rPr>
        <w:t>Model</w:t>
      </w:r>
      <w:r w:rsidR="000614FF">
        <w:t xml:space="preserve"> class.</w:t>
      </w:r>
    </w:p>
    <w:p w14:paraId="34FA7273" w14:textId="6658C5E7" w:rsidR="00FC23DA" w:rsidRDefault="00764221" w:rsidP="00590E25">
      <w:r>
        <w:t xml:space="preserve">At the beginning of the class, </w:t>
      </w:r>
      <w:r w:rsidR="00832C47">
        <w:t>variables are</w:t>
      </w:r>
      <w:r w:rsidR="006F1A3B">
        <w:t xml:space="preserve"> defined</w:t>
      </w:r>
      <w:r w:rsidR="00832C47">
        <w:t xml:space="preserve"> that are going to be used </w:t>
      </w:r>
      <w:r w:rsidR="002517EB">
        <w:t xml:space="preserve">by the embedding layers. First, </w:t>
      </w:r>
      <w:r w:rsidR="006F1A3B">
        <w:t>the dimensionality of the feature embedding is</w:t>
      </w:r>
      <w:r w:rsidR="00BC41C2">
        <w:t xml:space="preserve"> declared</w:t>
      </w:r>
      <w:r w:rsidR="00AC3EA2">
        <w:t xml:space="preserve"> in variable </w:t>
      </w:r>
      <w:r w:rsidR="00AC3EA2" w:rsidRPr="00E71CC2">
        <w:rPr>
          <w:rFonts w:ascii="Courier New" w:hAnsi="Courier New" w:cs="Courier New"/>
        </w:rPr>
        <w:t>embedding_dimension</w:t>
      </w:r>
      <w:r w:rsidR="00BC41C2">
        <w:t>. For this work</w:t>
      </w:r>
      <w:r w:rsidR="00E66598">
        <w:t>,</w:t>
      </w:r>
      <w:r w:rsidR="00BC41C2">
        <w:t xml:space="preserve"> the size of 32 is chosen. This embedding dimension will be applied to every feature in the dataset.</w:t>
      </w:r>
      <w:r w:rsidR="007D1090">
        <w:t xml:space="preserve"> Next, a vocabulary for each feature is declared. The vocabulary is represented in a </w:t>
      </w:r>
      <w:r w:rsidR="00736C11">
        <w:t>NumPy</w:t>
      </w:r>
      <w:r w:rsidR="007D1090">
        <w:t xml:space="preserve"> </w:t>
      </w:r>
      <w:r w:rsidR="00736C11">
        <w:t xml:space="preserve">array of the length </w:t>
      </w:r>
      <w:r w:rsidR="004D61DB">
        <w:t>of unique feature values. By filling the array with incrementing val</w:t>
      </w:r>
      <w:r w:rsidR="00E71CC2">
        <w:t>u</w:t>
      </w:r>
      <w:r w:rsidR="004D61DB">
        <w:t xml:space="preserve">es, the index is created. </w:t>
      </w:r>
      <w:r w:rsidR="0096025D">
        <w:t>We recall that all</w:t>
      </w:r>
      <w:r w:rsidR="00E33D17">
        <w:t xml:space="preserve"> features of the dataset </w:t>
      </w:r>
      <w:r w:rsidR="008745A8">
        <w:t>are integer encoded</w:t>
      </w:r>
      <w:r w:rsidR="00F43C48">
        <w:t>,</w:t>
      </w:r>
      <w:r w:rsidR="008745A8">
        <w:t xml:space="preserve"> as described in chapter </w:t>
      </w:r>
      <w:r w:rsidR="008745A8">
        <w:fldChar w:fldCharType="begin"/>
      </w:r>
      <w:r w:rsidR="008745A8">
        <w:instrText xml:space="preserve"> REF _Ref109857216 \r \h </w:instrText>
      </w:r>
      <w:r w:rsidR="008745A8">
        <w:fldChar w:fldCharType="separate"/>
      </w:r>
      <w:r w:rsidR="008745A8">
        <w:t>4.2.3</w:t>
      </w:r>
      <w:r w:rsidR="008745A8">
        <w:fldChar w:fldCharType="end"/>
      </w:r>
      <w:r w:rsidR="0096025D">
        <w:t>. For this reason the</w:t>
      </w:r>
      <w:r w:rsidR="00B07655">
        <w:t xml:space="preserve"> vocabulary </w:t>
      </w:r>
      <w:r w:rsidR="00050833">
        <w:t>doesn’t need to be a dictionary</w:t>
      </w:r>
      <w:r w:rsidR="009559A9">
        <w:t xml:space="preserve">, as the values </w:t>
      </w:r>
      <w:r w:rsidR="00670A57">
        <w:t xml:space="preserve">in the array </w:t>
      </w:r>
      <w:r w:rsidR="0096025D">
        <w:t xml:space="preserve">already </w:t>
      </w:r>
      <w:r w:rsidR="00670A57">
        <w:t xml:space="preserve">correspond with the </w:t>
      </w:r>
      <w:r w:rsidR="005F336A">
        <w:t>encoded values from the dataset</w:t>
      </w:r>
      <w:r w:rsidR="007A096C">
        <w:t xml:space="preserve"> (</w:t>
      </w:r>
      <w:r w:rsidR="007A096C">
        <w:fldChar w:fldCharType="begin"/>
      </w:r>
      <w:r w:rsidR="007A096C">
        <w:instrText xml:space="preserve"> REF _Ref109857558 \h </w:instrText>
      </w:r>
      <w:r w:rsidR="007A096C">
        <w:fldChar w:fldCharType="separate"/>
      </w:r>
      <w:r w:rsidR="007A096C">
        <w:t xml:space="preserve">Figure </w:t>
      </w:r>
      <w:r w:rsidR="007A096C">
        <w:rPr>
          <w:noProof/>
        </w:rPr>
        <w:t>18</w:t>
      </w:r>
      <w:r w:rsidR="007A096C">
        <w:fldChar w:fldCharType="end"/>
      </w:r>
      <w:r w:rsidR="007A096C">
        <w:t>)</w:t>
      </w:r>
      <w:r w:rsidR="005F336A">
        <w:t>.</w:t>
      </w:r>
    </w:p>
    <w:p w14:paraId="77D9472B" w14:textId="15BCB7AD" w:rsidR="00D40CB0" w:rsidRDefault="00D44BD8" w:rsidP="00D40CB0">
      <w:pPr>
        <w:keepNext/>
      </w:pPr>
      <w:r w:rsidRPr="00D44BD8">
        <w:rPr>
          <w:noProof/>
        </w:rPr>
        <w:lastRenderedPageBreak/>
        <w:drawing>
          <wp:inline distT="0" distB="0" distL="0" distR="0" wp14:anchorId="03DF17F5" wp14:editId="3F1226DB">
            <wp:extent cx="5400675" cy="1633855"/>
            <wp:effectExtent l="0" t="0" r="9525" b="4445"/>
            <wp:docPr id="22" name="Grafik 22"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rafik 22" descr="Ein Bild, das Text enthält.&#10;&#10;Automatisch generierte Beschreibung"/>
                    <pic:cNvPicPr/>
                  </pic:nvPicPr>
                  <pic:blipFill>
                    <a:blip r:embed="rId25"/>
                    <a:stretch>
                      <a:fillRect/>
                    </a:stretch>
                  </pic:blipFill>
                  <pic:spPr>
                    <a:xfrm>
                      <a:off x="0" y="0"/>
                      <a:ext cx="5400675" cy="1633855"/>
                    </a:xfrm>
                    <a:prstGeom prst="rect">
                      <a:avLst/>
                    </a:prstGeom>
                  </pic:spPr>
                </pic:pic>
              </a:graphicData>
            </a:graphic>
          </wp:inline>
        </w:drawing>
      </w:r>
    </w:p>
    <w:p w14:paraId="33E9F18D" w14:textId="559EFD16" w:rsidR="00FC23DA" w:rsidRDefault="00D40CB0" w:rsidP="00D40CB0">
      <w:pPr>
        <w:pStyle w:val="Beschriftung"/>
      </w:pPr>
      <w:bookmarkStart w:id="102" w:name="_Ref109857558"/>
      <w:bookmarkStart w:id="103" w:name="_Toc110693878"/>
      <w:r>
        <w:t xml:space="preserve">Figure </w:t>
      </w:r>
      <w:r>
        <w:fldChar w:fldCharType="begin"/>
      </w:r>
      <w:r>
        <w:instrText xml:space="preserve"> SEQ Figure \* ARABIC </w:instrText>
      </w:r>
      <w:r>
        <w:fldChar w:fldCharType="separate"/>
      </w:r>
      <w:r w:rsidR="007C5A0D">
        <w:rPr>
          <w:noProof/>
        </w:rPr>
        <w:t>18</w:t>
      </w:r>
      <w:r>
        <w:fldChar w:fldCharType="end"/>
      </w:r>
      <w:bookmarkEnd w:id="102"/>
      <w:r>
        <w:t xml:space="preserve">: </w:t>
      </w:r>
      <w:r w:rsidR="00E457BC">
        <w:t>D</w:t>
      </w:r>
      <w:r>
        <w:t>eclaration of embedding dimension and vocabularies</w:t>
      </w:r>
      <w:r w:rsidR="00FB6940">
        <w:t xml:space="preserve"> inside RankingModel</w:t>
      </w:r>
      <w:bookmarkEnd w:id="103"/>
    </w:p>
    <w:p w14:paraId="6472EAA3" w14:textId="540D2C0F" w:rsidR="00675B6D" w:rsidRDefault="004D61DB" w:rsidP="00590E25">
      <w:r>
        <w:t>Now, that the</w:t>
      </w:r>
      <w:r w:rsidR="0015698A">
        <w:t xml:space="preserve"> embedding dimension and vocabulary </w:t>
      </w:r>
      <w:r w:rsidR="006F6B48">
        <w:t>have been</w:t>
      </w:r>
      <w:r w:rsidR="0015698A">
        <w:t xml:space="preserve"> defined, the embedding layer</w:t>
      </w:r>
      <w:r w:rsidR="00675B6D">
        <w:t>s are configured.</w:t>
      </w:r>
      <w:r w:rsidR="002B5EF5">
        <w:t xml:space="preserve"> </w:t>
      </w:r>
      <w:r w:rsidR="001B731A">
        <w:t xml:space="preserve">Since </w:t>
      </w:r>
      <w:r w:rsidR="002B5EF5">
        <w:t>the</w:t>
      </w:r>
      <w:r w:rsidR="00675B6D">
        <w:t xml:space="preserve"> feature</w:t>
      </w:r>
      <w:r w:rsidR="002B5EF5">
        <w:t>s</w:t>
      </w:r>
      <w:r w:rsidR="00675B6D">
        <w:t xml:space="preserve"> are integer encoded</w:t>
      </w:r>
      <w:r w:rsidR="002B5EF5">
        <w:t xml:space="preserve">, </w:t>
      </w:r>
      <w:r w:rsidR="006F6B48">
        <w:t xml:space="preserve">all </w:t>
      </w:r>
      <w:r w:rsidR="00F07BEC">
        <w:t xml:space="preserve">embedding layers receive an integer value as an input, which is defined in the </w:t>
      </w:r>
      <w:r w:rsidR="008D139E">
        <w:t xml:space="preserve">Keras </w:t>
      </w:r>
      <w:r w:rsidR="00F07BEC" w:rsidRPr="008D139E">
        <w:rPr>
          <w:rFonts w:ascii="Courier New" w:hAnsi="Courier New" w:cs="Courier New"/>
        </w:rPr>
        <w:t>I</w:t>
      </w:r>
      <w:r w:rsidR="008D139E" w:rsidRPr="008D139E">
        <w:rPr>
          <w:rFonts w:ascii="Courier New" w:hAnsi="Courier New" w:cs="Courier New"/>
        </w:rPr>
        <w:t>nput</w:t>
      </w:r>
      <w:r w:rsidR="00947CB4">
        <w:rPr>
          <w:rFonts w:ascii="Courier New" w:hAnsi="Courier New" w:cs="Courier New"/>
        </w:rPr>
        <w:t xml:space="preserve"> </w:t>
      </w:r>
      <w:r w:rsidR="008D139E">
        <w:t>layer</w:t>
      </w:r>
      <w:r w:rsidR="00B76B4B">
        <w:t xml:space="preserve">. The input is then converted into a string value, which is passed to the </w:t>
      </w:r>
      <w:r w:rsidR="00B76B4B" w:rsidRPr="00762437">
        <w:rPr>
          <w:rFonts w:ascii="Courier New" w:hAnsi="Courier New" w:cs="Courier New"/>
        </w:rPr>
        <w:t>StringLookup</w:t>
      </w:r>
      <w:r w:rsidR="00762437">
        <w:rPr>
          <w:rFonts w:cs="Arial"/>
        </w:rPr>
        <w:t xml:space="preserve"> Keras layer</w:t>
      </w:r>
      <w:r w:rsidR="00762437">
        <w:t>. This function</w:t>
      </w:r>
      <w:r w:rsidR="00462476">
        <w:t xml:space="preserve"> searches for the feature value inside the vocabulary and returns its index. As seen in </w:t>
      </w:r>
      <w:r w:rsidR="00462476">
        <w:fldChar w:fldCharType="begin"/>
      </w:r>
      <w:r w:rsidR="00462476">
        <w:instrText xml:space="preserve"> REF _Ref109843331 \h </w:instrText>
      </w:r>
      <w:r w:rsidR="00462476">
        <w:fldChar w:fldCharType="separate"/>
      </w:r>
      <w:r w:rsidR="00462476">
        <w:t xml:space="preserve">Figure </w:t>
      </w:r>
      <w:r w:rsidR="00462476">
        <w:rPr>
          <w:noProof/>
        </w:rPr>
        <w:t>17</w:t>
      </w:r>
      <w:r w:rsidR="00462476">
        <w:fldChar w:fldCharType="end"/>
      </w:r>
      <w:r w:rsidR="00462476">
        <w:t xml:space="preserve">, </w:t>
      </w:r>
      <w:r w:rsidR="00BA6ACC">
        <w:t>the index is used to create a one-hot vector of t</w:t>
      </w:r>
      <w:r w:rsidR="00D908A8">
        <w:t xml:space="preserve">he input value, which is then passed to the </w:t>
      </w:r>
      <w:r w:rsidR="008F6146" w:rsidRPr="008F6146">
        <w:rPr>
          <w:rFonts w:ascii="Courier New" w:hAnsi="Courier New" w:cs="Courier New"/>
        </w:rPr>
        <w:t>E</w:t>
      </w:r>
      <w:r w:rsidR="00D908A8" w:rsidRPr="008F6146">
        <w:rPr>
          <w:rFonts w:ascii="Courier New" w:hAnsi="Courier New" w:cs="Courier New"/>
        </w:rPr>
        <w:t>mbedding</w:t>
      </w:r>
      <w:r w:rsidR="00D908A8">
        <w:t xml:space="preserve"> layer.</w:t>
      </w:r>
      <w:r w:rsidR="005211BE">
        <w:t xml:space="preserve"> The embedding layer is multiplied by the one-hot vector from the previous layer</w:t>
      </w:r>
      <w:r w:rsidR="00795F27">
        <w:t>,</w:t>
      </w:r>
      <w:r w:rsidR="00440CC2">
        <w:t xml:space="preserve"> which outputs the feature representation of the input value.</w:t>
      </w:r>
      <w:r w:rsidR="005211BE">
        <w:t xml:space="preserve"> </w:t>
      </w:r>
      <w:r w:rsidR="009111AB">
        <w:t xml:space="preserve">The embedding is then ingested </w:t>
      </w:r>
      <w:r w:rsidR="005211BE">
        <w:t>by the DCN</w:t>
      </w:r>
      <w:r w:rsidR="000C3B4F">
        <w:t xml:space="preserve"> (</w:t>
      </w:r>
      <w:r w:rsidR="000C3B4F">
        <w:fldChar w:fldCharType="begin"/>
      </w:r>
      <w:r w:rsidR="000C3B4F">
        <w:instrText xml:space="preserve"> REF _Ref109858885 \h </w:instrText>
      </w:r>
      <w:r w:rsidR="000C3B4F">
        <w:fldChar w:fldCharType="separate"/>
      </w:r>
      <w:r w:rsidR="000C3B4F">
        <w:t xml:space="preserve">Figure </w:t>
      </w:r>
      <w:r w:rsidR="000C3B4F">
        <w:rPr>
          <w:noProof/>
        </w:rPr>
        <w:t>19</w:t>
      </w:r>
      <w:r w:rsidR="000C3B4F">
        <w:fldChar w:fldCharType="end"/>
      </w:r>
      <w:r w:rsidR="000C3B4F">
        <w:t>)</w:t>
      </w:r>
      <w:r w:rsidR="005211BE">
        <w:t>.</w:t>
      </w:r>
    </w:p>
    <w:p w14:paraId="3EB61B02" w14:textId="77777777" w:rsidR="002C5477" w:rsidRDefault="005A7D44" w:rsidP="002C5477">
      <w:pPr>
        <w:keepNext/>
      </w:pPr>
      <w:r w:rsidRPr="005A7D44">
        <w:rPr>
          <w:noProof/>
        </w:rPr>
        <w:drawing>
          <wp:inline distT="0" distB="0" distL="0" distR="0" wp14:anchorId="2B550210" wp14:editId="7CDFBE83">
            <wp:extent cx="5400675" cy="2113280"/>
            <wp:effectExtent l="0" t="0" r="9525" b="1270"/>
            <wp:docPr id="21" name="Grafik 2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afik 21" descr="Ein Bild, das Text enthält.&#10;&#10;Automatisch generierte Beschreibung"/>
                    <pic:cNvPicPr/>
                  </pic:nvPicPr>
                  <pic:blipFill>
                    <a:blip r:embed="rId26"/>
                    <a:stretch>
                      <a:fillRect/>
                    </a:stretch>
                  </pic:blipFill>
                  <pic:spPr>
                    <a:xfrm>
                      <a:off x="0" y="0"/>
                      <a:ext cx="5400675" cy="2113280"/>
                    </a:xfrm>
                    <a:prstGeom prst="rect">
                      <a:avLst/>
                    </a:prstGeom>
                  </pic:spPr>
                </pic:pic>
              </a:graphicData>
            </a:graphic>
          </wp:inline>
        </w:drawing>
      </w:r>
    </w:p>
    <w:p w14:paraId="73FFBEAD" w14:textId="2754054D" w:rsidR="008A0BDE" w:rsidRDefault="002C5477" w:rsidP="002C5477">
      <w:pPr>
        <w:pStyle w:val="Beschriftung"/>
      </w:pPr>
      <w:bookmarkStart w:id="104" w:name="_Ref109858885"/>
      <w:bookmarkStart w:id="105" w:name="_Toc110693879"/>
      <w:r>
        <w:t xml:space="preserve">Figure </w:t>
      </w:r>
      <w:r>
        <w:fldChar w:fldCharType="begin"/>
      </w:r>
      <w:r>
        <w:instrText xml:space="preserve"> SEQ Figure \* ARABIC </w:instrText>
      </w:r>
      <w:r>
        <w:fldChar w:fldCharType="separate"/>
      </w:r>
      <w:r w:rsidR="007C5A0D">
        <w:rPr>
          <w:noProof/>
        </w:rPr>
        <w:t>19</w:t>
      </w:r>
      <w:r>
        <w:fldChar w:fldCharType="end"/>
      </w:r>
      <w:bookmarkEnd w:id="104"/>
      <w:r>
        <w:t xml:space="preserve">: </w:t>
      </w:r>
      <w:r w:rsidR="00E457BC">
        <w:t>I</w:t>
      </w:r>
      <w:r>
        <w:t>mplementation of the embedding layer</w:t>
      </w:r>
      <w:bookmarkEnd w:id="105"/>
    </w:p>
    <w:p w14:paraId="78806D42" w14:textId="04687D15" w:rsidR="000C3B4F" w:rsidRDefault="00BB7470" w:rsidP="000C3B4F">
      <w:r>
        <w:rPr>
          <w:b/>
        </w:rPr>
        <w:t>DCN</w:t>
      </w:r>
      <w:r>
        <w:t xml:space="preserve">. </w:t>
      </w:r>
      <w:r w:rsidR="001031A0">
        <w:t>The implementation of the DCN in this research uses a total of 4 layers. The model</w:t>
      </w:r>
      <w:r w:rsidR="00A31498">
        <w:t xml:space="preserve"> in its entirety can be seen in </w:t>
      </w:r>
      <w:r w:rsidR="00F3798A">
        <w:fldChar w:fldCharType="begin"/>
      </w:r>
      <w:r w:rsidR="00F3798A">
        <w:instrText xml:space="preserve"> REF _Ref109863345 \h </w:instrText>
      </w:r>
      <w:r w:rsidR="00F3798A">
        <w:fldChar w:fldCharType="separate"/>
      </w:r>
      <w:r w:rsidR="00F3798A">
        <w:t xml:space="preserve">Figure </w:t>
      </w:r>
      <w:r w:rsidR="00F3798A">
        <w:rPr>
          <w:noProof/>
        </w:rPr>
        <w:t>20</w:t>
      </w:r>
      <w:r w:rsidR="00F3798A">
        <w:fldChar w:fldCharType="end"/>
      </w:r>
      <w:r w:rsidR="00F3798A">
        <w:t>.</w:t>
      </w:r>
      <w:r w:rsidR="00007211">
        <w:t xml:space="preserve"> This model serves as a PoC for the cross layer, which is part of the TFRS library. In order to ensure reproducibility of the model, </w:t>
      </w:r>
      <w:r w:rsidR="00486D7F">
        <w:t>all layers within the DCN</w:t>
      </w:r>
      <w:r w:rsidR="00420329">
        <w:t xml:space="preserve"> are initialized with a see</w:t>
      </w:r>
      <w:r w:rsidR="00D06DDB">
        <w:t>d</w:t>
      </w:r>
      <w:r w:rsidR="00420329">
        <w:t xml:space="preserve">. This means that the weights before model training are the </w:t>
      </w:r>
      <w:r w:rsidR="000C58C7">
        <w:t xml:space="preserve">same throughout all training runs. As proposed by </w:t>
      </w:r>
      <w:sdt>
        <w:sdtPr>
          <w:alias w:val="To edit, see citavi.com/edit"/>
          <w:tag w:val="CitaviPlaceholder#9b5f09fe-3773-433f-9bd5-a91ef56581e9"/>
          <w:id w:val="268978416"/>
          <w:placeholder>
            <w:docPart w:val="DefaultPlaceholder_-1854013440"/>
          </w:placeholder>
        </w:sdtPr>
        <w:sdtContent>
          <w:r w:rsidR="000C58C7">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iOWFhMjkxLTVhZjUtNDBiZi04YTc4LWQyOGU1ZGRlY2IzMi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4LTA3VDAzOjQwOjEy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OWI1ZjA5ZmUtMzc3My00MzNmLTliZDUtYTkxZWY1NjU4MWU5IiwiVGV4dCI6IihXYW5nIGV0IGFsLiwgMjAyMSkiLCJXQUlWZXJzaW9uIjoiNi4xMi4wLjAifQ==}</w:instrText>
          </w:r>
          <w:r w:rsidR="000C58C7">
            <w:fldChar w:fldCharType="separate"/>
          </w:r>
          <w:r w:rsidR="00FF1EC0">
            <w:t>(Wang et al., 2021)</w:t>
          </w:r>
          <w:r w:rsidR="000C58C7">
            <w:fldChar w:fldCharType="end"/>
          </w:r>
        </w:sdtContent>
      </w:sdt>
      <w:r w:rsidR="00406EC0">
        <w:t xml:space="preserve">, the cross network </w:t>
      </w:r>
      <w:r w:rsidR="009F5EB4">
        <w:t xml:space="preserve">is positioned </w:t>
      </w:r>
      <w:r w:rsidR="00E061EC">
        <w:t>before the NN and after the embedding layer. It therefore receives the feature embedding as its inputs</w:t>
      </w:r>
      <w:r w:rsidR="00CE58B5">
        <w:t xml:space="preserve">. As mentioned in chapter </w:t>
      </w:r>
      <w:r w:rsidR="002116A8">
        <w:fldChar w:fldCharType="begin"/>
      </w:r>
      <w:r w:rsidR="002116A8">
        <w:instrText xml:space="preserve"> REF _Ref109863681 \h </w:instrText>
      </w:r>
      <w:r w:rsidR="002116A8">
        <w:fldChar w:fldCharType="separate"/>
      </w:r>
      <w:r w:rsidR="002116A8">
        <w:t>Deep &amp; Cross Networks</w:t>
      </w:r>
      <w:r w:rsidR="002116A8">
        <w:fldChar w:fldCharType="end"/>
      </w:r>
      <w:r w:rsidR="002116A8">
        <w:t xml:space="preserve">, the degree </w:t>
      </w:r>
      <w:r w:rsidR="00324B99">
        <w:t xml:space="preserve">of cross feature interactions explicitly learned, can be controlled by the amount of </w:t>
      </w:r>
      <w:r w:rsidR="008A0A67">
        <w:t xml:space="preserve">layers in the cross network. </w:t>
      </w:r>
      <w:r w:rsidR="00B37C74">
        <w:t xml:space="preserve">This model architecture uses one cross layer, which declares that the learned feature interactions to </w:t>
      </w:r>
      <w:r w:rsidR="00045380">
        <w:t xml:space="preserve">a </w:t>
      </w:r>
      <w:r w:rsidR="00B37C74">
        <w:t xml:space="preserve">degree </w:t>
      </w:r>
      <w:r w:rsidR="00045380">
        <w:lastRenderedPageBreak/>
        <w:t xml:space="preserve">of </w:t>
      </w:r>
      <w:r w:rsidR="00B37C74">
        <w:t>1. This means, that the CN considers interactions between one feature to another one. The cross network is then followed by two dense layers and an output layer. For both dense layers, the ReLU activation layer is used. The first NN layer consists of 256 neurons, while the second layer has a total of 64 units. The output layer returns a float value, which represents the predicted rating of the user for a movie.</w:t>
      </w:r>
    </w:p>
    <w:p w14:paraId="2C994028" w14:textId="468A1D13" w:rsidR="00F3798A" w:rsidRDefault="00BF061E" w:rsidP="00F3798A">
      <w:pPr>
        <w:keepNext/>
      </w:pPr>
      <w:r w:rsidRPr="00BF061E">
        <w:rPr>
          <w:noProof/>
        </w:rPr>
        <w:drawing>
          <wp:inline distT="0" distB="0" distL="0" distR="0" wp14:anchorId="3B8A4230" wp14:editId="3B00E0B3">
            <wp:extent cx="5400675" cy="1311910"/>
            <wp:effectExtent l="0" t="0" r="9525" b="2540"/>
            <wp:docPr id="25" name="Grafik 2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rafik 25" descr="Ein Bild, das Text enthält.&#10;&#10;Automatisch generierte Beschreibung"/>
                    <pic:cNvPicPr/>
                  </pic:nvPicPr>
                  <pic:blipFill>
                    <a:blip r:embed="rId27"/>
                    <a:stretch>
                      <a:fillRect/>
                    </a:stretch>
                  </pic:blipFill>
                  <pic:spPr>
                    <a:xfrm>
                      <a:off x="0" y="0"/>
                      <a:ext cx="5400675" cy="1311910"/>
                    </a:xfrm>
                    <a:prstGeom prst="rect">
                      <a:avLst/>
                    </a:prstGeom>
                  </pic:spPr>
                </pic:pic>
              </a:graphicData>
            </a:graphic>
          </wp:inline>
        </w:drawing>
      </w:r>
    </w:p>
    <w:p w14:paraId="733CDE35" w14:textId="35D5D7E2" w:rsidR="00BF061E" w:rsidRPr="00BF061E" w:rsidRDefault="00F3798A" w:rsidP="00BF061E">
      <w:pPr>
        <w:pStyle w:val="Beschriftung"/>
      </w:pPr>
      <w:bookmarkStart w:id="106" w:name="_Ref109863345"/>
      <w:bookmarkStart w:id="107" w:name="_Toc110693880"/>
      <w:r>
        <w:t xml:space="preserve">Figure </w:t>
      </w:r>
      <w:r>
        <w:fldChar w:fldCharType="begin"/>
      </w:r>
      <w:r>
        <w:instrText xml:space="preserve"> SEQ Figure \* ARABIC </w:instrText>
      </w:r>
      <w:r>
        <w:fldChar w:fldCharType="separate"/>
      </w:r>
      <w:r w:rsidR="007C5A0D">
        <w:rPr>
          <w:noProof/>
        </w:rPr>
        <w:t>20</w:t>
      </w:r>
      <w:r>
        <w:fldChar w:fldCharType="end"/>
      </w:r>
      <w:bookmarkEnd w:id="106"/>
      <w:r>
        <w:t xml:space="preserve">: </w:t>
      </w:r>
      <w:r w:rsidR="00E457BC">
        <w:t>I</w:t>
      </w:r>
      <w:r>
        <w:t>mplementation of the DCN</w:t>
      </w:r>
      <w:bookmarkEnd w:id="107"/>
    </w:p>
    <w:p w14:paraId="441A10EA" w14:textId="13E2D516" w:rsidR="00002051" w:rsidRDefault="008133C0" w:rsidP="00002051">
      <w:pPr>
        <w:pStyle w:val="berschrift3"/>
      </w:pPr>
      <w:bookmarkStart w:id="108" w:name="_Toc110725810"/>
      <w:r>
        <w:t>MovieLens</w:t>
      </w:r>
      <w:bookmarkEnd w:id="108"/>
    </w:p>
    <w:p w14:paraId="380DC66E" w14:textId="39CA8D2B" w:rsidR="0093428B" w:rsidRDefault="00A62AF9" w:rsidP="00BF061E">
      <w:pPr>
        <w:rPr>
          <w:rFonts w:cs="Arial"/>
        </w:rPr>
      </w:pPr>
      <w:r>
        <w:rPr>
          <w:rFonts w:ascii="Courier New" w:hAnsi="Courier New" w:cs="Courier New"/>
        </w:rPr>
        <w:t>MovieLens</w:t>
      </w:r>
      <w:r w:rsidR="00E56FC1">
        <w:rPr>
          <w:rFonts w:cs="Arial"/>
        </w:rPr>
        <w:t xml:space="preserve"> inherits from the TFRS Model class, which is a </w:t>
      </w:r>
      <w:r w:rsidR="002270BB">
        <w:rPr>
          <w:rFonts w:cs="Arial"/>
        </w:rPr>
        <w:t>wrapper for the Keras Model class. This base class lets the developer define custom training and test losses, by implementing three methods in the child class:</w:t>
      </w:r>
    </w:p>
    <w:p w14:paraId="0015698A" w14:textId="566A9101" w:rsidR="00BF061E" w:rsidRDefault="002E2B0F" w:rsidP="00BF061E">
      <w:r>
        <w:rPr>
          <w:rFonts w:cs="Arial"/>
        </w:rPr>
        <w:t>In t</w:t>
      </w:r>
      <w:r w:rsidR="00C52196">
        <w:rPr>
          <w:rFonts w:cs="Arial"/>
        </w:rPr>
        <w:t xml:space="preserve">he </w:t>
      </w:r>
      <w:r w:rsidR="00C52196" w:rsidRPr="00C52196">
        <w:rPr>
          <w:rFonts w:ascii="Courier New" w:hAnsi="Courier New" w:cs="Courier New"/>
        </w:rPr>
        <w:t>__init__</w:t>
      </w:r>
      <w:r w:rsidR="00C52196">
        <w:rPr>
          <w:rFonts w:cs="Arial"/>
        </w:rPr>
        <w:t xml:space="preserve"> method, </w:t>
      </w:r>
      <w:r w:rsidR="00441967">
        <w:rPr>
          <w:rFonts w:cs="Arial"/>
        </w:rPr>
        <w:t xml:space="preserve">a Keras model and the loss metrics are declared. </w:t>
      </w:r>
      <w:r w:rsidR="00335D75" w:rsidRPr="00BB32AA">
        <w:rPr>
          <w:rFonts w:ascii="Courier New" w:hAnsi="Courier New" w:cs="Courier New"/>
        </w:rPr>
        <w:t>self.ranking_model</w:t>
      </w:r>
      <w:r w:rsidR="00335D75">
        <w:t xml:space="preserve"> is an instantiation of </w:t>
      </w:r>
      <w:r w:rsidR="00BB32AA">
        <w:t>the RankingModel class, discussed in the previous chapter</w:t>
      </w:r>
      <w:r w:rsidR="0018397C">
        <w:t xml:space="preserve">. </w:t>
      </w:r>
      <w:r w:rsidR="00B94FAD" w:rsidRPr="000D2128">
        <w:rPr>
          <w:rFonts w:ascii="Courier New" w:hAnsi="Courier New" w:cs="Courier New"/>
        </w:rPr>
        <w:t>self.</w:t>
      </w:r>
      <w:r w:rsidR="00624305" w:rsidRPr="000D2128">
        <w:rPr>
          <w:rFonts w:ascii="Courier New" w:hAnsi="Courier New" w:cs="Courier New"/>
        </w:rPr>
        <w:t>task</w:t>
      </w:r>
      <w:r w:rsidR="00624305">
        <w:t xml:space="preserve"> is an object of the </w:t>
      </w:r>
      <w:r w:rsidR="000D2128">
        <w:t>Ranking class from the TFRS module.</w:t>
      </w:r>
      <w:r>
        <w:t xml:space="preserve"> </w:t>
      </w:r>
      <w:r w:rsidR="00204D43">
        <w:t xml:space="preserve">This </w:t>
      </w:r>
      <w:r w:rsidR="00595A95">
        <w:t>class can be given a loss function</w:t>
      </w:r>
      <w:r w:rsidR="007A5F41">
        <w:t xml:space="preserve"> as a parameter with which </w:t>
      </w:r>
      <w:r w:rsidR="003E6ED2">
        <w:t xml:space="preserve">the training loss is calculated. </w:t>
      </w:r>
      <w:r w:rsidR="00645527">
        <w:t xml:space="preserve">In addition to </w:t>
      </w:r>
      <w:r w:rsidR="008D37D8">
        <w:t xml:space="preserve">the loss function, additional evaluation metrics can </w:t>
      </w:r>
      <w:r w:rsidR="004D7B86">
        <w:t xml:space="preserve">be given as </w:t>
      </w:r>
      <w:r w:rsidR="007624A1">
        <w:t>parameter</w:t>
      </w:r>
      <w:r w:rsidR="004D7B86">
        <w:t>s.</w:t>
      </w:r>
      <w:r w:rsidR="00A435E5">
        <w:t xml:space="preserve"> This artifact uses </w:t>
      </w:r>
      <w:r w:rsidR="00D657E1">
        <w:t xml:space="preserve">mean squared error as the loss function and root mean squared error </w:t>
      </w:r>
      <w:r w:rsidR="00C87B55">
        <w:t xml:space="preserve">(RMSE) </w:t>
      </w:r>
      <w:r w:rsidR="00D657E1">
        <w:t xml:space="preserve">as </w:t>
      </w:r>
      <w:r w:rsidR="00B96BDE">
        <w:t>an evaluation metric</w:t>
      </w:r>
      <w:r w:rsidR="004F3CAB">
        <w:t>, which can be seen during the training process</w:t>
      </w:r>
      <w:r w:rsidR="007B04A2">
        <w:t xml:space="preserve"> (</w:t>
      </w:r>
      <w:r w:rsidR="00E457BC">
        <w:fldChar w:fldCharType="begin"/>
      </w:r>
      <w:r w:rsidR="00E457BC">
        <w:instrText xml:space="preserve"> REF _Ref109868265 \h </w:instrText>
      </w:r>
      <w:r w:rsidR="00E457BC">
        <w:fldChar w:fldCharType="separate"/>
      </w:r>
      <w:r w:rsidR="00E457BC">
        <w:t xml:space="preserve">Figure </w:t>
      </w:r>
      <w:r w:rsidR="00E457BC">
        <w:rPr>
          <w:noProof/>
        </w:rPr>
        <w:t>21</w:t>
      </w:r>
      <w:r w:rsidR="00E457BC">
        <w:fldChar w:fldCharType="end"/>
      </w:r>
      <w:r w:rsidR="007B04A2">
        <w:t>)</w:t>
      </w:r>
      <w:r w:rsidR="00E457BC">
        <w:t>.</w:t>
      </w:r>
    </w:p>
    <w:p w14:paraId="696A1FA2" w14:textId="77777777" w:rsidR="00E457BC" w:rsidRDefault="00D81D47" w:rsidP="00E457BC">
      <w:pPr>
        <w:keepNext/>
      </w:pPr>
      <w:r w:rsidRPr="00D81D47">
        <w:rPr>
          <w:noProof/>
        </w:rPr>
        <w:drawing>
          <wp:inline distT="0" distB="0" distL="0" distR="0" wp14:anchorId="147D80C2" wp14:editId="2152BDA1">
            <wp:extent cx="5400675" cy="372110"/>
            <wp:effectExtent l="0" t="0" r="9525" b="889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400675" cy="372110"/>
                    </a:xfrm>
                    <a:prstGeom prst="rect">
                      <a:avLst/>
                    </a:prstGeom>
                  </pic:spPr>
                </pic:pic>
              </a:graphicData>
            </a:graphic>
          </wp:inline>
        </w:drawing>
      </w:r>
    </w:p>
    <w:p w14:paraId="5FFBAC8F" w14:textId="03692802" w:rsidR="007B04A2" w:rsidRDefault="00E457BC" w:rsidP="00E457BC">
      <w:pPr>
        <w:pStyle w:val="Beschriftung"/>
      </w:pPr>
      <w:bookmarkStart w:id="109" w:name="_Ref109868265"/>
      <w:bookmarkStart w:id="110" w:name="_Ref109868245"/>
      <w:bookmarkStart w:id="111" w:name="_Toc110693881"/>
      <w:r>
        <w:t xml:space="preserve">Figure </w:t>
      </w:r>
      <w:r>
        <w:fldChar w:fldCharType="begin"/>
      </w:r>
      <w:r>
        <w:instrText xml:space="preserve"> SEQ Figure \* ARABIC </w:instrText>
      </w:r>
      <w:r>
        <w:fldChar w:fldCharType="separate"/>
      </w:r>
      <w:r w:rsidR="007C5A0D">
        <w:rPr>
          <w:noProof/>
        </w:rPr>
        <w:t>21</w:t>
      </w:r>
      <w:r>
        <w:fldChar w:fldCharType="end"/>
      </w:r>
      <w:bookmarkEnd w:id="109"/>
      <w:r>
        <w:t>: Metrics during model training</w:t>
      </w:r>
      <w:bookmarkEnd w:id="110"/>
      <w:bookmarkEnd w:id="111"/>
    </w:p>
    <w:p w14:paraId="05DC07CC" w14:textId="10C93402" w:rsidR="00847E2E" w:rsidRDefault="00847E2E" w:rsidP="001D3FB6">
      <w:r>
        <w:t>The second method in MovieLens</w:t>
      </w:r>
      <w:r w:rsidR="00DE1FED">
        <w:t xml:space="preserve"> is </w:t>
      </w:r>
      <w:r w:rsidR="00DE1FED" w:rsidRPr="00DE1FED">
        <w:rPr>
          <w:rFonts w:ascii="Courier New" w:hAnsi="Courier New" w:cs="Courier New"/>
        </w:rPr>
        <w:t>call</w:t>
      </w:r>
      <w:r w:rsidR="00DE1FED">
        <w:t>.</w:t>
      </w:r>
      <w:r w:rsidR="00F033C9">
        <w:t xml:space="preserve"> This method</w:t>
      </w:r>
      <w:r w:rsidR="00DE1FED">
        <w:t xml:space="preserve"> takes in </w:t>
      </w:r>
      <w:r w:rsidR="00D26FAF">
        <w:t xml:space="preserve">the </w:t>
      </w:r>
      <w:r w:rsidR="006D41FD">
        <w:t xml:space="preserve">features of the </w:t>
      </w:r>
      <w:r w:rsidR="009857BE">
        <w:t>training data and gives it to the RankingModel in order to compute the predictions.</w:t>
      </w:r>
    </w:p>
    <w:p w14:paraId="7D3BC6AD" w14:textId="0AC8799D" w:rsidR="009F5D8C" w:rsidRPr="009F5D8C" w:rsidRDefault="009857BE" w:rsidP="00E73879">
      <w:r>
        <w:t>The</w:t>
      </w:r>
      <w:r w:rsidR="004E3713">
        <w:t>se</w:t>
      </w:r>
      <w:r>
        <w:t xml:space="preserve"> predict</w:t>
      </w:r>
      <w:r w:rsidR="00606B12">
        <w:t>ed labels</w:t>
      </w:r>
      <w:r>
        <w:t xml:space="preserve"> are then </w:t>
      </w:r>
      <w:r w:rsidR="004E3713">
        <w:t xml:space="preserve">given to </w:t>
      </w:r>
      <w:r w:rsidR="004E3713" w:rsidRPr="00606B12">
        <w:rPr>
          <w:rFonts w:ascii="Courier New" w:hAnsi="Courier New" w:cs="Courier New"/>
        </w:rPr>
        <w:t>compute_loss</w:t>
      </w:r>
      <w:r w:rsidR="00606B12">
        <w:t xml:space="preserve">, where they are compared against the true labels. </w:t>
      </w:r>
      <w:r w:rsidR="00590AB6">
        <w:t xml:space="preserve">These two values are passed to the task object, which executes the call method in </w:t>
      </w:r>
      <w:r w:rsidR="00590AB6" w:rsidRPr="005A55A8">
        <w:rPr>
          <w:rFonts w:ascii="Courier New" w:hAnsi="Courier New" w:cs="Courier New"/>
        </w:rPr>
        <w:t xml:space="preserve">Ranking </w:t>
      </w:r>
      <w:r w:rsidR="00590AB6">
        <w:t xml:space="preserve">and returns the </w:t>
      </w:r>
      <w:r w:rsidR="005A55A8">
        <w:t>loss value and metrics.</w:t>
      </w:r>
    </w:p>
    <w:p w14:paraId="36966188" w14:textId="42B3B7BA" w:rsidR="008133C0" w:rsidRDefault="00756763" w:rsidP="008133C0">
      <w:pPr>
        <w:pStyle w:val="berschrift3"/>
      </w:pPr>
      <w:bookmarkStart w:id="112" w:name="_Toc110725811"/>
      <w:r>
        <w:t>Post</w:t>
      </w:r>
      <w:r w:rsidR="00AD6E14">
        <w:t>-Training Actions</w:t>
      </w:r>
      <w:bookmarkEnd w:id="112"/>
    </w:p>
    <w:p w14:paraId="039C371C" w14:textId="50EFFB4A" w:rsidR="005F6EE6" w:rsidRDefault="00E67D42" w:rsidP="005F6EE6">
      <w:r>
        <w:t>Metadata collection is a key task in MLOps systems.</w:t>
      </w:r>
      <w:r w:rsidR="001F3AA6">
        <w:t xml:space="preserve"> It</w:t>
      </w:r>
      <w:r>
        <w:t xml:space="preserve"> can give ML e</w:t>
      </w:r>
      <w:r w:rsidR="008B0A35">
        <w:t>ngi</w:t>
      </w:r>
      <w:r>
        <w:t>ne</w:t>
      </w:r>
      <w:r w:rsidR="00C430F7">
        <w:t>ers an overview of trained models, help identify weaknesses in a model and improve model understanding.</w:t>
      </w:r>
      <w:r w:rsidR="008B0A35">
        <w:t xml:space="preserve"> In order to satisfy the need for model metadata in an MLOps environment, </w:t>
      </w:r>
      <w:r w:rsidR="008B0A35">
        <w:lastRenderedPageBreak/>
        <w:t xml:space="preserve">this research project retrieves </w:t>
      </w:r>
      <w:r w:rsidR="007F7252">
        <w:t>and sav</w:t>
      </w:r>
      <w:r w:rsidR="0057232E">
        <w:t>es</w:t>
      </w:r>
      <w:r w:rsidR="007F7252">
        <w:t xml:space="preserve"> </w:t>
      </w:r>
      <w:r w:rsidR="00227123">
        <w:t xml:space="preserve">custom information after every training. These are referred to in this paper as </w:t>
      </w:r>
      <w:r w:rsidR="00D813AD">
        <w:t>post-training actions (PTA).</w:t>
      </w:r>
      <w:r w:rsidR="00AA5032">
        <w:t xml:space="preserve"> </w:t>
      </w:r>
      <w:r w:rsidR="00436DD8">
        <w:t>T</w:t>
      </w:r>
      <w:r w:rsidR="00A92C1D">
        <w:t>hree</w:t>
      </w:r>
      <w:r w:rsidR="00AA5032">
        <w:t xml:space="preserve"> </w:t>
      </w:r>
      <w:r w:rsidR="00214C0E">
        <w:t>PTAs are</w:t>
      </w:r>
      <w:r w:rsidR="00436DD8">
        <w:t xml:space="preserve"> implemented in th</w:t>
      </w:r>
      <w:r w:rsidR="00A23F1C">
        <w:t>is</w:t>
      </w:r>
      <w:r w:rsidR="00436DD8">
        <w:t xml:space="preserve"> artifact</w:t>
      </w:r>
      <w:r w:rsidR="00214C0E">
        <w:t>.</w:t>
      </w:r>
    </w:p>
    <w:p w14:paraId="316B6A38" w14:textId="6D16B469" w:rsidR="00BE2184" w:rsidRDefault="0087236B" w:rsidP="005F6EE6">
      <w:r>
        <w:rPr>
          <w:b/>
        </w:rPr>
        <w:t xml:space="preserve">Visualization of </w:t>
      </w:r>
      <w:r w:rsidR="0063347C">
        <w:rPr>
          <w:b/>
        </w:rPr>
        <w:t>m</w:t>
      </w:r>
      <w:r>
        <w:rPr>
          <w:b/>
        </w:rPr>
        <w:t>odel architecture</w:t>
      </w:r>
      <w:r w:rsidR="0063347C">
        <w:rPr>
          <w:b/>
        </w:rPr>
        <w:t>.</w:t>
      </w:r>
      <w:r w:rsidR="0063347C">
        <w:t xml:space="preserve"> </w:t>
      </w:r>
      <w:r w:rsidR="00FD4012">
        <w:t>The first PTA is a visualization of the model architecture</w:t>
      </w:r>
      <w:r w:rsidR="006E619D">
        <w:t>.</w:t>
      </w:r>
      <w:r w:rsidR="007F161E">
        <w:t xml:space="preserve"> Keras provides a method to visualize its sequential models</w:t>
      </w:r>
      <w:r w:rsidR="0053046E">
        <w:t>, which reads the layers of the model and maps them</w:t>
      </w:r>
      <w:r w:rsidR="00AC3467">
        <w:t xml:space="preserve"> to a plot.</w:t>
      </w:r>
      <w:r w:rsidR="00905DA9">
        <w:t xml:space="preserve"> The model architecture in this project is defined inside the RankingModel class, which </w:t>
      </w:r>
      <w:r w:rsidR="00E90134">
        <w:t>is instantiated in self.ranking_</w:t>
      </w:r>
      <w:r w:rsidR="00A33055">
        <w:t>model of the MovieLens class.</w:t>
      </w:r>
      <w:r w:rsidR="00A235CE">
        <w:t xml:space="preserve"> The ratings variable is passed to the </w:t>
      </w:r>
      <w:r w:rsidR="001465F1">
        <w:t xml:space="preserve">Keras </w:t>
      </w:r>
      <w:r w:rsidR="0008414F">
        <w:t>plot_model</w:t>
      </w:r>
      <w:r w:rsidR="001465F1">
        <w:t xml:space="preserve"> method </w:t>
      </w:r>
      <w:r w:rsidR="005F39EE">
        <w:t xml:space="preserve">to generate the visual representation of the </w:t>
      </w:r>
      <w:r w:rsidR="00F97D77">
        <w:t>model</w:t>
      </w:r>
      <w:r w:rsidR="005F39EE">
        <w:t>.</w:t>
      </w:r>
      <w:r w:rsidR="005000EA">
        <w:t xml:space="preserve"> By giving the plot the same name as the </w:t>
      </w:r>
      <w:r w:rsidR="001639EF">
        <w:t>model, it becomes</w:t>
      </w:r>
      <w:r w:rsidR="00A12775">
        <w:t xml:space="preserve"> clear to which model </w:t>
      </w:r>
      <w:r w:rsidR="00A019EB">
        <w:t>the visualization</w:t>
      </w:r>
      <w:r w:rsidR="00A12775">
        <w:t xml:space="preserve"> belongs to.</w:t>
      </w:r>
      <w:r w:rsidR="00511D57">
        <w:t xml:space="preserve"> </w:t>
      </w:r>
      <w:r w:rsidR="003A6417">
        <w:t xml:space="preserve">In </w:t>
      </w:r>
      <w:r w:rsidR="00A52BD8">
        <w:fldChar w:fldCharType="begin"/>
      </w:r>
      <w:r w:rsidR="00A52BD8">
        <w:instrText xml:space="preserve"> REF _Ref109925369 \h </w:instrText>
      </w:r>
      <w:r w:rsidR="00A52BD8">
        <w:fldChar w:fldCharType="separate"/>
      </w:r>
      <w:r w:rsidR="00A52BD8">
        <w:t xml:space="preserve">Figure </w:t>
      </w:r>
      <w:r w:rsidR="00A52BD8">
        <w:rPr>
          <w:noProof/>
        </w:rPr>
        <w:t>22</w:t>
      </w:r>
      <w:r w:rsidR="00A52BD8">
        <w:fldChar w:fldCharType="end"/>
      </w:r>
      <w:r w:rsidR="003A6417">
        <w:t xml:space="preserve"> </w:t>
      </w:r>
      <w:r w:rsidR="00D7348E">
        <w:t>a</w:t>
      </w:r>
      <w:r w:rsidR="004D0513">
        <w:t>n</w:t>
      </w:r>
      <w:r w:rsidR="003A6417">
        <w:t xml:space="preserve"> output of this PTA can be seen.</w:t>
      </w:r>
    </w:p>
    <w:p w14:paraId="607243DB" w14:textId="77777777" w:rsidR="00C16F6F" w:rsidRDefault="00F436A3" w:rsidP="00C16F6F">
      <w:pPr>
        <w:keepNext/>
      </w:pPr>
      <w:r w:rsidRPr="00F436A3">
        <w:rPr>
          <w:noProof/>
        </w:rPr>
        <w:drawing>
          <wp:inline distT="0" distB="0" distL="0" distR="0" wp14:anchorId="20481938" wp14:editId="162C2F06">
            <wp:extent cx="5399405" cy="2174240"/>
            <wp:effectExtent l="0" t="0" r="0" b="0"/>
            <wp:docPr id="33" name="Grafik 33"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Grafik 33" descr="Ein Bild, das Tisch enthält.&#10;&#10;Automatisch generierte Beschreibung"/>
                    <pic:cNvPicPr/>
                  </pic:nvPicPr>
                  <pic:blipFill>
                    <a:blip r:embed="rId29"/>
                    <a:stretch>
                      <a:fillRect/>
                    </a:stretch>
                  </pic:blipFill>
                  <pic:spPr>
                    <a:xfrm>
                      <a:off x="0" y="0"/>
                      <a:ext cx="5399405" cy="2174240"/>
                    </a:xfrm>
                    <a:prstGeom prst="rect">
                      <a:avLst/>
                    </a:prstGeom>
                  </pic:spPr>
                </pic:pic>
              </a:graphicData>
            </a:graphic>
          </wp:inline>
        </w:drawing>
      </w:r>
    </w:p>
    <w:p w14:paraId="1AA20FAA" w14:textId="787D00D1" w:rsidR="00C16F6F" w:rsidRDefault="00C16F6F" w:rsidP="00C16F6F">
      <w:pPr>
        <w:pStyle w:val="Beschriftung"/>
      </w:pPr>
      <w:bookmarkStart w:id="113" w:name="_Ref109925369"/>
      <w:bookmarkStart w:id="114" w:name="_Toc110693882"/>
      <w:r>
        <w:t xml:space="preserve">Figure </w:t>
      </w:r>
      <w:r>
        <w:fldChar w:fldCharType="begin"/>
      </w:r>
      <w:r>
        <w:instrText xml:space="preserve"> SEQ Figure \* ARABIC </w:instrText>
      </w:r>
      <w:r>
        <w:fldChar w:fldCharType="separate"/>
      </w:r>
      <w:r w:rsidR="007C5A0D">
        <w:rPr>
          <w:noProof/>
        </w:rPr>
        <w:t>22</w:t>
      </w:r>
      <w:r>
        <w:fldChar w:fldCharType="end"/>
      </w:r>
      <w:bookmarkEnd w:id="113"/>
      <w:r>
        <w:t>: Model architecture visualization</w:t>
      </w:r>
      <w:bookmarkEnd w:id="114"/>
    </w:p>
    <w:p w14:paraId="5C12632E" w14:textId="316380F5" w:rsidR="00957618" w:rsidRDefault="00957618" w:rsidP="008E5214">
      <w:r>
        <w:t xml:space="preserve">The intention behind </w:t>
      </w:r>
      <w:r w:rsidR="007B0E2F">
        <w:t>th</w:t>
      </w:r>
      <w:r w:rsidR="00401D75">
        <w:t>is PTA,</w:t>
      </w:r>
      <w:r w:rsidR="007B0E2F">
        <w:t xml:space="preserve"> is to provide a</w:t>
      </w:r>
      <w:r w:rsidR="003B2537">
        <w:t xml:space="preserve"> </w:t>
      </w:r>
      <w:r w:rsidR="00401D75">
        <w:t>model overview to ML engineers.</w:t>
      </w:r>
      <w:r w:rsidR="00245B7D">
        <w:t xml:space="preserve"> Model repositories can become convoluted and it is beneficial to </w:t>
      </w:r>
      <w:r w:rsidR="00F817A9">
        <w:t xml:space="preserve">have visual </w:t>
      </w:r>
      <w:r w:rsidR="00940FB3">
        <w:t>information about the composition of a model.</w:t>
      </w:r>
    </w:p>
    <w:p w14:paraId="1D38BD10" w14:textId="1F500EE7" w:rsidR="00FE2AB9" w:rsidRDefault="000F2091" w:rsidP="008E5214">
      <w:r>
        <w:rPr>
          <w:b/>
        </w:rPr>
        <w:t>Visualization of model training.</w:t>
      </w:r>
      <w:r w:rsidR="00DD3E6A">
        <w:t xml:space="preserve"> The second PTA </w:t>
      </w:r>
      <w:r w:rsidR="008570C2">
        <w:t>has the objective to give insights into the training process</w:t>
      </w:r>
      <w:r w:rsidR="00933C3C">
        <w:t xml:space="preserve"> of a model. This is done with </w:t>
      </w:r>
      <w:r w:rsidR="00CE67F9">
        <w:t xml:space="preserve">TensorBoard. TensorBoard </w:t>
      </w:r>
      <w:r w:rsidR="00137273">
        <w:t>reads log files generated during training and visualizes them in a dashboard.</w:t>
      </w:r>
      <w:r w:rsidR="00264E75">
        <w:t xml:space="preserve"> Conventionally, TF logfiles are stored in a temporary folder</w:t>
      </w:r>
      <w:r w:rsidR="001F499E">
        <w:t xml:space="preserve">. By configuring a custom path, these training logs can be saved </w:t>
      </w:r>
      <w:r w:rsidR="00A362DA">
        <w:t>permanently.</w:t>
      </w:r>
      <w:r w:rsidR="00886C0D">
        <w:t xml:space="preserve"> These files can </w:t>
      </w:r>
      <w:r w:rsidR="00D261A0">
        <w:t xml:space="preserve">then </w:t>
      </w:r>
      <w:r w:rsidR="00886C0D">
        <w:t>be</w:t>
      </w:r>
      <w:r w:rsidR="002E59ED">
        <w:t xml:space="preserve"> visualized by </w:t>
      </w:r>
      <w:r w:rsidR="00D261A0">
        <w:t>launching TensorBoard in the configured logfile directory</w:t>
      </w:r>
      <w:r w:rsidR="004D1748">
        <w:t xml:space="preserve">, which opens a web </w:t>
      </w:r>
      <w:r w:rsidR="002C1679">
        <w:t>interface</w:t>
      </w:r>
      <w:r w:rsidR="00D261A0">
        <w:t>.</w:t>
      </w:r>
      <w:r w:rsidR="002C1679">
        <w:t xml:space="preserve"> There, the training c</w:t>
      </w:r>
      <w:r w:rsidR="00234711">
        <w:t>ourse of all models can be reviewed and compared</w:t>
      </w:r>
      <w:r w:rsidR="00FE2AB9">
        <w:t>. In</w:t>
      </w:r>
      <w:r w:rsidR="001B1FB9">
        <w:t xml:space="preserve"> </w:t>
      </w:r>
      <w:r w:rsidR="00487755">
        <w:fldChar w:fldCharType="begin"/>
      </w:r>
      <w:r w:rsidR="00487755">
        <w:instrText xml:space="preserve"> REF _Ref110204677 \h </w:instrText>
      </w:r>
      <w:r w:rsidR="00487755">
        <w:fldChar w:fldCharType="separate"/>
      </w:r>
      <w:r w:rsidR="00487755">
        <w:t xml:space="preserve">Figure </w:t>
      </w:r>
      <w:r w:rsidR="00487755">
        <w:rPr>
          <w:noProof/>
        </w:rPr>
        <w:t>23</w:t>
      </w:r>
      <w:r w:rsidR="00487755">
        <w:fldChar w:fldCharType="end"/>
      </w:r>
      <w:r w:rsidR="00FE2AB9">
        <w:t>, the training progress of a model is seen</w:t>
      </w:r>
      <w:r w:rsidR="00487755">
        <w:t xml:space="preserve"> through the dashboard</w:t>
      </w:r>
      <w:r w:rsidR="00FE2AB9">
        <w:t>.</w:t>
      </w:r>
    </w:p>
    <w:p w14:paraId="24E9EB3C" w14:textId="77777777" w:rsidR="001B1FB9" w:rsidRDefault="00FE2AB9" w:rsidP="001B1FB9">
      <w:pPr>
        <w:keepNext/>
      </w:pPr>
      <w:r w:rsidRPr="00FE2AB9">
        <w:rPr>
          <w:noProof/>
        </w:rPr>
        <w:lastRenderedPageBreak/>
        <w:drawing>
          <wp:inline distT="0" distB="0" distL="0" distR="0" wp14:anchorId="57A3312B" wp14:editId="0377355B">
            <wp:extent cx="5399405" cy="1508125"/>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399405" cy="1508125"/>
                    </a:xfrm>
                    <a:prstGeom prst="rect">
                      <a:avLst/>
                    </a:prstGeom>
                  </pic:spPr>
                </pic:pic>
              </a:graphicData>
            </a:graphic>
          </wp:inline>
        </w:drawing>
      </w:r>
    </w:p>
    <w:p w14:paraId="3CF22999" w14:textId="0FB26CE0" w:rsidR="001B1FB9" w:rsidRDefault="001B1FB9" w:rsidP="001B1FB9">
      <w:pPr>
        <w:pStyle w:val="Beschriftung"/>
      </w:pPr>
      <w:bookmarkStart w:id="115" w:name="_Ref110204677"/>
      <w:bookmarkStart w:id="116" w:name="_Toc110693883"/>
      <w:r>
        <w:t xml:space="preserve">Figure </w:t>
      </w:r>
      <w:r>
        <w:fldChar w:fldCharType="begin"/>
      </w:r>
      <w:r>
        <w:instrText xml:space="preserve"> SEQ Figure \* ARABIC </w:instrText>
      </w:r>
      <w:r>
        <w:fldChar w:fldCharType="separate"/>
      </w:r>
      <w:r w:rsidR="007C5A0D">
        <w:rPr>
          <w:noProof/>
        </w:rPr>
        <w:t>23</w:t>
      </w:r>
      <w:r>
        <w:fldChar w:fldCharType="end"/>
      </w:r>
      <w:bookmarkEnd w:id="115"/>
      <w:r>
        <w:t>: TensorBoard training and evaluation visualization</w:t>
      </w:r>
      <w:bookmarkEnd w:id="116"/>
    </w:p>
    <w:p w14:paraId="51570202" w14:textId="63B4A9FB" w:rsidR="00A33141" w:rsidRPr="00DD3E6A" w:rsidRDefault="004D1748" w:rsidP="008E5214">
      <w:r>
        <w:t xml:space="preserve"> </w:t>
      </w:r>
    </w:p>
    <w:p w14:paraId="563CC037" w14:textId="15E63F09" w:rsidR="003722A1" w:rsidRDefault="00DF2FD8" w:rsidP="00227FF1">
      <w:r>
        <w:rPr>
          <w:b/>
        </w:rPr>
        <w:t xml:space="preserve">Visualization of </w:t>
      </w:r>
      <w:r w:rsidR="000B035F">
        <w:rPr>
          <w:b/>
        </w:rPr>
        <w:t>learned cross-</w:t>
      </w:r>
      <w:r w:rsidR="00D01EF9">
        <w:rPr>
          <w:b/>
        </w:rPr>
        <w:t>features</w:t>
      </w:r>
      <w:r w:rsidR="007E16EA">
        <w:rPr>
          <w:b/>
        </w:rPr>
        <w:t>.</w:t>
      </w:r>
      <w:r w:rsidR="007E16EA">
        <w:t xml:space="preserve"> Model understanding is a </w:t>
      </w:r>
      <w:r w:rsidR="00FF3462">
        <w:t>non-trivial task for large neural networks. Because of the amount of parameters</w:t>
      </w:r>
      <w:r w:rsidR="00B176D1">
        <w:t>, models become</w:t>
      </w:r>
      <w:r w:rsidR="006305D8">
        <w:t xml:space="preserve"> hard to explain</w:t>
      </w:r>
      <w:r w:rsidR="00B176D1">
        <w:t>. Fortun</w:t>
      </w:r>
      <w:r w:rsidR="00207878">
        <w:t xml:space="preserve">ately, </w:t>
      </w:r>
      <w:r w:rsidR="00E44F27">
        <w:t>cross networks are much easier to interpret, as their weights are always allocated to specific cross interactions.</w:t>
      </w:r>
      <w:r w:rsidR="007E09A8">
        <w:t xml:space="preserve"> </w:t>
      </w:r>
      <w:r w:rsidR="002A65DE">
        <w:t>The</w:t>
      </w:r>
      <w:r w:rsidR="00D5763A">
        <w:t xml:space="preserve"> interpretability of these weights can</w:t>
      </w:r>
      <w:r w:rsidR="002A65DE">
        <w:t xml:space="preserve"> </w:t>
      </w:r>
      <w:r w:rsidR="00B56253">
        <w:t xml:space="preserve">be </w:t>
      </w:r>
      <w:r w:rsidR="002A65DE">
        <w:t>leveraged to improve model understanding</w:t>
      </w:r>
      <w:r w:rsidR="00CB63E7">
        <w:t xml:space="preserve">. </w:t>
      </w:r>
      <w:r w:rsidR="00A10F66">
        <w:t>As part of the second PTA, the</w:t>
      </w:r>
      <w:r w:rsidR="0005752A">
        <w:t xml:space="preserve"> cross network is visualized to </w:t>
      </w:r>
      <w:r w:rsidR="00B83497">
        <w:t xml:space="preserve">present </w:t>
      </w:r>
      <w:r w:rsidR="00EF3D64">
        <w:t>information about the feature interactions that the model has learned.</w:t>
      </w:r>
      <w:r w:rsidR="00E232C4">
        <w:t xml:space="preserve"> The final plot </w:t>
      </w:r>
      <w:r w:rsidR="00725724">
        <w:t xml:space="preserve">is a </w:t>
      </w:r>
      <m:oMath>
        <m:r>
          <w:rPr>
            <w:rFonts w:ascii="Cambria Math" w:hAnsi="Cambria Math"/>
          </w:rPr>
          <m:t>m×m</m:t>
        </m:r>
      </m:oMath>
      <w:r w:rsidR="00ED0962">
        <w:t xml:space="preserve"> </w:t>
      </w:r>
      <w:r w:rsidR="00AA1617">
        <w:t xml:space="preserve">matrix </w:t>
      </w:r>
      <w:r w:rsidR="00ED0962">
        <w:t>where m is the</w:t>
      </w:r>
      <w:r w:rsidR="00777B9D">
        <w:t xml:space="preserve"> number</w:t>
      </w:r>
      <w:r w:rsidR="00ED0962">
        <w:t xml:space="preserve"> of features </w:t>
      </w:r>
      <w:r w:rsidR="006B0AF9">
        <w:t>of this model</w:t>
      </w:r>
      <w:r w:rsidR="00ED0962">
        <w:t>.</w:t>
      </w:r>
      <w:r w:rsidR="006B0AF9">
        <w:t xml:space="preserve"> </w:t>
      </w:r>
      <w:r w:rsidR="00546286">
        <w:t>Each</w:t>
      </w:r>
      <w:r w:rsidR="00B80E3A">
        <w:t xml:space="preserve"> matrix holds an element, which represents </w:t>
      </w:r>
      <w:r w:rsidR="00E04072">
        <w:t xml:space="preserve">how strong the learned cross interactions between </w:t>
      </w:r>
      <w:r w:rsidR="007C19A2">
        <w:t>two features are</w:t>
      </w:r>
      <w:r w:rsidR="005E03B5">
        <w:t xml:space="preserve"> (</w:t>
      </w:r>
      <w:r w:rsidR="00626681">
        <w:fldChar w:fldCharType="begin"/>
      </w:r>
      <w:r w:rsidR="00626681">
        <w:instrText xml:space="preserve"> REF _Ref109944071 \h </w:instrText>
      </w:r>
      <w:r w:rsidR="00626681">
        <w:fldChar w:fldCharType="separate"/>
      </w:r>
      <w:r w:rsidR="00626681">
        <w:t xml:space="preserve">Figure </w:t>
      </w:r>
      <w:r w:rsidR="00626681">
        <w:rPr>
          <w:noProof/>
        </w:rPr>
        <w:t>23</w:t>
      </w:r>
      <w:r w:rsidR="00626681">
        <w:fldChar w:fldCharType="end"/>
      </w:r>
      <w:r w:rsidR="005E03B5">
        <w:t>)</w:t>
      </w:r>
      <w:r w:rsidR="007C19A2">
        <w:t xml:space="preserve">. </w:t>
      </w:r>
      <w:r w:rsidR="006F7315">
        <w:t xml:space="preserve">This plot is created with seaborn and </w:t>
      </w:r>
      <w:r w:rsidR="004C7E7E">
        <w:t xml:space="preserve">saved with the name of the trained model to </w:t>
      </w:r>
      <w:r w:rsidR="0059334B">
        <w:t xml:space="preserve">make it </w:t>
      </w:r>
      <w:r w:rsidR="004C7E7E">
        <w:t>retrace</w:t>
      </w:r>
      <w:r w:rsidR="0059334B">
        <w:t>able</w:t>
      </w:r>
      <w:r w:rsidR="00B94FBB">
        <w:t>.</w:t>
      </w:r>
    </w:p>
    <w:p w14:paraId="07B8FCEB" w14:textId="77777777" w:rsidR="008A24D3" w:rsidRDefault="00ED0962" w:rsidP="008A24D3">
      <w:pPr>
        <w:keepNext/>
      </w:pPr>
      <w:r>
        <w:t xml:space="preserve"> </w:t>
      </w:r>
      <w:r w:rsidR="00E05606">
        <w:rPr>
          <w:noProof/>
        </w:rPr>
        <w:drawing>
          <wp:inline distT="0" distB="0" distL="0" distR="0" wp14:anchorId="69F5B1CC" wp14:editId="08B3075F">
            <wp:extent cx="3008630" cy="2519045"/>
            <wp:effectExtent l="0" t="0" r="0" b="0"/>
            <wp:docPr id="34" name="Grafik 34" descr="Ein Bild, das Platz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rafik 34" descr="Ein Bild, das Platz enthält.&#10;&#10;Automatisch generierte Beschreibu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008630" cy="2519045"/>
                    </a:xfrm>
                    <a:prstGeom prst="rect">
                      <a:avLst/>
                    </a:prstGeom>
                    <a:noFill/>
                    <a:ln>
                      <a:noFill/>
                    </a:ln>
                  </pic:spPr>
                </pic:pic>
              </a:graphicData>
            </a:graphic>
          </wp:inline>
        </w:drawing>
      </w:r>
    </w:p>
    <w:p w14:paraId="32BBDF49" w14:textId="0642B600" w:rsidR="00227FF1" w:rsidRDefault="008A24D3" w:rsidP="008A24D3">
      <w:pPr>
        <w:pStyle w:val="Beschriftung"/>
      </w:pPr>
      <w:bookmarkStart w:id="117" w:name="_Ref109944071"/>
      <w:bookmarkStart w:id="118" w:name="_Toc110693884"/>
      <w:r>
        <w:t xml:space="preserve">Figure </w:t>
      </w:r>
      <w:r>
        <w:fldChar w:fldCharType="begin"/>
      </w:r>
      <w:r>
        <w:instrText xml:space="preserve"> SEQ Figure \* ARABIC </w:instrText>
      </w:r>
      <w:r>
        <w:fldChar w:fldCharType="separate"/>
      </w:r>
      <w:r w:rsidR="007C5A0D">
        <w:rPr>
          <w:noProof/>
        </w:rPr>
        <w:t>24</w:t>
      </w:r>
      <w:r>
        <w:fldChar w:fldCharType="end"/>
      </w:r>
      <w:bookmarkEnd w:id="117"/>
      <w:r>
        <w:t>: Plot of the learned feature interactions in a cross layer</w:t>
      </w:r>
      <w:bookmarkEnd w:id="118"/>
    </w:p>
    <w:p w14:paraId="138B946A" w14:textId="59051949" w:rsidR="00257809" w:rsidRDefault="00257809" w:rsidP="00227FF1">
      <w:r>
        <w:t>In the following</w:t>
      </w:r>
      <w:r w:rsidR="006A0980">
        <w:t>,</w:t>
      </w:r>
      <w:r>
        <w:t xml:space="preserve"> it is explained</w:t>
      </w:r>
      <w:r w:rsidR="006A0980">
        <w:t xml:space="preserve"> how </w:t>
      </w:r>
      <w:r w:rsidR="00E95FDC">
        <w:t>the cross layer</w:t>
      </w:r>
      <w:r w:rsidR="00E962EF">
        <w:t xml:space="preserve"> is</w:t>
      </w:r>
      <w:r w:rsidR="00F870BF">
        <w:t xml:space="preserve"> translated into a visualization</w:t>
      </w:r>
      <w:r w:rsidR="00DE0EC4">
        <w:t>.</w:t>
      </w:r>
      <w:r w:rsidR="00F870BF">
        <w:t xml:space="preserve"> </w:t>
      </w:r>
      <w:r w:rsidR="0041775D">
        <w:t xml:space="preserve">In </w:t>
      </w:r>
      <w:r w:rsidR="00CA1657">
        <w:fldChar w:fldCharType="begin"/>
      </w:r>
      <w:r w:rsidR="00CA1657">
        <w:instrText xml:space="preserve"> REF _Ref109941465 \h </w:instrText>
      </w:r>
      <w:r w:rsidR="00CA1657">
        <w:fldChar w:fldCharType="separate"/>
      </w:r>
      <w:r w:rsidR="00CA1657">
        <w:t xml:space="preserve">Figure </w:t>
      </w:r>
      <w:r w:rsidR="00CA1657">
        <w:rPr>
          <w:noProof/>
        </w:rPr>
        <w:t>23</w:t>
      </w:r>
      <w:r w:rsidR="00CA1657">
        <w:fldChar w:fldCharType="end"/>
      </w:r>
      <w:r w:rsidR="00CA1657">
        <w:t xml:space="preserve"> the console output of a trained cross layer is shown. </w:t>
      </w:r>
      <w:r w:rsidR="000C38E0">
        <w:t xml:space="preserve">The cross </w:t>
      </w:r>
      <w:r w:rsidR="002D46FA">
        <w:t>layer of this network</w:t>
      </w:r>
      <w:r w:rsidR="000C38E0">
        <w:t xml:space="preserve"> is </w:t>
      </w:r>
      <w:r w:rsidR="002D46FA">
        <w:t xml:space="preserve">a </w:t>
      </w:r>
      <m:oMath>
        <m:r>
          <w:rPr>
            <w:rFonts w:ascii="Cambria Math" w:hAnsi="Cambria Math"/>
          </w:rPr>
          <m:t>160 ×160</m:t>
        </m:r>
      </m:oMath>
      <w:r w:rsidR="002D46FA">
        <w:t xml:space="preserve"> matrix</w:t>
      </w:r>
      <w:r w:rsidR="00F8306A">
        <w:t xml:space="preserve">. </w:t>
      </w:r>
      <w:r w:rsidR="00B70D24">
        <w:t xml:space="preserve">160 corresponds </w:t>
      </w:r>
      <w:r w:rsidR="00971501">
        <w:t xml:space="preserve">to the output dimension of the previous layer, which is the </w:t>
      </w:r>
      <w:r w:rsidR="001F305F">
        <w:t xml:space="preserve">embedding layer. </w:t>
      </w:r>
      <w:r w:rsidR="00221B70">
        <w:t>In the embedding layer</w:t>
      </w:r>
      <w:r w:rsidR="000E70CE">
        <w:t>,</w:t>
      </w:r>
      <w:r w:rsidR="00221B70">
        <w:t xml:space="preserve"> </w:t>
      </w:r>
      <w:r w:rsidR="000E70CE">
        <w:t xml:space="preserve">each </w:t>
      </w:r>
      <w:r w:rsidR="00AF08F0">
        <w:t xml:space="preserve">of the 5 </w:t>
      </w:r>
      <w:r w:rsidR="000E70CE">
        <w:t>feature</w:t>
      </w:r>
      <w:r w:rsidR="00AF08F0">
        <w:t>s</w:t>
      </w:r>
      <w:r w:rsidR="000E70CE">
        <w:t xml:space="preserve"> </w:t>
      </w:r>
      <w:r w:rsidR="00AF08F0">
        <w:t>are</w:t>
      </w:r>
      <w:r w:rsidR="000E70CE">
        <w:t xml:space="preserve"> translated into a 32 dimensional vector representation</w:t>
      </w:r>
      <w:r w:rsidR="00AF08F0">
        <w:t xml:space="preserve">. </w:t>
      </w:r>
      <w:r w:rsidR="006064C5">
        <w:t>Multiplying the</w:t>
      </w:r>
      <w:r w:rsidR="00AF08F0">
        <w:t xml:space="preserve"> amount of </w:t>
      </w:r>
      <w:r w:rsidR="006064C5">
        <w:t xml:space="preserve"> features</w:t>
      </w:r>
      <w:r w:rsidR="008C390A">
        <w:t xml:space="preserve"> with</w:t>
      </w:r>
      <w:r w:rsidR="006064C5">
        <w:t xml:space="preserve"> the 32 dimensions results in a</w:t>
      </w:r>
      <w:r w:rsidR="008C390A">
        <w:t>n</w:t>
      </w:r>
      <w:r w:rsidR="005214EF">
        <w:t xml:space="preserve"> output of 160 dimensions.</w:t>
      </w:r>
      <w:r w:rsidR="008B16A3">
        <w:t xml:space="preserve"> </w:t>
      </w:r>
      <w:r w:rsidR="000F36E7">
        <w:t>In order to map cross interactions between features</w:t>
      </w:r>
      <w:r w:rsidR="004443B6">
        <w:t xml:space="preserve">, a </w:t>
      </w:r>
      <w:r w:rsidR="00FB4ACD">
        <w:t xml:space="preserve">square matrix of the </w:t>
      </w:r>
      <w:r w:rsidR="00106B82">
        <w:t xml:space="preserve">output dimensionality is </w:t>
      </w:r>
      <w:r w:rsidR="00106B82">
        <w:lastRenderedPageBreak/>
        <w:t>created. In this case, each</w:t>
      </w:r>
      <w:r w:rsidR="00132BFD">
        <w:t xml:space="preserve"> </w:t>
      </w:r>
      <w:bookmarkStart w:id="119" w:name="_Hlk109944616"/>
      <m:oMath>
        <m:r>
          <w:rPr>
            <w:rFonts w:ascii="Cambria Math" w:hAnsi="Cambria Math"/>
          </w:rPr>
          <m:t>32×32</m:t>
        </m:r>
      </m:oMath>
      <w:bookmarkEnd w:id="119"/>
      <w:r w:rsidR="00132BFD">
        <w:t xml:space="preserve"> </w:t>
      </w:r>
      <w:r w:rsidR="009371AC">
        <w:t>slice of the cross layer represents a specific cross interactions between two features.</w:t>
      </w:r>
      <w:r w:rsidR="00B26C92">
        <w:t xml:space="preserve"> </w:t>
      </w:r>
      <w:r w:rsidR="00A452FA">
        <w:t xml:space="preserve">In order to bring the </w:t>
      </w:r>
      <m:oMath>
        <m:r>
          <w:rPr>
            <w:rFonts w:ascii="Cambria Math" w:hAnsi="Cambria Math"/>
          </w:rPr>
          <m:t>160 ×160</m:t>
        </m:r>
      </m:oMath>
      <w:r w:rsidR="00EF6083">
        <w:t xml:space="preserve"> matrix into a </w:t>
      </w:r>
      <m:oMath>
        <m:r>
          <w:rPr>
            <w:rFonts w:ascii="Cambria Math" w:hAnsi="Cambria Math"/>
          </w:rPr>
          <m:t>5×5</m:t>
        </m:r>
      </m:oMath>
      <w:r w:rsidR="00EA437B">
        <w:t xml:space="preserve"> </w:t>
      </w:r>
      <w:r w:rsidR="00C30DFD">
        <w:t xml:space="preserve">matrix, the </w:t>
      </w:r>
      <w:r w:rsidR="00B1780F">
        <w:t xml:space="preserve">weights </w:t>
      </w:r>
      <w:r w:rsidR="009E4C32">
        <w:t>representing one cross-feature interaction</w:t>
      </w:r>
      <w:r w:rsidR="002A3CBD">
        <w:t xml:space="preserve"> </w:t>
      </w:r>
      <w:r w:rsidR="009E4C32">
        <w:t xml:space="preserve">need to be </w:t>
      </w:r>
      <w:r w:rsidR="00C70C5A">
        <w:t xml:space="preserve">summarized into </w:t>
      </w:r>
      <w:r w:rsidR="00141A67">
        <w:t xml:space="preserve">a single value. </w:t>
      </w:r>
      <w:r w:rsidR="00CB1C21">
        <w:t xml:space="preserve">This is done by calculating the norm of each </w:t>
      </w:r>
      <m:oMath>
        <m:r>
          <w:rPr>
            <w:rFonts w:ascii="Cambria Math" w:hAnsi="Cambria Math"/>
          </w:rPr>
          <m:t>32×32</m:t>
        </m:r>
      </m:oMath>
      <w:r w:rsidR="00CB1C21">
        <w:t xml:space="preserve"> sub-matrix of the </w:t>
      </w:r>
      <w:r w:rsidR="006C5446">
        <w:t xml:space="preserve">cross layer. In this case </w:t>
      </w:r>
      <w:r w:rsidR="002E6595">
        <w:t xml:space="preserve">the Frobenius norm is </w:t>
      </w:r>
      <w:r w:rsidR="00677122">
        <w:t>used</w:t>
      </w:r>
      <w:r w:rsidR="00A96C10">
        <w:t xml:space="preserve">, </w:t>
      </w:r>
      <w:r w:rsidR="00B52FFF">
        <w:t>which calculates the</w:t>
      </w:r>
      <w:r w:rsidR="009F264A">
        <w:t xml:space="preserve"> root</w:t>
      </w:r>
      <w:r w:rsidR="005E26A3">
        <w:t xml:space="preserve"> </w:t>
      </w:r>
      <w:r w:rsidR="00B52FFF">
        <w:t xml:space="preserve">sum of squares of </w:t>
      </w:r>
      <w:r w:rsidR="00FF1900">
        <w:t>the</w:t>
      </w:r>
      <w:r w:rsidR="00B52FFF">
        <w:t xml:space="preserve"> matrix</w:t>
      </w:r>
      <w:r w:rsidR="009F264A">
        <w:t>.</w:t>
      </w:r>
    </w:p>
    <w:p w14:paraId="16C9A108" w14:textId="32D20850" w:rsidR="0066504A" w:rsidRDefault="00C04181" w:rsidP="0066504A">
      <w:pPr>
        <w:keepNext/>
      </w:pPr>
      <w:r w:rsidRPr="00C04181">
        <w:rPr>
          <w:noProof/>
        </w:rPr>
        <w:drawing>
          <wp:inline distT="0" distB="0" distL="0" distR="0" wp14:anchorId="3E95BF94" wp14:editId="2C6BAC9C">
            <wp:extent cx="5399405" cy="1517015"/>
            <wp:effectExtent l="0" t="0" r="0" b="6985"/>
            <wp:docPr id="37" name="Grafik 37"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Grafik 37" descr="Ein Bild, das Text enthält.&#10;&#10;Automatisch generierte Beschreibung"/>
                    <pic:cNvPicPr/>
                  </pic:nvPicPr>
                  <pic:blipFill>
                    <a:blip r:embed="rId32"/>
                    <a:stretch>
                      <a:fillRect/>
                    </a:stretch>
                  </pic:blipFill>
                  <pic:spPr>
                    <a:xfrm>
                      <a:off x="0" y="0"/>
                      <a:ext cx="5399405" cy="1517015"/>
                    </a:xfrm>
                    <a:prstGeom prst="rect">
                      <a:avLst/>
                    </a:prstGeom>
                  </pic:spPr>
                </pic:pic>
              </a:graphicData>
            </a:graphic>
          </wp:inline>
        </w:drawing>
      </w:r>
    </w:p>
    <w:p w14:paraId="7B276888" w14:textId="72AA5FC1" w:rsidR="00214C0E" w:rsidRPr="005F6EE6" w:rsidRDefault="0066504A" w:rsidP="00FF1900">
      <w:pPr>
        <w:pStyle w:val="Beschriftung"/>
      </w:pPr>
      <w:bookmarkStart w:id="120" w:name="_Ref109941465"/>
      <w:bookmarkStart w:id="121" w:name="_Toc110693885"/>
      <w:r>
        <w:t xml:space="preserve">Figure </w:t>
      </w:r>
      <w:r>
        <w:fldChar w:fldCharType="begin"/>
      </w:r>
      <w:r>
        <w:instrText xml:space="preserve"> SEQ Figure \* ARABIC </w:instrText>
      </w:r>
      <w:r>
        <w:fldChar w:fldCharType="separate"/>
      </w:r>
      <w:r w:rsidR="007C5A0D">
        <w:rPr>
          <w:noProof/>
        </w:rPr>
        <w:t>25</w:t>
      </w:r>
      <w:r>
        <w:fldChar w:fldCharType="end"/>
      </w:r>
      <w:bookmarkEnd w:id="120"/>
      <w:r>
        <w:t xml:space="preserve">: </w:t>
      </w:r>
      <w:r w:rsidR="00A479FC">
        <w:t>Console output</w:t>
      </w:r>
      <w:r>
        <w:t xml:space="preserve"> of cross layer after training</w:t>
      </w:r>
      <w:bookmarkEnd w:id="121"/>
    </w:p>
    <w:p w14:paraId="07431526" w14:textId="5495E598" w:rsidR="00DC5696" w:rsidRDefault="00DC5696" w:rsidP="00DC5696">
      <w:pPr>
        <w:pStyle w:val="berschrift2"/>
      </w:pPr>
      <w:bookmarkStart w:id="122" w:name="_Toc110725812"/>
      <w:r>
        <w:t>Concept Drift Awareness</w:t>
      </w:r>
      <w:bookmarkEnd w:id="122"/>
    </w:p>
    <w:p w14:paraId="1595DC7A" w14:textId="58CE5404" w:rsidR="00A479FC" w:rsidRDefault="00256D60" w:rsidP="00256D60">
      <w:pPr>
        <w:pStyle w:val="berschrift3"/>
      </w:pPr>
      <w:bookmarkStart w:id="123" w:name="_Ref110208521"/>
      <w:bookmarkStart w:id="124" w:name="_Toc110725813"/>
      <w:r>
        <w:t>Design</w:t>
      </w:r>
      <w:bookmarkEnd w:id="123"/>
      <w:bookmarkEnd w:id="124"/>
    </w:p>
    <w:p w14:paraId="79F8873B" w14:textId="1C4872EC" w:rsidR="00F20618" w:rsidRDefault="00AE737F" w:rsidP="00752B2B">
      <w:r>
        <w:t xml:space="preserve">The CD awareness process </w:t>
      </w:r>
      <w:r w:rsidR="00E6475D">
        <w:t>is structured in two</w:t>
      </w:r>
      <w:r w:rsidR="00292780">
        <w:t xml:space="preserve"> parts</w:t>
      </w:r>
      <w:r w:rsidR="006E5E93">
        <w:t>. The first</w:t>
      </w:r>
      <w:r w:rsidR="00292780">
        <w:t xml:space="preserve"> </w:t>
      </w:r>
      <w:r w:rsidR="00C922AE">
        <w:t xml:space="preserve">component </w:t>
      </w:r>
      <w:r w:rsidR="006E5E93">
        <w:t>is the prediction service and the second component is monitoring. The prediction service simulates a ML application that pre</w:t>
      </w:r>
      <w:r w:rsidR="00B114D7">
        <w:t>dicts ratings for users</w:t>
      </w:r>
      <w:r w:rsidR="004A37FB">
        <w:t>,</w:t>
      </w:r>
      <w:r w:rsidR="00D53EE2">
        <w:t xml:space="preserve"> by using the production model</w:t>
      </w:r>
      <w:r w:rsidR="00B114D7">
        <w:t xml:space="preserve">. </w:t>
      </w:r>
      <w:r w:rsidR="004D3C07">
        <w:t>These predicted ratings, as well as the actual user ratings</w:t>
      </w:r>
      <w:r w:rsidR="00535DF6">
        <w:t xml:space="preserve"> are then stored to be used by the </w:t>
      </w:r>
      <w:r w:rsidR="00541556">
        <w:t>monitoring component. Monitoring entails the</w:t>
      </w:r>
      <w:r w:rsidR="001C6EDF">
        <w:t xml:space="preserve"> CD-awareness of the artifact</w:t>
      </w:r>
      <w:r w:rsidR="009F12DA">
        <w:t xml:space="preserve">, which consists of CD detection, CD understanding and CD adaptation, as mentioned in chapter </w:t>
      </w:r>
      <w:r w:rsidR="009F12DA">
        <w:fldChar w:fldCharType="begin"/>
      </w:r>
      <w:r w:rsidR="009F12DA">
        <w:instrText xml:space="preserve"> REF _Ref109952888 \h </w:instrText>
      </w:r>
      <w:r w:rsidR="009F12DA">
        <w:fldChar w:fldCharType="separate"/>
      </w:r>
      <w:r w:rsidR="009F12DA">
        <w:t>Concept Drift</w:t>
      </w:r>
      <w:r w:rsidR="009F12DA">
        <w:fldChar w:fldCharType="end"/>
      </w:r>
      <w:r w:rsidR="009F12DA">
        <w:t>.</w:t>
      </w:r>
      <w:r w:rsidR="0082557C">
        <w:t xml:space="preserve"> For </w:t>
      </w:r>
      <w:r w:rsidR="00C50F3F">
        <w:t xml:space="preserve">drift detection an error rate-based </w:t>
      </w:r>
      <w:r w:rsidR="00DC7BB5">
        <w:t>approach is taken. This means that the model performance will be the</w:t>
      </w:r>
      <w:r w:rsidR="00403E26">
        <w:t xml:space="preserve"> determinant for CD detection.</w:t>
      </w:r>
    </w:p>
    <w:p w14:paraId="24898871" w14:textId="53786076" w:rsidR="004830E7" w:rsidRDefault="00DA26DF" w:rsidP="005C5AE9">
      <w:pPr>
        <w:pStyle w:val="berschrift3"/>
      </w:pPr>
      <w:bookmarkStart w:id="125" w:name="_Toc110725814"/>
      <w:r>
        <w:t>Prediction Service</w:t>
      </w:r>
      <w:bookmarkEnd w:id="125"/>
    </w:p>
    <w:p w14:paraId="6002FFFC" w14:textId="3A843CD5" w:rsidR="009C15ED" w:rsidRDefault="002A1068" w:rsidP="009C15ED">
      <w:r w:rsidRPr="002A1068">
        <w:t xml:space="preserve">The prediction service is initiated through </w:t>
      </w:r>
      <w:r w:rsidRPr="00AA0ECD">
        <w:rPr>
          <w:rFonts w:ascii="Courier New" w:hAnsi="Courier New" w:cs="Courier New"/>
        </w:rPr>
        <w:t>prediction_service.py</w:t>
      </w:r>
      <w:r w:rsidRPr="002A1068">
        <w:t xml:space="preserve"> in the </w:t>
      </w:r>
      <w:r w:rsidRPr="00AA0ECD">
        <w:rPr>
          <w:rFonts w:ascii="Courier New" w:hAnsi="Courier New" w:cs="Courier New"/>
        </w:rPr>
        <w:t>p</w:t>
      </w:r>
      <w:r w:rsidR="00825E8A">
        <w:rPr>
          <w:rFonts w:ascii="Courier New" w:hAnsi="Courier New" w:cs="Courier New"/>
        </w:rPr>
        <w:t>roduction/p</w:t>
      </w:r>
      <w:r w:rsidRPr="00AA0ECD">
        <w:rPr>
          <w:rFonts w:ascii="Courier New" w:hAnsi="Courier New" w:cs="Courier New"/>
        </w:rPr>
        <w:t>rediction_service</w:t>
      </w:r>
      <w:r w:rsidRPr="002A1068">
        <w:t xml:space="preserve"> directory. There the production data is loaded into a Dataframe. The production data contains the same features as the training data. Two additional columns are added to the Dataframe: </w:t>
      </w:r>
      <w:r w:rsidRPr="00AA0ECD">
        <w:rPr>
          <w:rFonts w:ascii="Courier New" w:hAnsi="Courier New" w:cs="Courier New"/>
        </w:rPr>
        <w:t>pred_rating</w:t>
      </w:r>
      <w:r w:rsidRPr="002A1068">
        <w:t xml:space="preserve"> and </w:t>
      </w:r>
      <w:r w:rsidRPr="00AA0ECD">
        <w:rPr>
          <w:rFonts w:ascii="Courier New" w:hAnsi="Courier New" w:cs="Courier New"/>
        </w:rPr>
        <w:t>pred_int_rating</w:t>
      </w:r>
      <w:r w:rsidRPr="002A1068">
        <w:t xml:space="preserve">. Both columns are filled with zeroes as placeholder values. </w:t>
      </w:r>
      <w:r w:rsidR="00AA0ECD">
        <w:rPr>
          <w:rFonts w:ascii="Courier New" w:hAnsi="Courier New" w:cs="Courier New"/>
        </w:rPr>
        <w:t>p</w:t>
      </w:r>
      <w:r w:rsidRPr="00AA0ECD">
        <w:rPr>
          <w:rFonts w:ascii="Courier New" w:hAnsi="Courier New" w:cs="Courier New"/>
        </w:rPr>
        <w:t>red_rating</w:t>
      </w:r>
      <w:r w:rsidRPr="002A1068">
        <w:t xml:space="preserve"> is later filled with the raw output values by the model. </w:t>
      </w:r>
      <w:r w:rsidR="00AA0ECD">
        <w:rPr>
          <w:rFonts w:ascii="Courier New" w:hAnsi="Courier New" w:cs="Courier New"/>
        </w:rPr>
        <w:t>p</w:t>
      </w:r>
      <w:r w:rsidRPr="00AA0ECD">
        <w:rPr>
          <w:rFonts w:ascii="Courier New" w:hAnsi="Courier New" w:cs="Courier New"/>
        </w:rPr>
        <w:t>red_int_rating</w:t>
      </w:r>
      <w:r w:rsidRPr="002A1068">
        <w:t xml:space="preserve"> is going to contain the model output in form of the rating system of the dataset. In the case of the MovieLens dataset it is an integer between 1 and 5. This Dataframe is passed as an argument to the </w:t>
      </w:r>
      <w:r w:rsidRPr="00AA0ECD">
        <w:rPr>
          <w:rFonts w:ascii="Courier New" w:hAnsi="Courier New" w:cs="Courier New"/>
        </w:rPr>
        <w:t>batch_predict</w:t>
      </w:r>
      <w:r w:rsidRPr="002A1068">
        <w:t xml:space="preserve"> function in </w:t>
      </w:r>
      <w:r w:rsidRPr="00AA0ECD">
        <w:rPr>
          <w:rFonts w:ascii="Courier New" w:hAnsi="Courier New" w:cs="Courier New"/>
        </w:rPr>
        <w:t>batch_predictor.py</w:t>
      </w:r>
      <w:r w:rsidRPr="002A1068">
        <w:t xml:space="preserve"> file. This function iterates over the dataset and calls </w:t>
      </w:r>
      <w:r w:rsidRPr="0061483A">
        <w:rPr>
          <w:rFonts w:ascii="Courier New" w:hAnsi="Courier New" w:cs="Courier New"/>
        </w:rPr>
        <w:t>prediction_server</w:t>
      </w:r>
      <w:r w:rsidRPr="002A1068">
        <w:t xml:space="preserve"> in </w:t>
      </w:r>
      <w:r w:rsidRPr="0061483A">
        <w:rPr>
          <w:rFonts w:ascii="Courier New" w:hAnsi="Courier New" w:cs="Courier New"/>
        </w:rPr>
        <w:t>predictor.py</w:t>
      </w:r>
      <w:r w:rsidRPr="002A1068">
        <w:t xml:space="preserve">. This function takes in the RS model and a single </w:t>
      </w:r>
      <w:r w:rsidRPr="002A1068">
        <w:lastRenderedPageBreak/>
        <w:t>user-movie entry as arguments and returns the output</w:t>
      </w:r>
      <w:r w:rsidR="0076269C">
        <w:t xml:space="preserve"> of</w:t>
      </w:r>
      <w:r w:rsidRPr="002A1068">
        <w:t xml:space="preserve"> the model. This rating then replaces the filler value in the </w:t>
      </w:r>
      <w:r w:rsidRPr="0076269C">
        <w:rPr>
          <w:rFonts w:ascii="Courier New" w:hAnsi="Courier New" w:cs="Courier New"/>
        </w:rPr>
        <w:t xml:space="preserve">pred_rating </w:t>
      </w:r>
      <w:r w:rsidRPr="002A1068">
        <w:t xml:space="preserve">column. For </w:t>
      </w:r>
      <w:r w:rsidRPr="0076269C">
        <w:rPr>
          <w:rFonts w:ascii="Courier New" w:hAnsi="Courier New" w:cs="Courier New"/>
        </w:rPr>
        <w:t>pred_int_rating</w:t>
      </w:r>
      <w:r w:rsidRPr="002A1068">
        <w:t xml:space="preserve">, the model output is converted into the 5-star rating system, by rounding the float value to an integer of an interval of [1;5]. The </w:t>
      </w:r>
      <w:r w:rsidRPr="0076269C">
        <w:rPr>
          <w:rFonts w:ascii="Courier New" w:hAnsi="Courier New" w:cs="Courier New"/>
        </w:rPr>
        <w:t>batch_predict</w:t>
      </w:r>
      <w:r w:rsidRPr="002A1068">
        <w:t xml:space="preserve"> function returns the complete dataset with it</w:t>
      </w:r>
      <w:r w:rsidR="0076269C">
        <w:t>s</w:t>
      </w:r>
      <w:r w:rsidRPr="002A1068">
        <w:t xml:space="preserve"> predicted ratings. In the last step, the Dataframe is saved to be used for the CD detection task in </w:t>
      </w:r>
      <w:r w:rsidRPr="0076269C">
        <w:rPr>
          <w:rFonts w:ascii="Courier New" w:hAnsi="Courier New" w:cs="Courier New"/>
        </w:rPr>
        <w:t>monitoring</w:t>
      </w:r>
      <w:r w:rsidR="0093312A">
        <w:rPr>
          <w:rFonts w:cs="Arial"/>
        </w:rPr>
        <w:t xml:space="preserve"> (</w:t>
      </w:r>
      <w:r w:rsidR="0093312A">
        <w:rPr>
          <w:rFonts w:cs="Arial"/>
        </w:rPr>
        <w:fldChar w:fldCharType="begin"/>
      </w:r>
      <w:r w:rsidR="0093312A">
        <w:rPr>
          <w:rFonts w:cs="Arial"/>
        </w:rPr>
        <w:instrText xml:space="preserve"> REF _Ref110015339 \h </w:instrText>
      </w:r>
      <w:r w:rsidR="0093312A">
        <w:rPr>
          <w:rFonts w:cs="Arial"/>
        </w:rPr>
      </w:r>
      <w:r w:rsidR="0093312A">
        <w:rPr>
          <w:rFonts w:cs="Arial"/>
        </w:rPr>
        <w:fldChar w:fldCharType="separate"/>
      </w:r>
      <w:r w:rsidR="0093312A">
        <w:t xml:space="preserve">Figure </w:t>
      </w:r>
      <w:r w:rsidR="0093312A">
        <w:rPr>
          <w:noProof/>
        </w:rPr>
        <w:t>25</w:t>
      </w:r>
      <w:r w:rsidR="0093312A">
        <w:t>: Output of the prediction service</w:t>
      </w:r>
      <w:r w:rsidR="0093312A">
        <w:rPr>
          <w:rFonts w:cs="Arial"/>
        </w:rPr>
        <w:fldChar w:fldCharType="end"/>
      </w:r>
      <w:r w:rsidR="0093312A">
        <w:rPr>
          <w:rFonts w:cs="Arial"/>
        </w:rPr>
        <w:t>)</w:t>
      </w:r>
      <w:r w:rsidRPr="002A1068">
        <w:t>.</w:t>
      </w:r>
    </w:p>
    <w:p w14:paraId="219B5149" w14:textId="77777777" w:rsidR="0047509E" w:rsidRDefault="008B6BBD" w:rsidP="0047509E">
      <w:pPr>
        <w:keepNext/>
      </w:pPr>
      <w:r>
        <w:rPr>
          <w:noProof/>
        </w:rPr>
        <w:drawing>
          <wp:inline distT="0" distB="0" distL="0" distR="0" wp14:anchorId="459C4E5E" wp14:editId="68D71C18">
            <wp:extent cx="5399405" cy="1459230"/>
            <wp:effectExtent l="0" t="0" r="0" b="762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99405" cy="1459230"/>
                    </a:xfrm>
                    <a:prstGeom prst="rect">
                      <a:avLst/>
                    </a:prstGeom>
                    <a:noFill/>
                    <a:ln>
                      <a:noFill/>
                    </a:ln>
                  </pic:spPr>
                </pic:pic>
              </a:graphicData>
            </a:graphic>
          </wp:inline>
        </w:drawing>
      </w:r>
    </w:p>
    <w:p w14:paraId="43F5F63F" w14:textId="194A645A" w:rsidR="008B6BBD" w:rsidRDefault="0047509E" w:rsidP="0047509E">
      <w:pPr>
        <w:pStyle w:val="Beschriftung"/>
      </w:pPr>
      <w:bookmarkStart w:id="126" w:name="_Ref110015339"/>
      <w:bookmarkStart w:id="127" w:name="_Toc110693886"/>
      <w:r>
        <w:t xml:space="preserve">Figure </w:t>
      </w:r>
      <w:r>
        <w:fldChar w:fldCharType="begin"/>
      </w:r>
      <w:r>
        <w:instrText xml:space="preserve"> SEQ Figure \* ARABIC </w:instrText>
      </w:r>
      <w:r>
        <w:fldChar w:fldCharType="separate"/>
      </w:r>
      <w:r w:rsidR="007C5A0D">
        <w:rPr>
          <w:noProof/>
        </w:rPr>
        <w:t>26</w:t>
      </w:r>
      <w:r>
        <w:fldChar w:fldCharType="end"/>
      </w:r>
      <w:r>
        <w:t>: Output of the prediction service</w:t>
      </w:r>
      <w:bookmarkEnd w:id="126"/>
      <w:bookmarkEnd w:id="127"/>
    </w:p>
    <w:p w14:paraId="34F58C16" w14:textId="5283436A" w:rsidR="00F22FCB" w:rsidRDefault="00F22FCB" w:rsidP="00F22FCB">
      <w:pPr>
        <w:pStyle w:val="berschrift3"/>
      </w:pPr>
      <w:bookmarkStart w:id="128" w:name="_Toc110725815"/>
      <w:r>
        <w:t>Monitoring</w:t>
      </w:r>
      <w:bookmarkEnd w:id="128"/>
    </w:p>
    <w:p w14:paraId="10BE1419" w14:textId="3EE20B3E" w:rsidR="00F22FCB" w:rsidRDefault="006F439D" w:rsidP="00F22FCB">
      <w:r>
        <w:t xml:space="preserve">In order to satisfy the requirements of this research project, </w:t>
      </w:r>
      <w:r w:rsidR="002C564D">
        <w:t>CD detection, CD understanding and CD adaptation</w:t>
      </w:r>
      <w:r>
        <w:t xml:space="preserve"> need to be </w:t>
      </w:r>
      <w:r w:rsidR="00ED2EE3">
        <w:t>integrated in</w:t>
      </w:r>
      <w:r w:rsidR="00FA2B1E">
        <w:t>to</w:t>
      </w:r>
      <w:r w:rsidR="00ED2EE3">
        <w:t xml:space="preserve"> </w:t>
      </w:r>
      <w:r w:rsidR="002C564D">
        <w:t xml:space="preserve">the </w:t>
      </w:r>
      <w:r w:rsidR="00ED2EE3">
        <w:t>monitoring</w:t>
      </w:r>
      <w:r w:rsidR="002C564D">
        <w:t xml:space="preserve"> process. </w:t>
      </w:r>
      <w:r w:rsidR="001C1B6E">
        <w:t xml:space="preserve">Instead of implementing a third party drift detection library, a custom solution is developed, which shares similarities with </w:t>
      </w:r>
      <w:r w:rsidR="00B809F1">
        <w:t>algorithms, like DDM. The monitoring is done on the data provided by the prediction service.</w:t>
      </w:r>
      <w:r w:rsidR="0052234E">
        <w:t xml:space="preserve"> The model performance </w:t>
      </w:r>
      <w:r w:rsidR="006129AD">
        <w:t>development</w:t>
      </w:r>
      <w:r w:rsidR="0052234E">
        <w:t xml:space="preserve"> is derived from the actual user ratings and the predicted ratings of the model. </w:t>
      </w:r>
      <w:r w:rsidR="00623CBB">
        <w:t>For this</w:t>
      </w:r>
      <w:r w:rsidR="00740DC7">
        <w:t xml:space="preserve">, </w:t>
      </w:r>
      <w:r w:rsidR="00136704">
        <w:t>RMSE is chosen as the evaluation metric for CD.</w:t>
      </w:r>
    </w:p>
    <w:p w14:paraId="2BFB6053" w14:textId="5E0A97FE" w:rsidR="00223103" w:rsidRDefault="00136704" w:rsidP="00F22FCB">
      <w:r>
        <w:t>The source code for the CD evaluation task is located under</w:t>
      </w:r>
      <w:r w:rsidR="00FE3283">
        <w:t xml:space="preserve"> </w:t>
      </w:r>
      <w:r w:rsidR="00D72136">
        <w:t>the</w:t>
      </w:r>
      <w:r>
        <w:t xml:space="preserve"> </w:t>
      </w:r>
      <w:r w:rsidR="00D72136">
        <w:rPr>
          <w:rFonts w:ascii="Courier New" w:hAnsi="Courier New" w:cs="Courier New"/>
        </w:rPr>
        <w:t>airflow_pipelines</w:t>
      </w:r>
      <w:r w:rsidR="00043DE0" w:rsidRPr="003713EB">
        <w:rPr>
          <w:rFonts w:ascii="Courier New" w:hAnsi="Courier New" w:cs="Courier New"/>
        </w:rPr>
        <w:t xml:space="preserve"> </w:t>
      </w:r>
      <w:r w:rsidR="00043DE0">
        <w:t xml:space="preserve">directory. </w:t>
      </w:r>
      <w:r w:rsidR="003E2E1C">
        <w:t xml:space="preserve">The monitoring </w:t>
      </w:r>
      <w:r w:rsidR="008A7D11">
        <w:t xml:space="preserve">script </w:t>
      </w:r>
      <w:r w:rsidR="003E2E1C">
        <w:t xml:space="preserve">that </w:t>
      </w:r>
      <w:r w:rsidR="008A7D11">
        <w:t xml:space="preserve">holds the CD-awareness functionality is </w:t>
      </w:r>
      <w:r w:rsidR="006B3D34" w:rsidRPr="006B3D34">
        <w:rPr>
          <w:rFonts w:ascii="Courier New" w:hAnsi="Courier New" w:cs="Courier New"/>
        </w:rPr>
        <w:t>cd_</w:t>
      </w:r>
      <w:r w:rsidR="00FE3283">
        <w:rPr>
          <w:rFonts w:ascii="Courier New" w:hAnsi="Courier New" w:cs="Courier New"/>
        </w:rPr>
        <w:t>awareness_pipeline</w:t>
      </w:r>
      <w:r w:rsidR="006B3D34" w:rsidRPr="006B3D34">
        <w:rPr>
          <w:rFonts w:ascii="Courier New" w:hAnsi="Courier New" w:cs="Courier New"/>
        </w:rPr>
        <w:t>.py</w:t>
      </w:r>
      <w:r w:rsidR="006B3D34">
        <w:t>.</w:t>
      </w:r>
      <w:r w:rsidR="00DC4E40">
        <w:t xml:space="preserve"> </w:t>
      </w:r>
      <w:r w:rsidR="00172388">
        <w:t xml:space="preserve">This script is located </w:t>
      </w:r>
      <w:r w:rsidR="00893D9A">
        <w:t>inside the Airflow pipeline folder, because it is integrated into a pipeline, which will be</w:t>
      </w:r>
      <w:r w:rsidR="00E2425B">
        <w:t xml:space="preserve"> covered</w:t>
      </w:r>
      <w:r w:rsidR="00893D9A">
        <w:t xml:space="preserve"> </w:t>
      </w:r>
      <w:r w:rsidR="00E2425B">
        <w:t xml:space="preserve">in the next chapter. </w:t>
      </w:r>
      <w:r w:rsidR="00DC4E40">
        <w:t xml:space="preserve">Like in the prediction service, the data is loaded into a pandas Dataframe, in order to conduct the necessary </w:t>
      </w:r>
      <w:r w:rsidR="0023652B">
        <w:t>data processing steps.</w:t>
      </w:r>
      <w:r w:rsidR="00A17B57">
        <w:t xml:space="preserve"> First, a column</w:t>
      </w:r>
      <w:r w:rsidR="00FA2388">
        <w:t xml:space="preserve"> </w:t>
      </w:r>
      <w:r w:rsidR="00A17B57">
        <w:t>is added</w:t>
      </w:r>
      <w:r w:rsidR="00566C84">
        <w:t xml:space="preserve"> to the Dataframe</w:t>
      </w:r>
      <w:r w:rsidR="00A17B57">
        <w:t xml:space="preserve">, where the </w:t>
      </w:r>
      <w:r w:rsidR="002C4DB8">
        <w:t>U</w:t>
      </w:r>
      <w:r w:rsidR="00A17B57">
        <w:t xml:space="preserve">nix timestamps </w:t>
      </w:r>
      <w:r w:rsidR="002C4DB8">
        <w:t>are converted into date objects. With a dat</w:t>
      </w:r>
      <w:r w:rsidR="008A677E">
        <w:t>e</w:t>
      </w:r>
      <w:r w:rsidR="00566C84">
        <w:t xml:space="preserve"> column</w:t>
      </w:r>
      <w:r w:rsidR="002C4DB8">
        <w:t xml:space="preserve">, data can be easily grouped by </w:t>
      </w:r>
      <w:r w:rsidR="00EF41EC">
        <w:t xml:space="preserve">a </w:t>
      </w:r>
      <w:r w:rsidR="00FC694E">
        <w:t>desired time unit (e.g. month, or year), which is needed to calculate the RMSE in the next step</w:t>
      </w:r>
      <w:r w:rsidR="00A648B8">
        <w:t xml:space="preserve">. The calculation of RMSE is done with the </w:t>
      </w:r>
      <w:r w:rsidR="00A648B8" w:rsidRPr="00A648B8">
        <w:rPr>
          <w:rFonts w:ascii="Courier New" w:hAnsi="Courier New" w:cs="Courier New"/>
        </w:rPr>
        <w:t>rmse_calc</w:t>
      </w:r>
      <w:r w:rsidR="00A648B8">
        <w:t xml:space="preserve"> function in </w:t>
      </w:r>
      <w:r w:rsidR="00A648B8" w:rsidRPr="00A648B8">
        <w:rPr>
          <w:rFonts w:ascii="Courier New" w:hAnsi="Courier New" w:cs="Courier New"/>
        </w:rPr>
        <w:t>rmse_calculator.py</w:t>
      </w:r>
      <w:r w:rsidR="00A648B8">
        <w:t>.</w:t>
      </w:r>
      <w:r w:rsidR="0083531A">
        <w:t xml:space="preserve"> This function takes in a Dataframe with </w:t>
      </w:r>
      <w:r w:rsidR="005616EB">
        <w:t>three columns: A dat</w:t>
      </w:r>
      <w:r w:rsidR="00F85999">
        <w:t>e</w:t>
      </w:r>
      <w:r w:rsidR="005616EB">
        <w:t xml:space="preserve"> column, a column with the user rating and another column with the predicted ratings.</w:t>
      </w:r>
      <w:r w:rsidR="00CE36CA">
        <w:t xml:space="preserve"> A</w:t>
      </w:r>
      <w:r w:rsidR="00054928">
        <w:t>nother</w:t>
      </w:r>
      <w:r w:rsidR="00CE36CA">
        <w:t xml:space="preserve"> argument is passed to</w:t>
      </w:r>
      <w:r w:rsidR="00CE613B">
        <w:t xml:space="preserve"> specify the time aggregation</w:t>
      </w:r>
      <w:r w:rsidR="00054928">
        <w:t>.</w:t>
      </w:r>
      <w:r w:rsidR="00CE613B">
        <w:t xml:space="preserve"> </w:t>
      </w:r>
      <w:r w:rsidR="0097705B">
        <w:t xml:space="preserve">For this project, </w:t>
      </w:r>
      <w:r w:rsidR="00955151">
        <w:t xml:space="preserve">the </w:t>
      </w:r>
      <w:r w:rsidR="0097705B">
        <w:t xml:space="preserve">data is grouped by the year. </w:t>
      </w:r>
      <w:r w:rsidR="00223103">
        <w:t xml:space="preserve">This function then returns </w:t>
      </w:r>
      <w:r w:rsidR="00BB4AAF">
        <w:t xml:space="preserve">a pandas </w:t>
      </w:r>
      <w:r w:rsidR="00483402">
        <w:t>S</w:t>
      </w:r>
      <w:r w:rsidR="00BB4AAF">
        <w:t xml:space="preserve">eries with the calculated </w:t>
      </w:r>
      <w:r w:rsidR="0097705B">
        <w:t xml:space="preserve">RMSE values </w:t>
      </w:r>
      <w:r w:rsidR="006D6153">
        <w:t xml:space="preserve">for every year. </w:t>
      </w:r>
      <w:r w:rsidR="00D00E64">
        <w:t xml:space="preserve">This function is applied </w:t>
      </w:r>
      <w:r w:rsidR="00D457E1">
        <w:t>for both the float prediction and the integer prediction</w:t>
      </w:r>
      <w:r w:rsidR="008A0C1C">
        <w:t xml:space="preserve">, which are then merged </w:t>
      </w:r>
      <w:r w:rsidR="00483402">
        <w:t>in</w:t>
      </w:r>
      <w:r w:rsidR="008A0C1C">
        <w:t>to one Dataframe (</w:t>
      </w:r>
      <w:r w:rsidR="006E5D7C">
        <w:fldChar w:fldCharType="begin"/>
      </w:r>
      <w:r w:rsidR="006E5D7C">
        <w:instrText xml:space="preserve"> REF _Ref110029040 \h </w:instrText>
      </w:r>
      <w:r w:rsidR="006E5D7C">
        <w:fldChar w:fldCharType="separate"/>
      </w:r>
      <w:r w:rsidR="006E5D7C">
        <w:t xml:space="preserve">Figure </w:t>
      </w:r>
      <w:r w:rsidR="006E5D7C">
        <w:rPr>
          <w:noProof/>
        </w:rPr>
        <w:t>26</w:t>
      </w:r>
      <w:r w:rsidR="006E5D7C">
        <w:fldChar w:fldCharType="end"/>
      </w:r>
      <w:r w:rsidR="008A0C1C">
        <w:t>).</w:t>
      </w:r>
    </w:p>
    <w:p w14:paraId="198E5243" w14:textId="77777777" w:rsidR="008A0C1C" w:rsidRDefault="008A0C1C" w:rsidP="008A0C1C">
      <w:pPr>
        <w:keepNext/>
      </w:pPr>
      <w:r w:rsidRPr="008A0C1C">
        <w:rPr>
          <w:noProof/>
        </w:rPr>
        <w:lastRenderedPageBreak/>
        <w:drawing>
          <wp:inline distT="0" distB="0" distL="0" distR="0" wp14:anchorId="2C565A7A" wp14:editId="182BA37B">
            <wp:extent cx="5399405" cy="1589405"/>
            <wp:effectExtent l="0" t="0" r="0" b="0"/>
            <wp:docPr id="24" name="Grafik 24"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fik 24" descr="Ein Bild, das Text enthält.&#10;&#10;Automatisch generierte Beschreibung"/>
                    <pic:cNvPicPr/>
                  </pic:nvPicPr>
                  <pic:blipFill>
                    <a:blip r:embed="rId34"/>
                    <a:stretch>
                      <a:fillRect/>
                    </a:stretch>
                  </pic:blipFill>
                  <pic:spPr>
                    <a:xfrm>
                      <a:off x="0" y="0"/>
                      <a:ext cx="5399405" cy="1589405"/>
                    </a:xfrm>
                    <a:prstGeom prst="rect">
                      <a:avLst/>
                    </a:prstGeom>
                  </pic:spPr>
                </pic:pic>
              </a:graphicData>
            </a:graphic>
          </wp:inline>
        </w:drawing>
      </w:r>
    </w:p>
    <w:p w14:paraId="3979879E" w14:textId="6FDA1B7B" w:rsidR="008A0C1C" w:rsidRDefault="008A0C1C" w:rsidP="008A0C1C">
      <w:pPr>
        <w:pStyle w:val="Beschriftung"/>
      </w:pPr>
      <w:bookmarkStart w:id="129" w:name="_Ref110029040"/>
      <w:bookmarkStart w:id="130" w:name="_Ref110029022"/>
      <w:bookmarkStart w:id="131" w:name="_Toc110693887"/>
      <w:r>
        <w:t xml:space="preserve">Figure </w:t>
      </w:r>
      <w:r>
        <w:fldChar w:fldCharType="begin"/>
      </w:r>
      <w:r>
        <w:instrText xml:space="preserve"> SEQ Figure \* ARABIC </w:instrText>
      </w:r>
      <w:r>
        <w:fldChar w:fldCharType="separate"/>
      </w:r>
      <w:r w:rsidR="007C5A0D">
        <w:rPr>
          <w:noProof/>
        </w:rPr>
        <w:t>27</w:t>
      </w:r>
      <w:r>
        <w:fldChar w:fldCharType="end"/>
      </w:r>
      <w:bookmarkEnd w:id="129"/>
      <w:r>
        <w:t>: RMSE values of the production data grouped by year</w:t>
      </w:r>
      <w:bookmarkEnd w:id="130"/>
      <w:r w:rsidR="004F5335">
        <w:t xml:space="preserve"> (rmse_df)</w:t>
      </w:r>
      <w:bookmarkEnd w:id="131"/>
    </w:p>
    <w:p w14:paraId="41BA7FAA" w14:textId="26DC2A91" w:rsidR="00CA2C8B" w:rsidRPr="00D32481" w:rsidRDefault="00074797" w:rsidP="00CA2C8B">
      <w:pPr>
        <w:rPr>
          <w:rFonts w:cs="Arial"/>
        </w:rPr>
      </w:pPr>
      <w:r>
        <w:rPr>
          <w:rFonts w:cs="Arial"/>
        </w:rPr>
        <w:t xml:space="preserve">This Dataframe is used as </w:t>
      </w:r>
      <w:r w:rsidR="00143C41">
        <w:rPr>
          <w:rFonts w:cs="Arial"/>
        </w:rPr>
        <w:t>an</w:t>
      </w:r>
      <w:r>
        <w:rPr>
          <w:rFonts w:cs="Arial"/>
        </w:rPr>
        <w:t xml:space="preserve"> input </w:t>
      </w:r>
      <w:r w:rsidR="006434D9">
        <w:rPr>
          <w:rFonts w:cs="Arial"/>
        </w:rPr>
        <w:t xml:space="preserve">to function </w:t>
      </w:r>
      <w:r w:rsidR="006434D9" w:rsidRPr="001A75D4">
        <w:rPr>
          <w:rFonts w:ascii="Courier New" w:hAnsi="Courier New" w:cs="Courier New"/>
        </w:rPr>
        <w:t>cd_detector</w:t>
      </w:r>
      <w:r w:rsidR="006434D9">
        <w:rPr>
          <w:rFonts w:cs="Arial"/>
        </w:rPr>
        <w:t>, which</w:t>
      </w:r>
      <w:r w:rsidR="00DC0C55">
        <w:rPr>
          <w:rFonts w:cs="Arial"/>
        </w:rPr>
        <w:t xml:space="preserve"> runs the CD detection task.</w:t>
      </w:r>
      <w:r w:rsidR="00D57511">
        <w:rPr>
          <w:rFonts w:cs="Arial"/>
        </w:rPr>
        <w:t xml:space="preserve"> Furthermore</w:t>
      </w:r>
      <w:r w:rsidR="003F0370">
        <w:rPr>
          <w:rFonts w:cs="Arial"/>
        </w:rPr>
        <w:t>,</w:t>
      </w:r>
      <w:r w:rsidR="006066AE">
        <w:rPr>
          <w:rFonts w:cs="Arial"/>
        </w:rPr>
        <w:t xml:space="preserve"> </w:t>
      </w:r>
      <w:r w:rsidR="00D57511">
        <w:rPr>
          <w:rFonts w:cs="Arial"/>
        </w:rPr>
        <w:t xml:space="preserve">two </w:t>
      </w:r>
      <w:r w:rsidR="006066AE">
        <w:rPr>
          <w:rFonts w:cs="Arial"/>
        </w:rPr>
        <w:t>threshold parameters are</w:t>
      </w:r>
      <w:r w:rsidR="00D57511">
        <w:rPr>
          <w:rFonts w:cs="Arial"/>
        </w:rPr>
        <w:t xml:space="preserve"> defined.</w:t>
      </w:r>
      <w:r w:rsidR="00D32481">
        <w:rPr>
          <w:rFonts w:cs="Arial"/>
        </w:rPr>
        <w:t xml:space="preserve"> </w:t>
      </w:r>
      <w:r w:rsidR="000109C9">
        <w:rPr>
          <w:rFonts w:cs="Arial"/>
        </w:rPr>
        <w:t>Should</w:t>
      </w:r>
      <w:r w:rsidR="00FB23D2">
        <w:rPr>
          <w:rFonts w:cs="Arial"/>
        </w:rPr>
        <w:t xml:space="preserve"> these thresholds </w:t>
      </w:r>
      <w:r w:rsidR="000109C9">
        <w:rPr>
          <w:rFonts w:cs="Arial"/>
        </w:rPr>
        <w:t xml:space="preserve">be </w:t>
      </w:r>
      <w:r w:rsidR="00FB23D2">
        <w:rPr>
          <w:rFonts w:cs="Arial"/>
        </w:rPr>
        <w:t>surpassed</w:t>
      </w:r>
      <w:r w:rsidR="001D35B7">
        <w:rPr>
          <w:rFonts w:cs="Arial"/>
        </w:rPr>
        <w:t>,</w:t>
      </w:r>
      <w:r w:rsidR="00052F3C">
        <w:rPr>
          <w:rFonts w:cs="Arial"/>
        </w:rPr>
        <w:t xml:space="preserve"> it is assumed that CD has occurred in the data</w:t>
      </w:r>
      <w:r w:rsidR="004F523E">
        <w:rPr>
          <w:rFonts w:cs="Arial"/>
        </w:rPr>
        <w:t xml:space="preserve"> (</w:t>
      </w:r>
      <w:r w:rsidR="004F523E">
        <w:rPr>
          <w:rFonts w:cs="Arial"/>
        </w:rPr>
        <w:fldChar w:fldCharType="begin"/>
      </w:r>
      <w:r w:rsidR="004F523E">
        <w:rPr>
          <w:rFonts w:cs="Arial"/>
        </w:rPr>
        <w:instrText xml:space="preserve"> REF _Ref110031281 \h </w:instrText>
      </w:r>
      <w:r w:rsidR="004F523E">
        <w:rPr>
          <w:rFonts w:cs="Arial"/>
        </w:rPr>
      </w:r>
      <w:r w:rsidR="004F523E">
        <w:rPr>
          <w:rFonts w:cs="Arial"/>
        </w:rPr>
        <w:fldChar w:fldCharType="separate"/>
      </w:r>
      <w:r w:rsidR="004F523E">
        <w:t xml:space="preserve">Figure </w:t>
      </w:r>
      <w:r w:rsidR="004F523E">
        <w:rPr>
          <w:noProof/>
        </w:rPr>
        <w:t>27</w:t>
      </w:r>
      <w:r w:rsidR="004F523E">
        <w:rPr>
          <w:rFonts w:cs="Arial"/>
        </w:rPr>
        <w:fldChar w:fldCharType="end"/>
      </w:r>
      <w:r w:rsidR="004F523E">
        <w:rPr>
          <w:rFonts w:cs="Arial"/>
        </w:rPr>
        <w:t>)</w:t>
      </w:r>
      <w:r w:rsidR="003D271F">
        <w:rPr>
          <w:rFonts w:cs="Arial"/>
        </w:rPr>
        <w:t xml:space="preserve">. </w:t>
      </w:r>
      <w:r w:rsidR="003D271F" w:rsidRPr="003D271F">
        <w:rPr>
          <w:rFonts w:ascii="Courier New" w:hAnsi="Courier New" w:cs="Courier New"/>
        </w:rPr>
        <w:t>delta_threshold</w:t>
      </w:r>
      <w:r w:rsidR="00B022B3">
        <w:rPr>
          <w:rFonts w:cs="Arial"/>
        </w:rPr>
        <w:t xml:space="preserve"> </w:t>
      </w:r>
      <w:r w:rsidR="009723ED">
        <w:rPr>
          <w:rFonts w:cs="Arial"/>
        </w:rPr>
        <w:t>defines the</w:t>
      </w:r>
      <w:r w:rsidR="0011483E">
        <w:rPr>
          <w:rFonts w:cs="Arial"/>
        </w:rPr>
        <w:t xml:space="preserve"> allowed</w:t>
      </w:r>
      <w:r w:rsidR="009723ED">
        <w:rPr>
          <w:rFonts w:cs="Arial"/>
        </w:rPr>
        <w:t xml:space="preserve"> </w:t>
      </w:r>
      <w:r w:rsidR="00986038">
        <w:rPr>
          <w:rFonts w:cs="Arial"/>
        </w:rPr>
        <w:t xml:space="preserve">RMSE </w:t>
      </w:r>
      <w:r w:rsidR="009723ED">
        <w:rPr>
          <w:rFonts w:cs="Arial"/>
        </w:rPr>
        <w:t>increase</w:t>
      </w:r>
      <w:r w:rsidR="006A040B">
        <w:rPr>
          <w:rFonts w:cs="Arial"/>
        </w:rPr>
        <w:t xml:space="preserve"> </w:t>
      </w:r>
      <w:r w:rsidR="00986038">
        <w:rPr>
          <w:rFonts w:cs="Arial"/>
        </w:rPr>
        <w:t xml:space="preserve">from </w:t>
      </w:r>
      <w:r w:rsidR="006A040B">
        <w:rPr>
          <w:rFonts w:cs="Arial"/>
        </w:rPr>
        <w:t>one</w:t>
      </w:r>
      <w:r w:rsidR="00310046">
        <w:rPr>
          <w:rFonts w:cs="Arial"/>
        </w:rPr>
        <w:t xml:space="preserve"> time window to the next </w:t>
      </w:r>
      <w:r w:rsidR="00397D2A">
        <w:rPr>
          <w:rFonts w:cs="Arial"/>
        </w:rPr>
        <w:t xml:space="preserve">time window </w:t>
      </w:r>
      <w:r w:rsidR="00310046">
        <w:rPr>
          <w:rFonts w:cs="Arial"/>
        </w:rPr>
        <w:t>(i.e. from one year to the next year)</w:t>
      </w:r>
      <w:r w:rsidR="00B028AD">
        <w:rPr>
          <w:rFonts w:cs="Arial"/>
        </w:rPr>
        <w:t>.</w:t>
      </w:r>
      <w:r w:rsidR="00397D2A">
        <w:rPr>
          <w:rFonts w:cs="Arial"/>
        </w:rPr>
        <w:t xml:space="preserve"> </w:t>
      </w:r>
      <w:r w:rsidR="00A57F06" w:rsidRPr="002A0F50">
        <w:rPr>
          <w:rFonts w:ascii="Courier New" w:hAnsi="Courier New" w:cs="Courier New"/>
        </w:rPr>
        <w:t>absolute_threshold</w:t>
      </w:r>
      <w:r w:rsidR="00A57F06">
        <w:rPr>
          <w:rFonts w:cs="Arial"/>
        </w:rPr>
        <w:t xml:space="preserve"> denotes the maximum</w:t>
      </w:r>
      <w:r w:rsidR="002A0F50">
        <w:rPr>
          <w:rFonts w:cs="Arial"/>
        </w:rPr>
        <w:t xml:space="preserve"> </w:t>
      </w:r>
      <w:r w:rsidR="00D50538">
        <w:rPr>
          <w:rFonts w:cs="Arial"/>
        </w:rPr>
        <w:t xml:space="preserve">absolute </w:t>
      </w:r>
      <w:r w:rsidR="002A0F50">
        <w:rPr>
          <w:rFonts w:cs="Arial"/>
        </w:rPr>
        <w:t>RMSE value a window is allowed to have</w:t>
      </w:r>
      <w:r w:rsidR="00B87BAC">
        <w:rPr>
          <w:rFonts w:cs="Arial"/>
        </w:rPr>
        <w:t>. Th</w:t>
      </w:r>
      <w:r w:rsidR="00FA136A">
        <w:rPr>
          <w:rFonts w:cs="Arial"/>
        </w:rPr>
        <w:t>is</w:t>
      </w:r>
      <w:r w:rsidR="00B87BAC">
        <w:rPr>
          <w:rFonts w:cs="Arial"/>
        </w:rPr>
        <w:t xml:space="preserve"> threshold is a safe guard</w:t>
      </w:r>
      <w:r w:rsidR="006F4747">
        <w:rPr>
          <w:rFonts w:cs="Arial"/>
        </w:rPr>
        <w:t xml:space="preserve"> for </w:t>
      </w:r>
      <w:r w:rsidR="001A2D58">
        <w:rPr>
          <w:rFonts w:cs="Arial"/>
        </w:rPr>
        <w:t xml:space="preserve">incremental and </w:t>
      </w:r>
      <w:r w:rsidR="004E416B">
        <w:rPr>
          <w:rFonts w:cs="Arial"/>
        </w:rPr>
        <w:t>gradual</w:t>
      </w:r>
      <w:r w:rsidR="006F4747">
        <w:rPr>
          <w:rFonts w:cs="Arial"/>
        </w:rPr>
        <w:t xml:space="preserve"> CD, </w:t>
      </w:r>
      <w:r w:rsidR="004E416B">
        <w:rPr>
          <w:rFonts w:cs="Arial"/>
        </w:rPr>
        <w:t xml:space="preserve">where </w:t>
      </w:r>
      <w:r w:rsidR="00461DCE">
        <w:rPr>
          <w:rFonts w:cs="Arial"/>
        </w:rPr>
        <w:t xml:space="preserve">shift in data is slow and might not be picked up by </w:t>
      </w:r>
      <w:r w:rsidR="004F523E">
        <w:rPr>
          <w:rFonts w:cs="Arial"/>
        </w:rPr>
        <w:t>the delta threshold.</w:t>
      </w:r>
      <w:r w:rsidR="009B02A5">
        <w:rPr>
          <w:rFonts w:cs="Arial"/>
        </w:rPr>
        <w:t xml:space="preserve"> </w:t>
      </w:r>
      <w:r w:rsidR="00F5019A">
        <w:rPr>
          <w:rFonts w:cs="Arial"/>
        </w:rPr>
        <w:t xml:space="preserve">This function returns a tuple with a Boolean and a list. </w:t>
      </w:r>
      <w:r w:rsidR="00CA7E88">
        <w:rPr>
          <w:rFonts w:cs="Arial"/>
        </w:rPr>
        <w:t>If the Boolean is set to False, CD has been detected.</w:t>
      </w:r>
      <w:r w:rsidR="00434CC0">
        <w:rPr>
          <w:rFonts w:cs="Arial"/>
        </w:rPr>
        <w:t xml:space="preserve"> The list contains </w:t>
      </w:r>
      <w:r w:rsidR="004875F1">
        <w:rPr>
          <w:rFonts w:cs="Arial"/>
        </w:rPr>
        <w:t xml:space="preserve">two elements, which holds the </w:t>
      </w:r>
      <w:r w:rsidR="00337601">
        <w:rPr>
          <w:rFonts w:cs="Arial"/>
        </w:rPr>
        <w:t>date</w:t>
      </w:r>
      <w:r w:rsidR="00CC426D">
        <w:rPr>
          <w:rFonts w:cs="Arial"/>
        </w:rPr>
        <w:t>s</w:t>
      </w:r>
      <w:r w:rsidR="00337601">
        <w:rPr>
          <w:rFonts w:cs="Arial"/>
        </w:rPr>
        <w:t xml:space="preserve"> of the window, CD was detected in</w:t>
      </w:r>
      <w:r w:rsidR="00F07F97">
        <w:rPr>
          <w:rFonts w:cs="Arial"/>
        </w:rPr>
        <w:t xml:space="preserve">. </w:t>
      </w:r>
      <w:r w:rsidR="0003482C">
        <w:rPr>
          <w:rFonts w:cs="Arial"/>
        </w:rPr>
        <w:t xml:space="preserve">The first element holds </w:t>
      </w:r>
      <w:r w:rsidR="003971DB">
        <w:rPr>
          <w:rFonts w:cs="Arial"/>
        </w:rPr>
        <w:t xml:space="preserve">a date for </w:t>
      </w:r>
      <w:r w:rsidR="00EC7874">
        <w:rPr>
          <w:rFonts w:cs="Arial"/>
        </w:rPr>
        <w:t>the</w:t>
      </w:r>
      <w:r w:rsidR="00092BEA">
        <w:rPr>
          <w:rFonts w:cs="Arial"/>
        </w:rPr>
        <w:t xml:space="preserve"> </w:t>
      </w:r>
      <w:r w:rsidR="000064E1">
        <w:rPr>
          <w:rFonts w:cs="Arial"/>
        </w:rPr>
        <w:t>detected</w:t>
      </w:r>
      <w:r w:rsidR="00621EEF">
        <w:rPr>
          <w:rFonts w:cs="Arial"/>
        </w:rPr>
        <w:t xml:space="preserve"> </w:t>
      </w:r>
      <w:r w:rsidR="00092BEA">
        <w:rPr>
          <w:rFonts w:cs="Arial"/>
        </w:rPr>
        <w:t>delta</w:t>
      </w:r>
      <w:r w:rsidR="00492521">
        <w:rPr>
          <w:rFonts w:cs="Arial"/>
        </w:rPr>
        <w:t xml:space="preserve"> </w:t>
      </w:r>
      <w:r w:rsidR="00092BEA">
        <w:rPr>
          <w:rFonts w:cs="Arial"/>
        </w:rPr>
        <w:t>C</w:t>
      </w:r>
      <w:r w:rsidR="00621EEF">
        <w:rPr>
          <w:rFonts w:cs="Arial"/>
        </w:rPr>
        <w:t>D</w:t>
      </w:r>
      <w:r w:rsidR="00472A62">
        <w:rPr>
          <w:rFonts w:cs="Arial"/>
        </w:rPr>
        <w:t xml:space="preserve">, </w:t>
      </w:r>
      <w:r w:rsidR="00DD0E34">
        <w:rPr>
          <w:rFonts w:cs="Arial"/>
        </w:rPr>
        <w:t xml:space="preserve">the second element </w:t>
      </w:r>
      <w:r w:rsidR="00EC7874">
        <w:rPr>
          <w:rFonts w:cs="Arial"/>
        </w:rPr>
        <w:t xml:space="preserve">holds the </w:t>
      </w:r>
      <w:r w:rsidR="000064E1">
        <w:rPr>
          <w:rFonts w:cs="Arial"/>
        </w:rPr>
        <w:t>date</w:t>
      </w:r>
      <w:r w:rsidR="00EC7874">
        <w:rPr>
          <w:rFonts w:cs="Arial"/>
        </w:rPr>
        <w:t xml:space="preserve"> for the </w:t>
      </w:r>
      <w:r w:rsidR="000064E1">
        <w:rPr>
          <w:rFonts w:cs="Arial"/>
        </w:rPr>
        <w:t xml:space="preserve">detected </w:t>
      </w:r>
      <w:r w:rsidR="00EC7874">
        <w:rPr>
          <w:rFonts w:cs="Arial"/>
        </w:rPr>
        <w:t>absolute</w:t>
      </w:r>
      <w:r w:rsidR="00492521">
        <w:rPr>
          <w:rFonts w:cs="Arial"/>
        </w:rPr>
        <w:t xml:space="preserve"> </w:t>
      </w:r>
      <w:r w:rsidR="00092BEA">
        <w:rPr>
          <w:rFonts w:cs="Arial"/>
        </w:rPr>
        <w:t>CD.</w:t>
      </w:r>
      <w:r w:rsidR="00621EEF">
        <w:rPr>
          <w:rFonts w:cs="Arial"/>
        </w:rPr>
        <w:t xml:space="preserve"> This way it is possible to </w:t>
      </w:r>
      <w:r w:rsidR="00703BBF">
        <w:rPr>
          <w:rFonts w:cs="Arial"/>
        </w:rPr>
        <w:t>also see</w:t>
      </w:r>
      <w:r w:rsidR="00BD0F22">
        <w:rPr>
          <w:rFonts w:cs="Arial"/>
        </w:rPr>
        <w:t xml:space="preserve"> when </w:t>
      </w:r>
      <w:r w:rsidR="00E86205">
        <w:rPr>
          <w:rFonts w:cs="Arial"/>
        </w:rPr>
        <w:t>in the dataset CD has</w:t>
      </w:r>
      <w:r w:rsidR="00703BBF">
        <w:rPr>
          <w:rFonts w:cs="Arial"/>
        </w:rPr>
        <w:t xml:space="preserve"> occurred.</w:t>
      </w:r>
    </w:p>
    <w:p w14:paraId="3CDA73B8" w14:textId="77777777" w:rsidR="004F5335" w:rsidRDefault="00074DEA" w:rsidP="004F5335">
      <w:pPr>
        <w:keepNext/>
      </w:pPr>
      <w:r w:rsidRPr="00074DEA">
        <w:rPr>
          <w:rFonts w:cs="Arial"/>
          <w:noProof/>
        </w:rPr>
        <w:drawing>
          <wp:inline distT="0" distB="0" distL="0" distR="0" wp14:anchorId="7900949E" wp14:editId="59479EE6">
            <wp:extent cx="5399405" cy="454660"/>
            <wp:effectExtent l="0" t="0" r="0" b="254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399405" cy="454660"/>
                    </a:xfrm>
                    <a:prstGeom prst="rect">
                      <a:avLst/>
                    </a:prstGeom>
                  </pic:spPr>
                </pic:pic>
              </a:graphicData>
            </a:graphic>
          </wp:inline>
        </w:drawing>
      </w:r>
    </w:p>
    <w:p w14:paraId="6AFB8793" w14:textId="250AF075" w:rsidR="0023652B" w:rsidRDefault="004F5335" w:rsidP="00334226">
      <w:pPr>
        <w:pStyle w:val="Beschriftung"/>
      </w:pPr>
      <w:bookmarkStart w:id="132" w:name="_Ref110031281"/>
      <w:bookmarkStart w:id="133" w:name="_Toc110693888"/>
      <w:r>
        <w:t xml:space="preserve">Figure </w:t>
      </w:r>
      <w:r>
        <w:fldChar w:fldCharType="begin"/>
      </w:r>
      <w:r>
        <w:instrText xml:space="preserve"> SEQ Figure \* ARABIC </w:instrText>
      </w:r>
      <w:r>
        <w:fldChar w:fldCharType="separate"/>
      </w:r>
      <w:r w:rsidR="007C5A0D">
        <w:rPr>
          <w:noProof/>
        </w:rPr>
        <w:t>28</w:t>
      </w:r>
      <w:r>
        <w:fldChar w:fldCharType="end"/>
      </w:r>
      <w:bookmarkEnd w:id="132"/>
      <w:r>
        <w:t>: cd_detector</w:t>
      </w:r>
      <w:bookmarkEnd w:id="133"/>
    </w:p>
    <w:p w14:paraId="20E3F2D9" w14:textId="5B92E11D" w:rsidR="00334226" w:rsidRDefault="00C577CD" w:rsidP="00334226">
      <w:r>
        <w:t xml:space="preserve">After the CD detection is run, </w:t>
      </w:r>
      <w:r w:rsidR="00E72590">
        <w:t>the</w:t>
      </w:r>
      <w:r>
        <w:t xml:space="preserve"> results are saved </w:t>
      </w:r>
      <w:r w:rsidR="000F4B6C">
        <w:t>in form of a text file</w:t>
      </w:r>
      <w:r w:rsidR="00F563B3">
        <w:t xml:space="preserve"> in</w:t>
      </w:r>
      <w:r w:rsidR="000F4B6C">
        <w:t xml:space="preserve"> </w:t>
      </w:r>
      <w:r w:rsidR="00B318BB">
        <w:t xml:space="preserve">the </w:t>
      </w:r>
      <w:r w:rsidR="00B318BB" w:rsidRPr="00B318BB">
        <w:rPr>
          <w:rFonts w:ascii="Courier New" w:hAnsi="Courier New" w:cs="Courier New"/>
        </w:rPr>
        <w:t>evaluation_outputs</w:t>
      </w:r>
      <w:r w:rsidR="00B318BB">
        <w:t xml:space="preserve"> folder</w:t>
      </w:r>
      <w:r w:rsidR="00404EA7">
        <w:t xml:space="preserve">. </w:t>
      </w:r>
      <w:r w:rsidR="007542C0">
        <w:t>If the filename is “OK</w:t>
      </w:r>
      <w:r w:rsidR="00513FA9">
        <w:t>.txt</w:t>
      </w:r>
      <w:r w:rsidR="007542C0">
        <w:t xml:space="preserve">”, no CD has </w:t>
      </w:r>
      <w:r w:rsidR="002D2873">
        <w:t>been detected</w:t>
      </w:r>
      <w:r w:rsidR="003570D6">
        <w:t xml:space="preserve">. If CD has been detected, </w:t>
      </w:r>
      <w:r w:rsidR="00513FA9">
        <w:t>a file name</w:t>
      </w:r>
      <w:r w:rsidR="00831DC8">
        <w:t>d</w:t>
      </w:r>
      <w:r w:rsidR="003570D6">
        <w:t xml:space="preserve"> “CD_DETECTED</w:t>
      </w:r>
      <w:r w:rsidR="000C3078">
        <w:t>.txt</w:t>
      </w:r>
      <w:r w:rsidR="003570D6">
        <w:t>”</w:t>
      </w:r>
      <w:r w:rsidR="00831DC8">
        <w:t xml:space="preserve"> is created</w:t>
      </w:r>
      <w:r w:rsidR="003570D6">
        <w:t xml:space="preserve">. </w:t>
      </w:r>
      <w:r w:rsidR="002D2873">
        <w:t xml:space="preserve">Both text files hold </w:t>
      </w:r>
      <w:r w:rsidR="00843994">
        <w:t xml:space="preserve">a timestamp of </w:t>
      </w:r>
      <w:r w:rsidR="0074423A">
        <w:t xml:space="preserve">the </w:t>
      </w:r>
      <w:r w:rsidR="00F03EC8">
        <w:t>CD detection run. “CD_DETECTED</w:t>
      </w:r>
      <w:r w:rsidR="00314A34">
        <w:t>.txt</w:t>
      </w:r>
      <w:r w:rsidR="00F03EC8">
        <w:t>” holds additional timestamps of</w:t>
      </w:r>
      <w:r w:rsidR="00B717B8">
        <w:t xml:space="preserve"> the CD occurrence in the dataset</w:t>
      </w:r>
      <w:r w:rsidR="00F03EC8">
        <w:t xml:space="preserve"> </w:t>
      </w:r>
      <w:r w:rsidR="00C645A1">
        <w:t>(</w:t>
      </w:r>
      <w:r w:rsidR="00A85C4F">
        <w:fldChar w:fldCharType="begin"/>
      </w:r>
      <w:r w:rsidR="00A85C4F">
        <w:instrText xml:space="preserve"> REF _Ref110032958 \h </w:instrText>
      </w:r>
      <w:r w:rsidR="00A85C4F">
        <w:fldChar w:fldCharType="separate"/>
      </w:r>
      <w:r w:rsidR="00A85C4F">
        <w:t xml:space="preserve">Figure </w:t>
      </w:r>
      <w:r w:rsidR="00A85C4F">
        <w:rPr>
          <w:noProof/>
        </w:rPr>
        <w:t>29</w:t>
      </w:r>
      <w:r w:rsidR="00A85C4F">
        <w:fldChar w:fldCharType="end"/>
      </w:r>
      <w:r w:rsidR="00C645A1">
        <w:t>)</w:t>
      </w:r>
      <w:r w:rsidR="008716A1">
        <w:t>.</w:t>
      </w:r>
    </w:p>
    <w:p w14:paraId="0A21E26F" w14:textId="501A7FCA" w:rsidR="00C645A1" w:rsidRDefault="00D94903" w:rsidP="00C645A1">
      <w:pPr>
        <w:keepNext/>
      </w:pPr>
      <w:r w:rsidRPr="00D94903">
        <w:rPr>
          <w:noProof/>
        </w:rPr>
        <w:lastRenderedPageBreak/>
        <w:drawing>
          <wp:inline distT="0" distB="0" distL="0" distR="0" wp14:anchorId="23A548E4" wp14:editId="416F2E13">
            <wp:extent cx="5399405" cy="2326005"/>
            <wp:effectExtent l="0" t="0" r="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399405" cy="2326005"/>
                    </a:xfrm>
                    <a:prstGeom prst="rect">
                      <a:avLst/>
                    </a:prstGeom>
                  </pic:spPr>
                </pic:pic>
              </a:graphicData>
            </a:graphic>
          </wp:inline>
        </w:drawing>
      </w:r>
    </w:p>
    <w:p w14:paraId="5CF5C516" w14:textId="77DB3940" w:rsidR="00C645A1" w:rsidRPr="00334226" w:rsidRDefault="00C645A1" w:rsidP="00C645A1">
      <w:pPr>
        <w:pStyle w:val="Beschriftung"/>
      </w:pPr>
      <w:bookmarkStart w:id="134" w:name="_Ref110032958"/>
      <w:bookmarkStart w:id="135" w:name="_Ref110361634"/>
      <w:bookmarkStart w:id="136" w:name="_Toc110693889"/>
      <w:r>
        <w:t xml:space="preserve">Figure </w:t>
      </w:r>
      <w:r>
        <w:fldChar w:fldCharType="begin"/>
      </w:r>
      <w:r>
        <w:instrText xml:space="preserve"> SEQ Figure \* ARABIC </w:instrText>
      </w:r>
      <w:r>
        <w:fldChar w:fldCharType="separate"/>
      </w:r>
      <w:r w:rsidR="007C5A0D">
        <w:rPr>
          <w:noProof/>
        </w:rPr>
        <w:t>29</w:t>
      </w:r>
      <w:r>
        <w:fldChar w:fldCharType="end"/>
      </w:r>
      <w:bookmarkEnd w:id="134"/>
      <w:r>
        <w:t>: CD detection result</w:t>
      </w:r>
      <w:bookmarkEnd w:id="135"/>
      <w:bookmarkEnd w:id="136"/>
    </w:p>
    <w:p w14:paraId="7467D8B9" w14:textId="21068185" w:rsidR="00094813" w:rsidRDefault="00086999" w:rsidP="00F22FCB">
      <w:r>
        <w:t>After</w:t>
      </w:r>
      <w:r w:rsidR="008E0AD5">
        <w:t xml:space="preserve"> the CD detection</w:t>
      </w:r>
      <w:r w:rsidR="003447AC">
        <w:t xml:space="preserve"> task</w:t>
      </w:r>
      <w:r w:rsidR="008E0AD5">
        <w:t xml:space="preserve">, a graph </w:t>
      </w:r>
      <w:r w:rsidR="00573418">
        <w:t>containing the progression of the RMSE is created.</w:t>
      </w:r>
      <w:r w:rsidR="00821BFD">
        <w:t xml:space="preserve"> </w:t>
      </w:r>
      <w:r w:rsidR="003264E0">
        <w:t xml:space="preserve">In order to have more granularity in the visualization, </w:t>
      </w:r>
      <w:r w:rsidR="00EE4DCD">
        <w:t xml:space="preserve">another RMSE table is created, this time </w:t>
      </w:r>
      <w:r w:rsidR="00E85ACA">
        <w:t xml:space="preserve">with a monthly aggregation. The Dataframe is then visualized </w:t>
      </w:r>
      <w:r w:rsidR="009E5B2F">
        <w:t xml:space="preserve">with seaborn and saved in </w:t>
      </w:r>
      <w:r w:rsidR="009E5B2F" w:rsidRPr="009E5B2F">
        <w:rPr>
          <w:rFonts w:ascii="Courier New" w:hAnsi="Courier New" w:cs="Courier New"/>
        </w:rPr>
        <w:t>evaluation_outputs</w:t>
      </w:r>
      <w:r w:rsidR="00AC69AF">
        <w:rPr>
          <w:rFonts w:cs="Arial"/>
        </w:rPr>
        <w:t xml:space="preserve"> (</w:t>
      </w:r>
      <w:r w:rsidR="00AC69AF">
        <w:rPr>
          <w:rFonts w:cs="Arial"/>
        </w:rPr>
        <w:fldChar w:fldCharType="begin"/>
      </w:r>
      <w:r w:rsidR="00AC69AF">
        <w:rPr>
          <w:rFonts w:cs="Arial"/>
        </w:rPr>
        <w:instrText xml:space="preserve"> REF _Ref110034506 \h </w:instrText>
      </w:r>
      <w:r w:rsidR="00AC69AF">
        <w:rPr>
          <w:rFonts w:cs="Arial"/>
        </w:rPr>
      </w:r>
      <w:r w:rsidR="00AC69AF">
        <w:rPr>
          <w:rFonts w:cs="Arial"/>
        </w:rPr>
        <w:fldChar w:fldCharType="separate"/>
      </w:r>
      <w:r w:rsidR="00AC69AF">
        <w:t xml:space="preserve">Figure </w:t>
      </w:r>
      <w:r w:rsidR="00AC69AF">
        <w:rPr>
          <w:noProof/>
        </w:rPr>
        <w:t>29</w:t>
      </w:r>
      <w:r w:rsidR="00AC69AF">
        <w:rPr>
          <w:rFonts w:cs="Arial"/>
        </w:rPr>
        <w:fldChar w:fldCharType="end"/>
      </w:r>
      <w:r w:rsidR="00AC69AF">
        <w:rPr>
          <w:rFonts w:cs="Arial"/>
        </w:rPr>
        <w:t>)</w:t>
      </w:r>
      <w:r w:rsidR="009E5B2F">
        <w:t>.</w:t>
      </w:r>
      <w:r w:rsidR="00871BE8">
        <w:t xml:space="preserve"> This visualization is the implementation of CD understanding</w:t>
      </w:r>
      <w:r w:rsidR="00A5102F">
        <w:t xml:space="preserve"> in this artifact</w:t>
      </w:r>
      <w:r w:rsidR="00871BE8">
        <w:t>. Through this graph</w:t>
      </w:r>
      <w:r w:rsidR="00A5102F">
        <w:t>,</w:t>
      </w:r>
      <w:r w:rsidR="00871BE8">
        <w:t xml:space="preserve"> the trend</w:t>
      </w:r>
      <w:r w:rsidR="00A5102F">
        <w:t>s</w:t>
      </w:r>
      <w:r w:rsidR="00871BE8">
        <w:t xml:space="preserve"> of the CD can be analyzed</w:t>
      </w:r>
      <w:r w:rsidR="00A5102F">
        <w:t xml:space="preserve"> and </w:t>
      </w:r>
      <w:r w:rsidR="00156E24">
        <w:t>retraced</w:t>
      </w:r>
      <w:r w:rsidR="00871BE8">
        <w:t>.</w:t>
      </w:r>
    </w:p>
    <w:p w14:paraId="21A24255" w14:textId="0DBBC4EB" w:rsidR="00500569" w:rsidRDefault="00D90E16" w:rsidP="00500569">
      <w:pPr>
        <w:keepNext/>
      </w:pPr>
      <w:r w:rsidRPr="00D90E16">
        <w:rPr>
          <w:noProof/>
        </w:rPr>
        <w:drawing>
          <wp:inline distT="0" distB="0" distL="0" distR="0" wp14:anchorId="777E1554" wp14:editId="5EDBDBE5">
            <wp:extent cx="4351207" cy="1909762"/>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356915" cy="1912267"/>
                    </a:xfrm>
                    <a:prstGeom prst="rect">
                      <a:avLst/>
                    </a:prstGeom>
                  </pic:spPr>
                </pic:pic>
              </a:graphicData>
            </a:graphic>
          </wp:inline>
        </w:drawing>
      </w:r>
    </w:p>
    <w:p w14:paraId="21C4A8F7" w14:textId="28221B03" w:rsidR="00122346" w:rsidRDefault="00500569" w:rsidP="00500569">
      <w:pPr>
        <w:pStyle w:val="Beschriftung"/>
      </w:pPr>
      <w:bookmarkStart w:id="137" w:name="_Ref110034506"/>
      <w:bookmarkStart w:id="138" w:name="_Toc110693890"/>
      <w:r>
        <w:t xml:space="preserve">Figure </w:t>
      </w:r>
      <w:r>
        <w:fldChar w:fldCharType="begin"/>
      </w:r>
      <w:r>
        <w:instrText xml:space="preserve"> SEQ Figure \* ARABIC </w:instrText>
      </w:r>
      <w:r>
        <w:fldChar w:fldCharType="separate"/>
      </w:r>
      <w:r w:rsidR="007C5A0D">
        <w:rPr>
          <w:noProof/>
        </w:rPr>
        <w:t>30</w:t>
      </w:r>
      <w:r>
        <w:fldChar w:fldCharType="end"/>
      </w:r>
      <w:bookmarkEnd w:id="137"/>
      <w:r>
        <w:t>: Graph of CD trend</w:t>
      </w:r>
      <w:bookmarkEnd w:id="138"/>
    </w:p>
    <w:p w14:paraId="0D8F5481" w14:textId="352DFDAC" w:rsidR="00136704" w:rsidRPr="00F22FCB" w:rsidRDefault="00DC4E40" w:rsidP="00F22FCB">
      <w:r>
        <w:t xml:space="preserve"> </w:t>
      </w:r>
      <w:r w:rsidR="00564EA9">
        <w:t>CD adaptation</w:t>
      </w:r>
      <w:r w:rsidR="00F3528A">
        <w:t xml:space="preserve"> </w:t>
      </w:r>
      <w:r w:rsidR="001C6825">
        <w:t xml:space="preserve">is realized through </w:t>
      </w:r>
      <w:r w:rsidR="00F3528A">
        <w:t>orchestration with Apache Airflow</w:t>
      </w:r>
      <w:r w:rsidR="009D4406">
        <w:t xml:space="preserve"> and is explained in </w:t>
      </w:r>
      <w:r w:rsidR="00715A4D">
        <w:t>greater detail in</w:t>
      </w:r>
      <w:r w:rsidR="00D039F5">
        <w:t xml:space="preserve"> the next chapter</w:t>
      </w:r>
      <w:r w:rsidR="001C6825">
        <w:t>.</w:t>
      </w:r>
      <w:r w:rsidR="00F95FE5">
        <w:t xml:space="preserve"> The CD adaptation in this artifact is implemented through</w:t>
      </w:r>
      <w:r w:rsidR="00C76E90">
        <w:t xml:space="preserve"> model retraining</w:t>
      </w:r>
      <w:r w:rsidR="00F712DA">
        <w:t>-trigger</w:t>
      </w:r>
      <w:r w:rsidR="00C76E90">
        <w:t>.</w:t>
      </w:r>
      <w:r w:rsidR="002755E2">
        <w:t xml:space="preserve"> If the </w:t>
      </w:r>
      <w:r w:rsidR="002755E2" w:rsidRPr="0033299F">
        <w:rPr>
          <w:rFonts w:ascii="Courier New" w:hAnsi="Courier New" w:cs="Courier New"/>
        </w:rPr>
        <w:t>cd_detector</w:t>
      </w:r>
      <w:r w:rsidR="000134CF">
        <w:t xml:space="preserve"> function returns</w:t>
      </w:r>
      <w:r w:rsidR="00D20A40">
        <w:t xml:space="preserve"> </w:t>
      </w:r>
      <w:r w:rsidR="00D20A40" w:rsidRPr="00D20A40">
        <w:rPr>
          <w:rFonts w:ascii="Courier New" w:hAnsi="Courier New" w:cs="Courier New"/>
        </w:rPr>
        <w:t>False</w:t>
      </w:r>
      <w:r w:rsidR="00D20A40">
        <w:t xml:space="preserve"> (i.e. CD has been detected), a model retraining process is initiated.</w:t>
      </w:r>
    </w:p>
    <w:p w14:paraId="5510F50E" w14:textId="0BA1C9CC" w:rsidR="00DC5696" w:rsidRDefault="00971710" w:rsidP="00DC5696">
      <w:pPr>
        <w:pStyle w:val="berschrift2"/>
      </w:pPr>
      <w:bookmarkStart w:id="139" w:name="_Toc110725816"/>
      <w:r>
        <w:lastRenderedPageBreak/>
        <w:t>Pipeline</w:t>
      </w:r>
      <w:bookmarkEnd w:id="139"/>
    </w:p>
    <w:p w14:paraId="58C74770" w14:textId="7F948674" w:rsidR="00F9071D" w:rsidRDefault="00072A3E" w:rsidP="00072A3E">
      <w:pPr>
        <w:pStyle w:val="berschrift3"/>
      </w:pPr>
      <w:bookmarkStart w:id="140" w:name="_Toc110725817"/>
      <w:r>
        <w:t>Design</w:t>
      </w:r>
      <w:bookmarkEnd w:id="140"/>
    </w:p>
    <w:p w14:paraId="561E1EFD" w14:textId="7E7D602B" w:rsidR="008C3F25" w:rsidRDefault="00264B3B" w:rsidP="00264B3B">
      <w:r>
        <w:t xml:space="preserve">This research project encompasses </w:t>
      </w:r>
      <w:r w:rsidR="00DC738F">
        <w:t xml:space="preserve">two processes in total: The model </w:t>
      </w:r>
      <w:r w:rsidR="00DC738F" w:rsidRPr="00C87387">
        <w:rPr>
          <w:i/>
          <w:iCs/>
        </w:rPr>
        <w:t>training process</w:t>
      </w:r>
      <w:r w:rsidR="00DC738F">
        <w:t xml:space="preserve"> and the </w:t>
      </w:r>
      <w:r w:rsidR="00DC738F" w:rsidRPr="00C87387">
        <w:rPr>
          <w:i/>
          <w:iCs/>
        </w:rPr>
        <w:t>CD evaluation</w:t>
      </w:r>
      <w:r w:rsidR="00555B34">
        <w:rPr>
          <w:rStyle w:val="Funotenzeichen"/>
        </w:rPr>
        <w:footnoteReference w:id="13"/>
      </w:r>
      <w:r w:rsidR="00DC738F">
        <w:t xml:space="preserve"> process. For this work, both </w:t>
      </w:r>
      <w:r w:rsidR="001E14CB">
        <w:t xml:space="preserve">operations are automated into individual pipelines and subsequently joined together to form an integrated </w:t>
      </w:r>
      <w:r w:rsidR="00D6012B">
        <w:t>continuous training</w:t>
      </w:r>
      <w:r w:rsidR="001E14CB">
        <w:t xml:space="preserve"> pipeline. </w:t>
      </w:r>
      <w:r w:rsidR="000C4D16">
        <w:t>The training process is realized with the TFX framework. With TFX,</w:t>
      </w:r>
      <w:r w:rsidR="00B211DC">
        <w:t xml:space="preserve"> Google</w:t>
      </w:r>
      <w:r w:rsidR="0064118E">
        <w:t xml:space="preserve"> already worked out the essential tasks </w:t>
      </w:r>
      <w:r w:rsidR="00AE1955">
        <w:t>for a training pipeline and integrated them into individual components. These</w:t>
      </w:r>
      <w:r w:rsidR="00C96B25">
        <w:t xml:space="preserve"> provided</w:t>
      </w:r>
      <w:r w:rsidR="00AE1955">
        <w:t xml:space="preserve"> </w:t>
      </w:r>
      <w:r w:rsidR="00C96B25">
        <w:t xml:space="preserve">TFX components serve as a guideline during the implementation and are later used for the artifact evaluation. </w:t>
      </w:r>
      <w:r w:rsidR="00AE1046">
        <w:t xml:space="preserve">The baseline TFX pipeline </w:t>
      </w:r>
      <w:r w:rsidR="002403EF">
        <w:t xml:space="preserve">consists of data ingestion, model training  and model deployment. </w:t>
      </w:r>
      <w:r w:rsidR="00ED1E2D">
        <w:t xml:space="preserve">This marks </w:t>
      </w:r>
      <w:r w:rsidR="000654E7">
        <w:t>the starting point of the TFX pipeline</w:t>
      </w:r>
      <w:r w:rsidR="008C3F25">
        <w:t xml:space="preserve"> and from there other components are incrementally added.</w:t>
      </w:r>
      <w:r w:rsidR="0085758B">
        <w:t xml:space="preserve"> The CD evaluation process is orchestrated with Airflow</w:t>
      </w:r>
      <w:r w:rsidR="000B4E5E">
        <w:t>, which is triggered in a repeated time interval.</w:t>
      </w:r>
    </w:p>
    <w:p w14:paraId="13654367" w14:textId="77777777" w:rsidR="003C7F60" w:rsidRDefault="00CB1C3D" w:rsidP="00264B3B">
      <w:r>
        <w:t xml:space="preserve">It is a conscious design decision </w:t>
      </w:r>
      <w:r w:rsidR="008F44D2">
        <w:t xml:space="preserve">to </w:t>
      </w:r>
      <w:r w:rsidR="00210D40">
        <w:t xml:space="preserve">first </w:t>
      </w:r>
      <w:r w:rsidR="008F44D2">
        <w:t xml:space="preserve">map both processes into two different pipelines, instead of building one large </w:t>
      </w:r>
      <w:r w:rsidR="00DA5DE7">
        <w:t xml:space="preserve">pipeline from the start. This is done to meet the software engineering principle of </w:t>
      </w:r>
      <w:r w:rsidR="00DA5DE7" w:rsidRPr="00DA5DE7">
        <w:rPr>
          <w:i/>
        </w:rPr>
        <w:t>separation of concerns</w:t>
      </w:r>
      <w:r w:rsidR="00DA5DE7">
        <w:t xml:space="preserve">. </w:t>
      </w:r>
      <w:r w:rsidR="00F56247">
        <w:t>Like in conventional software development, modularization</w:t>
      </w:r>
      <w:r w:rsidR="002B7413">
        <w:t xml:space="preserve"> makes the development of ML systems more sustainable and scalable. </w:t>
      </w:r>
      <w:r w:rsidR="00DA5DE7">
        <w:t>By</w:t>
      </w:r>
      <w:r w:rsidR="00F84EE0">
        <w:t xml:space="preserve"> separating</w:t>
      </w:r>
      <w:r w:rsidR="004005F1">
        <w:t xml:space="preserve"> both </w:t>
      </w:r>
      <w:r w:rsidR="000F0D92">
        <w:t>processes, development on</w:t>
      </w:r>
      <w:r w:rsidR="00F84EE0">
        <w:t xml:space="preserve"> </w:t>
      </w:r>
      <w:r w:rsidR="00DD643E">
        <w:t>a</w:t>
      </w:r>
      <w:r w:rsidR="000F0D92">
        <w:t xml:space="preserve"> pipeline</w:t>
      </w:r>
      <w:r w:rsidR="00F84EE0">
        <w:t xml:space="preserve"> </w:t>
      </w:r>
      <w:r w:rsidR="000F0D92">
        <w:t>can be done without interfering</w:t>
      </w:r>
      <w:r w:rsidR="00EE693B">
        <w:t xml:space="preserve"> with</w:t>
      </w:r>
      <w:r w:rsidR="000F0D92">
        <w:t xml:space="preserve"> </w:t>
      </w:r>
      <w:r w:rsidR="00DD643E">
        <w:t>the other pipeline.</w:t>
      </w:r>
      <w:r w:rsidR="004819AA">
        <w:t xml:space="preserve"> </w:t>
      </w:r>
    </w:p>
    <w:p w14:paraId="072F349A" w14:textId="0AF430F9" w:rsidR="00CB1C3D" w:rsidRDefault="004819AA" w:rsidP="00264B3B">
      <w:r>
        <w:t xml:space="preserve">Both </w:t>
      </w:r>
      <w:r w:rsidR="00F44D73">
        <w:t xml:space="preserve">standalone </w:t>
      </w:r>
      <w:r>
        <w:t xml:space="preserve">pipelines are then linked by </w:t>
      </w:r>
      <w:r w:rsidR="0006471A">
        <w:t xml:space="preserve">a third, </w:t>
      </w:r>
      <w:r>
        <w:t>overarching pipeline.</w:t>
      </w:r>
      <w:r w:rsidR="003C7F60">
        <w:t xml:space="preserve"> </w:t>
      </w:r>
      <w:r w:rsidR="00894C2E">
        <w:t xml:space="preserve">This pipeline is called the </w:t>
      </w:r>
      <w:r w:rsidR="00894C2E" w:rsidRPr="00314D37">
        <w:rPr>
          <w:i/>
        </w:rPr>
        <w:t>MLOps pipeline</w:t>
      </w:r>
      <w:r w:rsidR="00894C2E">
        <w:t xml:space="preserve">. </w:t>
      </w:r>
      <w:r w:rsidR="00BC5C3D">
        <w:t xml:space="preserve">The goal of this pipeline is </w:t>
      </w:r>
      <w:r w:rsidR="00644E80">
        <w:t xml:space="preserve">the realization of continuous training, established in </w:t>
      </w:r>
      <w:r w:rsidR="00365AC4">
        <w:t xml:space="preserve">chapter </w:t>
      </w:r>
      <w:r w:rsidR="00316A2F" w:rsidRPr="00316A2F">
        <w:rPr>
          <w:i/>
        </w:rPr>
        <w:fldChar w:fldCharType="begin"/>
      </w:r>
      <w:r w:rsidR="00316A2F" w:rsidRPr="00316A2F">
        <w:rPr>
          <w:i/>
        </w:rPr>
        <w:instrText xml:space="preserve"> REF _Ref110508012 \h </w:instrText>
      </w:r>
      <w:r w:rsidR="00316A2F">
        <w:rPr>
          <w:i/>
        </w:rPr>
        <w:instrText xml:space="preserve"> \* MERGEFORMAT </w:instrText>
      </w:r>
      <w:r w:rsidR="00316A2F" w:rsidRPr="00316A2F">
        <w:rPr>
          <w:i/>
        </w:rPr>
      </w:r>
      <w:r w:rsidR="00316A2F" w:rsidRPr="00316A2F">
        <w:rPr>
          <w:i/>
        </w:rPr>
        <w:fldChar w:fldCharType="separate"/>
      </w:r>
      <w:r w:rsidR="00316A2F" w:rsidRPr="00316A2F">
        <w:rPr>
          <w:i/>
        </w:rPr>
        <w:t>What is MLOps</w:t>
      </w:r>
      <w:r w:rsidR="00316A2F" w:rsidRPr="00316A2F">
        <w:rPr>
          <w:i/>
        </w:rPr>
        <w:fldChar w:fldCharType="end"/>
      </w:r>
      <w:r w:rsidR="00316A2F">
        <w:t>.</w:t>
      </w:r>
      <w:r w:rsidR="00E859F4">
        <w:t xml:space="preserve"> </w:t>
      </w:r>
      <w:r w:rsidR="003C7F60">
        <w:t>The general</w:t>
      </w:r>
      <w:r w:rsidR="00E04DDB">
        <w:t xml:space="preserve"> procedure is, that </w:t>
      </w:r>
      <w:r w:rsidR="00380233">
        <w:t xml:space="preserve">the </w:t>
      </w:r>
      <w:r w:rsidR="0024343F">
        <w:t>MLOps</w:t>
      </w:r>
      <w:r w:rsidR="00380233">
        <w:t xml:space="preserve"> pipeline is run in regular time intervals, where it will</w:t>
      </w:r>
      <w:r w:rsidR="00D151AB">
        <w:t xml:space="preserve"> </w:t>
      </w:r>
      <w:r w:rsidR="000C15E7">
        <w:t>trigger the</w:t>
      </w:r>
      <w:r w:rsidR="00D151AB">
        <w:t xml:space="preserve"> CD evaluation pipeline to</w:t>
      </w:r>
      <w:r w:rsidR="00380233">
        <w:t xml:space="preserve"> </w:t>
      </w:r>
      <w:r w:rsidR="001873DC">
        <w:t>check whether any CD</w:t>
      </w:r>
      <w:r w:rsidR="00D33F1C">
        <w:t xml:space="preserve"> has occurred.</w:t>
      </w:r>
      <w:r w:rsidR="00A31728">
        <w:t xml:space="preserve"> In case of concept drift, the training pipeline will be</w:t>
      </w:r>
      <w:r w:rsidR="000439BD">
        <w:t xml:space="preserve"> </w:t>
      </w:r>
      <w:r w:rsidR="00984628">
        <w:t>initiated</w:t>
      </w:r>
      <w:r w:rsidR="00BD1EAD">
        <w:t>,</w:t>
      </w:r>
      <w:r w:rsidR="00A31728">
        <w:t xml:space="preserve"> which will output a </w:t>
      </w:r>
      <w:r w:rsidR="004C107A">
        <w:t xml:space="preserve">new model. This model </w:t>
      </w:r>
      <w:r w:rsidR="00A4396D">
        <w:t xml:space="preserve">will then </w:t>
      </w:r>
      <w:r w:rsidR="00862666">
        <w:t>replace the old model in the production environment</w:t>
      </w:r>
      <w:r w:rsidR="000D6C06">
        <w:t xml:space="preserve"> (</w:t>
      </w:r>
      <w:r w:rsidR="003C75A5">
        <w:fldChar w:fldCharType="begin"/>
      </w:r>
      <w:r w:rsidR="003C75A5">
        <w:instrText xml:space="preserve"> REF _Ref110505776 \h </w:instrText>
      </w:r>
      <w:r w:rsidR="003C75A5">
        <w:fldChar w:fldCharType="separate"/>
      </w:r>
      <w:r w:rsidR="003C75A5">
        <w:t xml:space="preserve">Figure </w:t>
      </w:r>
      <w:r w:rsidR="003C75A5">
        <w:rPr>
          <w:noProof/>
        </w:rPr>
        <w:t>31</w:t>
      </w:r>
      <w:r w:rsidR="003C75A5">
        <w:fldChar w:fldCharType="end"/>
      </w:r>
      <w:r w:rsidR="000D6C06">
        <w:t>)</w:t>
      </w:r>
      <w:r w:rsidR="00862666">
        <w:t>.</w:t>
      </w:r>
    </w:p>
    <w:p w14:paraId="20B77B02" w14:textId="4A937982" w:rsidR="000D6C06" w:rsidRDefault="009203D9" w:rsidP="000D6C06">
      <w:pPr>
        <w:keepNext/>
      </w:pPr>
      <w:r w:rsidRPr="009203D9">
        <w:rPr>
          <w:noProof/>
        </w:rPr>
        <w:drawing>
          <wp:inline distT="0" distB="0" distL="0" distR="0" wp14:anchorId="16A94559" wp14:editId="3BD6FF9B">
            <wp:extent cx="4778506" cy="1812944"/>
            <wp:effectExtent l="0" t="0" r="3175" b="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844664" cy="1838044"/>
                    </a:xfrm>
                    <a:prstGeom prst="rect">
                      <a:avLst/>
                    </a:prstGeom>
                  </pic:spPr>
                </pic:pic>
              </a:graphicData>
            </a:graphic>
          </wp:inline>
        </w:drawing>
      </w:r>
    </w:p>
    <w:p w14:paraId="6B3A7C4E" w14:textId="29DBF73B" w:rsidR="00862666" w:rsidRDefault="000D6C06" w:rsidP="000D6C06">
      <w:pPr>
        <w:pStyle w:val="Beschriftung"/>
      </w:pPr>
      <w:bookmarkStart w:id="141" w:name="_Ref110505776"/>
      <w:bookmarkStart w:id="142" w:name="_Ref110116871"/>
      <w:bookmarkStart w:id="143" w:name="_Toc110693891"/>
      <w:r>
        <w:t xml:space="preserve">Figure </w:t>
      </w:r>
      <w:r>
        <w:fldChar w:fldCharType="begin"/>
      </w:r>
      <w:r>
        <w:instrText xml:space="preserve"> SEQ Figure \* ARABIC </w:instrText>
      </w:r>
      <w:r>
        <w:fldChar w:fldCharType="separate"/>
      </w:r>
      <w:r w:rsidR="007C5A0D">
        <w:rPr>
          <w:noProof/>
        </w:rPr>
        <w:t>31</w:t>
      </w:r>
      <w:r>
        <w:fldChar w:fldCharType="end"/>
      </w:r>
      <w:bookmarkEnd w:id="141"/>
      <w:r>
        <w:t>: Outline of implemented MLOps pipeline</w:t>
      </w:r>
      <w:bookmarkEnd w:id="142"/>
      <w:bookmarkEnd w:id="143"/>
    </w:p>
    <w:p w14:paraId="00AD252E" w14:textId="6F09C7FF" w:rsidR="002773DF" w:rsidRDefault="00804712" w:rsidP="002773DF">
      <w:pPr>
        <w:pStyle w:val="berschrift3"/>
      </w:pPr>
      <w:bookmarkStart w:id="144" w:name="_Toc110725818"/>
      <w:r>
        <w:lastRenderedPageBreak/>
        <w:t>Training Pipeline</w:t>
      </w:r>
      <w:bookmarkEnd w:id="144"/>
    </w:p>
    <w:p w14:paraId="62D36297" w14:textId="2238903E" w:rsidR="000D6C06" w:rsidRDefault="0099414B" w:rsidP="000D6C06">
      <w:r>
        <w:t xml:space="preserve">The TFX pipeline can be found in </w:t>
      </w:r>
      <w:r w:rsidR="00367E5E">
        <w:rPr>
          <w:rFonts w:ascii="Courier New" w:hAnsi="Courier New" w:cs="Courier New"/>
        </w:rPr>
        <w:t>training_pipeline</w:t>
      </w:r>
      <w:r w:rsidRPr="00A158F9">
        <w:rPr>
          <w:rFonts w:ascii="Courier New" w:hAnsi="Courier New" w:cs="Courier New"/>
        </w:rPr>
        <w:t>.py</w:t>
      </w:r>
      <w:r>
        <w:t xml:space="preserve"> in the </w:t>
      </w:r>
      <w:r w:rsidRPr="00A158F9">
        <w:rPr>
          <w:rFonts w:ascii="Courier New" w:hAnsi="Courier New" w:cs="Courier New"/>
        </w:rPr>
        <w:t>airflow_pipelines</w:t>
      </w:r>
      <w:r>
        <w:t xml:space="preserve"> directory</w:t>
      </w:r>
      <w:r w:rsidR="00A158F9">
        <w:t>. Inside this file, a</w:t>
      </w:r>
      <w:r w:rsidR="00D326C1">
        <w:t xml:space="preserve"> name for the pipeline is given</w:t>
      </w:r>
      <w:r w:rsidR="00411C8E">
        <w:t xml:space="preserve">. When the TFX pipeline is executed for the first time, a directory is created </w:t>
      </w:r>
      <w:r w:rsidR="009A72CB">
        <w:t xml:space="preserve">with the pipeline name, </w:t>
      </w:r>
      <w:r w:rsidR="00411C8E">
        <w:t>where all the outputs of the pipeline components are stored</w:t>
      </w:r>
      <w:r w:rsidR="009A72CB">
        <w:t xml:space="preserve">. In this project, the pipelines are located </w:t>
      </w:r>
      <w:r w:rsidR="00EA4261">
        <w:t xml:space="preserve">in </w:t>
      </w:r>
      <w:r w:rsidR="00EA4261" w:rsidRPr="00BA4AFA">
        <w:rPr>
          <w:rFonts w:ascii="Courier New" w:hAnsi="Courier New" w:cs="Courier New"/>
        </w:rPr>
        <w:t>pipeline/pipelines</w:t>
      </w:r>
      <w:r w:rsidR="00EA4261">
        <w:t>.</w:t>
      </w:r>
      <w:r w:rsidR="00400E09">
        <w:t xml:space="preserve"> The</w:t>
      </w:r>
      <w:r w:rsidR="006147D4">
        <w:t xml:space="preserve"> scope of this work only </w:t>
      </w:r>
      <w:r w:rsidR="0010107D">
        <w:t xml:space="preserve">includes </w:t>
      </w:r>
      <w:r w:rsidR="006147D4">
        <w:t xml:space="preserve">the </w:t>
      </w:r>
      <w:r w:rsidR="009C083C">
        <w:t>standard TFX components.</w:t>
      </w:r>
      <w:r w:rsidR="00EA4261">
        <w:t xml:space="preserve"> </w:t>
      </w:r>
      <w:r w:rsidR="00400E09">
        <w:t xml:space="preserve">However, </w:t>
      </w:r>
      <w:r w:rsidR="0010107D">
        <w:t xml:space="preserve">additional outputs are generated in form of the previously discussed PTAs. </w:t>
      </w:r>
      <w:r w:rsidR="00BA4AFA">
        <w:t xml:space="preserve">These are stored in </w:t>
      </w:r>
      <w:r w:rsidR="00933F5D">
        <w:t xml:space="preserve">a separate plots folder inside </w:t>
      </w:r>
      <w:r w:rsidR="00D1303B">
        <w:t>the pipeline directory. Since PTAs are executed within the training process inside the model file, they can technically be counted as part of the pipeline</w:t>
      </w:r>
      <w:r w:rsidR="001C6FA3">
        <w:t>, bu</w:t>
      </w:r>
      <w:r w:rsidR="001D058A">
        <w:t>t</w:t>
      </w:r>
      <w:r w:rsidR="001C6FA3">
        <w:t xml:space="preserve"> aren’t assigned to a dedicated TFX component.</w:t>
      </w:r>
      <w:r w:rsidR="009E507D">
        <w:t xml:space="preserve"> This pipeline follows the general structure of the TFX documentation</w:t>
      </w:r>
      <w:r w:rsidR="00EF5654">
        <w:t>, which starts with the</w:t>
      </w:r>
      <w:r w:rsidR="00AD3E21">
        <w:t xml:space="preserve"> ingestion of the training data</w:t>
      </w:r>
      <w:r w:rsidR="009E507D">
        <w:t>.</w:t>
      </w:r>
    </w:p>
    <w:p w14:paraId="5EF90988" w14:textId="0AEE229C" w:rsidR="00AD3E21" w:rsidRDefault="00AD3E21" w:rsidP="000D6C06">
      <w:r>
        <w:rPr>
          <w:b/>
        </w:rPr>
        <w:t>CsvExampleGen.</w:t>
      </w:r>
      <w:r>
        <w:t xml:space="preserve"> </w:t>
      </w:r>
      <w:r w:rsidR="00F508D4">
        <w:t>This component is used to read the training data</w:t>
      </w:r>
      <w:r w:rsidR="000E1B82">
        <w:t>.</w:t>
      </w:r>
      <w:r w:rsidR="0007715B">
        <w:t xml:space="preserve"> This component takes in</w:t>
      </w:r>
      <w:r w:rsidR="00330FB4">
        <w:t xml:space="preserve"> a directory, which points to the location of the CSV file. In this</w:t>
      </w:r>
      <w:r w:rsidR="00E63174">
        <w:t xml:space="preserve"> case, the ingested data is the product of the data preparation </w:t>
      </w:r>
      <w:r w:rsidR="0098202A">
        <w:t>task covered in chapter</w:t>
      </w:r>
      <w:r w:rsidR="00BF1D5A">
        <w:t xml:space="preserve"> </w:t>
      </w:r>
      <w:r w:rsidR="00055834">
        <w:fldChar w:fldCharType="begin"/>
      </w:r>
      <w:r w:rsidR="00055834">
        <w:instrText xml:space="preserve"> REF _Ref109857216 \r \h </w:instrText>
      </w:r>
      <w:r w:rsidR="00055834">
        <w:fldChar w:fldCharType="separate"/>
      </w:r>
      <w:r w:rsidR="00055834">
        <w:t>4.2.3</w:t>
      </w:r>
      <w:r w:rsidR="00055834">
        <w:fldChar w:fldCharType="end"/>
      </w:r>
      <w:r w:rsidR="00055834">
        <w:t>.</w:t>
      </w:r>
      <w:r w:rsidR="00C315FD">
        <w:t xml:space="preserve"> Alternatively a training and evaluation split can be specified. This</w:t>
      </w:r>
      <w:r w:rsidR="008C0358">
        <w:t xml:space="preserve"> artifact uses the default split of 2/3 training </w:t>
      </w:r>
      <w:r w:rsidR="009F0146">
        <w:t xml:space="preserve">data </w:t>
      </w:r>
      <w:r w:rsidR="008C0358">
        <w:t>and 1/3 evaluation</w:t>
      </w:r>
      <w:r w:rsidR="009F0146">
        <w:t xml:space="preserve"> data</w:t>
      </w:r>
      <w:r w:rsidR="008C0358">
        <w:t>.</w:t>
      </w:r>
      <w:r w:rsidR="009F0146">
        <w:t xml:space="preserve"> When this component</w:t>
      </w:r>
      <w:r w:rsidR="007B1AC1">
        <w:t xml:space="preserve"> is executed, the CSV file is read and stored in TFRecord format in the </w:t>
      </w:r>
      <w:r w:rsidR="007B1AC1" w:rsidRPr="00814021">
        <w:rPr>
          <w:rFonts w:ascii="Courier New" w:hAnsi="Courier New" w:cs="Courier New"/>
        </w:rPr>
        <w:t>CsvExampleGen</w:t>
      </w:r>
      <w:r w:rsidR="007B1AC1">
        <w:t xml:space="preserve"> </w:t>
      </w:r>
      <w:r w:rsidR="0014495C">
        <w:t>directory</w:t>
      </w:r>
      <w:r w:rsidR="00954E75">
        <w:t xml:space="preserve"> (</w:t>
      </w:r>
      <w:r w:rsidR="00F02A0F">
        <w:fldChar w:fldCharType="begin"/>
      </w:r>
      <w:r w:rsidR="00F02A0F">
        <w:instrText xml:space="preserve"> REF _Ref110193664 \h </w:instrText>
      </w:r>
      <w:r w:rsidR="00F02A0F">
        <w:fldChar w:fldCharType="separate"/>
      </w:r>
      <w:r w:rsidR="00F02A0F">
        <w:t xml:space="preserve">Figure </w:t>
      </w:r>
      <w:r w:rsidR="00F02A0F">
        <w:rPr>
          <w:noProof/>
        </w:rPr>
        <w:t>31</w:t>
      </w:r>
      <w:r w:rsidR="00F02A0F">
        <w:fldChar w:fldCharType="end"/>
      </w:r>
      <w:r w:rsidR="00954E75">
        <w:t>)</w:t>
      </w:r>
      <w:r w:rsidR="0014495C">
        <w:t>.</w:t>
      </w:r>
    </w:p>
    <w:p w14:paraId="54A06C18" w14:textId="77777777" w:rsidR="00171ADB" w:rsidRDefault="00EF6924" w:rsidP="00171ADB">
      <w:pPr>
        <w:keepNext/>
      </w:pPr>
      <w:r w:rsidRPr="00EF6924">
        <w:rPr>
          <w:noProof/>
        </w:rPr>
        <w:drawing>
          <wp:inline distT="0" distB="0" distL="0" distR="0" wp14:anchorId="38B6107F" wp14:editId="2C0442E4">
            <wp:extent cx="5399405" cy="2033905"/>
            <wp:effectExtent l="0" t="0" r="0" b="4445"/>
            <wp:docPr id="38" name="Grafik 38"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Grafik 38" descr="Ein Bild, das Text enthält.&#10;&#10;Automatisch generierte Beschreibung"/>
                    <pic:cNvPicPr/>
                  </pic:nvPicPr>
                  <pic:blipFill>
                    <a:blip r:embed="rId39"/>
                    <a:stretch>
                      <a:fillRect/>
                    </a:stretch>
                  </pic:blipFill>
                  <pic:spPr>
                    <a:xfrm>
                      <a:off x="0" y="0"/>
                      <a:ext cx="5399405" cy="2033905"/>
                    </a:xfrm>
                    <a:prstGeom prst="rect">
                      <a:avLst/>
                    </a:prstGeom>
                  </pic:spPr>
                </pic:pic>
              </a:graphicData>
            </a:graphic>
          </wp:inline>
        </w:drawing>
      </w:r>
    </w:p>
    <w:p w14:paraId="05E2A0E4" w14:textId="7F2C6CDF" w:rsidR="00EF6924" w:rsidRDefault="00171ADB" w:rsidP="00171ADB">
      <w:pPr>
        <w:pStyle w:val="Beschriftung"/>
      </w:pPr>
      <w:bookmarkStart w:id="145" w:name="_Ref110193664"/>
      <w:bookmarkStart w:id="146" w:name="_Toc110693892"/>
      <w:r>
        <w:t xml:space="preserve">Figure </w:t>
      </w:r>
      <w:r>
        <w:fldChar w:fldCharType="begin"/>
      </w:r>
      <w:r>
        <w:instrText xml:space="preserve"> SEQ Figure \* ARABIC </w:instrText>
      </w:r>
      <w:r>
        <w:fldChar w:fldCharType="separate"/>
      </w:r>
      <w:r w:rsidR="007C5A0D">
        <w:rPr>
          <w:noProof/>
        </w:rPr>
        <w:t>32</w:t>
      </w:r>
      <w:r>
        <w:fldChar w:fldCharType="end"/>
      </w:r>
      <w:bookmarkEnd w:id="145"/>
      <w:r>
        <w:t>: Folder Structure of TFX componen</w:t>
      </w:r>
      <w:r w:rsidR="00BB3305">
        <w:t>t</w:t>
      </w:r>
      <w:r w:rsidR="004D0C59">
        <w:rPr>
          <w:rStyle w:val="Funotenzeichen"/>
        </w:rPr>
        <w:footnoteReference w:id="14"/>
      </w:r>
      <w:bookmarkEnd w:id="146"/>
    </w:p>
    <w:p w14:paraId="770D014D" w14:textId="2A1052A9" w:rsidR="00EB0622" w:rsidRDefault="00EB0622" w:rsidP="000D6C06">
      <w:r>
        <w:rPr>
          <w:b/>
        </w:rPr>
        <w:t>StatisticsGen.</w:t>
      </w:r>
      <w:r>
        <w:t xml:space="preserve"> </w:t>
      </w:r>
      <w:r w:rsidR="00345C10">
        <w:t xml:space="preserve">StatisticsGen automatically generates </w:t>
      </w:r>
      <w:r w:rsidR="00F05E9F">
        <w:t xml:space="preserve">statistics from the output of CsvExampleGen. </w:t>
      </w:r>
      <w:r w:rsidR="00FE1E97">
        <w:t>This component doesn’t</w:t>
      </w:r>
      <w:r w:rsidR="00F60603">
        <w:t xml:space="preserve"> requires</w:t>
      </w:r>
      <w:r w:rsidR="00FE1E97">
        <w:t xml:space="preserve"> </w:t>
      </w:r>
      <w:r w:rsidR="00667235">
        <w:t xml:space="preserve">any </w:t>
      </w:r>
      <w:r w:rsidR="004A66D1">
        <w:t xml:space="preserve">further </w:t>
      </w:r>
      <w:r w:rsidR="00667235">
        <w:t>configuration</w:t>
      </w:r>
      <w:r w:rsidR="004A66D1">
        <w:t>.</w:t>
      </w:r>
      <w:r w:rsidR="00CE161D">
        <w:t xml:space="preserve"> </w:t>
      </w:r>
      <w:r w:rsidR="004A66D1">
        <w:t>I</w:t>
      </w:r>
      <w:r w:rsidR="00CE161D">
        <w:t>t returns a</w:t>
      </w:r>
      <w:r w:rsidR="000510C0">
        <w:t xml:space="preserve"> statistical</w:t>
      </w:r>
      <w:r w:rsidR="00CE161D">
        <w:t xml:space="preserve"> overview of every feature</w:t>
      </w:r>
      <w:r w:rsidR="000510C0">
        <w:t xml:space="preserve"> in the dataset. </w:t>
      </w:r>
      <w:r w:rsidR="00114E41">
        <w:t>The output of Statist</w:t>
      </w:r>
      <w:r w:rsidR="004B0C03">
        <w:t>icsGen is used by other components to infer the dataset schema and</w:t>
      </w:r>
      <w:r w:rsidR="00D224C5">
        <w:t xml:space="preserve"> run anomaly detection. The output can also be visualized and be reviewed by humans. For the used MovieLens </w:t>
      </w:r>
      <w:r w:rsidR="00D224C5">
        <w:lastRenderedPageBreak/>
        <w:t>dataset, StatisticsGen automatically highlights</w:t>
      </w:r>
      <w:r w:rsidR="00852EE6">
        <w:t>, that the gender distribution is biased towards the male gender (</w:t>
      </w:r>
      <w:r w:rsidR="009252AF">
        <w:fldChar w:fldCharType="begin"/>
      </w:r>
      <w:r w:rsidR="009252AF">
        <w:instrText xml:space="preserve"> REF _Ref110193692 \h </w:instrText>
      </w:r>
      <w:r w:rsidR="009252AF">
        <w:fldChar w:fldCharType="separate"/>
      </w:r>
      <w:r w:rsidR="009252AF">
        <w:t xml:space="preserve">Figure </w:t>
      </w:r>
      <w:r w:rsidR="009252AF">
        <w:rPr>
          <w:noProof/>
        </w:rPr>
        <w:t>32</w:t>
      </w:r>
      <w:r w:rsidR="009252AF">
        <w:fldChar w:fldCharType="end"/>
      </w:r>
      <w:r w:rsidR="00852EE6">
        <w:t>)</w:t>
      </w:r>
    </w:p>
    <w:p w14:paraId="69C73716" w14:textId="315F3794" w:rsidR="00BD2F91" w:rsidRDefault="00C618B3" w:rsidP="009953D8">
      <w:r>
        <w:rPr>
          <w:b/>
        </w:rPr>
        <w:t>SchemaGen.</w:t>
      </w:r>
      <w:r>
        <w:t xml:space="preserve"> This component </w:t>
      </w:r>
      <w:r w:rsidR="00685089">
        <w:t>infers</w:t>
      </w:r>
      <w:r w:rsidR="00B509A1">
        <w:t xml:space="preserve"> the composition of the data from the outputs of StatisticsGen</w:t>
      </w:r>
      <w:r w:rsidR="00C81DF4">
        <w:t xml:space="preserve"> and defines requirements for the data</w:t>
      </w:r>
      <w:r w:rsidR="00B509A1">
        <w:t>.</w:t>
      </w:r>
      <w:r w:rsidR="00C81DF4">
        <w:t xml:space="preserve"> These are read by proceeding components or can be manually reviewed by </w:t>
      </w:r>
      <w:r w:rsidR="009B2335">
        <w:t xml:space="preserve">ML engineers. The output for the MovieLens dataset is seen in </w:t>
      </w:r>
      <w:r w:rsidR="002001A9">
        <w:fldChar w:fldCharType="begin"/>
      </w:r>
      <w:r w:rsidR="002001A9">
        <w:instrText xml:space="preserve"> REF _Ref110193692 \h </w:instrText>
      </w:r>
      <w:r w:rsidR="002001A9">
        <w:fldChar w:fldCharType="separate"/>
      </w:r>
      <w:r w:rsidR="002001A9">
        <w:t xml:space="preserve">Figure </w:t>
      </w:r>
      <w:r w:rsidR="002001A9">
        <w:rPr>
          <w:noProof/>
        </w:rPr>
        <w:t>32</w:t>
      </w:r>
      <w:r w:rsidR="002001A9">
        <w:fldChar w:fldCharType="end"/>
      </w:r>
      <w:r w:rsidR="009B2335">
        <w:t>.</w:t>
      </w:r>
      <w:r w:rsidR="00AB0803">
        <w:t xml:space="preserve"> </w:t>
      </w:r>
      <w:r w:rsidR="003E17EA">
        <w:t>“</w:t>
      </w:r>
      <w:r w:rsidR="003E17EA" w:rsidRPr="00C80A70">
        <w:rPr>
          <w:i/>
        </w:rPr>
        <w:t>T</w:t>
      </w:r>
      <w:r w:rsidR="00C049B8" w:rsidRPr="00C80A70">
        <w:rPr>
          <w:i/>
        </w:rPr>
        <w:t>ype</w:t>
      </w:r>
      <w:r w:rsidR="003E17EA">
        <w:t>”</w:t>
      </w:r>
      <w:r w:rsidR="00C049B8">
        <w:t xml:space="preserve"> denotes the expected data type of the </w:t>
      </w:r>
      <w:r w:rsidR="003E17EA">
        <w:t xml:space="preserve">feature. </w:t>
      </w:r>
      <w:r w:rsidR="00C80A70">
        <w:t>“</w:t>
      </w:r>
      <w:r w:rsidR="003E17EA" w:rsidRPr="00C80A70">
        <w:rPr>
          <w:i/>
        </w:rPr>
        <w:t>Presence</w:t>
      </w:r>
      <w:r w:rsidR="00C80A70">
        <w:t>”</w:t>
      </w:r>
      <w:r w:rsidR="00246A24">
        <w:t xml:space="preserve"> specifies, whether a feature is optional</w:t>
      </w:r>
      <w:r w:rsidR="00E954EE">
        <w:t>. “Valency” defines the</w:t>
      </w:r>
      <w:r w:rsidR="00784AA3">
        <w:t xml:space="preserve"> amount of values</w:t>
      </w:r>
      <w:r w:rsidR="0006025D">
        <w:t xml:space="preserve"> one feature example can hold</w:t>
      </w:r>
      <w:r w:rsidR="00D653B6">
        <w:t xml:space="preserve">. Features can also be assigned </w:t>
      </w:r>
      <w:r w:rsidR="00F71933">
        <w:t>to a domain</w:t>
      </w:r>
      <w:r w:rsidR="0044075A">
        <w:t>, which is useful to structure a feature store.</w:t>
      </w:r>
      <w:r w:rsidR="00CA7A8B">
        <w:t xml:space="preserve"> For this artifact, all features are automatically ascribed the data type integer, because they got integer encoded in the data preparation step</w:t>
      </w:r>
      <w:r w:rsidR="00DC6652">
        <w:t>. No domains are given to the features, as no feature store is implemented in this MLOps system</w:t>
      </w:r>
      <w:r w:rsidR="009B56EB">
        <w:t>.</w:t>
      </w:r>
    </w:p>
    <w:p w14:paraId="2CE3E9A8" w14:textId="2D7281B7" w:rsidR="008E1279" w:rsidRPr="003F7C99" w:rsidRDefault="003F7C99" w:rsidP="009953D8">
      <w:r>
        <w:rPr>
          <w:b/>
        </w:rPr>
        <w:t>ExampleValidator.</w:t>
      </w:r>
      <w:r>
        <w:t xml:space="preserve"> This component checks the training data for anomalies. </w:t>
      </w:r>
      <w:r w:rsidR="00542EE4">
        <w:t>As noted in the TensorFlow documentation,</w:t>
      </w:r>
      <w:r w:rsidR="0051189A">
        <w:t xml:space="preserve"> it</w:t>
      </w:r>
      <w:r w:rsidR="00AC2565">
        <w:t xml:space="preserve"> automatically runs all necessary anomaly detection operations</w:t>
      </w:r>
      <w:r w:rsidR="00FD6AA5">
        <w:t>, without any configuration</w:t>
      </w:r>
      <w:r w:rsidR="00FF11F0">
        <w:t xml:space="preserve"> </w:t>
      </w:r>
      <w:sdt>
        <w:sdtPr>
          <w:alias w:val="To edit, see citavi.com/edit"/>
          <w:tag w:val="CitaviPlaceholder#aeaf076a-0ba7-44e7-9198-3a5f8a79922b"/>
          <w:id w:val="-1961944076"/>
          <w:placeholder>
            <w:docPart w:val="DefaultPlaceholder_-1854013440"/>
          </w:placeholder>
        </w:sdtPr>
        <w:sdtContent>
          <w:r w:rsidR="00AF6D0F">
            <w:fldChar w:fldCharType="begin"/>
          </w:r>
          <w:r w:rsidR="001A595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ZTdiOTE0LTBhYjAtNDUyYy1hNmM0LWM1OTM4ZTRlZDI1NyIsIlJhbmdlTGVuZ3RoIjoxOSwiUmVmZXJlbmNlSWQiOiI3MzlkMTBkNC1kOTYzLTRkMGMtODNjNy0xNmUxMmRmMWIxNWQiLCJSZWZlcmVuY2UiOnsiJGlkIjoiMyIsIiR0eXBlIjoiU3dpc3NBY2FkZW1pYy5DaXRhdmkuUmVmZXJlbmNlLCBTd2lzc0FjYWRlbWljLkNpdGF2aSIsIkFic3RyYWN0Q29tcGxleGl0eSI6MCwiQWJzdHJhY3RTb3VyY2VUZXh0Rm9ybWF0IjowLCJBY2Nlc3NEYXRlIjoiMzEuNy4yMDIyIiwiQXV0aG9ycyI6W10sIkNpdGF0aW9uS2V5VXBkYXRlVHlwZSI6MCwiQ29sbGFib3JhdG9ycyI6W10sIkRhdGUiOiIyMC41LjIwMjE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dGZ4L2d1aWRlL2V4YW1wbGV2YWwiLCJVcmlTdHJpbmciOiJodHRwczovL3d3dy50ZW5zb3JmbG93Lm9yZy90ZngvZ3VpZGUvZXhhbXBsZXZhb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MxVDIwOjA5OjU4IiwiTW9kaWZpZWRCeSI6Il9TZWJhc3RpYW4gU8OkdHpsZXIiLCJJZCI6IjMzMDgyMjI0LTQxM2EtNDZmNC04NjQxLWY2YjQzY2JkNGRiNyIsIk1vZGlmaWVkT24iOiIyMDIyLTA3LTMxVDIwOjA5OjU4IiwiUHJvamVjdCI6eyIkaWQiOiI3IiwiJHR5cGUiOiJTd2lzc0FjYWRlbWljLkNpdGF2aS5Qcm9qZWN0LCBTd2lzc0FjYWRlbWljLkNpdGF2aSJ9fV0sIk9ubGluZUFkZHJlc3MiOiJodHRwczovL3d3dy50ZW5zb3JmbG93Lm9yZy90ZngvZ3VpZGUvZXhhbXBsZXZhbCIsIk9yZ2FuaXphdGlvbnMiOlt7IiRpZCI6Ijg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}</w:instrText>
          </w:r>
          <w:r w:rsidR="00AF6D0F">
            <w:fldChar w:fldCharType="separate"/>
          </w:r>
          <w:r w:rsidR="00FF1EC0">
            <w:t>(Google LLC, 2021b)</w:t>
          </w:r>
          <w:r w:rsidR="00AF6D0F">
            <w:fldChar w:fldCharType="end"/>
          </w:r>
        </w:sdtContent>
      </w:sdt>
      <w:r w:rsidR="00FD6AA5">
        <w:t xml:space="preserve">. ExampleValidator </w:t>
      </w:r>
      <w:r w:rsidR="00705C49">
        <w:t xml:space="preserve">calls skew and drift comparators </w:t>
      </w:r>
      <w:r w:rsidR="003320DF">
        <w:t xml:space="preserve">from the TensorFlow Data Validator library and returns a protobuf file </w:t>
      </w:r>
      <w:r w:rsidR="009120C7">
        <w:t>with the validation results.</w:t>
      </w:r>
      <w:r w:rsidR="0051189A">
        <w:t xml:space="preserve"> This component employs </w:t>
      </w:r>
      <w:r w:rsidR="00097318">
        <w:t xml:space="preserve">data distribution-based drift detection, instead of the error rate-based drift detection </w:t>
      </w:r>
      <w:r w:rsidR="00DC5DF2">
        <w:t>used in the monitoring part of the artifact. This means, that the CD analysis is directly done on the data.</w:t>
      </w:r>
      <w:r w:rsidR="004D5388">
        <w:t xml:space="preserve"> Running the data validation</w:t>
      </w:r>
      <w:r w:rsidR="00693E3B">
        <w:t xml:space="preserve"> on the MovieLens dataset yields no detected anomalies (</w:t>
      </w:r>
      <w:r w:rsidR="00693E3B">
        <w:fldChar w:fldCharType="begin"/>
      </w:r>
      <w:r w:rsidR="00693E3B">
        <w:instrText xml:space="preserve"> REF _Ref110193692 \h </w:instrText>
      </w:r>
      <w:r w:rsidR="00693E3B">
        <w:fldChar w:fldCharType="separate"/>
      </w:r>
      <w:r w:rsidR="00693E3B">
        <w:t xml:space="preserve">Figure </w:t>
      </w:r>
      <w:r w:rsidR="00693E3B">
        <w:rPr>
          <w:noProof/>
        </w:rPr>
        <w:t>32</w:t>
      </w:r>
      <w:r w:rsidR="00693E3B">
        <w:fldChar w:fldCharType="end"/>
      </w:r>
      <w:r w:rsidR="00693E3B">
        <w:t>).</w:t>
      </w:r>
      <w:r w:rsidR="00097318">
        <w:t xml:space="preserve"> </w:t>
      </w:r>
    </w:p>
    <w:p w14:paraId="18D23064" w14:textId="77777777" w:rsidR="00D95247" w:rsidRDefault="00601C25" w:rsidP="00D95247">
      <w:pPr>
        <w:keepNext/>
      </w:pPr>
      <w:r w:rsidRPr="00601C25">
        <w:rPr>
          <w:noProof/>
        </w:rPr>
        <w:drawing>
          <wp:inline distT="0" distB="0" distL="0" distR="0" wp14:anchorId="1544A242" wp14:editId="420D3EA0">
            <wp:extent cx="5399405" cy="1687195"/>
            <wp:effectExtent l="0" t="0" r="0" b="8255"/>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399405" cy="1687195"/>
                    </a:xfrm>
                    <a:prstGeom prst="rect">
                      <a:avLst/>
                    </a:prstGeom>
                  </pic:spPr>
                </pic:pic>
              </a:graphicData>
            </a:graphic>
          </wp:inline>
        </w:drawing>
      </w:r>
    </w:p>
    <w:p w14:paraId="52972CD7" w14:textId="523A7B7B" w:rsidR="00D95247" w:rsidRDefault="00D95247" w:rsidP="00D95247">
      <w:pPr>
        <w:pStyle w:val="Beschriftung"/>
      </w:pPr>
      <w:bookmarkStart w:id="147" w:name="_Ref110193692"/>
      <w:bookmarkStart w:id="148" w:name="_Toc110693893"/>
      <w:r>
        <w:t xml:space="preserve">Figure </w:t>
      </w:r>
      <w:r>
        <w:fldChar w:fldCharType="begin"/>
      </w:r>
      <w:r>
        <w:instrText xml:space="preserve"> SEQ Figure \* ARABIC </w:instrText>
      </w:r>
      <w:r>
        <w:fldChar w:fldCharType="separate"/>
      </w:r>
      <w:r w:rsidR="007C5A0D">
        <w:rPr>
          <w:noProof/>
        </w:rPr>
        <w:t>33</w:t>
      </w:r>
      <w:r>
        <w:fldChar w:fldCharType="end"/>
      </w:r>
      <w:bookmarkEnd w:id="147"/>
      <w:r>
        <w:t>: Outputs of StatisticsGen, SchemaGen &amp; ExampleValidator</w:t>
      </w:r>
      <w:bookmarkEnd w:id="148"/>
    </w:p>
    <w:p w14:paraId="18B22B46" w14:textId="724C1499" w:rsidR="004E1E3D" w:rsidRDefault="00353D0F" w:rsidP="004E1E3D">
      <w:r>
        <w:rPr>
          <w:b/>
        </w:rPr>
        <w:t>Trainer</w:t>
      </w:r>
      <w:r w:rsidR="00AF6D0F">
        <w:rPr>
          <w:b/>
        </w:rPr>
        <w:t>.</w:t>
      </w:r>
      <w:r w:rsidR="00AF6D0F">
        <w:t xml:space="preserve"> </w:t>
      </w:r>
      <w:r w:rsidR="004D338F">
        <w:t xml:space="preserve">The Trainer </w:t>
      </w:r>
      <w:r w:rsidR="00EA7761">
        <w:t>component is responsible for the execution of the model traini</w:t>
      </w:r>
      <w:r w:rsidR="0049710F">
        <w:t>ng</w:t>
      </w:r>
      <w:r w:rsidR="00EA7761">
        <w:t xml:space="preserve"> task. In this implementation, the Trainer is given the model file </w:t>
      </w:r>
      <w:r w:rsidR="00436569">
        <w:t xml:space="preserve">mentioned in </w:t>
      </w:r>
      <w:r w:rsidR="00815EFE">
        <w:fldChar w:fldCharType="begin"/>
      </w:r>
      <w:r w:rsidR="00815EFE">
        <w:instrText xml:space="preserve"> REF _Ref110208148 \r \h </w:instrText>
      </w:r>
      <w:r w:rsidR="00815EFE">
        <w:fldChar w:fldCharType="separate"/>
      </w:r>
      <w:r w:rsidR="00815EFE">
        <w:t>4.3</w:t>
      </w:r>
      <w:r w:rsidR="00815EFE">
        <w:fldChar w:fldCharType="end"/>
      </w:r>
      <w:r w:rsidR="0049710F">
        <w:t>, training and evaluation steps as arguments and the training data from CsvExampleGen. Additionally, a custom parameter is used to pass in the destination path for the PTA plots.</w:t>
      </w:r>
      <w:r w:rsidR="00AC2438">
        <w:t xml:space="preserve"> This component calls the </w:t>
      </w:r>
      <w:r w:rsidR="00AC2438" w:rsidRPr="00AC2438">
        <w:rPr>
          <w:rFonts w:ascii="Courier New" w:hAnsi="Courier New" w:cs="Courier New"/>
        </w:rPr>
        <w:t>run_fn</w:t>
      </w:r>
      <w:r w:rsidR="00AC2438">
        <w:t xml:space="preserve"> function</w:t>
      </w:r>
      <w:r w:rsidR="001F3189">
        <w:t xml:space="preserve"> to execute the previously defined </w:t>
      </w:r>
      <w:r w:rsidR="002D6535">
        <w:t>RS file</w:t>
      </w:r>
      <w:r w:rsidR="00F3245D">
        <w:t>.</w:t>
      </w:r>
    </w:p>
    <w:p w14:paraId="08F01E88" w14:textId="726FF960" w:rsidR="00EC28B5" w:rsidRDefault="00DB6B79" w:rsidP="004E1E3D">
      <w:r>
        <w:rPr>
          <w:b/>
        </w:rPr>
        <w:t>Pusher.</w:t>
      </w:r>
      <w:r>
        <w:t xml:space="preserve"> </w:t>
      </w:r>
      <w:r w:rsidR="00AE2D5A">
        <w:t>This component takes the newest trained model deploys it into a specified production</w:t>
      </w:r>
      <w:r w:rsidR="00972162">
        <w:t xml:space="preserve"> environment. In this project, all models are pushed to the </w:t>
      </w:r>
      <w:r w:rsidR="00972162" w:rsidRPr="00BE0FC8">
        <w:rPr>
          <w:rFonts w:ascii="Courier New" w:hAnsi="Courier New" w:cs="Courier New"/>
        </w:rPr>
        <w:t>ser</w:t>
      </w:r>
      <w:r w:rsidR="00BE0FC8" w:rsidRPr="00BE0FC8">
        <w:rPr>
          <w:rFonts w:ascii="Courier New" w:hAnsi="Courier New" w:cs="Courier New"/>
        </w:rPr>
        <w:t xml:space="preserve">ving_model </w:t>
      </w:r>
      <w:r w:rsidR="00BE0FC8">
        <w:t xml:space="preserve">folder. The models </w:t>
      </w:r>
      <w:r w:rsidR="0097485E">
        <w:t>are named after their deployment-timestamp, so the prediction service</w:t>
      </w:r>
      <w:r w:rsidR="004777BC">
        <w:t xml:space="preserve"> always chooses the most recent model to </w:t>
      </w:r>
      <w:r w:rsidR="005A61BF">
        <w:t>calculate ratings.</w:t>
      </w:r>
      <w:r w:rsidR="009A355C">
        <w:t xml:space="preserve"> This pusher does not </w:t>
      </w:r>
      <w:r w:rsidR="009A355C">
        <w:lastRenderedPageBreak/>
        <w:t>have</w:t>
      </w:r>
      <w:r w:rsidR="0063083E">
        <w:t xml:space="preserve"> conditions on what models to push. It naively pushes every</w:t>
      </w:r>
      <w:r w:rsidR="001B2888">
        <w:t xml:space="preserve"> model that gets trained on the pipeline.</w:t>
      </w:r>
      <w:r w:rsidR="00ED10C1">
        <w:t xml:space="preserve"> </w:t>
      </w:r>
    </w:p>
    <w:p w14:paraId="2E4B2E2B" w14:textId="6502CF64" w:rsidR="002E30C0" w:rsidRDefault="005A7C1A" w:rsidP="004E1E3D">
      <w:r>
        <w:rPr>
          <w:b/>
        </w:rPr>
        <w:t>ML Metadata.</w:t>
      </w:r>
      <w:r>
        <w:t xml:space="preserve"> </w:t>
      </w:r>
      <w:r w:rsidR="00967BB1">
        <w:t>The history of all components are stored in</w:t>
      </w:r>
      <w:r w:rsidR="00DA1A43">
        <w:t>side</w:t>
      </w:r>
      <w:r w:rsidR="00967BB1">
        <w:t xml:space="preserve"> the ML Metadata </w:t>
      </w:r>
      <w:r w:rsidR="00680737">
        <w:t xml:space="preserve">SQLite database. </w:t>
      </w:r>
      <w:r w:rsidR="00B73F5B">
        <w:t>This is a centralized space</w:t>
      </w:r>
      <w:r w:rsidR="00EC74A0">
        <w:t xml:space="preserve">, where all </w:t>
      </w:r>
      <w:r w:rsidR="001604FE">
        <w:t xml:space="preserve">TFX pipeline events are saved. </w:t>
      </w:r>
      <w:r w:rsidR="000A0328">
        <w:t xml:space="preserve">In the default configuration used in this artifact, information such as </w:t>
      </w:r>
      <w:r w:rsidR="006E2AE4">
        <w:t>TFX version, execution timestamps, output locations</w:t>
      </w:r>
      <w:r w:rsidR="00E54278">
        <w:t xml:space="preserve"> and component configurations are stored. </w:t>
      </w:r>
      <w:r w:rsidR="00B25CDA">
        <w:t>This is done to</w:t>
      </w:r>
      <w:r w:rsidR="00E54278">
        <w:t xml:space="preserve"> provide a</w:t>
      </w:r>
      <w:r w:rsidR="00A57509">
        <w:t xml:space="preserve"> understanding of the pipeline process, </w:t>
      </w:r>
      <w:r w:rsidR="00C523ED">
        <w:t>to ensure reproducibility</w:t>
      </w:r>
      <w:r w:rsidR="0037363A">
        <w:t xml:space="preserve"> (</w:t>
      </w:r>
      <w:r w:rsidR="0037363A">
        <w:fldChar w:fldCharType="begin"/>
      </w:r>
      <w:r w:rsidR="0037363A">
        <w:instrText xml:space="preserve"> REF _Ref110212035 \h </w:instrText>
      </w:r>
      <w:r w:rsidR="0037363A">
        <w:fldChar w:fldCharType="separate"/>
      </w:r>
      <w:r w:rsidR="0037363A">
        <w:t xml:space="preserve">Figure </w:t>
      </w:r>
      <w:r w:rsidR="0037363A">
        <w:rPr>
          <w:noProof/>
        </w:rPr>
        <w:t>34</w:t>
      </w:r>
      <w:r w:rsidR="0037363A">
        <w:fldChar w:fldCharType="end"/>
      </w:r>
      <w:r w:rsidR="0037363A">
        <w:t>)</w:t>
      </w:r>
      <w:r w:rsidR="00C523ED">
        <w:t>.</w:t>
      </w:r>
    </w:p>
    <w:p w14:paraId="3CDB0E05" w14:textId="6AF04F4F" w:rsidR="0037363A" w:rsidRDefault="00A47200" w:rsidP="0037363A">
      <w:pPr>
        <w:keepNext/>
      </w:pPr>
      <w:r w:rsidRPr="00A47200">
        <w:rPr>
          <w:noProof/>
        </w:rPr>
        <w:drawing>
          <wp:inline distT="0" distB="0" distL="0" distR="0" wp14:anchorId="201F6C15" wp14:editId="182D50A2">
            <wp:extent cx="5399405" cy="1188720"/>
            <wp:effectExtent l="0" t="0" r="0" b="0"/>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399405" cy="1188720"/>
                    </a:xfrm>
                    <a:prstGeom prst="rect">
                      <a:avLst/>
                    </a:prstGeom>
                  </pic:spPr>
                </pic:pic>
              </a:graphicData>
            </a:graphic>
          </wp:inline>
        </w:drawing>
      </w:r>
    </w:p>
    <w:p w14:paraId="71AF3F37" w14:textId="03A35A62" w:rsidR="00C85A95" w:rsidRDefault="0037363A" w:rsidP="00E10F9E">
      <w:pPr>
        <w:pStyle w:val="Beschriftung"/>
      </w:pPr>
      <w:bookmarkStart w:id="149" w:name="_Ref110212035"/>
      <w:bookmarkStart w:id="150" w:name="_Toc110693894"/>
      <w:r>
        <w:t xml:space="preserve">Figure </w:t>
      </w:r>
      <w:r>
        <w:fldChar w:fldCharType="begin"/>
      </w:r>
      <w:r>
        <w:instrText xml:space="preserve"> SEQ Figure \* ARABIC </w:instrText>
      </w:r>
      <w:r>
        <w:fldChar w:fldCharType="separate"/>
      </w:r>
      <w:r w:rsidR="007C5A0D">
        <w:rPr>
          <w:noProof/>
        </w:rPr>
        <w:t>34</w:t>
      </w:r>
      <w:r>
        <w:fldChar w:fldCharType="end"/>
      </w:r>
      <w:bookmarkEnd w:id="149"/>
      <w:r>
        <w:t>: Table in ML Metadata</w:t>
      </w:r>
      <w:bookmarkEnd w:id="150"/>
    </w:p>
    <w:p w14:paraId="3342FFE7" w14:textId="0D38684D" w:rsidR="00E10F9E" w:rsidRDefault="00E10F9E" w:rsidP="00E10F9E">
      <w:r>
        <w:t>The final pipeline is converted into a</w:t>
      </w:r>
      <w:r w:rsidR="00EA7410">
        <w:t xml:space="preserve">n Airflow DAG with the </w:t>
      </w:r>
      <w:r w:rsidR="00EA7410" w:rsidRPr="00C73158">
        <w:rPr>
          <w:rFonts w:ascii="Courier New" w:hAnsi="Courier New" w:cs="Courier New"/>
        </w:rPr>
        <w:t xml:space="preserve">AirflowDagRunner </w:t>
      </w:r>
      <w:r w:rsidR="00EA7410">
        <w:t xml:space="preserve">operator. This is done to ensure compatibility </w:t>
      </w:r>
      <w:r w:rsidR="00C0536B">
        <w:t>between the TFX pipeline and the overarching MLOps pipeline.</w:t>
      </w:r>
      <w:r w:rsidR="00FA6F8C">
        <w:t xml:space="preserve"> In</w:t>
      </w:r>
      <w:r w:rsidR="00902BE4">
        <w:t xml:space="preserve"> </w:t>
      </w:r>
      <w:r w:rsidR="00902BE4">
        <w:fldChar w:fldCharType="begin"/>
      </w:r>
      <w:r w:rsidR="00902BE4">
        <w:instrText xml:space="preserve"> REF _Ref110468011 \h </w:instrText>
      </w:r>
      <w:r w:rsidR="00902BE4">
        <w:fldChar w:fldCharType="separate"/>
      </w:r>
      <w:r w:rsidR="00902BE4">
        <w:t xml:space="preserve">Figure </w:t>
      </w:r>
      <w:r w:rsidR="00902BE4">
        <w:rPr>
          <w:noProof/>
        </w:rPr>
        <w:t>35</w:t>
      </w:r>
      <w:r w:rsidR="00902BE4">
        <w:fldChar w:fldCharType="end"/>
      </w:r>
      <w:r w:rsidR="00FA6F8C">
        <w:t xml:space="preserve">, the visualization of the DAG inside </w:t>
      </w:r>
      <w:r w:rsidR="00360317">
        <w:t xml:space="preserve">the Airflow Web-UI </w:t>
      </w:r>
      <w:r w:rsidR="00C73158">
        <w:t>can be</w:t>
      </w:r>
      <w:r w:rsidR="00360317">
        <w:t xml:space="preserve"> seen.</w:t>
      </w:r>
    </w:p>
    <w:p w14:paraId="6050D55E" w14:textId="7264B400" w:rsidR="00902BE4" w:rsidRDefault="004A14A2" w:rsidP="00902BE4">
      <w:pPr>
        <w:keepNext/>
      </w:pPr>
      <w:r w:rsidRPr="004A14A2">
        <w:rPr>
          <w:noProof/>
        </w:rPr>
        <w:drawing>
          <wp:inline distT="0" distB="0" distL="0" distR="0" wp14:anchorId="1C5A64A8" wp14:editId="50026591">
            <wp:extent cx="5399405" cy="1299210"/>
            <wp:effectExtent l="0" t="0" r="0" b="0"/>
            <wp:docPr id="46"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399405" cy="1299210"/>
                    </a:xfrm>
                    <a:prstGeom prst="rect">
                      <a:avLst/>
                    </a:prstGeom>
                  </pic:spPr>
                </pic:pic>
              </a:graphicData>
            </a:graphic>
          </wp:inline>
        </w:drawing>
      </w:r>
    </w:p>
    <w:p w14:paraId="133F9DCC" w14:textId="4ADFF4CA" w:rsidR="008153D6" w:rsidRPr="00E10F9E" w:rsidRDefault="00902BE4" w:rsidP="00902BE4">
      <w:pPr>
        <w:pStyle w:val="Beschriftung"/>
      </w:pPr>
      <w:bookmarkStart w:id="151" w:name="_Ref110468011"/>
      <w:bookmarkStart w:id="152" w:name="_Toc110693895"/>
      <w:r>
        <w:t xml:space="preserve">Figure </w:t>
      </w:r>
      <w:r>
        <w:fldChar w:fldCharType="begin"/>
      </w:r>
      <w:r>
        <w:instrText xml:space="preserve"> SEQ Figure \* ARABIC </w:instrText>
      </w:r>
      <w:r>
        <w:fldChar w:fldCharType="separate"/>
      </w:r>
      <w:r w:rsidR="007C5A0D">
        <w:rPr>
          <w:noProof/>
        </w:rPr>
        <w:t>35</w:t>
      </w:r>
      <w:r>
        <w:fldChar w:fldCharType="end"/>
      </w:r>
      <w:bookmarkEnd w:id="151"/>
      <w:r>
        <w:t>: TFX DAG inside Airflow</w:t>
      </w:r>
      <w:bookmarkEnd w:id="152"/>
    </w:p>
    <w:p w14:paraId="1ED21A3A" w14:textId="7A7DD7E6" w:rsidR="002773DF" w:rsidRDefault="006053C2" w:rsidP="006F7FE4">
      <w:pPr>
        <w:pStyle w:val="berschrift3"/>
      </w:pPr>
      <w:bookmarkStart w:id="153" w:name="_Toc110725819"/>
      <w:r>
        <w:t>CD Evaluation P</w:t>
      </w:r>
      <w:r w:rsidR="00804712">
        <w:t>ipeline</w:t>
      </w:r>
      <w:bookmarkEnd w:id="153"/>
    </w:p>
    <w:p w14:paraId="48D09049" w14:textId="60CE55D8" w:rsidR="000C7ED7" w:rsidRDefault="0069309E" w:rsidP="000C7ED7">
      <w:r>
        <w:t xml:space="preserve">The inner workings of the </w:t>
      </w:r>
      <w:r w:rsidR="00F97B81">
        <w:t>operation of CD awareness have been described in the previous chapter. This segment is dedicated to explain the</w:t>
      </w:r>
      <w:r w:rsidR="00B45766">
        <w:t xml:space="preserve"> incorporation</w:t>
      </w:r>
      <w:r w:rsidR="00266332">
        <w:t xml:space="preserve"> of </w:t>
      </w:r>
      <w:r w:rsidR="00B45766">
        <w:t xml:space="preserve">Airflow into this script. In order to </w:t>
      </w:r>
      <w:r w:rsidR="00C11546">
        <w:t>implement the CD evaluation process into workflow, it needs to be wrapped inside a function</w:t>
      </w:r>
      <w:r w:rsidR="00E500DD">
        <w:t xml:space="preserve">, which can then be accessed by Airflow. </w:t>
      </w:r>
      <w:r w:rsidR="00095F2F">
        <w:t xml:space="preserve">Inside </w:t>
      </w:r>
      <w:r w:rsidR="00095F2F" w:rsidRPr="00095F2F">
        <w:rPr>
          <w:rFonts w:ascii="Courier New" w:hAnsi="Courier New" w:cs="Courier New"/>
        </w:rPr>
        <w:t>cd_awareness_pipeline.py</w:t>
      </w:r>
      <w:r w:rsidR="00095F2F">
        <w:t xml:space="preserve"> the DAG is configured</w:t>
      </w:r>
      <w:r w:rsidR="003735F9">
        <w:t xml:space="preserve"> above the function, named </w:t>
      </w:r>
      <w:r w:rsidR="002C5CCB" w:rsidRPr="002C5CCB">
        <w:rPr>
          <w:rFonts w:ascii="Courier New" w:hAnsi="Courier New" w:cs="Courier New"/>
        </w:rPr>
        <w:t>evaluate</w:t>
      </w:r>
      <w:r w:rsidR="00095F2F">
        <w:t>.</w:t>
      </w:r>
      <w:r w:rsidR="002C5CCB">
        <w:t xml:space="preserve"> </w:t>
      </w:r>
      <w:r w:rsidR="00BC7482">
        <w:t xml:space="preserve">No schedule interval is defined, as this will be delegated to the MLOps pipeline. The entire script is </w:t>
      </w:r>
      <w:r w:rsidR="001963FB">
        <w:t>defined as one task, as seen in</w:t>
      </w:r>
      <w:r w:rsidR="004028D1">
        <w:t xml:space="preserve"> </w:t>
      </w:r>
      <w:r w:rsidR="004028D1">
        <w:fldChar w:fldCharType="begin"/>
      </w:r>
      <w:r w:rsidR="004028D1">
        <w:instrText xml:space="preserve"> REF _Ref110470819 \h </w:instrText>
      </w:r>
      <w:r w:rsidR="004028D1">
        <w:fldChar w:fldCharType="separate"/>
      </w:r>
      <w:r w:rsidR="004028D1">
        <w:t xml:space="preserve">Figure </w:t>
      </w:r>
      <w:r w:rsidR="004028D1">
        <w:rPr>
          <w:noProof/>
        </w:rPr>
        <w:t>36</w:t>
      </w:r>
      <w:r w:rsidR="004028D1">
        <w:fldChar w:fldCharType="end"/>
      </w:r>
      <w:r w:rsidR="001963FB">
        <w:t>.</w:t>
      </w:r>
    </w:p>
    <w:p w14:paraId="79C77992" w14:textId="77777777" w:rsidR="004028D1" w:rsidRDefault="00541773" w:rsidP="004028D1">
      <w:pPr>
        <w:keepNext/>
      </w:pPr>
      <w:r w:rsidRPr="00541773">
        <w:rPr>
          <w:noProof/>
        </w:rPr>
        <w:drawing>
          <wp:inline distT="0" distB="0" distL="0" distR="0" wp14:anchorId="216B91EF" wp14:editId="61674520">
            <wp:extent cx="5399405" cy="732155"/>
            <wp:effectExtent l="0" t="0" r="0" b="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399405" cy="732155"/>
                    </a:xfrm>
                    <a:prstGeom prst="rect">
                      <a:avLst/>
                    </a:prstGeom>
                  </pic:spPr>
                </pic:pic>
              </a:graphicData>
            </a:graphic>
          </wp:inline>
        </w:drawing>
      </w:r>
    </w:p>
    <w:p w14:paraId="70E32217" w14:textId="615E671F" w:rsidR="001963FB" w:rsidRPr="000C7ED7" w:rsidRDefault="004028D1" w:rsidP="004028D1">
      <w:pPr>
        <w:pStyle w:val="Beschriftung"/>
      </w:pPr>
      <w:bookmarkStart w:id="154" w:name="_Ref110470819"/>
      <w:bookmarkStart w:id="155" w:name="_Toc110693896"/>
      <w:r>
        <w:t xml:space="preserve">Figure </w:t>
      </w:r>
      <w:r>
        <w:fldChar w:fldCharType="begin"/>
      </w:r>
      <w:r>
        <w:instrText xml:space="preserve"> SEQ Figure \* ARABIC </w:instrText>
      </w:r>
      <w:r>
        <w:fldChar w:fldCharType="separate"/>
      </w:r>
      <w:r w:rsidR="007C5A0D">
        <w:rPr>
          <w:noProof/>
        </w:rPr>
        <w:t>36</w:t>
      </w:r>
      <w:r>
        <w:fldChar w:fldCharType="end"/>
      </w:r>
      <w:bookmarkEnd w:id="154"/>
      <w:r>
        <w:t>: CD evaluation inside Airflow</w:t>
      </w:r>
      <w:bookmarkEnd w:id="155"/>
    </w:p>
    <w:p w14:paraId="68F8BE52" w14:textId="3B042DA5" w:rsidR="006F7FE4" w:rsidRDefault="001A1425" w:rsidP="006F7FE4">
      <w:pPr>
        <w:pStyle w:val="berschrift3"/>
      </w:pPr>
      <w:bookmarkStart w:id="156" w:name="_Toc110725820"/>
      <w:r>
        <w:lastRenderedPageBreak/>
        <w:t xml:space="preserve">MLOps </w:t>
      </w:r>
      <w:r w:rsidR="006053C2">
        <w:t>P</w:t>
      </w:r>
      <w:r w:rsidR="006F7FE4">
        <w:t>ipeline</w:t>
      </w:r>
      <w:bookmarkEnd w:id="156"/>
    </w:p>
    <w:p w14:paraId="405F7F10" w14:textId="1CE64BC0" w:rsidR="00B466DB" w:rsidRDefault="00C9472D" w:rsidP="008026DF">
      <w:r>
        <w:t xml:space="preserve">In the following, </w:t>
      </w:r>
      <w:r w:rsidR="006B11EA">
        <w:t>it is explained how the CD awareness pipeline and the training pipeline are combined to form the final continuous training pipeline.</w:t>
      </w:r>
      <w:r w:rsidR="00DC63C0">
        <w:t xml:space="preserve"> The Airflow script is found in </w:t>
      </w:r>
      <w:r w:rsidR="00DC63C0" w:rsidRPr="00DC63C0">
        <w:rPr>
          <w:rFonts w:ascii="Courier New" w:hAnsi="Courier New" w:cs="Courier New"/>
        </w:rPr>
        <w:t>mlops_pipeline.py</w:t>
      </w:r>
      <w:r w:rsidR="00DC63C0">
        <w:t>.</w:t>
      </w:r>
      <w:r w:rsidR="00184FC1">
        <w:t xml:space="preserve"> </w:t>
      </w:r>
      <w:r w:rsidR="000E2729">
        <w:t>First</w:t>
      </w:r>
      <w:r w:rsidR="00B32F19">
        <w:t>,</w:t>
      </w:r>
      <w:r w:rsidR="000E2729">
        <w:t xml:space="preserve"> a DAG context is create</w:t>
      </w:r>
      <w:r w:rsidR="0026612B">
        <w:t xml:space="preserve">d, which holds </w:t>
      </w:r>
      <w:r w:rsidR="00AF6972">
        <w:t>general pipeline information, such as the name and the execution schedule.</w:t>
      </w:r>
      <w:r w:rsidR="00587BD6">
        <w:t xml:space="preserve"> The MLOps pipeline is </w:t>
      </w:r>
      <w:r w:rsidR="00897AC0">
        <w:t xml:space="preserve">run once a day, which is specified in the </w:t>
      </w:r>
      <w:r w:rsidR="00897AC0" w:rsidRPr="003524FA">
        <w:rPr>
          <w:rFonts w:ascii="Courier New" w:hAnsi="Courier New" w:cs="Courier New"/>
        </w:rPr>
        <w:t>schedule_interval</w:t>
      </w:r>
      <w:r w:rsidR="00897AC0">
        <w:t xml:space="preserve"> parameter with </w:t>
      </w:r>
      <w:r w:rsidR="003524FA">
        <w:t>‘@daily’</w:t>
      </w:r>
      <w:r w:rsidR="00F20132">
        <w:rPr>
          <w:rStyle w:val="Funotenzeichen"/>
        </w:rPr>
        <w:footnoteReference w:id="15"/>
      </w:r>
      <w:r w:rsidR="003524FA">
        <w:t>.</w:t>
      </w:r>
      <w:r w:rsidR="00A55C27">
        <w:t xml:space="preserve"> </w:t>
      </w:r>
      <w:r w:rsidR="00496416">
        <w:t xml:space="preserve">For this pipeline, two Airflow operators are used </w:t>
      </w:r>
      <w:r w:rsidR="001B3B54">
        <w:t xml:space="preserve">to wrap </w:t>
      </w:r>
      <w:r w:rsidR="00A3338D">
        <w:t>both pipelines into a task</w:t>
      </w:r>
      <w:r w:rsidR="009B2C5E">
        <w:t xml:space="preserve">: </w:t>
      </w:r>
      <w:r w:rsidR="0091643B">
        <w:t xml:space="preserve">the </w:t>
      </w:r>
      <w:r w:rsidR="00BC24C0" w:rsidRPr="005266D2">
        <w:rPr>
          <w:rFonts w:ascii="Courier New" w:hAnsi="Courier New" w:cs="Courier New"/>
        </w:rPr>
        <w:t>ShortCircuit</w:t>
      </w:r>
      <w:r w:rsidR="006E0631" w:rsidRPr="005266D2">
        <w:rPr>
          <w:rFonts w:ascii="Courier New" w:hAnsi="Courier New" w:cs="Courier New"/>
        </w:rPr>
        <w:t>Operator</w:t>
      </w:r>
      <w:r w:rsidR="0091643B">
        <w:t xml:space="preserve"> and the </w:t>
      </w:r>
      <w:r w:rsidR="00BC24C0" w:rsidRPr="005266D2">
        <w:rPr>
          <w:rFonts w:ascii="Courier New" w:hAnsi="Courier New" w:cs="Courier New"/>
        </w:rPr>
        <w:t>TriggerDag</w:t>
      </w:r>
      <w:r w:rsidR="005266D2" w:rsidRPr="005266D2">
        <w:rPr>
          <w:rFonts w:ascii="Courier New" w:hAnsi="Courier New" w:cs="Courier New"/>
        </w:rPr>
        <w:t>Run</w:t>
      </w:r>
      <w:r w:rsidR="00BC24C0" w:rsidRPr="005266D2">
        <w:rPr>
          <w:rFonts w:ascii="Courier New" w:hAnsi="Courier New" w:cs="Courier New"/>
        </w:rPr>
        <w:t>Operator</w:t>
      </w:r>
      <w:r w:rsidR="005266D2">
        <w:t>.</w:t>
      </w:r>
    </w:p>
    <w:p w14:paraId="62CF8713" w14:textId="0256C07C" w:rsidR="00A3338D" w:rsidRDefault="00A55C27" w:rsidP="006F7FE4">
      <w:r w:rsidRPr="002E4B6C">
        <w:rPr>
          <w:rFonts w:ascii="Courier New" w:hAnsi="Courier New" w:cs="Courier New"/>
        </w:rPr>
        <w:t>ShortCircuitOperator</w:t>
      </w:r>
      <w:r>
        <w:t xml:space="preserve"> is </w:t>
      </w:r>
      <w:r w:rsidR="003F0559">
        <w:t>used for the CD evaluation pipeline</w:t>
      </w:r>
      <w:r w:rsidR="00651B70">
        <w:t>, which determines whether the</w:t>
      </w:r>
      <w:r w:rsidR="001D3CB8">
        <w:t xml:space="preserve"> following task (i.e. the training pipeline) should be run or skipped</w:t>
      </w:r>
      <w:r w:rsidR="008E6827">
        <w:t>.</w:t>
      </w:r>
      <w:r w:rsidR="00387944">
        <w:t xml:space="preserve"> It takes in the </w:t>
      </w:r>
      <w:r w:rsidR="003B2B7A" w:rsidRPr="007A6019">
        <w:rPr>
          <w:rFonts w:ascii="Courier New" w:hAnsi="Courier New" w:cs="Courier New"/>
        </w:rPr>
        <w:t>evaluate</w:t>
      </w:r>
      <w:r w:rsidR="00A446E7">
        <w:t xml:space="preserve"> fu</w:t>
      </w:r>
      <w:r w:rsidR="00BD238F">
        <w:t xml:space="preserve">nction in </w:t>
      </w:r>
      <w:r w:rsidR="00BD238F" w:rsidRPr="00E13984">
        <w:rPr>
          <w:rFonts w:ascii="Courier New" w:hAnsi="Courier New" w:cs="Courier New"/>
        </w:rPr>
        <w:t>cd_awareness_pipeline.py</w:t>
      </w:r>
      <w:r w:rsidR="00BD238F">
        <w:t>, wh</w:t>
      </w:r>
      <w:r w:rsidR="00B6697A">
        <w:t>ich</w:t>
      </w:r>
      <w:r w:rsidR="006F12F6">
        <w:t xml:space="preserve"> return a Boolean. If </w:t>
      </w:r>
      <w:r w:rsidR="006F12F6" w:rsidRPr="00112114">
        <w:rPr>
          <w:rFonts w:ascii="Courier New" w:hAnsi="Courier New" w:cs="Courier New"/>
        </w:rPr>
        <w:t>True</w:t>
      </w:r>
      <w:r w:rsidR="006F12F6">
        <w:t xml:space="preserve"> is returned (i.e. if </w:t>
      </w:r>
      <w:r w:rsidR="00422583">
        <w:t xml:space="preserve">CD has been detected), the </w:t>
      </w:r>
      <w:r w:rsidR="002B037C">
        <w:t>re</w:t>
      </w:r>
      <w:r w:rsidR="00422583">
        <w:t>training</w:t>
      </w:r>
      <w:r w:rsidR="002B037C">
        <w:t xml:space="preserve"> task</w:t>
      </w:r>
      <w:r w:rsidR="00422583">
        <w:t xml:space="preserve"> will be executed.</w:t>
      </w:r>
      <w:r w:rsidR="00505CF2">
        <w:t xml:space="preserve"> For this</w:t>
      </w:r>
      <w:r w:rsidR="009C564D">
        <w:t>,</w:t>
      </w:r>
      <w:r w:rsidR="00505CF2">
        <w:t xml:space="preserve"> </w:t>
      </w:r>
      <w:r w:rsidR="0060059D" w:rsidRPr="002D5854">
        <w:rPr>
          <w:rFonts w:ascii="Courier New" w:hAnsi="Courier New" w:cs="Courier New"/>
        </w:rPr>
        <w:t>TriggerDagRunOperator</w:t>
      </w:r>
      <w:r w:rsidR="00736D26">
        <w:t xml:space="preserve"> </w:t>
      </w:r>
      <w:r w:rsidR="00505CF2">
        <w:t xml:space="preserve">is used </w:t>
      </w:r>
      <w:r w:rsidR="00736D26">
        <w:t>to run</w:t>
      </w:r>
      <w:r w:rsidR="002D5854">
        <w:t xml:space="preserve"> the TFX DAG outside the MLOps pipeline</w:t>
      </w:r>
      <w:r w:rsidR="009C564D">
        <w:t xml:space="preserve"> </w:t>
      </w:r>
      <w:r w:rsidR="009C564D">
        <w:t>(</w:t>
      </w:r>
      <w:r w:rsidR="009C564D">
        <w:fldChar w:fldCharType="begin"/>
      </w:r>
      <w:r w:rsidR="009C564D">
        <w:instrText xml:space="preserve"> REF _Ref110530671 \h </w:instrText>
      </w:r>
      <w:r w:rsidR="009C564D">
        <w:fldChar w:fldCharType="separate"/>
      </w:r>
      <w:r w:rsidR="009C564D">
        <w:t xml:space="preserve">Figure </w:t>
      </w:r>
      <w:r w:rsidR="009C564D">
        <w:rPr>
          <w:noProof/>
        </w:rPr>
        <w:t>37</w:t>
      </w:r>
      <w:r w:rsidR="009C564D">
        <w:fldChar w:fldCharType="end"/>
      </w:r>
      <w:r w:rsidR="009C564D">
        <w:t>)</w:t>
      </w:r>
      <w:r w:rsidR="002D5854">
        <w:t>.</w:t>
      </w:r>
      <w:r w:rsidR="00F9092D">
        <w:t xml:space="preserve"> </w:t>
      </w:r>
      <w:r w:rsidR="00D91745">
        <w:t xml:space="preserve">These tasks are then </w:t>
      </w:r>
      <w:r w:rsidR="00922EBD">
        <w:t>orchestrated using the bit</w:t>
      </w:r>
      <w:r w:rsidR="00EB0C20">
        <w:t>wise python operators at the end of the file</w:t>
      </w:r>
      <w:r w:rsidR="009C564D">
        <w:t>.</w:t>
      </w:r>
    </w:p>
    <w:p w14:paraId="0C72614A" w14:textId="77777777" w:rsidR="008026DF" w:rsidRDefault="002B51B4" w:rsidP="008026DF">
      <w:pPr>
        <w:keepNext/>
      </w:pPr>
      <w:r w:rsidRPr="00B466DB">
        <w:rPr>
          <w:noProof/>
        </w:rPr>
        <w:drawing>
          <wp:inline distT="0" distB="0" distL="0" distR="0" wp14:anchorId="3A4BE262" wp14:editId="5C7FC5C8">
            <wp:extent cx="5399405" cy="1045845"/>
            <wp:effectExtent l="0" t="0" r="0" b="1905"/>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399405" cy="1045845"/>
                    </a:xfrm>
                    <a:prstGeom prst="rect">
                      <a:avLst/>
                    </a:prstGeom>
                  </pic:spPr>
                </pic:pic>
              </a:graphicData>
            </a:graphic>
          </wp:inline>
        </w:drawing>
      </w:r>
    </w:p>
    <w:p w14:paraId="2ECAA6B2" w14:textId="29B569CC" w:rsidR="002B51B4" w:rsidRDefault="008026DF" w:rsidP="008026DF">
      <w:pPr>
        <w:pStyle w:val="Beschriftung"/>
      </w:pPr>
      <w:bookmarkStart w:id="157" w:name="_Ref110530671"/>
      <w:bookmarkStart w:id="158" w:name="_Toc110693897"/>
      <w:r>
        <w:t xml:space="preserve">Figure </w:t>
      </w:r>
      <w:r>
        <w:fldChar w:fldCharType="begin"/>
      </w:r>
      <w:r>
        <w:instrText xml:space="preserve"> SEQ Figure \* ARABIC </w:instrText>
      </w:r>
      <w:r>
        <w:fldChar w:fldCharType="separate"/>
      </w:r>
      <w:r w:rsidR="007C5A0D">
        <w:rPr>
          <w:noProof/>
        </w:rPr>
        <w:t>37</w:t>
      </w:r>
      <w:r>
        <w:fldChar w:fldCharType="end"/>
      </w:r>
      <w:bookmarkEnd w:id="157"/>
      <w:r>
        <w:t xml:space="preserve">: </w:t>
      </w:r>
      <w:r w:rsidRPr="00F12263">
        <w:t>MLOps pipeline inside Airflow</w:t>
      </w:r>
      <w:bookmarkEnd w:id="158"/>
    </w:p>
    <w:p w14:paraId="7D0D4C9B" w14:textId="6041CBAE" w:rsidR="00296067" w:rsidRDefault="00296067" w:rsidP="00296067">
      <w:pPr>
        <w:pStyle w:val="berschrift1"/>
      </w:pPr>
      <w:bookmarkStart w:id="159" w:name="_Toc110725821"/>
      <w:bookmarkStart w:id="160" w:name="_Ref110778106"/>
      <w:r>
        <w:lastRenderedPageBreak/>
        <w:t>Evaluation</w:t>
      </w:r>
      <w:bookmarkEnd w:id="159"/>
      <w:bookmarkEnd w:id="160"/>
    </w:p>
    <w:p w14:paraId="572FB9B0" w14:textId="55FF5A87" w:rsidR="008A5CDC" w:rsidRDefault="0032577A" w:rsidP="0032577A">
      <w:pPr>
        <w:pStyle w:val="berschrift2"/>
      </w:pPr>
      <w:bookmarkStart w:id="161" w:name="_Toc110725822"/>
      <w:r>
        <w:t>Recommender System</w:t>
      </w:r>
      <w:bookmarkEnd w:id="161"/>
    </w:p>
    <w:p w14:paraId="4040DD23" w14:textId="454F36AA" w:rsidR="008C7572" w:rsidRDefault="008C7572" w:rsidP="008C7572">
      <w:r>
        <w:t>The recommender system form</w:t>
      </w:r>
      <w:r w:rsidR="0022078E">
        <w:t>s one of the base requirements for this research (</w:t>
      </w:r>
      <w:r w:rsidR="0098437F">
        <w:fldChar w:fldCharType="begin"/>
      </w:r>
      <w:r w:rsidR="0098437F">
        <w:instrText xml:space="preserve"> REF _Ref109301010 \h </w:instrText>
      </w:r>
      <w:r w:rsidR="0098437F">
        <w:fldChar w:fldCharType="separate"/>
      </w:r>
      <w:r w:rsidR="0098437F" w:rsidRPr="002F3BBD">
        <w:t xml:space="preserve">Table </w:t>
      </w:r>
      <w:r w:rsidR="0098437F">
        <w:rPr>
          <w:noProof/>
        </w:rPr>
        <w:t>1</w:t>
      </w:r>
      <w:r w:rsidR="0098437F">
        <w:fldChar w:fldCharType="end"/>
      </w:r>
      <w:r w:rsidR="0022078E">
        <w:t>)</w:t>
      </w:r>
      <w:r w:rsidR="00AC3EDE">
        <w:t>. In order to run a</w:t>
      </w:r>
      <w:r w:rsidR="00DC4E6C">
        <w:t>n</w:t>
      </w:r>
      <w:r w:rsidR="00AC3EDE">
        <w:t xml:space="preserve"> MLOps pipeline, a ML model</w:t>
      </w:r>
      <w:r w:rsidR="001A7B58">
        <w:t xml:space="preserve"> needs to be present first</w:t>
      </w:r>
      <w:r w:rsidR="002C74B4">
        <w:t xml:space="preserve">. </w:t>
      </w:r>
      <w:r w:rsidR="004D1115">
        <w:t xml:space="preserve">The </w:t>
      </w:r>
      <w:r w:rsidR="0082428E">
        <w:t>objective of this requirement is</w:t>
      </w:r>
      <w:r w:rsidR="0038185F">
        <w:t xml:space="preserve"> the</w:t>
      </w:r>
      <w:r w:rsidR="003F70BB">
        <w:t xml:space="preserve"> implementation</w:t>
      </w:r>
      <w:r w:rsidR="004A6C82">
        <w:t xml:space="preserve"> of a SotA RS. In this chapter, it is evaluated, whether </w:t>
      </w:r>
      <w:r w:rsidR="00C36DB0">
        <w:t>the used RS constitutes SotA.</w:t>
      </w:r>
      <w:r w:rsidR="00007A6E">
        <w:t xml:space="preserve"> It is also evaluated to what extent the PTAs add to </w:t>
      </w:r>
      <w:r w:rsidR="00AB3077">
        <w:t>a</w:t>
      </w:r>
      <w:r w:rsidR="00DC4E6C">
        <w:t>n</w:t>
      </w:r>
      <w:r w:rsidR="00007A6E">
        <w:t xml:space="preserve"> MLOps system.</w:t>
      </w:r>
    </w:p>
    <w:p w14:paraId="1B00FAAA" w14:textId="5FB023A1" w:rsidR="003C793A" w:rsidRDefault="00782CA3" w:rsidP="008C7572">
      <w:r>
        <w:t>The RS</w:t>
      </w:r>
      <w:r w:rsidR="004B5D0E">
        <w:t xml:space="preserve"> o</w:t>
      </w:r>
      <w:r w:rsidR="00A51EF7">
        <w:t>f this artifact</w:t>
      </w:r>
      <w:r w:rsidR="00D97525">
        <w:t xml:space="preserve"> </w:t>
      </w:r>
      <w:r w:rsidR="00A2161F">
        <w:t xml:space="preserve">is a </w:t>
      </w:r>
      <w:r w:rsidR="00241ABF">
        <w:t>minimal</w:t>
      </w:r>
      <w:r w:rsidR="0093170A">
        <w:t xml:space="preserve"> implementation</w:t>
      </w:r>
      <w:r w:rsidR="00A2161F">
        <w:t xml:space="preserve"> of Google’s proposed DCN architecture</w:t>
      </w:r>
      <w:r w:rsidR="00241ABF">
        <w:t xml:space="preserve">, which employs cross-layers to leverage feature interactions more efficiently. </w:t>
      </w:r>
      <w:r w:rsidR="006068B1">
        <w:t>N</w:t>
      </w:r>
      <w:r w:rsidR="00F22EB6">
        <w:t xml:space="preserve">o experimentation and optimization of the </w:t>
      </w:r>
      <w:r w:rsidR="002D79D6">
        <w:t xml:space="preserve">model architecture has been conducted, as model </w:t>
      </w:r>
      <w:r w:rsidR="00D1325E">
        <w:t xml:space="preserve">performance isn’t </w:t>
      </w:r>
      <w:r w:rsidR="00D0372A">
        <w:t>considered in the context of this resea</w:t>
      </w:r>
      <w:r w:rsidR="006068B1">
        <w:t>r</w:t>
      </w:r>
      <w:r w:rsidR="00D0372A">
        <w:t>ch</w:t>
      </w:r>
      <w:r w:rsidR="006068B1">
        <w:t>.</w:t>
      </w:r>
      <w:r w:rsidR="00EB717B">
        <w:t xml:space="preserve"> </w:t>
      </w:r>
      <w:r w:rsidR="00D77C37">
        <w:t>The</w:t>
      </w:r>
      <w:r w:rsidR="002417E6">
        <w:t xml:space="preserve"> cross-layer is the </w:t>
      </w:r>
      <w:r w:rsidR="008154D2">
        <w:t>component, that makes the model constitute as SotA</w:t>
      </w:r>
      <w:r w:rsidR="006A6570">
        <w:t>, as this technology has been successfully employed in large scale production environments</w:t>
      </w:r>
      <w:r w:rsidR="00A17637">
        <w:t xml:space="preserve"> </w:t>
      </w:r>
      <w:sdt>
        <w:sdtPr>
          <w:alias w:val="To edit, see citavi.com/edit"/>
          <w:tag w:val="CitaviPlaceholder#c89c4591-0944-4479-9f8a-4df5c638ab9a"/>
          <w:id w:val="-979765230"/>
          <w:placeholder>
            <w:docPart w:val="DefaultPlaceholder_-1854013440"/>
          </w:placeholder>
        </w:sdtPr>
        <w:sdtContent>
          <w:r w:rsidR="00941CC2">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MDA4Y2ExLTU5NzEtNDhjYi1hMTFiLTZhNTViMzJiNDYzNi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dUMDM6NDA6MTI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NjODljNDU5MS0wOTQ0LTQ0NzktOWY4YS00ZGY1YzYzOGFiOWEiLCJUZXh0IjoiKFdhbmcgZXQgYWwuLCAyMDE3KSIsIldBSVZlcnNpb24iOiI2LjEyLjAuMCJ9}</w:instrText>
          </w:r>
          <w:r w:rsidR="00941CC2">
            <w:fldChar w:fldCharType="separate"/>
          </w:r>
          <w:r w:rsidR="00FF1EC0">
            <w:t>(Wang et al., 2017)</w:t>
          </w:r>
          <w:r w:rsidR="00941CC2">
            <w:fldChar w:fldCharType="end"/>
          </w:r>
        </w:sdtContent>
      </w:sdt>
      <w:r w:rsidR="005C49E7">
        <w:t>.</w:t>
      </w:r>
      <w:r w:rsidR="00D6183B">
        <w:t xml:space="preserve"> </w:t>
      </w:r>
      <w:r w:rsidR="006F4808">
        <w:t>This proj</w:t>
      </w:r>
      <w:r w:rsidR="00D6183B">
        <w:t>ect</w:t>
      </w:r>
      <w:r w:rsidR="006F4808">
        <w:t xml:space="preserve"> successfully </w:t>
      </w:r>
      <w:r w:rsidR="00E850B3">
        <w:t xml:space="preserve">incorporated </w:t>
      </w:r>
      <w:r w:rsidR="001820BC">
        <w:t xml:space="preserve">a cross-layer </w:t>
      </w:r>
      <w:r w:rsidR="00E850B3">
        <w:t xml:space="preserve">into </w:t>
      </w:r>
      <w:r w:rsidR="001820BC">
        <w:t>its</w:t>
      </w:r>
      <w:r w:rsidR="00E850B3">
        <w:t xml:space="preserve"> RS, which is deemed sufficient for this prototype. </w:t>
      </w:r>
      <w:r w:rsidR="00C82317">
        <w:t xml:space="preserve">Since this artifact </w:t>
      </w:r>
      <w:r w:rsidR="00225D13">
        <w:t xml:space="preserve">only uses one cross-layer in its CN, it </w:t>
      </w:r>
      <w:r w:rsidR="00A14B33">
        <w:t xml:space="preserve">is limited to </w:t>
      </w:r>
      <w:r w:rsidR="00C9497E">
        <w:t xml:space="preserve">only </w:t>
      </w:r>
      <w:r w:rsidR="00A14B33">
        <w:t xml:space="preserve">learn feature interactions of </w:t>
      </w:r>
      <w:r w:rsidR="003614B2">
        <w:t>the first degree.</w:t>
      </w:r>
      <w:r w:rsidR="00982D80">
        <w:t xml:space="preserve"> </w:t>
      </w:r>
      <w:r w:rsidR="003C793A">
        <w:t>This means that this CN has the ability to embed</w:t>
      </w:r>
      <w:r w:rsidR="00203708">
        <w:t xml:space="preserve"> </w:t>
      </w:r>
      <w:r w:rsidR="005865C6">
        <w:t>interactions between</w:t>
      </w:r>
      <w:r w:rsidR="00203708">
        <w:t xml:space="preserve"> two features</w:t>
      </w:r>
      <w:r w:rsidR="005865C6">
        <w:t>.</w:t>
      </w:r>
      <w:r w:rsidR="004740AA">
        <w:t xml:space="preserve"> </w:t>
      </w:r>
      <w:r w:rsidR="00FA3FA5">
        <w:t>In order to increase the degree of feature interactions</w:t>
      </w:r>
      <w:r w:rsidR="00AB73FC">
        <w:t>, the CN</w:t>
      </w:r>
      <w:r w:rsidR="008E3AB6">
        <w:t xml:space="preserve"> can</w:t>
      </w:r>
      <w:r w:rsidR="00AB73FC">
        <w:t xml:space="preserve"> be expanded by additional cross-layers</w:t>
      </w:r>
      <w:r w:rsidR="00DC3859">
        <w:t>.</w:t>
      </w:r>
    </w:p>
    <w:p w14:paraId="5BB38574" w14:textId="04D4461C" w:rsidR="00E35C76" w:rsidRDefault="00E35C76" w:rsidP="008C7572">
      <w:r>
        <w:t xml:space="preserve">Reproducibility is a key aspect of MLOps. </w:t>
      </w:r>
      <w:r w:rsidR="003716E6">
        <w:t>In order to</w:t>
      </w:r>
      <w:r w:rsidR="00966262">
        <w:t xml:space="preserve"> make model training reproducible, the</w:t>
      </w:r>
      <w:r w:rsidR="00882C34">
        <w:t xml:space="preserve"> weights</w:t>
      </w:r>
      <w:r w:rsidR="00966262">
        <w:t xml:space="preserve"> inside the DCN have been </w:t>
      </w:r>
      <w:r w:rsidR="00882C34">
        <w:t xml:space="preserve">initialized with a seed. </w:t>
      </w:r>
      <w:r w:rsidR="005C1FD2">
        <w:t>The feature e</w:t>
      </w:r>
      <w:r w:rsidR="00AD096D">
        <w:t xml:space="preserve">mbedding </w:t>
      </w:r>
      <w:r w:rsidR="005C1FD2">
        <w:t>however still uses random weight initialization. While</w:t>
      </w:r>
      <w:r w:rsidR="000C71AC">
        <w:t xml:space="preserve"> results of different training runs</w:t>
      </w:r>
      <w:r w:rsidR="000853CB">
        <w:t xml:space="preserve"> grew more similar</w:t>
      </w:r>
      <w:r w:rsidR="00612F36">
        <w:t xml:space="preserve"> with seeds, it could never be identical</w:t>
      </w:r>
      <w:r w:rsidR="00163273">
        <w:t xml:space="preserve"> because of the embedding layer</w:t>
      </w:r>
      <w:r w:rsidR="00612F36">
        <w:t>.</w:t>
      </w:r>
    </w:p>
    <w:p w14:paraId="3D15D5FA" w14:textId="77777777" w:rsidR="00026D7E" w:rsidRDefault="001E6DCF" w:rsidP="00063CBD">
      <w:r>
        <w:t>Post training actions</w:t>
      </w:r>
      <w:r w:rsidR="00C27645">
        <w:t xml:space="preserve"> have been introduced in this paper, in order to </w:t>
      </w:r>
      <w:r w:rsidR="00D85F7D">
        <w:t>extract information about every trained RS model</w:t>
      </w:r>
      <w:r w:rsidR="00AF71BD">
        <w:t xml:space="preserve">. The motive behind these </w:t>
      </w:r>
      <w:r w:rsidR="00DB7EDD">
        <w:t xml:space="preserve">small </w:t>
      </w:r>
      <w:r w:rsidR="00AF71BD">
        <w:t>operations inside the training function</w:t>
      </w:r>
      <w:r w:rsidR="007C3B8E">
        <w:t xml:space="preserve">, </w:t>
      </w:r>
      <w:r w:rsidR="00B10A23">
        <w:t xml:space="preserve">is to </w:t>
      </w:r>
      <w:r w:rsidR="007C3B8E">
        <w:t>give additional insights into a model</w:t>
      </w:r>
      <w:r w:rsidR="000A3A1A">
        <w:t xml:space="preserve"> with the </w:t>
      </w:r>
      <w:r w:rsidR="00C268D8">
        <w:t xml:space="preserve">goal of </w:t>
      </w:r>
      <w:r w:rsidR="000A3A1A">
        <w:t xml:space="preserve">improving </w:t>
      </w:r>
      <w:r w:rsidR="00C641E8">
        <w:t>model interpretability</w:t>
      </w:r>
      <w:r w:rsidR="00122AC4">
        <w:t>.</w:t>
      </w:r>
      <w:r w:rsidR="00985578">
        <w:t xml:space="preserve"> </w:t>
      </w:r>
      <w:r w:rsidR="00C42718">
        <w:t>Three PTAs have been implemented</w:t>
      </w:r>
      <w:r w:rsidR="002370E4">
        <w:t xml:space="preserve"> in this artifact: Model </w:t>
      </w:r>
      <w:r w:rsidR="000317C6">
        <w:t>architecture</w:t>
      </w:r>
      <w:r w:rsidR="00063CBD">
        <w:t xml:space="preserve"> visualization</w:t>
      </w:r>
      <w:r w:rsidR="000317C6">
        <w:t>, TensorBoard</w:t>
      </w:r>
      <w:r w:rsidR="00063CBD">
        <w:t xml:space="preserve"> logfiles</w:t>
      </w:r>
      <w:r w:rsidR="000317C6">
        <w:t xml:space="preserve"> and cross</w:t>
      </w:r>
      <w:r w:rsidR="00063CBD">
        <w:t>-layer visualization.</w:t>
      </w:r>
      <w:r w:rsidR="0013117D">
        <w:t xml:space="preserve"> </w:t>
      </w:r>
    </w:p>
    <w:p w14:paraId="7BDB5499" w14:textId="6C8FE75C" w:rsidR="00E1414F" w:rsidRDefault="00985578" w:rsidP="00063CBD">
      <w:r>
        <w:t xml:space="preserve">The visualization of the </w:t>
      </w:r>
      <w:r w:rsidR="001012D0">
        <w:t>model architecture</w:t>
      </w:r>
      <w:r w:rsidR="009962C9">
        <w:t xml:space="preserve"> is considered useful </w:t>
      </w:r>
      <w:r w:rsidR="00FA20DB">
        <w:t xml:space="preserve">as a first overview of the model. </w:t>
      </w:r>
      <w:r w:rsidR="00912334">
        <w:t>It provides</w:t>
      </w:r>
      <w:r w:rsidR="005E592A">
        <w:t xml:space="preserve"> general</w:t>
      </w:r>
      <w:r w:rsidR="00912334">
        <w:t xml:space="preserve"> information about the composition of the model</w:t>
      </w:r>
      <w:r w:rsidR="005E592A">
        <w:t>.</w:t>
      </w:r>
      <w:r w:rsidR="00B81734">
        <w:t xml:space="preserve"> </w:t>
      </w:r>
      <w:r w:rsidR="003C4566">
        <w:t>For instance</w:t>
      </w:r>
      <w:r w:rsidR="00B81734">
        <w:t>,</w:t>
      </w:r>
      <w:r w:rsidR="003C4566">
        <w:t xml:space="preserve"> </w:t>
      </w:r>
      <w:r w:rsidR="005B735A">
        <w:t>it can be seen at first glance if the</w:t>
      </w:r>
      <w:r w:rsidR="00B81734">
        <w:t xml:space="preserve"> DCN</w:t>
      </w:r>
      <w:r w:rsidR="005B735A">
        <w:t xml:space="preserve"> follows a </w:t>
      </w:r>
      <w:r w:rsidR="002345D3">
        <w:t>parallel or sequential architecture.</w:t>
      </w:r>
      <w:r w:rsidR="00AC2821">
        <w:t xml:space="preserve"> </w:t>
      </w:r>
      <w:r w:rsidR="00D67EBE">
        <w:t>Compared to the other PTAs</w:t>
      </w:r>
      <w:r w:rsidR="00792B6A">
        <w:t>,</w:t>
      </w:r>
      <w:r w:rsidR="00D67EBE">
        <w:t xml:space="preserve"> </w:t>
      </w:r>
      <w:r w:rsidR="005818F0">
        <w:t>it is</w:t>
      </w:r>
      <w:r w:rsidR="00C661CC">
        <w:t xml:space="preserve"> hard</w:t>
      </w:r>
      <w:r w:rsidR="005818F0">
        <w:t xml:space="preserve"> to</w:t>
      </w:r>
      <w:r w:rsidR="00C661CC">
        <w:t xml:space="preserve"> make assumptions about</w:t>
      </w:r>
      <w:r w:rsidR="005818F0">
        <w:t xml:space="preserve"> </w:t>
      </w:r>
      <w:r w:rsidR="006E18FE">
        <w:t xml:space="preserve">a model’s performance </w:t>
      </w:r>
      <w:r w:rsidR="00FA09A1">
        <w:t>based of</w:t>
      </w:r>
      <w:r w:rsidR="00FE639A">
        <w:t>f</w:t>
      </w:r>
      <w:r w:rsidR="006E18FE">
        <w:t xml:space="preserve"> this visualization. It therefore serves more </w:t>
      </w:r>
      <w:r w:rsidR="00EA06D2">
        <w:t xml:space="preserve">as a first overview </w:t>
      </w:r>
      <w:r w:rsidR="00FE639A">
        <w:t>to</w:t>
      </w:r>
      <w:r w:rsidR="00BC754B">
        <w:t xml:space="preserve"> a model.</w:t>
      </w:r>
    </w:p>
    <w:p w14:paraId="6BE6E34A" w14:textId="653BC57C" w:rsidR="00A601A2" w:rsidRDefault="002B68B9" w:rsidP="00063CBD">
      <w:r>
        <w:t xml:space="preserve">TensorBoard </w:t>
      </w:r>
      <w:r w:rsidR="00C9749B">
        <w:t>gives insights into the model training process</w:t>
      </w:r>
      <w:r w:rsidR="001C75D1">
        <w:t>. It</w:t>
      </w:r>
      <w:r w:rsidR="008C1AD1">
        <w:t xml:space="preserve"> maps</w:t>
      </w:r>
      <w:r w:rsidR="001C75D1">
        <w:t xml:space="preserve"> </w:t>
      </w:r>
      <w:r w:rsidR="008E6E7F">
        <w:t xml:space="preserve">training </w:t>
      </w:r>
      <w:r w:rsidR="0090585A">
        <w:t xml:space="preserve">and evaluation </w:t>
      </w:r>
      <w:r w:rsidR="008E6E7F">
        <w:t xml:space="preserve">metrics </w:t>
      </w:r>
      <w:r w:rsidR="00BF4434">
        <w:t xml:space="preserve">in a </w:t>
      </w:r>
      <w:r w:rsidR="00355164">
        <w:t xml:space="preserve">line chart. </w:t>
      </w:r>
      <w:r w:rsidR="00161EDC">
        <w:t xml:space="preserve">This visualizes </w:t>
      </w:r>
      <w:r w:rsidR="0090585A">
        <w:t xml:space="preserve">the progression </w:t>
      </w:r>
      <w:r w:rsidR="00104592">
        <w:t>of</w:t>
      </w:r>
      <w:r w:rsidR="00D045E9">
        <w:t xml:space="preserve"> a</w:t>
      </w:r>
      <w:r w:rsidR="00104592">
        <w:t xml:space="preserve"> model</w:t>
      </w:r>
      <w:r w:rsidR="00D045E9">
        <w:t xml:space="preserve"> during training</w:t>
      </w:r>
      <w:r w:rsidR="00104592">
        <w:t>.</w:t>
      </w:r>
      <w:r w:rsidR="00044F1C">
        <w:t xml:space="preserve"> </w:t>
      </w:r>
      <w:r w:rsidR="00EA3096">
        <w:t>By plotting the training and evaluation loss</w:t>
      </w:r>
      <w:r w:rsidR="001E6AA5">
        <w:t xml:space="preserve">, general assumptions about </w:t>
      </w:r>
      <w:r w:rsidR="00F76F05">
        <w:t>the</w:t>
      </w:r>
      <w:r w:rsidR="000353F8">
        <w:t xml:space="preserve"> performance of a</w:t>
      </w:r>
      <w:r w:rsidR="00F76F05">
        <w:t xml:space="preserve"> trained model can be made</w:t>
      </w:r>
      <w:r w:rsidR="000353F8">
        <w:t xml:space="preserve">. This is because </w:t>
      </w:r>
      <w:r w:rsidR="008F52D0">
        <w:t xml:space="preserve">loss values </w:t>
      </w:r>
      <w:r w:rsidR="007968D0">
        <w:t xml:space="preserve">in ML training </w:t>
      </w:r>
      <w:r w:rsidR="008F52D0">
        <w:t>fol</w:t>
      </w:r>
      <w:r w:rsidR="008F52D0">
        <w:lastRenderedPageBreak/>
        <w:t>low a similar pattern</w:t>
      </w:r>
      <w:r w:rsidR="00107D7A">
        <w:t xml:space="preserve">. </w:t>
      </w:r>
      <w:r w:rsidR="00C42A8E">
        <w:t xml:space="preserve">While the training loss </w:t>
      </w:r>
      <w:r w:rsidR="006E2D56">
        <w:t xml:space="preserve">approaches a value of zero with continuous training, the evaluation loss </w:t>
      </w:r>
      <w:r w:rsidR="00BA27FC">
        <w:t>curve assumes a parabola-like shape, where it first</w:t>
      </w:r>
      <w:r w:rsidR="00B3098E">
        <w:t xml:space="preserve"> </w:t>
      </w:r>
      <w:r w:rsidR="009725B7">
        <w:t xml:space="preserve">decreases </w:t>
      </w:r>
      <w:r w:rsidR="005068C3">
        <w:t>un</w:t>
      </w:r>
      <w:r w:rsidR="009725B7">
        <w:t>til it reaches a minimum</w:t>
      </w:r>
      <w:r w:rsidR="005068C3">
        <w:t xml:space="preserve"> and</w:t>
      </w:r>
      <w:r w:rsidR="00C84197">
        <w:t xml:space="preserve"> then</w:t>
      </w:r>
      <w:r w:rsidR="009725B7">
        <w:t xml:space="preserve"> increases again.</w:t>
      </w:r>
      <w:r w:rsidR="00D45634">
        <w:t xml:space="preserve"> This behavior</w:t>
      </w:r>
      <w:r w:rsidR="00A601A2">
        <w:t xml:space="preserve"> can be seen in the TensorBoard visualization</w:t>
      </w:r>
      <w:r w:rsidR="00D45634">
        <w:t xml:space="preserve"> </w:t>
      </w:r>
      <w:r w:rsidR="00721DCD">
        <w:t>of</w:t>
      </w:r>
      <w:r w:rsidR="00D45634">
        <w:t xml:space="preserve"> </w:t>
      </w:r>
      <w:r w:rsidR="006E51B5">
        <w:t>a</w:t>
      </w:r>
      <w:r w:rsidR="00721DCD">
        <w:t xml:space="preserve"> intentionally overfit </w:t>
      </w:r>
      <w:r w:rsidR="006E51B5">
        <w:t>RS model</w:t>
      </w:r>
      <w:r w:rsidR="00721DCD">
        <w:t xml:space="preserve"> </w:t>
      </w:r>
      <w:r w:rsidR="00346D58">
        <w:t>(</w:t>
      </w:r>
      <w:r w:rsidR="00D45634">
        <w:fldChar w:fldCharType="begin"/>
      </w:r>
      <w:r w:rsidR="00D45634">
        <w:instrText xml:space="preserve"> REF _Ref110204677 \h </w:instrText>
      </w:r>
      <w:r w:rsidR="00D45634">
        <w:fldChar w:fldCharType="separate"/>
      </w:r>
      <w:r w:rsidR="00D45634">
        <w:t xml:space="preserve">Figure </w:t>
      </w:r>
      <w:r w:rsidR="00D45634">
        <w:rPr>
          <w:noProof/>
        </w:rPr>
        <w:t>23</w:t>
      </w:r>
      <w:r w:rsidR="00D45634">
        <w:fldChar w:fldCharType="end"/>
      </w:r>
      <w:r w:rsidR="00346D58">
        <w:t>)</w:t>
      </w:r>
      <w:r w:rsidR="00721DCD">
        <w:t xml:space="preserve">. </w:t>
      </w:r>
      <w:r w:rsidR="00346D58">
        <w:t xml:space="preserve">From this plot it is easily inferred that the model is overfit and won’t perform well in </w:t>
      </w:r>
      <w:r w:rsidR="00416434">
        <w:t>an production environment.</w:t>
      </w:r>
    </w:p>
    <w:p w14:paraId="66A0E440" w14:textId="5F7B0E10" w:rsidR="00D00CDC" w:rsidRDefault="0007596B" w:rsidP="00063CBD">
      <w:r>
        <w:t>The cros</w:t>
      </w:r>
      <w:r w:rsidR="00D746C0">
        <w:t>s-layer visualization leverages the learned weights of the cross network to highlight what cross feature interactions are deemed important by the model</w:t>
      </w:r>
      <w:r w:rsidR="000A46FB">
        <w:t xml:space="preserve">. CNs can give a unique insight into the model, which would otherwise not be possible with conventional NNs. If a CN is effectively learned, it can reveal correlations between features, which might </w:t>
      </w:r>
      <w:r w:rsidR="00A3436E">
        <w:t>not have been discovered</w:t>
      </w:r>
      <w:r w:rsidR="00272B80">
        <w:t xml:space="preserve"> otherwise</w:t>
      </w:r>
      <w:r w:rsidR="00A3436E">
        <w:t xml:space="preserve">. </w:t>
      </w:r>
      <w:r w:rsidR="002D12A7">
        <w:t>In the case of the model of this research</w:t>
      </w:r>
      <w:r w:rsidR="00B67563">
        <w:t xml:space="preserve">, it also highlights the effects of overfitting, which are illustrated </w:t>
      </w:r>
      <w:r w:rsidR="00FC7D3D">
        <w:t>in</w:t>
      </w:r>
      <w:r w:rsidR="00E02925">
        <w:t xml:space="preserve"> </w:t>
      </w:r>
      <w:r w:rsidR="00E02925">
        <w:fldChar w:fldCharType="begin"/>
      </w:r>
      <w:r w:rsidR="00E02925">
        <w:instrText xml:space="preserve"> REF _Ref110289432 \h </w:instrText>
      </w:r>
      <w:r w:rsidR="00E02925">
        <w:fldChar w:fldCharType="separate"/>
      </w:r>
      <w:r w:rsidR="00E02925">
        <w:t xml:space="preserve">Figure </w:t>
      </w:r>
      <w:r w:rsidR="00E02925">
        <w:rPr>
          <w:noProof/>
        </w:rPr>
        <w:t>35</w:t>
      </w:r>
      <w:r w:rsidR="00E02925">
        <w:fldChar w:fldCharType="end"/>
      </w:r>
      <w:r w:rsidR="00FC7D3D">
        <w:t>. This first plot shows the learned cross interaction of a CN after learning for 10 epochs, while the second plot shows the learned cross interactions after 200 epochs</w:t>
      </w:r>
      <w:r w:rsidR="00CC3175">
        <w:t xml:space="preserve">. In the left matrix, </w:t>
      </w:r>
      <w:r w:rsidR="00646728">
        <w:t>no prominent cross feature interactions are embedded into the CN. The second plot however clearly shows sensitivity towards the user and its demo</w:t>
      </w:r>
      <w:r w:rsidR="00444D5D">
        <w:t xml:space="preserve">graphic properties. This could indicate memorization of the users, which is a typical </w:t>
      </w:r>
      <w:r w:rsidR="00162041">
        <w:t>cause for overfit</w:t>
      </w:r>
      <w:r w:rsidR="00F76C5B">
        <w:t xml:space="preserve"> models</w:t>
      </w:r>
      <w:r w:rsidR="00162041">
        <w:t>.</w:t>
      </w:r>
      <w:r w:rsidR="00D73999">
        <w:t xml:space="preserve"> One limitation </w:t>
      </w:r>
      <w:r w:rsidR="00994780">
        <w:t>for cross-feature</w:t>
      </w:r>
      <w:r w:rsidR="0020323F">
        <w:t xml:space="preserve"> visualization</w:t>
      </w:r>
      <w:r w:rsidR="00994780">
        <w:t xml:space="preserve"> is</w:t>
      </w:r>
      <w:r w:rsidR="009837C4">
        <w:t>,</w:t>
      </w:r>
      <w:r w:rsidR="00994780">
        <w:t xml:space="preserve"> that it becomes increasingly </w:t>
      </w:r>
      <w:r w:rsidR="009837C4">
        <w:t xml:space="preserve">harder to </w:t>
      </w:r>
      <w:r w:rsidR="00630DB0">
        <w:t xml:space="preserve">visualize </w:t>
      </w:r>
      <w:r w:rsidR="002D60CD">
        <w:t xml:space="preserve">with </w:t>
      </w:r>
      <w:r w:rsidR="00630DB0">
        <w:t>larger degrees of cross-interactions</w:t>
      </w:r>
      <w:r w:rsidR="008D5299">
        <w:t>.</w:t>
      </w:r>
    </w:p>
    <w:p w14:paraId="070DAD49" w14:textId="77777777" w:rsidR="004D6A50" w:rsidRDefault="006B6B8E" w:rsidP="004D6A50">
      <w:pPr>
        <w:keepNext/>
      </w:pPr>
      <w:r w:rsidRPr="006B6B8E">
        <w:rPr>
          <w:noProof/>
        </w:rPr>
        <w:drawing>
          <wp:inline distT="0" distB="0" distL="0" distR="0" wp14:anchorId="6098369A" wp14:editId="032BF275">
            <wp:extent cx="5399405" cy="2398395"/>
            <wp:effectExtent l="0" t="0" r="0" b="1905"/>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399405" cy="2398395"/>
                    </a:xfrm>
                    <a:prstGeom prst="rect">
                      <a:avLst/>
                    </a:prstGeom>
                  </pic:spPr>
                </pic:pic>
              </a:graphicData>
            </a:graphic>
          </wp:inline>
        </w:drawing>
      </w:r>
    </w:p>
    <w:p w14:paraId="6EC81808" w14:textId="2955EED6" w:rsidR="006B6B8E" w:rsidRDefault="004D6A50" w:rsidP="004D6A50">
      <w:pPr>
        <w:pStyle w:val="Beschriftung"/>
      </w:pPr>
      <w:bookmarkStart w:id="162" w:name="_Ref110289432"/>
      <w:bookmarkStart w:id="163" w:name="_Toc110693898"/>
      <w:r>
        <w:t xml:space="preserve">Figure </w:t>
      </w:r>
      <w:r>
        <w:fldChar w:fldCharType="begin"/>
      </w:r>
      <w:r>
        <w:instrText xml:space="preserve"> SEQ Figure \* ARABIC </w:instrText>
      </w:r>
      <w:r>
        <w:fldChar w:fldCharType="separate"/>
      </w:r>
      <w:r w:rsidR="007C5A0D">
        <w:rPr>
          <w:noProof/>
        </w:rPr>
        <w:t>38</w:t>
      </w:r>
      <w:r>
        <w:fldChar w:fldCharType="end"/>
      </w:r>
      <w:bookmarkEnd w:id="162"/>
      <w:r>
        <w:t>: Learned cross-feature interactions for 10 and 200 epochs</w:t>
      </w:r>
      <w:bookmarkEnd w:id="163"/>
    </w:p>
    <w:p w14:paraId="1E88627B" w14:textId="5C61E427" w:rsidR="00566E1C" w:rsidRDefault="00814EEB" w:rsidP="00566E1C">
      <w:r>
        <w:t>All three PTAs together</w:t>
      </w:r>
      <w:r w:rsidR="000E5741">
        <w:t xml:space="preserve"> cover</w:t>
      </w:r>
      <w:r>
        <w:t xml:space="preserve"> an entire</w:t>
      </w:r>
      <w:r w:rsidR="000E5741">
        <w:t xml:space="preserve"> </w:t>
      </w:r>
      <w:r w:rsidR="002100E0">
        <w:t xml:space="preserve">model training process, from model configuration </w:t>
      </w:r>
      <w:r w:rsidR="004272E6">
        <w:t xml:space="preserve">(i.e. model architecture) </w:t>
      </w:r>
      <w:r w:rsidR="002100E0">
        <w:t xml:space="preserve">to model training and </w:t>
      </w:r>
      <w:r w:rsidR="005B20AC">
        <w:t>the trained model.</w:t>
      </w:r>
      <w:r w:rsidR="00470256">
        <w:t xml:space="preserve"> These visualization</w:t>
      </w:r>
      <w:r w:rsidR="00A952D9">
        <w:t>s</w:t>
      </w:r>
      <w:r w:rsidR="00470256">
        <w:t xml:space="preserve"> form a coherent</w:t>
      </w:r>
      <w:r w:rsidR="00487586">
        <w:t xml:space="preserve"> and insightful overview of a model</w:t>
      </w:r>
      <w:r w:rsidR="003E1B78">
        <w:t xml:space="preserve"> and could for example be integrated into a dashboard</w:t>
      </w:r>
      <w:r w:rsidR="007B2AD9">
        <w:t xml:space="preserve">, as conceptualized in </w:t>
      </w:r>
      <w:r w:rsidR="001E0848">
        <w:fldChar w:fldCharType="begin"/>
      </w:r>
      <w:r w:rsidR="001E0848">
        <w:instrText xml:space="preserve"> REF _Ref110291067 \h </w:instrText>
      </w:r>
      <w:r w:rsidR="001E0848">
        <w:fldChar w:fldCharType="separate"/>
      </w:r>
      <w:r w:rsidR="001E0848">
        <w:t xml:space="preserve">Figure </w:t>
      </w:r>
      <w:r w:rsidR="001E0848">
        <w:rPr>
          <w:noProof/>
        </w:rPr>
        <w:t>36</w:t>
      </w:r>
      <w:r w:rsidR="001E0848">
        <w:fldChar w:fldCharType="end"/>
      </w:r>
      <w:r w:rsidR="001E0848">
        <w:t>.</w:t>
      </w:r>
    </w:p>
    <w:p w14:paraId="7B9EFCBA" w14:textId="77777777" w:rsidR="001E0848" w:rsidRDefault="00C8672B" w:rsidP="001E0848">
      <w:pPr>
        <w:keepNext/>
      </w:pPr>
      <w:r w:rsidRPr="00C8672B">
        <w:rPr>
          <w:noProof/>
        </w:rPr>
        <w:lastRenderedPageBreak/>
        <w:drawing>
          <wp:inline distT="0" distB="0" distL="0" distR="0" wp14:anchorId="1C5180AF" wp14:editId="5F07A670">
            <wp:extent cx="5399405" cy="2861945"/>
            <wp:effectExtent l="0" t="0" r="0" b="0"/>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399405" cy="2861945"/>
                    </a:xfrm>
                    <a:prstGeom prst="rect">
                      <a:avLst/>
                    </a:prstGeom>
                  </pic:spPr>
                </pic:pic>
              </a:graphicData>
            </a:graphic>
          </wp:inline>
        </w:drawing>
      </w:r>
    </w:p>
    <w:p w14:paraId="614D095B" w14:textId="6D3C0F8B" w:rsidR="00A0253E" w:rsidRDefault="001E0848" w:rsidP="008475B4">
      <w:pPr>
        <w:pStyle w:val="Beschriftung"/>
      </w:pPr>
      <w:bookmarkStart w:id="164" w:name="_Ref110291067"/>
      <w:bookmarkStart w:id="165" w:name="_Toc110693899"/>
      <w:r>
        <w:t xml:space="preserve">Figure </w:t>
      </w:r>
      <w:r>
        <w:fldChar w:fldCharType="begin"/>
      </w:r>
      <w:r>
        <w:instrText xml:space="preserve"> SEQ Figure \* ARABIC </w:instrText>
      </w:r>
      <w:r>
        <w:fldChar w:fldCharType="separate"/>
      </w:r>
      <w:r w:rsidR="007C5A0D">
        <w:rPr>
          <w:noProof/>
        </w:rPr>
        <w:t>39</w:t>
      </w:r>
      <w:r>
        <w:fldChar w:fldCharType="end"/>
      </w:r>
      <w:bookmarkEnd w:id="164"/>
      <w:r>
        <w:t>: PTA dashboard concept</w:t>
      </w:r>
      <w:bookmarkEnd w:id="165"/>
    </w:p>
    <w:p w14:paraId="1DF14D61" w14:textId="654A3E9D" w:rsidR="0032577A" w:rsidRDefault="001F6EF5" w:rsidP="0032577A">
      <w:pPr>
        <w:pStyle w:val="berschrift2"/>
      </w:pPr>
      <w:bookmarkStart w:id="166" w:name="_Toc110725823"/>
      <w:r>
        <w:t>Concept Drift</w:t>
      </w:r>
      <w:r w:rsidR="00B66D21">
        <w:t xml:space="preserve"> Awareness</w:t>
      </w:r>
      <w:bookmarkEnd w:id="166"/>
    </w:p>
    <w:p w14:paraId="3F33D8AC" w14:textId="55A1C1E3" w:rsidR="00DD2FC3" w:rsidRDefault="00AF3B1E" w:rsidP="00185F52">
      <w:r>
        <w:t>CD</w:t>
      </w:r>
      <w:r w:rsidR="007B01A5">
        <w:t xml:space="preserve"> awareness is part of the research requirement of th</w:t>
      </w:r>
      <w:r w:rsidR="007564AE">
        <w:t>is</w:t>
      </w:r>
      <w:r w:rsidR="007B01A5">
        <w:t xml:space="preserve"> project (</w:t>
      </w:r>
      <w:r w:rsidR="007B01A5">
        <w:fldChar w:fldCharType="begin"/>
      </w:r>
      <w:r w:rsidR="007B01A5">
        <w:instrText xml:space="preserve"> REF _Ref109301010 \h </w:instrText>
      </w:r>
      <w:r w:rsidR="007B01A5">
        <w:fldChar w:fldCharType="separate"/>
      </w:r>
      <w:r w:rsidR="007B01A5" w:rsidRPr="002F3BBD">
        <w:t xml:space="preserve">Table </w:t>
      </w:r>
      <w:r w:rsidR="007B01A5">
        <w:rPr>
          <w:noProof/>
        </w:rPr>
        <w:t>1</w:t>
      </w:r>
      <w:r w:rsidR="007B01A5">
        <w:fldChar w:fldCharType="end"/>
      </w:r>
      <w:r w:rsidR="007B01A5">
        <w:t xml:space="preserve">). </w:t>
      </w:r>
      <w:r w:rsidR="007564AE">
        <w:t>As established earlier, CD awareness is composed of three parts, deriv</w:t>
      </w:r>
      <w:r w:rsidR="00D20F21">
        <w:t xml:space="preserve">ed from </w:t>
      </w:r>
      <w:sdt>
        <w:sdtPr>
          <w:alias w:val="To edit, see citavi.com/edit"/>
          <w:tag w:val="CitaviPlaceholder#009fc590-8639-40fc-a664-6a7f82bfb252"/>
          <w:id w:val="-1320260756"/>
          <w:placeholder>
            <w:docPart w:val="DefaultPlaceholder_-1854013440"/>
          </w:placeholder>
        </w:sdtPr>
        <w:sdtContent>
          <w:r w:rsidR="004C0AA0">
            <w:fldChar w:fldCharType="begin"/>
          </w:r>
          <w:r w:rsidR="004C0A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NTZiZjA2LTdmMTQtNGVlOS1iMTk3LTMwODI4ZmE5ZDA5Mi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wMDlmYzU5MC04NjM5LTQwZmMtYTY2NC02YTdmODJiZmIyNTIiLCJUZXh0IjoiKEx1IGV0IGFsLiwgMjAxOCkiLCJXQUlWZXJzaW9uIjoiNi4xMi4wLjAifQ==}</w:instrText>
          </w:r>
          <w:r w:rsidR="004C0AA0">
            <w:fldChar w:fldCharType="separate"/>
          </w:r>
          <w:r w:rsidR="00FF1EC0">
            <w:t>(Lu et al., 2018)</w:t>
          </w:r>
          <w:r w:rsidR="004C0AA0">
            <w:fldChar w:fldCharType="end"/>
          </w:r>
        </w:sdtContent>
      </w:sdt>
      <w:r w:rsidR="004C0AA0">
        <w:t>:</w:t>
      </w:r>
      <w:r w:rsidR="004C7B26">
        <w:t xml:space="preserve"> CD detection, CD understanding and CD adaptation. Each of these three components are evaluated individually, in order to make an assessment of the CD awareness implementation </w:t>
      </w:r>
      <w:r w:rsidR="00891A86">
        <w:t>of</w:t>
      </w:r>
      <w:r w:rsidR="004C7B26">
        <w:t xml:space="preserve"> this artifact.</w:t>
      </w:r>
    </w:p>
    <w:p w14:paraId="6AFB36D3" w14:textId="46AD5E05" w:rsidR="00483CCC" w:rsidRDefault="00E1304A" w:rsidP="00185F52">
      <w:r>
        <w:t>For CD detection, an error</w:t>
      </w:r>
      <w:r w:rsidR="00CA72B8">
        <w:t xml:space="preserve"> </w:t>
      </w:r>
      <w:r>
        <w:t>rate</w:t>
      </w:r>
      <w:r w:rsidR="00CA72B8">
        <w:t>-</w:t>
      </w:r>
      <w:r w:rsidR="008A7222">
        <w:t>based drift detection method</w:t>
      </w:r>
      <w:r w:rsidR="00CA72B8">
        <w:t xml:space="preserve"> is implemented</w:t>
      </w:r>
      <w:r w:rsidR="001E50F1">
        <w:t xml:space="preserve">, which infers </w:t>
      </w:r>
      <w:r w:rsidR="004B2F76">
        <w:t xml:space="preserve">the presence of CD from the </w:t>
      </w:r>
      <w:r w:rsidR="00301396">
        <w:t xml:space="preserve">performance of the deployed ML model. The </w:t>
      </w:r>
      <w:r w:rsidR="002A691B">
        <w:t>data is grouped by a defined time interval and the RMSE value is calculated for each grouping (i.e. time window)</w:t>
      </w:r>
      <w:r w:rsidR="007F7832">
        <w:t>. During the CD detection run, the program considers the absolute RMSE value and the increase in RMSE from one time window to the next time window.</w:t>
      </w:r>
      <w:r w:rsidR="007477F8">
        <w:t xml:space="preserve"> Are these thresholds surpassed, the program will declare that CD has occurred. In </w:t>
      </w:r>
      <w:r w:rsidR="00994D49">
        <w:t>test runs</w:t>
      </w:r>
      <w:r w:rsidR="007477F8">
        <w:t xml:space="preserve">, the CD detection was </w:t>
      </w:r>
      <w:r w:rsidR="00281D3A">
        <w:t xml:space="preserve">successful and could correctly detect </w:t>
      </w:r>
      <w:r w:rsidR="009F7BCE">
        <w:t>degrading model performance</w:t>
      </w:r>
      <w:r w:rsidR="00281D3A">
        <w:t xml:space="preserve">. </w:t>
      </w:r>
      <w:r w:rsidR="00E06097">
        <w:t xml:space="preserve">The test was done with a grouping </w:t>
      </w:r>
      <w:r w:rsidR="0059310B">
        <w:t xml:space="preserve">set </w:t>
      </w:r>
      <w:r w:rsidR="00E06097">
        <w:t>by year.</w:t>
      </w:r>
      <w:r w:rsidR="00066E09">
        <w:t xml:space="preserve"> The timeline of the dataset only spans over two years, which means that the aggregate RMSE table the CD detection</w:t>
      </w:r>
      <w:r w:rsidR="00140869">
        <w:t xml:space="preserve"> is run on, only contains </w:t>
      </w:r>
      <w:r w:rsidR="0038428F">
        <w:t>two rows (</w:t>
      </w:r>
      <w:r w:rsidR="0038428F">
        <w:fldChar w:fldCharType="begin"/>
      </w:r>
      <w:r w:rsidR="0038428F">
        <w:instrText xml:space="preserve"> REF _Ref110029040 \h </w:instrText>
      </w:r>
      <w:r w:rsidR="0038428F">
        <w:fldChar w:fldCharType="separate"/>
      </w:r>
      <w:r w:rsidR="0038428F">
        <w:t xml:space="preserve">Figure </w:t>
      </w:r>
      <w:r w:rsidR="0038428F">
        <w:rPr>
          <w:noProof/>
        </w:rPr>
        <w:t>27</w:t>
      </w:r>
      <w:r w:rsidR="0038428F">
        <w:fldChar w:fldCharType="end"/>
      </w:r>
      <w:r w:rsidR="0038428F">
        <w:t>).</w:t>
      </w:r>
      <w:r w:rsidR="00C76517">
        <w:t xml:space="preserve"> An aggregation by month would increase the total amount of time windows</w:t>
      </w:r>
      <w:r w:rsidR="00865717">
        <w:t xml:space="preserve">, but would also make the CD detection more susceptible to noise. In </w:t>
      </w:r>
      <w:r w:rsidR="00865717">
        <w:fldChar w:fldCharType="begin"/>
      </w:r>
      <w:r w:rsidR="00865717">
        <w:instrText xml:space="preserve"> REF _Ref110034506 \h </w:instrText>
      </w:r>
      <w:r w:rsidR="00865717">
        <w:fldChar w:fldCharType="separate"/>
      </w:r>
      <w:r w:rsidR="00865717">
        <w:t xml:space="preserve">Figure </w:t>
      </w:r>
      <w:r w:rsidR="00865717">
        <w:rPr>
          <w:noProof/>
        </w:rPr>
        <w:t>30</w:t>
      </w:r>
      <w:r w:rsidR="00865717">
        <w:fldChar w:fldCharType="end"/>
      </w:r>
      <w:r w:rsidR="00C877F6">
        <w:t xml:space="preserve"> it is seen that the RMSE value can significantly shift on a month by month basis. This implementation doesn’t effectively take noise into account. A more robust method </w:t>
      </w:r>
      <w:r w:rsidR="00A460D5">
        <w:t xml:space="preserve">for noise would be a rolling time window over multiple </w:t>
      </w:r>
      <w:r w:rsidR="00DB5FB7">
        <w:t>intervals.</w:t>
      </w:r>
    </w:p>
    <w:p w14:paraId="235C0CC3" w14:textId="7E31870D" w:rsidR="006F19CE" w:rsidRDefault="006A09D6" w:rsidP="00185F52">
      <w:r>
        <w:t xml:space="preserve">CD understanding </w:t>
      </w:r>
      <w:r w:rsidR="008A3889">
        <w:t xml:space="preserve">is covered by two implementations within the CD-awareness component. The first is a byproduct of the CD detection function, </w:t>
      </w:r>
      <w:r w:rsidR="00B022E1">
        <w:t xml:space="preserve">which </w:t>
      </w:r>
      <w:r w:rsidR="00270398">
        <w:t>is a</w:t>
      </w:r>
      <w:r w:rsidR="008A3889">
        <w:t xml:space="preserve"> date of the time window </w:t>
      </w:r>
      <w:r w:rsidR="00FE0BD1">
        <w:t>CD</w:t>
      </w:r>
      <w:r w:rsidR="008A3889">
        <w:t xml:space="preserve"> was detected in. This is the most simple </w:t>
      </w:r>
      <w:r w:rsidR="00FF7598">
        <w:t>implementation of CD understanding. C</w:t>
      </w:r>
      <w:r w:rsidR="005C2065">
        <w:t xml:space="preserve">onsequently, the precision of the timestamp </w:t>
      </w:r>
      <w:r w:rsidR="006E2B93">
        <w:t xml:space="preserve">is bound by the aggregation level </w:t>
      </w:r>
      <w:r w:rsidR="006E2B93">
        <w:lastRenderedPageBreak/>
        <w:t>chosen for the RMSE dataset. Therefore choosing a grouping by year entails that the time of CD occurrence can only be pointed to the year it happened.</w:t>
      </w:r>
      <w:r w:rsidR="001E3D22">
        <w:t xml:space="preserve"> The second implementation should give a more detailed insight </w:t>
      </w:r>
      <w:r w:rsidR="00F852B2">
        <w:t xml:space="preserve">into the CD at hand. A </w:t>
      </w:r>
      <w:r w:rsidR="009F4662">
        <w:t xml:space="preserve">line chart </w:t>
      </w:r>
      <w:r w:rsidR="00F852B2">
        <w:t xml:space="preserve">of the RMSE values </w:t>
      </w:r>
      <w:r w:rsidR="009F4662">
        <w:t xml:space="preserve">over time </w:t>
      </w:r>
      <w:r w:rsidR="00F852B2">
        <w:t>is used</w:t>
      </w:r>
      <w:r w:rsidR="00CA6233">
        <w:t>. For better</w:t>
      </w:r>
      <w:r w:rsidR="004207C6">
        <w:t xml:space="preserve"> visualization</w:t>
      </w:r>
      <w:r w:rsidR="00CA6233">
        <w:t>,</w:t>
      </w:r>
      <w:r w:rsidR="004207C6">
        <w:t xml:space="preserve"> a more granular aggregation is chosen.</w:t>
      </w:r>
      <w:r w:rsidR="00332C7E">
        <w:t xml:space="preserve"> This artifact uses a grouping by month for this </w:t>
      </w:r>
      <w:r w:rsidR="009F4662">
        <w:t>chart</w:t>
      </w:r>
      <w:r w:rsidR="00332C7E">
        <w:t>.</w:t>
      </w:r>
      <w:r w:rsidR="009F4662">
        <w:t xml:space="preserve"> Plots can reveal </w:t>
      </w:r>
      <w:r w:rsidR="00FE4560">
        <w:t>the behavior of CD in the data, which would otherwise be missing from a simple timestamp.</w:t>
      </w:r>
      <w:r w:rsidR="00517E74">
        <w:t xml:space="preserve"> For instance, it can be seen in </w:t>
      </w:r>
      <w:r w:rsidR="00517E74">
        <w:fldChar w:fldCharType="begin"/>
      </w:r>
      <w:r w:rsidR="00517E74">
        <w:instrText xml:space="preserve"> REF _Ref110034506 \h </w:instrText>
      </w:r>
      <w:r w:rsidR="00517E74">
        <w:fldChar w:fldCharType="separate"/>
      </w:r>
      <w:r w:rsidR="00517E74">
        <w:t xml:space="preserve">Figure </w:t>
      </w:r>
      <w:r w:rsidR="00517E74">
        <w:rPr>
          <w:noProof/>
        </w:rPr>
        <w:t>30</w:t>
      </w:r>
      <w:r w:rsidR="00517E74">
        <w:fldChar w:fldCharType="end"/>
      </w:r>
      <w:r w:rsidR="00CB5CF6">
        <w:t xml:space="preserve"> that the error rate seems to follow a linear increase </w:t>
      </w:r>
      <w:r w:rsidR="004B4E63">
        <w:t xml:space="preserve">over time. Depending </w:t>
      </w:r>
      <w:r w:rsidR="00CA7C09">
        <w:t xml:space="preserve">on how long the data is tracked, it could be observed which type of CD is present in the data. If the RMSE follows a repeating pattern for example, it could </w:t>
      </w:r>
      <w:r w:rsidR="009406C6">
        <w:t>indicate a reoccurring concept. Based on this knowledge, more sophisticated CD com</w:t>
      </w:r>
      <w:r w:rsidR="00802663">
        <w:t>pensation measures could be incorporated into the MLOps pipeline.</w:t>
      </w:r>
    </w:p>
    <w:p w14:paraId="7656365B" w14:textId="4D509693" w:rsidR="005A098F" w:rsidRDefault="00C47CC7" w:rsidP="00185F52">
      <w:r>
        <w:t xml:space="preserve">The </w:t>
      </w:r>
      <w:r w:rsidR="005A098F">
        <w:t xml:space="preserve">CD adaptation </w:t>
      </w:r>
      <w:r>
        <w:t xml:space="preserve">requirement </w:t>
      </w:r>
      <w:r w:rsidR="005A098F">
        <w:t>is realized</w:t>
      </w:r>
      <w:r w:rsidR="00F46C62">
        <w:t xml:space="preserve"> within the MLOps pipeline evaluated in the next chapter.</w:t>
      </w:r>
    </w:p>
    <w:p w14:paraId="2B812BE5" w14:textId="5AE8292A" w:rsidR="00112412" w:rsidRDefault="0030383B" w:rsidP="0030383B">
      <w:pPr>
        <w:pStyle w:val="berschrift2"/>
      </w:pPr>
      <w:bookmarkStart w:id="167" w:name="_Toc110725824"/>
      <w:r>
        <w:t>Pipeline</w:t>
      </w:r>
      <w:bookmarkEnd w:id="167"/>
    </w:p>
    <w:p w14:paraId="178026DF" w14:textId="36BD681A" w:rsidR="007F00CE" w:rsidRDefault="007F00CE" w:rsidP="007F00CE">
      <w:r>
        <w:t xml:space="preserve">In order to evaluate the </w:t>
      </w:r>
      <w:r w:rsidR="00980F2E">
        <w:t>pipelines, a system test is conducted. This system test simulates a scenario, wherein CD is detected in the production environment</w:t>
      </w:r>
      <w:r w:rsidR="00A1588C">
        <w:t xml:space="preserve">, which triggers the TFX pipeline to train and deploy a new model. This concludes the first pipeline run. A second run is then initialized using the new model. This time, </w:t>
      </w:r>
      <w:r w:rsidR="00087FB5">
        <w:t>no CD should be detected. During th</w:t>
      </w:r>
      <w:r w:rsidR="00CA52E4">
        <w:t>is</w:t>
      </w:r>
      <w:r w:rsidR="00087FB5">
        <w:t xml:space="preserve"> test, continuous training, CD adaptation and the </w:t>
      </w:r>
      <w:r w:rsidR="007810A8">
        <w:t>training</w:t>
      </w:r>
      <w:r w:rsidR="00087FB5">
        <w:t xml:space="preserve"> pipeline </w:t>
      </w:r>
      <w:r w:rsidR="00115D62">
        <w:t>are covered, which includes all components for the pipeline evaluation.</w:t>
      </w:r>
    </w:p>
    <w:p w14:paraId="770DFFB3" w14:textId="2F073882" w:rsidR="00FE66EB" w:rsidRDefault="00A24812" w:rsidP="007F00CE">
      <w:r>
        <w:t xml:space="preserve">For this system test, the </w:t>
      </w:r>
      <w:r w:rsidR="00CD0028">
        <w:t>starting</w:t>
      </w:r>
      <w:r w:rsidR="005640CD">
        <w:t xml:space="preserve"> RS model has only been </w:t>
      </w:r>
      <w:r w:rsidR="0076002F">
        <w:t xml:space="preserve">trained on the first half of the dataset (i.e. the older half </w:t>
      </w:r>
      <w:r w:rsidR="003C141A">
        <w:t>of the dataset)</w:t>
      </w:r>
      <w:r w:rsidR="0076002F">
        <w:t>.</w:t>
      </w:r>
      <w:r w:rsidR="006C6E4F">
        <w:t xml:space="preserve"> Furthermore</w:t>
      </w:r>
      <w:r w:rsidR="00942FB7">
        <w:t>,</w:t>
      </w:r>
      <w:r w:rsidR="006C6E4F">
        <w:t xml:space="preserve"> it has been purposely overfit on this data.</w:t>
      </w:r>
      <w:r w:rsidR="00FF3BBA">
        <w:t xml:space="preserve"> The prediction service however is conducted with </w:t>
      </w:r>
      <w:r w:rsidR="00873D66">
        <w:t xml:space="preserve">the complete dataset. This is done to artificially induce </w:t>
      </w:r>
      <w:r w:rsidR="00E46730">
        <w:t>CD</w:t>
      </w:r>
      <w:r w:rsidR="00CD0AED">
        <w:t xml:space="preserve"> detection</w:t>
      </w:r>
      <w:r w:rsidR="00E46730">
        <w:t>. The hypothesis behind this procedure is</w:t>
      </w:r>
      <w:r w:rsidR="00CD0AED">
        <w:t>,</w:t>
      </w:r>
      <w:r w:rsidR="00E46730">
        <w:t xml:space="preserve"> that the model performs better on the first half of the dataset than on the second half, because the new data is unknown to the model. This anticipated drop in prediction quality </w:t>
      </w:r>
      <w:r w:rsidR="005527FD">
        <w:t>is</w:t>
      </w:r>
      <w:r w:rsidR="00E46730">
        <w:t xml:space="preserve"> then used to simulate the performance drop due to CD.</w:t>
      </w:r>
      <w:r w:rsidR="008D070F">
        <w:t xml:space="preserve"> The second model is then trained with the </w:t>
      </w:r>
      <w:r w:rsidR="00950282">
        <w:t>complete dataset</w:t>
      </w:r>
      <w:r w:rsidR="00A50C82">
        <w:t>. Since the complete production dataset is now known</w:t>
      </w:r>
      <w:r w:rsidR="00AA1BCD">
        <w:t xml:space="preserve"> to the model</w:t>
      </w:r>
      <w:r w:rsidR="00A50C82">
        <w:t>,</w:t>
      </w:r>
      <w:r w:rsidR="00AA1BCD">
        <w:t xml:space="preserve"> there shouldn’t be a spike in the RMSE</w:t>
      </w:r>
      <w:r w:rsidR="00A50C82">
        <w:t xml:space="preserve"> </w:t>
      </w:r>
      <w:r w:rsidR="00AA1BCD">
        <w:t>anymore</w:t>
      </w:r>
      <w:r w:rsidR="009137FF">
        <w:t>.</w:t>
      </w:r>
      <w:r w:rsidR="004B4575">
        <w:t xml:space="preserve"> This should prevent the CD detection function </w:t>
      </w:r>
      <w:r w:rsidR="002A4C0B">
        <w:t>to classify CD.</w:t>
      </w:r>
    </w:p>
    <w:p w14:paraId="430F90D1" w14:textId="63F08D1A" w:rsidR="002A4C0B" w:rsidRDefault="002A4C0B" w:rsidP="007F00CE">
      <w:r>
        <w:t xml:space="preserve">In </w:t>
      </w:r>
      <w:r>
        <w:fldChar w:fldCharType="begin"/>
      </w:r>
      <w:r>
        <w:instrText xml:space="preserve"> REF _Ref110549280 \h </w:instrText>
      </w:r>
      <w:r>
        <w:fldChar w:fldCharType="separate"/>
      </w:r>
      <w:r>
        <w:t xml:space="preserve">Table </w:t>
      </w:r>
      <w:r>
        <w:rPr>
          <w:noProof/>
        </w:rPr>
        <w:t>4</w:t>
      </w:r>
      <w:r>
        <w:fldChar w:fldCharType="end"/>
      </w:r>
      <w:r>
        <w:t xml:space="preserve"> the results </w:t>
      </w:r>
      <w:r w:rsidR="00CB4548">
        <w:t xml:space="preserve">of the system test can be seen. </w:t>
      </w:r>
      <w:r w:rsidR="00EC42A7">
        <w:t>In the first pipeline run</w:t>
      </w:r>
      <w:r w:rsidR="00BB7A17">
        <w:t xml:space="preserve"> (old model)</w:t>
      </w:r>
      <w:r w:rsidR="005E156B">
        <w:t xml:space="preserve"> </w:t>
      </w:r>
      <w:r w:rsidR="004C5357">
        <w:t xml:space="preserve">it is visible that the </w:t>
      </w:r>
      <w:r w:rsidR="005E2052">
        <w:t xml:space="preserve">average </w:t>
      </w:r>
      <w:r w:rsidR="004C5357">
        <w:t xml:space="preserve">error rate </w:t>
      </w:r>
      <w:r w:rsidR="005E2052">
        <w:t xml:space="preserve">for the </w:t>
      </w:r>
      <w:r w:rsidR="00DF2541">
        <w:t>year 1997</w:t>
      </w:r>
      <w:r w:rsidR="007538F5">
        <w:t xml:space="preserve"> is lower than the</w:t>
      </w:r>
      <w:r w:rsidR="00DF2541">
        <w:t xml:space="preserve"> error rate of 1998</w:t>
      </w:r>
      <w:r w:rsidR="007538F5">
        <w:t xml:space="preserve">. This </w:t>
      </w:r>
      <w:r w:rsidR="001E19B8">
        <w:t xml:space="preserve">RMSE difference </w:t>
      </w:r>
      <w:r w:rsidR="00FE2D92">
        <w:t>superseded the defined threshold in the CD detection function</w:t>
      </w:r>
      <w:r w:rsidR="002E1184">
        <w:t xml:space="preserve">, which is interpreted as </w:t>
      </w:r>
      <w:r w:rsidR="00764202">
        <w:t xml:space="preserve">CD. The timestamp </w:t>
      </w:r>
      <w:r w:rsidR="001A16A1">
        <w:t xml:space="preserve">for CD detection was set to </w:t>
      </w:r>
      <w:r w:rsidR="00E30997">
        <w:t xml:space="preserve">the last day of 1998. This is because </w:t>
      </w:r>
      <w:r w:rsidR="00C57EB6">
        <w:t>the CD detection function aggregates the dataset by year</w:t>
      </w:r>
      <w:r w:rsidR="00A13677">
        <w:t>. The d</w:t>
      </w:r>
      <w:r w:rsidR="007B707D">
        <w:t>elta date</w:t>
      </w:r>
      <w:r w:rsidR="00A13677">
        <w:t xml:space="preserve"> in the </w:t>
      </w:r>
      <w:r w:rsidR="007B707D" w:rsidRPr="007B707D">
        <w:rPr>
          <w:rFonts w:ascii="Courier New" w:hAnsi="Courier New" w:cs="Courier New"/>
        </w:rPr>
        <w:t>CD_DETECTED.txt</w:t>
      </w:r>
      <w:r w:rsidR="007B707D">
        <w:t xml:space="preserve"> file</w:t>
      </w:r>
      <w:r w:rsidR="00A13677">
        <w:t xml:space="preserve"> </w:t>
      </w:r>
      <w:r w:rsidR="007B707D">
        <w:t xml:space="preserve">therefore means that </w:t>
      </w:r>
      <w:r w:rsidR="007F7C3B">
        <w:t>CD has occurred in the year 1998.</w:t>
      </w:r>
      <w:r w:rsidR="00E00446">
        <w:t xml:space="preserve"> </w:t>
      </w:r>
      <w:r w:rsidR="00DD4DB3">
        <w:t xml:space="preserve">Now that CD has been detected, the </w:t>
      </w:r>
      <w:r w:rsidR="00E3179B">
        <w:t>TFX pipeline is triggered to train the new model.</w:t>
      </w:r>
      <w:r w:rsidR="004A0D6C">
        <w:t xml:space="preserve"> </w:t>
      </w:r>
      <w:r w:rsidR="00947A52">
        <w:t>Running the MLOps pipeline once more with the monitoring data of the new mo</w:t>
      </w:r>
      <w:r w:rsidR="005E2E6F">
        <w:t>del shows that this time</w:t>
      </w:r>
      <w:r w:rsidR="005236CD">
        <w:t>,</w:t>
      </w:r>
      <w:r w:rsidR="005E2E6F">
        <w:t xml:space="preserve"> no CD has been</w:t>
      </w:r>
      <w:r w:rsidR="00CF28ED">
        <w:t xml:space="preserve"> found</w:t>
      </w:r>
      <w:r w:rsidR="005E2E6F">
        <w:t>.</w:t>
      </w:r>
      <w:r w:rsidR="00CF28ED">
        <w:t xml:space="preserve"> </w:t>
      </w:r>
      <w:r w:rsidR="00BD41DE">
        <w:t xml:space="preserve">No CD means that </w:t>
      </w:r>
      <w:r w:rsidR="00BD41DE">
        <w:lastRenderedPageBreak/>
        <w:t xml:space="preserve">the training pipeline will be skipped, </w:t>
      </w:r>
      <w:r w:rsidR="002C6C8F">
        <w:t>visualized in Airflow</w:t>
      </w:r>
      <w:r w:rsidR="00BD41DE">
        <w:t xml:space="preserve"> by the </w:t>
      </w:r>
      <w:r w:rsidR="00D1161C">
        <w:t>pink-outlined task (</w:t>
      </w:r>
      <w:r w:rsidR="00F005A2">
        <w:fldChar w:fldCharType="begin"/>
      </w:r>
      <w:r w:rsidR="00F005A2">
        <w:instrText xml:space="preserve"> REF _Ref110549280 \h </w:instrText>
      </w:r>
      <w:r w:rsidR="00F005A2">
        <w:fldChar w:fldCharType="separate"/>
      </w:r>
      <w:r w:rsidR="00F005A2">
        <w:t xml:space="preserve">Table </w:t>
      </w:r>
      <w:r w:rsidR="00F005A2">
        <w:rPr>
          <w:noProof/>
        </w:rPr>
        <w:t>4</w:t>
      </w:r>
      <w:r w:rsidR="00F005A2">
        <w:fldChar w:fldCharType="end"/>
      </w:r>
      <w:r w:rsidR="00D1161C">
        <w:t>).</w:t>
      </w:r>
    </w:p>
    <w:p w14:paraId="3984531D" w14:textId="579C84D3" w:rsidR="006F2F63" w:rsidRDefault="006F2F63" w:rsidP="006F2F63">
      <w:pPr>
        <w:pStyle w:val="Tabellenberschrift"/>
      </w:pPr>
      <w:bookmarkStart w:id="168" w:name="_Ref110549280"/>
      <w:bookmarkStart w:id="169" w:name="_Ref110549274"/>
      <w:bookmarkStart w:id="170" w:name="_Toc110693904"/>
      <w:r>
        <w:t xml:space="preserve">Table </w:t>
      </w:r>
      <w:r>
        <w:fldChar w:fldCharType="begin"/>
      </w:r>
      <w:r>
        <w:instrText xml:space="preserve"> SEQ Table \* ARABIC </w:instrText>
      </w:r>
      <w:r>
        <w:fldChar w:fldCharType="separate"/>
      </w:r>
      <w:r>
        <w:rPr>
          <w:noProof/>
        </w:rPr>
        <w:t>4</w:t>
      </w:r>
      <w:r>
        <w:fldChar w:fldCharType="end"/>
      </w:r>
      <w:bookmarkEnd w:id="168"/>
      <w:r>
        <w:t>: Results of the system test</w:t>
      </w:r>
      <w:bookmarkEnd w:id="169"/>
      <w:bookmarkEnd w:id="170"/>
    </w:p>
    <w:p w14:paraId="718F145D" w14:textId="7318ABB3" w:rsidR="007C5A0D" w:rsidRDefault="00CC3437" w:rsidP="007C5A0D">
      <w:pPr>
        <w:keepNext/>
      </w:pPr>
      <w:r w:rsidRPr="00CC3437">
        <w:rPr>
          <w:noProof/>
        </w:rPr>
        <w:drawing>
          <wp:inline distT="0" distB="0" distL="0" distR="0" wp14:anchorId="7865C563" wp14:editId="385AC96A">
            <wp:extent cx="5399405" cy="2461260"/>
            <wp:effectExtent l="0" t="0" r="0"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399405" cy="2461260"/>
                    </a:xfrm>
                    <a:prstGeom prst="rect">
                      <a:avLst/>
                    </a:prstGeom>
                  </pic:spPr>
                </pic:pic>
              </a:graphicData>
            </a:graphic>
          </wp:inline>
        </w:drawing>
      </w:r>
    </w:p>
    <w:p w14:paraId="13375C4B" w14:textId="0E3E51B8" w:rsidR="00DF4BAB" w:rsidRDefault="00DB6FD7" w:rsidP="007C5A0D">
      <w:pPr>
        <w:keepNext/>
      </w:pPr>
      <w:r>
        <w:t>In this system test</w:t>
      </w:r>
      <w:r w:rsidR="005E3A2F">
        <w:t>,</w:t>
      </w:r>
      <w:r>
        <w:t xml:space="preserve"> the pipeline successfully executed the continuous training process and reacted as </w:t>
      </w:r>
      <w:r w:rsidR="009677CE">
        <w:t>expected to the simulated CD.</w:t>
      </w:r>
      <w:r w:rsidR="00AA3B8A">
        <w:t xml:space="preserve"> </w:t>
      </w:r>
      <w:r w:rsidR="00E77A28">
        <w:t>Upon</w:t>
      </w:r>
      <w:r w:rsidR="00233C95">
        <w:t xml:space="preserve"> execution,</w:t>
      </w:r>
      <w:r w:rsidR="00E77A28">
        <w:t xml:space="preserve"> the pipeline could complete all tasks in one go. This means that </w:t>
      </w:r>
      <w:r w:rsidR="002B3E3F">
        <w:t xml:space="preserve">the set requirement “integrated pipeline” is satisfied. </w:t>
      </w:r>
      <w:r w:rsidR="00350E6B">
        <w:t>The “CD adaptation” requirement is met as well</w:t>
      </w:r>
      <w:r w:rsidR="00482AB2">
        <w:t xml:space="preserve">, as it successfully initiates model retraining and </w:t>
      </w:r>
      <w:r w:rsidR="005E3A2F">
        <w:t>was</w:t>
      </w:r>
      <w:r w:rsidR="00482AB2">
        <w:t xml:space="preserve"> able to output an</w:t>
      </w:r>
      <w:r w:rsidR="00504F18">
        <w:t xml:space="preserve"> adjusted</w:t>
      </w:r>
      <w:r w:rsidR="00482AB2">
        <w:t xml:space="preserve"> model</w:t>
      </w:r>
      <w:r w:rsidR="0077013B">
        <w:t>.</w:t>
      </w:r>
      <w:r w:rsidR="00557B99">
        <w:t xml:space="preserve"> </w:t>
      </w:r>
      <w:r w:rsidR="002B3E3F">
        <w:t>While the MLOps</w:t>
      </w:r>
      <w:r w:rsidR="00387C77">
        <w:t xml:space="preserve"> pipeline is configured to run without human intervention, the data ingested by the TFX pipeline isn’t automatically updated</w:t>
      </w:r>
      <w:r w:rsidR="009B331B">
        <w:t xml:space="preserve"> with new training data. Consequently, the model gets trained</w:t>
      </w:r>
      <w:r w:rsidR="006B63BE">
        <w:t xml:space="preserve"> on the same data as the old model, as long as the training data isn’t manually swapped. </w:t>
      </w:r>
      <w:r w:rsidR="000077CF">
        <w:t>Without human intervention the model can therefore not be adapted to the new concepts occurring in the production environment.</w:t>
      </w:r>
      <w:r w:rsidR="00D01CCA">
        <w:t xml:space="preserve"> For this reason, the requirement of “automated pipeline” isn’t</w:t>
      </w:r>
      <w:r w:rsidR="00DB5E3D">
        <w:t xml:space="preserve"> achieved</w:t>
      </w:r>
      <w:r w:rsidR="00F07970">
        <w:t xml:space="preserve"> </w:t>
      </w:r>
      <w:r w:rsidR="0076005F">
        <w:t>with</w:t>
      </w:r>
      <w:r w:rsidR="00D01CCA">
        <w:t xml:space="preserve"> this artifact.</w:t>
      </w:r>
    </w:p>
    <w:p w14:paraId="44C18B57" w14:textId="6AC38EBB" w:rsidR="0023373D" w:rsidRDefault="00C804EA" w:rsidP="007C5A0D">
      <w:pPr>
        <w:keepNext/>
      </w:pPr>
      <w:r>
        <w:t>The training pipeline employs</w:t>
      </w:r>
      <w:r w:rsidR="004110E0">
        <w:t xml:space="preserve"> 6 out of the 10 standard components offered by the TFX framework. The baseline components that are necessary to realize a training pipeline are</w:t>
      </w:r>
      <w:r w:rsidR="00DB47C0">
        <w:t xml:space="preserve"> CsvExampleGen, Trainer and Pusher. These are used in this artifact, such that the base requirement </w:t>
      </w:r>
      <w:r w:rsidR="00DB5E3D">
        <w:t>“base pipeline” is</w:t>
      </w:r>
      <w:r w:rsidR="001F2E14">
        <w:t xml:space="preserve"> fulfilled</w:t>
      </w:r>
      <w:r w:rsidR="00BE0ACB">
        <w:t>.</w:t>
      </w:r>
      <w:r w:rsidR="001F2E14">
        <w:t xml:space="preserve"> Furthermore, the following data analysis components are employed: StatisticsGen, </w:t>
      </w:r>
      <w:r w:rsidR="00CB1564">
        <w:t>SchemaGen and ExampleValidator. These make use of external TensorFlow libraries to run various data checks, without extensive configuration. These components provide additional information</w:t>
      </w:r>
      <w:r w:rsidR="00DB5C23">
        <w:t xml:space="preserve"> of the data and act as an additional safety mechanism in the process. This pipeline lacks </w:t>
      </w:r>
      <w:r w:rsidR="007F6AC2">
        <w:t>a sophisticated deployment procedure, meaning that every model that gets trained</w:t>
      </w:r>
      <w:r w:rsidR="00C217FE">
        <w:t>,</w:t>
      </w:r>
      <w:r w:rsidR="007F6AC2">
        <w:t xml:space="preserve"> </w:t>
      </w:r>
      <w:r w:rsidR="00F13B89">
        <w:t>is pushed to production</w:t>
      </w:r>
      <w:r w:rsidR="00FF56D0">
        <w:t xml:space="preserve"> without further evaluation. This entails</w:t>
      </w:r>
      <w:r w:rsidR="001E0002">
        <w:t xml:space="preserve"> the danger that inferior models can </w:t>
      </w:r>
      <w:r w:rsidR="00C217FE">
        <w:t>be</w:t>
      </w:r>
      <w:r w:rsidR="001E0002">
        <w:t xml:space="preserve"> deployed</w:t>
      </w:r>
      <w:r w:rsidR="000D1A7B">
        <w:t xml:space="preserve"> and worsen the performance of the prediction service. </w:t>
      </w:r>
      <w:r w:rsidR="00432500">
        <w:t>Model quality prior to deployment</w:t>
      </w:r>
      <w:r w:rsidR="00BE0ACB">
        <w:t xml:space="preserve"> </w:t>
      </w:r>
      <w:r w:rsidR="00781025">
        <w:t>could be ensured with the Evaluator and InfraValidator components. Data preprocessing is done</w:t>
      </w:r>
      <w:r w:rsidR="00A72F23">
        <w:t xml:space="preserve"> inside the model file (i.e. feature embedding) </w:t>
      </w:r>
      <w:r w:rsidR="00A76DE1">
        <w:t>and outside of the TFX pipeline</w:t>
      </w:r>
      <w:r w:rsidR="00DD0D19">
        <w:t xml:space="preserve"> (</w:t>
      </w:r>
      <w:r w:rsidR="00C0756F">
        <w:t xml:space="preserve">chapter </w:t>
      </w:r>
      <w:r w:rsidR="00C0756F">
        <w:fldChar w:fldCharType="begin"/>
      </w:r>
      <w:r w:rsidR="00C0756F">
        <w:instrText xml:space="preserve"> REF _Ref109857216 \r \h </w:instrText>
      </w:r>
      <w:r w:rsidR="00C0756F">
        <w:fldChar w:fldCharType="separate"/>
      </w:r>
      <w:r w:rsidR="00C0756F">
        <w:t>4.2.3</w:t>
      </w:r>
      <w:r w:rsidR="00C0756F">
        <w:fldChar w:fldCharType="end"/>
      </w:r>
      <w:r w:rsidR="00DD0D19">
        <w:t>)</w:t>
      </w:r>
      <w:r w:rsidR="00A76DE1">
        <w:t>. Ideally, th</w:t>
      </w:r>
      <w:r w:rsidR="004C79B7">
        <w:t>ese operations should be</w:t>
      </w:r>
      <w:r w:rsidR="00FF45FB">
        <w:t xml:space="preserve"> centralized in</w:t>
      </w:r>
      <w:r w:rsidR="00FF45FB">
        <w:lastRenderedPageBreak/>
        <w:t>side</w:t>
      </w:r>
      <w:r w:rsidR="004C79B7">
        <w:t xml:space="preserve"> the Transform component</w:t>
      </w:r>
      <w:r w:rsidR="008B57C0">
        <w:t>. Lasty, model optimization is not present in this artifact, as model performance isn’t</w:t>
      </w:r>
      <w:r w:rsidR="00BC1894">
        <w:t xml:space="preserve"> considered</w:t>
      </w:r>
      <w:r w:rsidR="00811F13">
        <w:t xml:space="preserve"> for this research</w:t>
      </w:r>
      <w:r w:rsidR="008B57C0">
        <w:t>.</w:t>
      </w:r>
    </w:p>
    <w:p w14:paraId="6D58386A" w14:textId="1A97BD6A" w:rsidR="00E503A0" w:rsidRDefault="00504F18" w:rsidP="007C5A0D">
      <w:pPr>
        <w:keepNext/>
      </w:pPr>
      <w:r>
        <w:t xml:space="preserve">The developed artifact can be classified as </w:t>
      </w:r>
      <w:r w:rsidR="00294FB7">
        <w:t>a level 1 maturity pipeline</w:t>
      </w:r>
      <w:r w:rsidR="00B424CC">
        <w:t>, according to Google’s proposed MLOps matur</w:t>
      </w:r>
      <w:r w:rsidR="00B564DE">
        <w:t xml:space="preserve">ity model. The central practice of this level is continuous training, which </w:t>
      </w:r>
      <w:r w:rsidR="003B12B2">
        <w:t xml:space="preserve">is the main </w:t>
      </w:r>
      <w:r w:rsidR="00A719BE">
        <w:t xml:space="preserve">implementation of this research project. </w:t>
      </w:r>
      <w:r w:rsidR="00A87BF1">
        <w:t>Other characteristics of level 1 maturity are monitoring of the prediction service</w:t>
      </w:r>
      <w:r w:rsidR="001F5926">
        <w:t xml:space="preserve"> and modular components. Monitoring is realized with </w:t>
      </w:r>
      <w:r w:rsidR="0085255C">
        <w:t xml:space="preserve">the CD awareness component of this artifact. </w:t>
      </w:r>
      <w:r w:rsidR="00620F6D">
        <w:t>Modularity is the core concept behind TFX and its components</w:t>
      </w:r>
      <w:r w:rsidR="00B7621E">
        <w:t>, but it</w:t>
      </w:r>
      <w:r w:rsidR="00620F6D">
        <w:t xml:space="preserve"> is also employed outside the TFX pipeline. For instance, the strict separation of production and training pip</w:t>
      </w:r>
      <w:r w:rsidR="0033110E">
        <w:t>e</w:t>
      </w:r>
      <w:r w:rsidR="00620F6D">
        <w:t xml:space="preserve">line ensures that both </w:t>
      </w:r>
      <w:r w:rsidR="0033110E">
        <w:t>components can be developed isolated from each other.</w:t>
      </w:r>
      <w:r w:rsidR="00D14940">
        <w:t xml:space="preserve"> </w:t>
      </w:r>
      <w:r w:rsidR="007B2A97">
        <w:t>L</w:t>
      </w:r>
      <w:r w:rsidR="00D14940">
        <w:t>evel 1 maturity</w:t>
      </w:r>
      <w:r w:rsidR="007B2A97">
        <w:t xml:space="preserve"> isn’t</w:t>
      </w:r>
      <w:r w:rsidR="004917E0">
        <w:t xml:space="preserve"> met </w:t>
      </w:r>
      <w:r w:rsidR="00F51917">
        <w:t xml:space="preserve">throughout the whole </w:t>
      </w:r>
      <w:r w:rsidR="004917E0">
        <w:t>MLOps system</w:t>
      </w:r>
      <w:r w:rsidR="00E503A0">
        <w:t xml:space="preserve"> however. The aforementioned manual updating of training data and the lack of</w:t>
      </w:r>
      <w:r w:rsidR="00D575B7">
        <w:t xml:space="preserve"> compartmentalization</w:t>
      </w:r>
      <w:r w:rsidR="00E503A0">
        <w:t xml:space="preserve"> of the data transformation process</w:t>
      </w:r>
      <w:r w:rsidR="00A751FF">
        <w:t xml:space="preserve"> would be isolated</w:t>
      </w:r>
      <w:r w:rsidR="009C7F4F">
        <w:t xml:space="preserve"> instances</w:t>
      </w:r>
      <w:r w:rsidR="00A751FF">
        <w:t xml:space="preserve"> of that.</w:t>
      </w:r>
    </w:p>
    <w:p w14:paraId="7128DE15" w14:textId="4CA40F84" w:rsidR="00296067" w:rsidRDefault="00296067" w:rsidP="00296067">
      <w:pPr>
        <w:pStyle w:val="berschrift1"/>
      </w:pPr>
      <w:bookmarkStart w:id="171" w:name="_Toc110725825"/>
      <w:bookmarkStart w:id="172" w:name="_Ref110778110"/>
      <w:r>
        <w:lastRenderedPageBreak/>
        <w:t>Conclusion</w:t>
      </w:r>
      <w:bookmarkEnd w:id="171"/>
      <w:bookmarkEnd w:id="172"/>
    </w:p>
    <w:p w14:paraId="592B53F5" w14:textId="30997D49" w:rsidR="00E63F2D" w:rsidRDefault="00B0032A" w:rsidP="00A726BB">
      <w:r>
        <w:t xml:space="preserve">This research concludes with an artifact that meets all but one of the specified requirements. </w:t>
      </w:r>
      <w:r w:rsidR="009B6F21">
        <w:t xml:space="preserve">The result is a CT pipeline that automatically detects and reacts to CD. </w:t>
      </w:r>
      <w:r w:rsidR="00B65436">
        <w:t xml:space="preserve">This artifact serves as a demonstration of the benefits of MLOps. One goal of MLOps is to separate the development </w:t>
      </w:r>
      <w:r w:rsidR="00E87F6C">
        <w:t>process from the production process</w:t>
      </w:r>
      <w:r w:rsidR="00B752EA">
        <w:t>.</w:t>
      </w:r>
      <w:r w:rsidR="00E87F6C">
        <w:t xml:space="preserve"> </w:t>
      </w:r>
      <w:r w:rsidR="003B3931">
        <w:t xml:space="preserve">With a CT pipeline, the lifecycle of a model can now be decoupled </w:t>
      </w:r>
      <w:r w:rsidR="00D04078">
        <w:t>from the model development process. In the context of this artifact it means, that once a model file is integrated into the TFX pipeline, it will</w:t>
      </w:r>
      <w:r w:rsidR="00563B5E">
        <w:t xml:space="preserve"> continuously and automatically ada</w:t>
      </w:r>
      <w:r w:rsidR="006E02AF">
        <w:t xml:space="preserve">pt to changes in the data. The model training, as well as the decision </w:t>
      </w:r>
      <w:r w:rsidR="0006087A">
        <w:t xml:space="preserve">of </w:t>
      </w:r>
      <w:r w:rsidR="006E02AF">
        <w:t xml:space="preserve">when to train a model, </w:t>
      </w:r>
      <w:r w:rsidR="0006087A">
        <w:t xml:space="preserve">is therefore delegated to the pipeline </w:t>
      </w:r>
      <w:r w:rsidR="001F3B64">
        <w:t>and</w:t>
      </w:r>
      <w:r w:rsidR="0006087A">
        <w:t xml:space="preserve"> doesn’t require any further attention</w:t>
      </w:r>
      <w:r w:rsidR="00344C88">
        <w:t xml:space="preserve"> from the ML engineer.</w:t>
      </w:r>
    </w:p>
    <w:p w14:paraId="19A7C205" w14:textId="2580DE72" w:rsidR="008D2C61" w:rsidRDefault="00145DE9" w:rsidP="00A726BB">
      <w:r>
        <w:t xml:space="preserve">The TFX Trainer component </w:t>
      </w:r>
      <w:r w:rsidR="00DD6F3A">
        <w:t>im</w:t>
      </w:r>
      <w:r>
        <w:t xml:space="preserve">poses </w:t>
      </w:r>
      <w:r w:rsidR="00DD6F3A">
        <w:t xml:space="preserve">very </w:t>
      </w:r>
      <w:r>
        <w:t xml:space="preserve">few restrictions on the model, as long </w:t>
      </w:r>
      <w:r w:rsidR="00F01C5C">
        <w:t xml:space="preserve">it is written in TF or Keras. </w:t>
      </w:r>
      <w:r w:rsidR="00D4110C" w:rsidRPr="00D4110C">
        <w:t xml:space="preserve">Since the model file is treated as a black box by the Trainer, ML engineers have the flexibility to develop any arbitrary model. </w:t>
      </w:r>
      <w:r w:rsidR="00F01C5C">
        <w:t xml:space="preserve">This </w:t>
      </w:r>
      <w:r w:rsidR="000D3C5D">
        <w:t>ma</w:t>
      </w:r>
      <w:r w:rsidR="001F47BB">
        <w:t>kes</w:t>
      </w:r>
      <w:r w:rsidR="00F01C5C">
        <w:t xml:space="preserve"> the implementation of </w:t>
      </w:r>
      <w:r w:rsidR="0093352F">
        <w:t>the SotA</w:t>
      </w:r>
      <w:r w:rsidR="00F01C5C">
        <w:t xml:space="preserve"> DCN recommender system</w:t>
      </w:r>
      <w:r w:rsidR="000D3C5D">
        <w:t xml:space="preserve"> possible</w:t>
      </w:r>
      <w:r w:rsidR="00F01C5C">
        <w:t>, without</w:t>
      </w:r>
      <w:r w:rsidR="00513781">
        <w:t xml:space="preserve"> having to rely</w:t>
      </w:r>
      <w:r w:rsidR="00F01C5C">
        <w:t xml:space="preserve"> on</w:t>
      </w:r>
      <w:r w:rsidR="00153816">
        <w:t xml:space="preserve"> official support</w:t>
      </w:r>
      <w:r w:rsidR="00513781">
        <w:t xml:space="preserve"> from TFX</w:t>
      </w:r>
      <w:r w:rsidR="00C93538">
        <w:t>.</w:t>
      </w:r>
    </w:p>
    <w:p w14:paraId="6D2AC062" w14:textId="30576126" w:rsidR="0078414F" w:rsidRDefault="00812BDB" w:rsidP="00A726BB">
      <w:r>
        <w:t>I</w:t>
      </w:r>
      <w:r w:rsidR="00EA623F">
        <w:t>nformation con</w:t>
      </w:r>
      <w:r w:rsidR="001F4F46">
        <w:t xml:space="preserve">tent is enriched through collection and storage of a variety of metadata, including PTAs. This creates transparency </w:t>
      </w:r>
      <w:r w:rsidR="00F005EB">
        <w:t>in the ML</w:t>
      </w:r>
      <w:r w:rsidR="006B402B">
        <w:t xml:space="preserve"> lifecycle</w:t>
      </w:r>
      <w:r w:rsidR="00F005EB">
        <w:t xml:space="preserve"> and prov</w:t>
      </w:r>
      <w:r w:rsidR="00A140B5">
        <w:t>i</w:t>
      </w:r>
      <w:r w:rsidR="00F005EB">
        <w:t>d</w:t>
      </w:r>
      <w:r w:rsidR="00A140B5">
        <w:t>es</w:t>
      </w:r>
      <w:r w:rsidR="00F005EB">
        <w:t xml:space="preserve"> ML engineers with the necessary information in order to better understand the</w:t>
      </w:r>
      <w:r w:rsidR="00731680">
        <w:t xml:space="preserve"> model, the data, or the ML</w:t>
      </w:r>
      <w:r w:rsidR="00AC2966">
        <w:t xml:space="preserve"> system</w:t>
      </w:r>
      <w:r w:rsidR="00731680">
        <w:t xml:space="preserve"> at hand. These insights</w:t>
      </w:r>
      <w:r w:rsidR="006F4879">
        <w:t xml:space="preserve"> can </w:t>
      </w:r>
      <w:r w:rsidR="009D5738">
        <w:t xml:space="preserve">then </w:t>
      </w:r>
      <w:r w:rsidR="006F4879">
        <w:t>be incorporated</w:t>
      </w:r>
      <w:r w:rsidR="00731680">
        <w:t xml:space="preserve"> in</w:t>
      </w:r>
      <w:r w:rsidR="009D5738">
        <w:t>to</w:t>
      </w:r>
      <w:r w:rsidR="00731680">
        <w:t xml:space="preserve"> the development process, where </w:t>
      </w:r>
      <w:r w:rsidR="006F4879">
        <w:t xml:space="preserve">improvements </w:t>
      </w:r>
      <w:r w:rsidR="00731680">
        <w:t>to said components can be made.</w:t>
      </w:r>
      <w:r w:rsidR="00F3050E">
        <w:t xml:space="preserve"> </w:t>
      </w:r>
    </w:p>
    <w:p w14:paraId="2B27C963" w14:textId="77777777" w:rsidR="00F66934" w:rsidRDefault="00D04F4B" w:rsidP="00056589">
      <w:r>
        <w:t xml:space="preserve">Furthermore, the </w:t>
      </w:r>
      <w:r w:rsidR="00C92CCA">
        <w:t>modular structure of this artifact</w:t>
      </w:r>
      <w:r w:rsidR="008821DE">
        <w:t xml:space="preserve"> serve</w:t>
      </w:r>
      <w:r w:rsidR="007F7EB2">
        <w:t>s</w:t>
      </w:r>
      <w:r w:rsidR="008821DE">
        <w:t xml:space="preserve"> as an aid during development</w:t>
      </w:r>
      <w:r w:rsidR="00C92CCA">
        <w:t>.</w:t>
      </w:r>
      <w:r w:rsidR="00D0325A">
        <w:t xml:space="preserve"> Components c</w:t>
      </w:r>
      <w:r w:rsidR="00231722">
        <w:t>an</w:t>
      </w:r>
      <w:r w:rsidR="00D0325A">
        <w:t xml:space="preserve"> be </w:t>
      </w:r>
      <w:r w:rsidR="00BA75B3">
        <w:t xml:space="preserve">developed independently from each other and later on </w:t>
      </w:r>
      <w:r w:rsidR="00BF5953">
        <w:t xml:space="preserve">be </w:t>
      </w:r>
      <w:r w:rsidR="00BA75B3">
        <w:t>integrated into the pipeline.</w:t>
      </w:r>
      <w:r w:rsidR="0051526B">
        <w:t xml:space="preserve"> In combination with Airflow</w:t>
      </w:r>
      <w:r w:rsidR="00FB28AE">
        <w:t xml:space="preserve">, pipeline </w:t>
      </w:r>
      <w:r w:rsidR="00CB2B64">
        <w:t xml:space="preserve">errors </w:t>
      </w:r>
      <w:r w:rsidR="00F92C0B">
        <w:t>are</w:t>
      </w:r>
      <w:r w:rsidR="00FB28AE">
        <w:t xml:space="preserve"> visualized </w:t>
      </w:r>
      <w:r w:rsidR="000048CC">
        <w:t>in</w:t>
      </w:r>
      <w:r w:rsidR="00A14E1C">
        <w:t>side</w:t>
      </w:r>
      <w:r w:rsidR="000048CC">
        <w:t xml:space="preserve"> the Web-UI</w:t>
      </w:r>
      <w:r w:rsidR="00D14EAE">
        <w:t>, where they</w:t>
      </w:r>
      <w:r w:rsidR="000048CC">
        <w:t xml:space="preserve"> c</w:t>
      </w:r>
      <w:r w:rsidR="00F83199">
        <w:t>an</w:t>
      </w:r>
      <w:r w:rsidR="000048CC">
        <w:t xml:space="preserve"> be traced back to</w:t>
      </w:r>
      <w:r w:rsidR="003B035C">
        <w:t xml:space="preserve"> the</w:t>
      </w:r>
      <w:r w:rsidR="00A14E1C">
        <w:t>ir</w:t>
      </w:r>
      <w:r w:rsidR="003B035C">
        <w:t xml:space="preserve"> </w:t>
      </w:r>
      <w:r w:rsidR="00A14E1C">
        <w:t xml:space="preserve">respective </w:t>
      </w:r>
      <w:r w:rsidR="003B035C">
        <w:t>task</w:t>
      </w:r>
      <w:r w:rsidR="00A14E1C">
        <w:t xml:space="preserve">. </w:t>
      </w:r>
      <w:r w:rsidR="001D14BB">
        <w:t>The log</w:t>
      </w:r>
      <w:r w:rsidR="00AA553E">
        <w:t xml:space="preserve"> </w:t>
      </w:r>
      <w:r w:rsidR="001D14BB">
        <w:t>file</w:t>
      </w:r>
      <w:r w:rsidR="00E35BAA">
        <w:t xml:space="preserve">s </w:t>
      </w:r>
      <w:r w:rsidR="00F83199">
        <w:t>can</w:t>
      </w:r>
      <w:r w:rsidR="00BF44C4">
        <w:t xml:space="preserve"> </w:t>
      </w:r>
      <w:r w:rsidR="00E35BAA">
        <w:t>then</w:t>
      </w:r>
      <w:r w:rsidR="00415174">
        <w:t xml:space="preserve"> </w:t>
      </w:r>
      <w:r w:rsidR="00F83199">
        <w:t xml:space="preserve">be </w:t>
      </w:r>
      <w:r w:rsidR="00415174">
        <w:t>used</w:t>
      </w:r>
      <w:r w:rsidR="001D14BB">
        <w:t xml:space="preserve"> </w:t>
      </w:r>
      <w:r w:rsidR="00BF44C4">
        <w:t>for</w:t>
      </w:r>
      <w:r w:rsidR="001D14BB">
        <w:t xml:space="preserve"> </w:t>
      </w:r>
      <w:r w:rsidR="002B6705">
        <w:t>further</w:t>
      </w:r>
      <w:r w:rsidR="006D7B1B">
        <w:t xml:space="preserve"> error</w:t>
      </w:r>
      <w:r w:rsidR="00BF44C4">
        <w:t>-understanding</w:t>
      </w:r>
      <w:r w:rsidR="00A2495A">
        <w:t xml:space="preserve">. </w:t>
      </w:r>
      <w:r w:rsidR="00283BA5">
        <w:t xml:space="preserve">Modularization has the benefit that problems </w:t>
      </w:r>
      <w:r w:rsidR="00F83199">
        <w:t xml:space="preserve">can </w:t>
      </w:r>
      <w:r w:rsidR="00201057">
        <w:t xml:space="preserve">be </w:t>
      </w:r>
      <w:r w:rsidR="00BC63F1">
        <w:t xml:space="preserve">attributed </w:t>
      </w:r>
      <w:r w:rsidR="00283BA5">
        <w:t>to</w:t>
      </w:r>
      <w:r w:rsidR="00A045A6">
        <w:t xml:space="preserve"> specific component</w:t>
      </w:r>
      <w:r w:rsidR="0011732E">
        <w:t>s</w:t>
      </w:r>
      <w:r w:rsidR="00283BA5">
        <w:t xml:space="preserve">. </w:t>
      </w:r>
      <w:r w:rsidR="00A2495A">
        <w:t>This simplifie</w:t>
      </w:r>
      <w:r w:rsidR="00006AD2">
        <w:t>s</w:t>
      </w:r>
      <w:r w:rsidR="00A2495A">
        <w:t xml:space="preserve"> the debugging process during development</w:t>
      </w:r>
      <w:r w:rsidR="000C2DE5">
        <w:t>.</w:t>
      </w:r>
      <w:r w:rsidR="0020241D">
        <w:t xml:space="preserve"> </w:t>
      </w:r>
    </w:p>
    <w:p w14:paraId="5C2181DF" w14:textId="3372C6EE" w:rsidR="003B5449" w:rsidRDefault="0020241D" w:rsidP="00056589">
      <w:r>
        <w:t>Consequently</w:t>
      </w:r>
      <w:r w:rsidR="007528DC">
        <w:t>, a modular structure allows for rapid</w:t>
      </w:r>
      <w:r w:rsidR="00842E8F">
        <w:t xml:space="preserve"> iterations of the ML system, which is another goal set out by MLOps. The result of this </w:t>
      </w:r>
      <w:r w:rsidR="00AF6B21">
        <w:t>research project can be seen as a baseline</w:t>
      </w:r>
      <w:r w:rsidR="00FB3263">
        <w:t>, which can be expanded on in future development</w:t>
      </w:r>
      <w:r w:rsidR="000E43E8">
        <w:t>.</w:t>
      </w:r>
      <w:r w:rsidR="00E21947">
        <w:t xml:space="preserve"> In order </w:t>
      </w:r>
      <w:r w:rsidR="00E91DF4">
        <w:t>to satisfy the remaining requirement</w:t>
      </w:r>
      <w:r w:rsidR="004001E0">
        <w:t>,</w:t>
      </w:r>
      <w:r w:rsidR="00E91DF4">
        <w:t xml:space="preserve"> </w:t>
      </w:r>
      <w:r w:rsidR="001C0C9B">
        <w:t xml:space="preserve">a third pipeline would be implemented, which would </w:t>
      </w:r>
      <w:r w:rsidR="004001E0">
        <w:t xml:space="preserve">automatically </w:t>
      </w:r>
      <w:r w:rsidR="00CC635A">
        <w:t>update the training data</w:t>
      </w:r>
      <w:r w:rsidR="00AF6126">
        <w:t xml:space="preserve"> for the TFX pipeline</w:t>
      </w:r>
      <w:r w:rsidR="00CC635A">
        <w:t>.</w:t>
      </w:r>
      <w:r w:rsidR="006A19B5">
        <w:t xml:space="preserve"> This would make the </w:t>
      </w:r>
      <w:r w:rsidR="00D92CFD">
        <w:t>artifact fully autonomous.</w:t>
      </w:r>
      <w:r w:rsidR="00AF6126">
        <w:t xml:space="preserve"> </w:t>
      </w:r>
      <w:r w:rsidR="006B1C45">
        <w:t>At the same time</w:t>
      </w:r>
      <w:r w:rsidR="00685375">
        <w:t>,</w:t>
      </w:r>
      <w:r w:rsidR="006B1C45">
        <w:t xml:space="preserve"> </w:t>
      </w:r>
      <w:r w:rsidR="00D26E99">
        <w:t>data preparation</w:t>
      </w:r>
      <w:r w:rsidR="006203BE">
        <w:t xml:space="preserve"> should be </w:t>
      </w:r>
      <w:r w:rsidR="004A12C1">
        <w:t>merged into one component and</w:t>
      </w:r>
      <w:r w:rsidR="00886806">
        <w:t xml:space="preserve"> </w:t>
      </w:r>
      <w:r w:rsidR="001E7837">
        <w:t xml:space="preserve">the </w:t>
      </w:r>
      <w:r w:rsidR="00886806">
        <w:t>components for</w:t>
      </w:r>
      <w:r w:rsidR="004A12C1">
        <w:t xml:space="preserve"> </w:t>
      </w:r>
      <w:r w:rsidR="00835118">
        <w:t>model quality checks should be</w:t>
      </w:r>
      <w:r w:rsidR="00FE57BE">
        <w:t xml:space="preserve"> added</w:t>
      </w:r>
      <w:r w:rsidR="0019280D">
        <w:t>.</w:t>
      </w:r>
    </w:p>
    <w:p w14:paraId="21E2F658" w14:textId="53677853" w:rsidR="00056589" w:rsidRDefault="00056589" w:rsidP="00A726BB">
      <w:r>
        <w:t xml:space="preserve">In retrospective, the pipeline evaluation approach used in this research is deemed suboptimal and should be revised in future work. It serves as a demonstration </w:t>
      </w:r>
      <w:r w:rsidR="00C03FEE">
        <w:t>of</w:t>
      </w:r>
      <w:r w:rsidR="00420DE8">
        <w:t xml:space="preserve"> the</w:t>
      </w:r>
      <w:r w:rsidR="00C03FEE">
        <w:t xml:space="preserve"> </w:t>
      </w:r>
      <w:r>
        <w:t>capabilities of the pipeline, but in doing so it violates established ML conventions in order to simulate a CD scenario. These</w:t>
      </w:r>
      <w:r w:rsidR="00874E34">
        <w:t xml:space="preserve"> violations</w:t>
      </w:r>
      <w:r>
        <w:t xml:space="preserve"> are the use of training data in the test </w:t>
      </w:r>
      <w:r>
        <w:lastRenderedPageBreak/>
        <w:t>environment, as well as the intentional overfit of the RS. A more elegant solution would have been to use a dedicated CD dataset or generate artificial CD examples from the MovieLens dataset.</w:t>
      </w:r>
    </w:p>
    <w:p w14:paraId="5236F2B1" w14:textId="30A990B5" w:rsidR="0091617C" w:rsidRDefault="00E32381" w:rsidP="0091617C">
      <w:r>
        <w:t>The next</w:t>
      </w:r>
      <w:r w:rsidR="00497CCC">
        <w:t xml:space="preserve"> evolution</w:t>
      </w:r>
      <w:r>
        <w:t xml:space="preserve"> </w:t>
      </w:r>
      <w:r w:rsidR="003B5449">
        <w:t>of this</w:t>
      </w:r>
      <w:r>
        <w:t xml:space="preserve"> </w:t>
      </w:r>
      <w:r w:rsidR="00497CCC">
        <w:t xml:space="preserve">artifact </w:t>
      </w:r>
      <w:r>
        <w:t xml:space="preserve">would be </w:t>
      </w:r>
      <w:r w:rsidR="00CF27F8">
        <w:t xml:space="preserve">the </w:t>
      </w:r>
      <w:r w:rsidR="006917C0">
        <w:t>trans</w:t>
      </w:r>
      <w:r w:rsidR="005009A5">
        <w:t>ition</w:t>
      </w:r>
      <w:r w:rsidR="006917C0">
        <w:t xml:space="preserve"> </w:t>
      </w:r>
      <w:r w:rsidR="00585C89">
        <w:t xml:space="preserve">from </w:t>
      </w:r>
      <w:r w:rsidR="00CF27F8">
        <w:t xml:space="preserve">a </w:t>
      </w:r>
      <w:r w:rsidR="00630A67">
        <w:t>ML</w:t>
      </w:r>
      <w:r w:rsidR="00585C89">
        <w:t xml:space="preserve"> pipeline </w:t>
      </w:r>
      <w:r w:rsidR="00630A67">
        <w:t xml:space="preserve">automation </w:t>
      </w:r>
      <w:r w:rsidR="00585C89">
        <w:t xml:space="preserve">(i.e. </w:t>
      </w:r>
      <w:r w:rsidR="00247A46">
        <w:t>l</w:t>
      </w:r>
      <w:r w:rsidR="00585C89">
        <w:t>evel 1 maturity) to a</w:t>
      </w:r>
      <w:r w:rsidR="00DA1372">
        <w:t xml:space="preserve"> CI/CD </w:t>
      </w:r>
      <w:r w:rsidR="00630A67">
        <w:t xml:space="preserve">pipeline </w:t>
      </w:r>
      <w:r w:rsidR="00DA1372">
        <w:t>automat</w:t>
      </w:r>
      <w:r w:rsidR="00630A67">
        <w:t>ion</w:t>
      </w:r>
      <w:r w:rsidR="00872CD8">
        <w:t xml:space="preserve"> (</w:t>
      </w:r>
      <w:r w:rsidR="00247A46">
        <w:t>i.e. level 2 maturity)</w:t>
      </w:r>
      <w:r w:rsidR="00630A67">
        <w:t xml:space="preserve">. </w:t>
      </w:r>
      <w:r w:rsidR="00872CD8">
        <w:t>Level 2 maturity</w:t>
      </w:r>
      <w:r w:rsidR="00247A46">
        <w:t xml:space="preserve"> </w:t>
      </w:r>
      <w:r w:rsidR="001A2C1B">
        <w:t xml:space="preserve">envisions </w:t>
      </w:r>
      <w:r w:rsidR="004004E4">
        <w:t xml:space="preserve">the </w:t>
      </w:r>
      <w:r w:rsidR="00D26A67">
        <w:t xml:space="preserve">operationalization of the complete </w:t>
      </w:r>
      <w:r w:rsidR="008570F4">
        <w:t>end-to-end ML</w:t>
      </w:r>
      <w:r w:rsidR="00310B3F">
        <w:t xml:space="preserve"> lifecycle, from </w:t>
      </w:r>
      <w:r w:rsidR="004342AF">
        <w:t xml:space="preserve">pipeline </w:t>
      </w:r>
      <w:r w:rsidR="00310B3F">
        <w:t xml:space="preserve">experimentation, to </w:t>
      </w:r>
      <w:r w:rsidR="004342AF">
        <w:t xml:space="preserve">pipeline </w:t>
      </w:r>
      <w:r w:rsidR="00310B3F">
        <w:t xml:space="preserve">development and monitoring. </w:t>
      </w:r>
      <w:r w:rsidR="0019024C">
        <w:t>This</w:t>
      </w:r>
      <w:r w:rsidR="00CF27F8">
        <w:t xml:space="preserve"> </w:t>
      </w:r>
      <w:r w:rsidR="005E2530">
        <w:t>requires</w:t>
      </w:r>
      <w:r w:rsidR="00967D1A">
        <w:t>, among other things,</w:t>
      </w:r>
      <w:r w:rsidR="0019024C">
        <w:t xml:space="preserve"> </w:t>
      </w:r>
      <w:r w:rsidR="00BC5361">
        <w:t>a completely automated test regiment</w:t>
      </w:r>
      <w:r w:rsidR="00DA5DB2">
        <w:t xml:space="preserve"> for pipeline deployment</w:t>
      </w:r>
      <w:r w:rsidR="00AC479F">
        <w:t>, which is lacking in the current iteration of this</w:t>
      </w:r>
      <w:r w:rsidR="00E5647B">
        <w:t xml:space="preserve"> artifact</w:t>
      </w:r>
      <w:r w:rsidR="00AC479F">
        <w:t>.</w:t>
      </w:r>
      <w:r w:rsidR="00314B76">
        <w:t xml:space="preserve"> Future research </w:t>
      </w:r>
      <w:r w:rsidR="00D056BE">
        <w:t xml:space="preserve">could consist of outlining </w:t>
      </w:r>
      <w:r w:rsidR="00680256">
        <w:t xml:space="preserve">a process </w:t>
      </w:r>
      <w:r w:rsidR="001A7844">
        <w:t>to migrate</w:t>
      </w:r>
      <w:r w:rsidR="0048145F">
        <w:t xml:space="preserve"> the </w:t>
      </w:r>
      <w:r w:rsidR="001A7844">
        <w:t>current</w:t>
      </w:r>
      <w:r w:rsidR="00DA6C72">
        <w:t xml:space="preserve"> pipeline</w:t>
      </w:r>
      <w:r w:rsidR="001A7844">
        <w:t xml:space="preserve"> to level 2 maturity.</w:t>
      </w:r>
    </w:p>
    <w:p w14:paraId="719CEFA8" w14:textId="41ACEA3F" w:rsidR="00CD7F9B" w:rsidRDefault="001A5EEA" w:rsidP="00CF1E74">
      <w:r>
        <w:t xml:space="preserve">MLOps is a novel field that still lacks </w:t>
      </w:r>
      <w:r w:rsidR="000641A6">
        <w:t>a universally agreed upon definition and understanding. While the necessity for MLOps is generally acknowledged</w:t>
      </w:r>
      <w:r w:rsidR="00CA65F4">
        <w:t xml:space="preserve"> by the parties involved in the world of ML, </w:t>
      </w:r>
      <w:r w:rsidR="004A2EDF">
        <w:t>there are differ</w:t>
      </w:r>
      <w:r w:rsidR="00787523">
        <w:t>ent</w:t>
      </w:r>
      <w:r w:rsidR="004A2EDF">
        <w:t xml:space="preserve"> ideas of what actually constitutes MLOps and </w:t>
      </w:r>
      <w:r w:rsidR="00AE6964">
        <w:t>how MLOps is most effectively implemented.</w:t>
      </w:r>
      <w:r w:rsidR="001767C8">
        <w:t xml:space="preserve"> This leads to a vast landscape of different proposals and software solutions.</w:t>
      </w:r>
      <w:r w:rsidR="007B6C85">
        <w:t xml:space="preserve"> </w:t>
      </w:r>
      <w:r w:rsidR="009F379E">
        <w:t xml:space="preserve">As seen with this artifact, </w:t>
      </w:r>
      <w:r w:rsidR="00F233F9">
        <w:t xml:space="preserve">a complete MLOps pipeline is hardly covered by </w:t>
      </w:r>
      <w:r w:rsidR="009E6463">
        <w:t xml:space="preserve">only </w:t>
      </w:r>
      <w:r w:rsidR="00FB4E5C">
        <w:t>one software solution alone.</w:t>
      </w:r>
      <w:r w:rsidR="00711EFE">
        <w:t xml:space="preserve"> This is, among other things, </w:t>
      </w:r>
      <w:r w:rsidR="00E80D21">
        <w:t>due to the wide</w:t>
      </w:r>
      <w:r w:rsidR="008F79D0">
        <w:t xml:space="preserve"> range</w:t>
      </w:r>
      <w:r w:rsidR="00E80D21">
        <w:t xml:space="preserve"> of </w:t>
      </w:r>
      <w:r w:rsidR="008F79D0">
        <w:t xml:space="preserve">unique </w:t>
      </w:r>
      <w:r w:rsidR="00E80D21">
        <w:t>ML problems</w:t>
      </w:r>
      <w:r w:rsidR="00F112C7">
        <w:t xml:space="preserve">, which </w:t>
      </w:r>
      <w:r w:rsidR="00485E96">
        <w:t>is an obstacle that</w:t>
      </w:r>
      <w:r w:rsidR="00F112C7">
        <w:t xml:space="preserve"> all-in-one </w:t>
      </w:r>
      <w:r w:rsidR="00485E96">
        <w:t xml:space="preserve">ML </w:t>
      </w:r>
      <w:r w:rsidR="00F112C7">
        <w:t>solutions</w:t>
      </w:r>
      <w:r w:rsidR="00485E96">
        <w:t xml:space="preserve"> face</w:t>
      </w:r>
      <w:r w:rsidR="00303042">
        <w:t>. For this reason</w:t>
      </w:r>
      <w:r w:rsidR="00C34707">
        <w:t>,</w:t>
      </w:r>
      <w:r w:rsidR="00303042">
        <w:t xml:space="preserve"> </w:t>
      </w:r>
      <w:r w:rsidR="007650A5">
        <w:t xml:space="preserve">platforms like KubeFlow </w:t>
      </w:r>
      <w:r w:rsidR="00A74F41">
        <w:t>are</w:t>
      </w:r>
      <w:r w:rsidR="000B41FB">
        <w:t xml:space="preserve"> growing in</w:t>
      </w:r>
      <w:r w:rsidR="00A74F41">
        <w:t xml:space="preserve"> popular</w:t>
      </w:r>
      <w:r w:rsidR="00BC1F64">
        <w:t>ity</w:t>
      </w:r>
      <w:r w:rsidR="000B41FB">
        <w:t xml:space="preserve">. Instead of </w:t>
      </w:r>
      <w:r w:rsidR="00642554">
        <w:t>offering one software solution</w:t>
      </w:r>
      <w:r w:rsidR="00652A94">
        <w:t xml:space="preserve"> alone</w:t>
      </w:r>
      <w:r w:rsidR="00642554">
        <w:t xml:space="preserve">, </w:t>
      </w:r>
      <w:r w:rsidR="00652A94">
        <w:t>it</w:t>
      </w:r>
      <w:r w:rsidR="00642554">
        <w:t xml:space="preserve"> provide</w:t>
      </w:r>
      <w:r w:rsidR="00652A94">
        <w:t>s</w:t>
      </w:r>
      <w:r w:rsidR="00642554">
        <w:t xml:space="preserve"> a </w:t>
      </w:r>
      <w:r w:rsidR="00793B53">
        <w:t>centralized environment</w:t>
      </w:r>
      <w:r w:rsidR="00F7376A">
        <w:t xml:space="preserve"> </w:t>
      </w:r>
      <w:r w:rsidR="002250EB">
        <w:t>with</w:t>
      </w:r>
      <w:r w:rsidR="00211683">
        <w:t xml:space="preserve"> a plethora of </w:t>
      </w:r>
      <w:r w:rsidR="002766E8">
        <w:t>open-source software</w:t>
      </w:r>
      <w:r w:rsidR="003A024F">
        <w:t xml:space="preserve"> to conduct</w:t>
      </w:r>
      <w:r w:rsidR="00C0593B">
        <w:t xml:space="preserve"> large-scale</w:t>
      </w:r>
      <w:r w:rsidR="003A024F">
        <w:t xml:space="preserve"> MLOps on.</w:t>
      </w:r>
    </w:p>
    <w:p w14:paraId="03A1E7B2" w14:textId="21537AC6" w:rsidR="00AB34B7" w:rsidRDefault="00AB34B7" w:rsidP="00CF1E74">
      <w:r>
        <w:t xml:space="preserve">As long </w:t>
      </w:r>
      <w:r w:rsidR="003C7FC9">
        <w:t xml:space="preserve">as compatibility between the different ML tools is ensured, it is possible to efficiently compose complex MLOps systems using </w:t>
      </w:r>
      <w:r w:rsidR="00A33425">
        <w:t>multiple software packages. This research directly benefited from the compatibility of Airflow and TFX for instance.</w:t>
      </w:r>
      <w:r w:rsidR="00382AF5">
        <w:t xml:space="preserve"> It</w:t>
      </w:r>
      <w:r w:rsidR="00595278">
        <w:t xml:space="preserve"> streamlined</w:t>
      </w:r>
      <w:r w:rsidR="00382AF5">
        <w:t xml:space="preserve"> the</w:t>
      </w:r>
      <w:r w:rsidR="00AC5728">
        <w:t xml:space="preserve"> creation</w:t>
      </w:r>
      <w:r w:rsidR="00382AF5">
        <w:t xml:space="preserve"> of the artifact</w:t>
      </w:r>
      <w:r w:rsidR="00AC5728">
        <w:t xml:space="preserve"> and reduced development time</w:t>
      </w:r>
      <w:r w:rsidR="00586B1F">
        <w:t>. In the end, both software solutions complemented each other to form a more coherent</w:t>
      </w:r>
      <w:r w:rsidR="008E3015">
        <w:t xml:space="preserve"> </w:t>
      </w:r>
      <w:r w:rsidR="00EB7C8F">
        <w:t xml:space="preserve">final </w:t>
      </w:r>
      <w:r w:rsidR="008E3015">
        <w:t>product.</w:t>
      </w:r>
    </w:p>
    <w:p w14:paraId="637FD4A2" w14:textId="3425CF9A" w:rsidR="005C37DC" w:rsidRDefault="00865422" w:rsidP="00CF1E74">
      <w:r>
        <w:t xml:space="preserve">It remains to be seen </w:t>
      </w:r>
      <w:r w:rsidR="0047422A">
        <w:t>in which direction</w:t>
      </w:r>
      <w:r w:rsidR="00B51829">
        <w:t xml:space="preserve"> </w:t>
      </w:r>
      <w:r>
        <w:t xml:space="preserve">MLOps </w:t>
      </w:r>
      <w:r w:rsidR="00B51829">
        <w:t>will develop over the</w:t>
      </w:r>
      <w:r w:rsidR="00541ADD">
        <w:t xml:space="preserve"> </w:t>
      </w:r>
      <w:r w:rsidR="00BD7365">
        <w:t xml:space="preserve">next </w:t>
      </w:r>
      <w:r w:rsidR="00541ADD">
        <w:t>years, but with</w:t>
      </w:r>
      <w:r w:rsidR="0046438D">
        <w:t xml:space="preserve"> </w:t>
      </w:r>
      <w:r w:rsidR="0031010E">
        <w:t>continuing</w:t>
      </w:r>
      <w:r w:rsidR="0008661E">
        <w:t xml:space="preserve"> ML adoption in the industry</w:t>
      </w:r>
      <w:r w:rsidR="00694BCA">
        <w:t xml:space="preserve"> sector, it is destined </w:t>
      </w:r>
      <w:r w:rsidR="00FA65C8">
        <w:t>to grow in relevancy.</w:t>
      </w:r>
      <w:r w:rsidR="008946BA">
        <w:t xml:space="preserve"> Free open-source software</w:t>
      </w:r>
      <w:r w:rsidR="00E93CF8">
        <w:t>,</w:t>
      </w:r>
      <w:r w:rsidR="008946BA">
        <w:t xml:space="preserve"> like</w:t>
      </w:r>
      <w:r w:rsidR="007D20C3">
        <w:t xml:space="preserve"> </w:t>
      </w:r>
      <w:r w:rsidR="00E93CF8">
        <w:t>the ones used in this research project,</w:t>
      </w:r>
      <w:r w:rsidR="007D20C3">
        <w:t xml:space="preserve"> makes ML more tangible for real-world applications, which </w:t>
      </w:r>
      <w:r w:rsidR="00C60C0E">
        <w:t xml:space="preserve">could </w:t>
      </w:r>
      <w:r w:rsidR="00A811DA">
        <w:t>further open the door</w:t>
      </w:r>
      <w:r w:rsidR="004D0300">
        <w:t>s</w:t>
      </w:r>
      <w:r w:rsidR="00A811DA">
        <w:t xml:space="preserve"> for wider ML adoption.</w:t>
      </w:r>
    </w:p>
    <w:p w14:paraId="10330790" w14:textId="77777777" w:rsidR="005C37DC" w:rsidRDefault="005C37DC" w:rsidP="00CF1E74"/>
    <w:p w14:paraId="4AEB0C10" w14:textId="77453B3D" w:rsidR="00284FA6" w:rsidRPr="00721A18" w:rsidRDefault="00383AD9">
      <w:pPr>
        <w:pStyle w:val="berschrift1"/>
        <w:numPr>
          <w:ilvl w:val="0"/>
          <w:numId w:val="0"/>
        </w:numPr>
      </w:pPr>
      <w:bookmarkStart w:id="173" w:name="_Toc110725826"/>
      <w:r>
        <w:lastRenderedPageBreak/>
        <w:t>Appendix</w:t>
      </w:r>
      <w:r w:rsidR="00C34D77">
        <w:t>:</w:t>
      </w:r>
      <w:bookmarkEnd w:id="173"/>
    </w:p>
    <w:p w14:paraId="4AEB0C12" w14:textId="515EA2E9" w:rsidR="00284FA6" w:rsidRDefault="00284FA6">
      <w:pPr>
        <w:pStyle w:val="berschrift2"/>
        <w:numPr>
          <w:ilvl w:val="0"/>
          <w:numId w:val="0"/>
        </w:numPr>
      </w:pPr>
      <w:bookmarkStart w:id="174" w:name="_Toc110725827"/>
      <w:r w:rsidRPr="00721A18">
        <w:t xml:space="preserve">A.1 </w:t>
      </w:r>
      <w:r w:rsidR="00BF40F4">
        <w:t>Figures</w:t>
      </w:r>
      <w:bookmarkEnd w:id="174"/>
    </w:p>
    <w:p w14:paraId="66263427" w14:textId="77777777" w:rsidR="00EB04DF" w:rsidRDefault="00BF40F4" w:rsidP="00EB04DF">
      <w:pPr>
        <w:keepNext/>
      </w:pPr>
      <w:r w:rsidRPr="00C34D77">
        <w:rPr>
          <w:noProof/>
        </w:rPr>
        <w:drawing>
          <wp:inline distT="0" distB="0" distL="0" distR="0" wp14:anchorId="3CCA454B" wp14:editId="1219AFEC">
            <wp:extent cx="5399405" cy="739775"/>
            <wp:effectExtent l="0" t="0" r="0" b="3175"/>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399405" cy="739775"/>
                    </a:xfrm>
                    <a:prstGeom prst="rect">
                      <a:avLst/>
                    </a:prstGeom>
                  </pic:spPr>
                </pic:pic>
              </a:graphicData>
            </a:graphic>
          </wp:inline>
        </w:drawing>
      </w:r>
    </w:p>
    <w:p w14:paraId="4E4DF315" w14:textId="148D42CE" w:rsidR="00803310" w:rsidRDefault="00EB04DF" w:rsidP="00EB04DF">
      <w:pPr>
        <w:pStyle w:val="Beschriftung"/>
      </w:pPr>
      <w:bookmarkStart w:id="175" w:name="_Toc110693900"/>
      <w:r>
        <w:t xml:space="preserve">Figure </w:t>
      </w:r>
      <w:r>
        <w:fldChar w:fldCharType="begin"/>
      </w:r>
      <w:r>
        <w:instrText xml:space="preserve"> SEQ Figure \* ARABIC </w:instrText>
      </w:r>
      <w:r>
        <w:fldChar w:fldCharType="separate"/>
      </w:r>
      <w:r w:rsidR="007C5A0D">
        <w:rPr>
          <w:noProof/>
        </w:rPr>
        <w:t>41</w:t>
      </w:r>
      <w:r>
        <w:fldChar w:fldCharType="end"/>
      </w:r>
      <w:r>
        <w:t xml:space="preserve">: Code </w:t>
      </w:r>
      <w:r w:rsidR="005F775F">
        <w:t>for</w:t>
      </w:r>
      <w:r>
        <w:t xml:space="preserve"> model visualization</w:t>
      </w:r>
      <w:r w:rsidR="005F775F">
        <w:t xml:space="preserve"> PTA</w:t>
      </w:r>
      <w:bookmarkEnd w:id="175"/>
    </w:p>
    <w:p w14:paraId="78B00A6F" w14:textId="194EBD1A" w:rsidR="00BF40F4" w:rsidRDefault="00803310" w:rsidP="00803310">
      <w:pPr>
        <w:spacing w:before="0" w:line="240" w:lineRule="auto"/>
        <w:jc w:val="left"/>
      </w:pPr>
      <w:r>
        <w:br w:type="page"/>
      </w:r>
    </w:p>
    <w:p w14:paraId="59EBA231" w14:textId="7DAC46E4" w:rsidR="004C6350" w:rsidRPr="004C6350" w:rsidRDefault="004C6350" w:rsidP="004C6350">
      <w:r w:rsidRPr="004C6350">
        <w:rPr>
          <w:noProof/>
        </w:rPr>
        <w:lastRenderedPageBreak/>
        <w:drawing>
          <wp:inline distT="0" distB="0" distL="0" distR="0" wp14:anchorId="5528A35F" wp14:editId="0D4B0F67">
            <wp:extent cx="8539267" cy="3892532"/>
            <wp:effectExtent l="0" t="635" r="0" b="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rot="16200000">
                      <a:off x="0" y="0"/>
                      <a:ext cx="8556410" cy="3900346"/>
                    </a:xfrm>
                    <a:prstGeom prst="rect">
                      <a:avLst/>
                    </a:prstGeom>
                  </pic:spPr>
                </pic:pic>
              </a:graphicData>
            </a:graphic>
          </wp:inline>
        </w:drawing>
      </w:r>
    </w:p>
    <w:p w14:paraId="4AEB0C1A" w14:textId="085650EC" w:rsidR="00284FA6" w:rsidRPr="00721A18" w:rsidRDefault="00284FA6">
      <w:pPr>
        <w:pStyle w:val="berschrift2"/>
        <w:numPr>
          <w:ilvl w:val="0"/>
          <w:numId w:val="0"/>
        </w:numPr>
      </w:pPr>
      <w:bookmarkStart w:id="176" w:name="_Toc110725828"/>
      <w:r w:rsidRPr="00721A18">
        <w:lastRenderedPageBreak/>
        <w:t xml:space="preserve">A.2 </w:t>
      </w:r>
      <w:r w:rsidR="001601F0">
        <w:t>Source Code</w:t>
      </w:r>
      <w:bookmarkEnd w:id="176"/>
    </w:p>
    <w:p w14:paraId="4AEB0C23" w14:textId="028568C1" w:rsidR="00284FA6" w:rsidRPr="00721A18" w:rsidRDefault="002A3FC9">
      <w:r>
        <w:t xml:space="preserve">The printed version of this </w:t>
      </w:r>
      <w:r w:rsidR="00DE3DB0">
        <w:t xml:space="preserve">bachelor thesis contains a CD with the source code of this artifact. Alternatively the </w:t>
      </w:r>
      <w:r w:rsidR="002E4D5B">
        <w:t xml:space="preserve">source code </w:t>
      </w:r>
      <w:r w:rsidR="00CD50AF">
        <w:t xml:space="preserve">is available online at </w:t>
      </w:r>
      <w:hyperlink r:id="rId49" w:history="1">
        <w:r w:rsidR="003E4893" w:rsidRPr="00AB7603">
          <w:rPr>
            <w:rStyle w:val="Hyperlink"/>
          </w:rPr>
          <w:t>https://github.com/MyPetOctocat/bachelor_2022</w:t>
        </w:r>
      </w:hyperlink>
      <w:r w:rsidR="003E4893">
        <w:t xml:space="preserve"> (commit: ).</w:t>
      </w:r>
    </w:p>
    <w:p w14:paraId="6C035BCF" w14:textId="06622B9A" w:rsidR="00284FA6" w:rsidRDefault="00284FA6" w:rsidP="00713170">
      <w:pPr>
        <w:spacing w:before="0" w:line="240" w:lineRule="auto"/>
        <w:jc w:val="left"/>
      </w:pPr>
    </w:p>
    <w:p w14:paraId="7F2F7939" w14:textId="65DAFDD6" w:rsidR="009F15AF" w:rsidRDefault="009F15AF">
      <w:pPr>
        <w:spacing w:before="0" w:line="240" w:lineRule="auto"/>
        <w:jc w:val="left"/>
      </w:pPr>
      <w:r>
        <w:br w:type="page"/>
      </w:r>
    </w:p>
    <w:p w14:paraId="526C41B6" w14:textId="1EDC0464" w:rsidR="009F15AF" w:rsidRPr="00721A18" w:rsidRDefault="0098612B" w:rsidP="009F15AF">
      <w:pPr>
        <w:pStyle w:val="berschrift1"/>
        <w:numPr>
          <w:ilvl w:val="0"/>
          <w:numId w:val="0"/>
        </w:numPr>
      </w:pPr>
      <w:r>
        <w:lastRenderedPageBreak/>
        <w:t>References</w:t>
      </w:r>
    </w:p>
    <w:p w14:paraId="1D48E49E" w14:textId="77777777" w:rsidR="009F15AF" w:rsidRDefault="009F15AF" w:rsidP="00713170">
      <w:pPr>
        <w:spacing w:before="0" w:line="240" w:lineRule="auto"/>
        <w:jc w:val="left"/>
      </w:pPr>
    </w:p>
    <w:sdt>
      <w:sdtPr>
        <w:tag w:val="CitaviBibliography"/>
        <w:id w:val="-1045905485"/>
        <w:placeholder>
          <w:docPart w:val="DefaultPlaceholder_-1854013440"/>
        </w:placeholder>
      </w:sdtPr>
      <w:sdtContent>
        <w:p w14:paraId="1070E138" w14:textId="77777777" w:rsidR="00FF1EC0" w:rsidRDefault="00B32AE3" w:rsidP="00FF1EC0">
          <w:pPr>
            <w:pStyle w:val="CitaviBibliographyHeading"/>
          </w:pPr>
          <w:r>
            <w:fldChar w:fldCharType="begin"/>
          </w:r>
          <w:r>
            <w:instrText>ADDIN CitaviBibliography</w:instrText>
          </w:r>
          <w:r>
            <w:fldChar w:fldCharType="separate"/>
          </w:r>
          <w:r w:rsidR="00FF1EC0">
            <w:t>References</w:t>
          </w:r>
        </w:p>
        <w:p w14:paraId="3FCA0FE3" w14:textId="77777777" w:rsidR="00FF1EC0" w:rsidRDefault="00FF1EC0" w:rsidP="00FF1EC0">
          <w:pPr>
            <w:pStyle w:val="CitaviBibliographyEntry"/>
          </w:pPr>
          <w:bookmarkStart w:id="177" w:name="_CTVL001bf7be05068d34d3d83f8ebfe6e564de7"/>
          <w:r>
            <w:t>Aggarwal, C. C. (2016).</w:t>
          </w:r>
          <w:bookmarkEnd w:id="177"/>
          <w:r>
            <w:t xml:space="preserve"> </w:t>
          </w:r>
          <w:r w:rsidRPr="00FF1EC0">
            <w:rPr>
              <w:i/>
            </w:rPr>
            <w:t>Recommender Systems: The Textbook</w:t>
          </w:r>
          <w:r w:rsidRPr="00FF1EC0">
            <w:t xml:space="preserve">. Cham: Springer International Publishing. </w:t>
          </w:r>
        </w:p>
        <w:p w14:paraId="2821FDAE" w14:textId="77777777" w:rsidR="00FF1EC0" w:rsidRDefault="00FF1EC0" w:rsidP="00FF1EC0">
          <w:pPr>
            <w:pStyle w:val="CitaviBibliographyEntry"/>
          </w:pPr>
          <w:bookmarkStart w:id="178" w:name="_CTVL001ef9eb371e62945e8834e93cbf9af643e"/>
          <w:r>
            <w:t>Algorithmia.</w:t>
          </w:r>
          <w:bookmarkEnd w:id="178"/>
          <w:r>
            <w:t xml:space="preserve"> </w:t>
          </w:r>
          <w:r w:rsidRPr="00FF1EC0">
            <w:rPr>
              <w:i/>
            </w:rPr>
            <w:t>2020 state of enterprise machine learning</w:t>
          </w:r>
          <w:r w:rsidRPr="00FF1EC0">
            <w:t xml:space="preserve">. Retrieved from https://info.algorithmia.com/hubfs/2019/Whitepapers/The-State-of-Enterprise-ML-2020/Algorithmia_2020_State_of_Enterprise_ML.pdf </w:t>
          </w:r>
        </w:p>
        <w:p w14:paraId="6D9E8AE0" w14:textId="77777777" w:rsidR="00FF1EC0" w:rsidRDefault="00FF1EC0" w:rsidP="00FF1EC0">
          <w:pPr>
            <w:pStyle w:val="CitaviBibliographyEntry"/>
          </w:pPr>
          <w:bookmarkStart w:id="179" w:name="_CTVL001919eee7a1c16499caea3e4511e683d97"/>
          <w:r>
            <w:t>Alla, S., &amp; Adari, S. K. (2021).</w:t>
          </w:r>
          <w:bookmarkEnd w:id="179"/>
          <w:r>
            <w:t xml:space="preserve"> </w:t>
          </w:r>
          <w:r w:rsidRPr="00FF1EC0">
            <w:rPr>
              <w:i/>
            </w:rPr>
            <w:t>Beginning MLOps with MLFlow</w:t>
          </w:r>
          <w:r w:rsidRPr="00FF1EC0">
            <w:t xml:space="preserve">. Springer. </w:t>
          </w:r>
        </w:p>
        <w:p w14:paraId="4FD20D39" w14:textId="77777777" w:rsidR="00FF1EC0" w:rsidRDefault="00FF1EC0" w:rsidP="00FF1EC0">
          <w:pPr>
            <w:pStyle w:val="CitaviBibliographyEntry"/>
          </w:pPr>
          <w:bookmarkStart w:id="180" w:name="_CTVL001fd07bc3413044e978717eaf0067c54c7"/>
          <w:r>
            <w:t>Alyari, F., &amp; Jafari Navimipour, N. (2018). Recommender systems.</w:t>
          </w:r>
          <w:bookmarkEnd w:id="180"/>
          <w:r>
            <w:t xml:space="preserve"> </w:t>
          </w:r>
          <w:r w:rsidRPr="00FF1EC0">
            <w:rPr>
              <w:i/>
            </w:rPr>
            <w:t>Kybernetes</w:t>
          </w:r>
          <w:r w:rsidRPr="00FF1EC0">
            <w:t xml:space="preserve">, </w:t>
          </w:r>
          <w:r w:rsidRPr="00FF1EC0">
            <w:rPr>
              <w:i/>
            </w:rPr>
            <w:t>47</w:t>
          </w:r>
          <w:r w:rsidRPr="00FF1EC0">
            <w:t>(5), 985–1017. https://doi.org/10.1108/K-06-2017-0196</w:t>
          </w:r>
        </w:p>
        <w:p w14:paraId="2B2A664B" w14:textId="77777777" w:rsidR="00FF1EC0" w:rsidRDefault="00FF1EC0" w:rsidP="00FF1EC0">
          <w:pPr>
            <w:pStyle w:val="CitaviBibliographyEntry"/>
          </w:pPr>
          <w:bookmarkStart w:id="181" w:name="_CTVL001c80a14e85177455ba24180869b32b913"/>
          <w:r>
            <w:t>Apache Software Foundation (n.d.). Airflow. Retrieved from https://airflow.apache.org/</w:t>
          </w:r>
        </w:p>
        <w:p w14:paraId="19E30899" w14:textId="77777777" w:rsidR="00FF1EC0" w:rsidRDefault="00FF1EC0" w:rsidP="00FF1EC0">
          <w:pPr>
            <w:pStyle w:val="CitaviBibliographyEntry"/>
          </w:pPr>
          <w:bookmarkStart w:id="182" w:name="_CTVL001fd47c7fdc1ee495ab5f08ee97bc58ac8"/>
          <w:bookmarkEnd w:id="181"/>
          <w:r>
            <w:t>Arrikto (n.d.). Arrikto Enterprise Kubeflow Documentation. Retrieved from https://docs.arrikto.com/</w:t>
          </w:r>
        </w:p>
        <w:p w14:paraId="643BECAB" w14:textId="77777777" w:rsidR="00FF1EC0" w:rsidRDefault="00FF1EC0" w:rsidP="00FF1EC0">
          <w:pPr>
            <w:pStyle w:val="CitaviBibliographyEntry"/>
          </w:pPr>
          <w:bookmarkStart w:id="183" w:name="_CTVL001158273169e054b2daed4a28cb665123f"/>
          <w:bookmarkEnd w:id="182"/>
          <w:r>
            <w:t>Baena-Garcıa, M., Del Campo-Ávila, J., Fidalgo, R., Bifet, A., Gavalda, R., &amp; Morales-Bueno, R. (2006). Early drift detection method. In</w:t>
          </w:r>
          <w:bookmarkEnd w:id="183"/>
          <w:r>
            <w:t xml:space="preserve"> </w:t>
          </w:r>
          <w:r w:rsidRPr="00FF1EC0">
            <w:rPr>
              <w:i/>
            </w:rPr>
            <w:t>Fourth international workshop on knowledge discovery from data streams</w:t>
          </w:r>
          <w:r w:rsidRPr="00FF1EC0">
            <w:t>.</w:t>
          </w:r>
        </w:p>
        <w:p w14:paraId="16D509C2" w14:textId="77777777" w:rsidR="00FF1EC0" w:rsidRDefault="00FF1EC0" w:rsidP="00FF1EC0">
          <w:pPr>
            <w:pStyle w:val="CitaviBibliographyEntry"/>
          </w:pPr>
          <w:bookmarkStart w:id="184" w:name="_CTVL001b684d2f5565d4f0aaf008928c14fa66d"/>
          <w:r>
            <w:t>Baker, T. (2019).</w:t>
          </w:r>
          <w:bookmarkEnd w:id="184"/>
          <w:r>
            <w:t xml:space="preserve"> </w:t>
          </w:r>
          <w:r w:rsidRPr="00FF1EC0">
            <w:rPr>
              <w:i/>
            </w:rPr>
            <w:t>Smarter Humans. Smarter Machines.</w:t>
          </w:r>
          <w:r w:rsidRPr="00FF1EC0">
            <w:t xml:space="preserve"> Retrieved from Refinitiv website: https://www.refinitiv.com/en/resources/special-report/refinitiv-2019-artificial-intelligence-machine-learning-global-study </w:t>
          </w:r>
        </w:p>
        <w:p w14:paraId="2691CD9D" w14:textId="77777777" w:rsidR="00FF1EC0" w:rsidRDefault="00FF1EC0" w:rsidP="00FF1EC0">
          <w:pPr>
            <w:pStyle w:val="CitaviBibliographyEntry"/>
          </w:pPr>
          <w:bookmarkStart w:id="185" w:name="_CTVL001f4e39ccb1a2d478db83b45fe62e544fa"/>
          <w:r>
            <w:t>Baylor, D., Breck, E., Cheng, H.</w:t>
          </w:r>
          <w:r>
            <w:rPr>
              <w:rFonts w:ascii="Cambria Math" w:hAnsi="Cambria Math" w:cs="Cambria Math"/>
            </w:rPr>
            <w:t>‑</w:t>
          </w:r>
          <w:r>
            <w:t>T., Fiedel,</w:t>
          </w:r>
          <w:r>
            <w:rPr>
              <w:rFonts w:cs="Arial"/>
            </w:rPr>
            <w:t> </w:t>
          </w:r>
          <w:r>
            <w:t>N., Foo,</w:t>
          </w:r>
          <w:r>
            <w:rPr>
              <w:rFonts w:cs="Arial"/>
            </w:rPr>
            <w:t> </w:t>
          </w:r>
          <w:r>
            <w:t>C.</w:t>
          </w:r>
          <w:r>
            <w:rPr>
              <w:rFonts w:cs="Arial"/>
            </w:rPr>
            <w:t> </w:t>
          </w:r>
          <w:r>
            <w:t>Y., Haque,</w:t>
          </w:r>
          <w:r>
            <w:rPr>
              <w:rFonts w:cs="Arial"/>
            </w:rPr>
            <w:t> </w:t>
          </w:r>
          <w:r>
            <w:t>Z.,</w:t>
          </w:r>
          <w:r>
            <w:rPr>
              <w:rFonts w:cs="Arial"/>
            </w:rPr>
            <w:t> </w:t>
          </w:r>
          <w:r>
            <w:t>.</w:t>
          </w:r>
          <w:r>
            <w:rPr>
              <w:rFonts w:cs="Arial"/>
            </w:rPr>
            <w:t> </w:t>
          </w:r>
          <w:r>
            <w:t>.</w:t>
          </w:r>
          <w:r>
            <w:rPr>
              <w:rFonts w:cs="Arial"/>
            </w:rPr>
            <w:t> </w:t>
          </w:r>
          <w:r>
            <w:t>. Zinkevich,</w:t>
          </w:r>
          <w:r>
            <w:rPr>
              <w:rFonts w:cs="Arial"/>
            </w:rPr>
            <w:t> </w:t>
          </w:r>
          <w:r>
            <w:t>M. (2017). TFX: A TensorFlow-Based Production-Scale Machine Learning Platform. In S. Matwin, S. Yu, &amp; F. Farooq (Eds.),</w:t>
          </w:r>
          <w:bookmarkEnd w:id="185"/>
          <w:r>
            <w:t xml:space="preserve"> </w:t>
          </w:r>
          <w:r w:rsidRPr="00FF1EC0">
            <w:rPr>
              <w:i/>
            </w:rPr>
            <w:t xml:space="preserve">Proceedings of the 23rd ACM SIGKDD International Conference on Knowledge Discovery and Data Mining </w:t>
          </w:r>
          <w:r w:rsidRPr="00FF1EC0">
            <w:t>(pp. 1387–1395). New York, NY, USA: ACM. https://doi.org/10.1145/3097983.3098021</w:t>
          </w:r>
        </w:p>
        <w:p w14:paraId="31AAE4A3" w14:textId="77777777" w:rsidR="00FF1EC0" w:rsidRDefault="00FF1EC0" w:rsidP="00FF1EC0">
          <w:pPr>
            <w:pStyle w:val="CitaviBibliographyEntry"/>
          </w:pPr>
          <w:bookmarkStart w:id="186" w:name="_CTVL001c1e2e2b70b224eeea8b4f4e4a16d5d0e"/>
          <w:r>
            <w:t>Blondel, M., Fujino, A., Ueda, N., &amp; Ishihata, M. (2016, July 25).</w:t>
          </w:r>
          <w:bookmarkEnd w:id="186"/>
          <w:r>
            <w:t xml:space="preserve"> </w:t>
          </w:r>
          <w:r w:rsidRPr="00FF1EC0">
            <w:rPr>
              <w:i/>
            </w:rPr>
            <w:t>Higher-Order Factorization Machines</w:t>
          </w:r>
          <w:r w:rsidRPr="00FF1EC0">
            <w:t xml:space="preserve">. Retrieved from http://arxiv.org/pdf/1607.07195v2 </w:t>
          </w:r>
        </w:p>
        <w:p w14:paraId="7CFF1715" w14:textId="77777777" w:rsidR="00FF1EC0" w:rsidRDefault="00FF1EC0" w:rsidP="00FF1EC0">
          <w:pPr>
            <w:pStyle w:val="CitaviBibliographyEntry"/>
          </w:pPr>
          <w:bookmarkStart w:id="187" w:name="_CTVL001a9002594473d43069e6dda4150413420"/>
          <w:r>
            <w:t>Blondel, M., Ishihata, M., Fujino, A., &amp; Ueda, N. (2016, July 29).</w:t>
          </w:r>
          <w:bookmarkEnd w:id="187"/>
          <w:r>
            <w:t xml:space="preserve"> </w:t>
          </w:r>
          <w:r w:rsidRPr="00FF1EC0">
            <w:rPr>
              <w:i/>
            </w:rPr>
            <w:t>Polynomial Networks and Factorization Machines: New Insights and Efficient Training Algorithms</w:t>
          </w:r>
          <w:r w:rsidRPr="00FF1EC0">
            <w:t xml:space="preserve">. Retrieved from http://arxiv.org/pdf/1607.08810v1 </w:t>
          </w:r>
        </w:p>
        <w:p w14:paraId="35C9A839" w14:textId="77777777" w:rsidR="00FF1EC0" w:rsidRDefault="00FF1EC0" w:rsidP="00FF1EC0">
          <w:pPr>
            <w:pStyle w:val="CitaviBibliographyEntry"/>
          </w:pPr>
          <w:bookmarkStart w:id="188" w:name="_CTVL001fbc9ffd86716462b83884eb5f60782e7"/>
          <w:r>
            <w:t>Cai, L., &amp; Zhu, Y. (2015). The Challenges of Data Quality and Data Quality Assessment in the Big Data Era.</w:t>
          </w:r>
          <w:bookmarkEnd w:id="188"/>
          <w:r>
            <w:t xml:space="preserve"> </w:t>
          </w:r>
          <w:r w:rsidRPr="00FF1EC0">
            <w:rPr>
              <w:i/>
            </w:rPr>
            <w:t>Data Science Journal</w:t>
          </w:r>
          <w:r w:rsidRPr="00FF1EC0">
            <w:t xml:space="preserve">, </w:t>
          </w:r>
          <w:r w:rsidRPr="00FF1EC0">
            <w:rPr>
              <w:i/>
            </w:rPr>
            <w:t>14</w:t>
          </w:r>
          <w:r w:rsidRPr="00FF1EC0">
            <w:t>(0), 2. https://doi.org/10.5334/dsj-2015-002</w:t>
          </w:r>
        </w:p>
        <w:p w14:paraId="660EB22B" w14:textId="77777777" w:rsidR="00FF1EC0" w:rsidRDefault="00FF1EC0" w:rsidP="00FF1EC0">
          <w:pPr>
            <w:pStyle w:val="CitaviBibliographyEntry"/>
          </w:pPr>
          <w:bookmarkStart w:id="189" w:name="_CTVL0012e1b3234f86f45b88caca3262c856813"/>
          <w:r>
            <w:t>Charniak, E. (2019).</w:t>
          </w:r>
          <w:bookmarkEnd w:id="189"/>
          <w:r>
            <w:t xml:space="preserve"> </w:t>
          </w:r>
          <w:r w:rsidRPr="00FF1EC0">
            <w:rPr>
              <w:i/>
            </w:rPr>
            <w:t>Introduction to Deep Learning</w:t>
          </w:r>
          <w:r w:rsidRPr="00FF1EC0">
            <w:t xml:space="preserve">. The MIT Press. </w:t>
          </w:r>
        </w:p>
        <w:p w14:paraId="2821BCBA" w14:textId="77777777" w:rsidR="00FF1EC0" w:rsidRDefault="00FF1EC0" w:rsidP="00FF1EC0">
          <w:pPr>
            <w:pStyle w:val="CitaviBibliographyEntry"/>
          </w:pPr>
          <w:bookmarkStart w:id="190" w:name="_CTVL0019744b604bd6f4aab8cfb22955c063b01"/>
          <w:r>
            <w:lastRenderedPageBreak/>
            <w:t>Choy, G., Khalilzadeh, O., Michalski, M., Do, S., Samir, A. E., Pianykh, O. S., . . . Dreyer, K. J. (2018). Current Applications and Future Impact of Machine Learning in Radiology.</w:t>
          </w:r>
          <w:bookmarkEnd w:id="190"/>
          <w:r>
            <w:t xml:space="preserve"> </w:t>
          </w:r>
          <w:r w:rsidRPr="00FF1EC0">
            <w:rPr>
              <w:i/>
            </w:rPr>
            <w:t>Radiology</w:t>
          </w:r>
          <w:r w:rsidRPr="00FF1EC0">
            <w:t xml:space="preserve">, </w:t>
          </w:r>
          <w:r w:rsidRPr="00FF1EC0">
            <w:rPr>
              <w:i/>
            </w:rPr>
            <w:t>288</w:t>
          </w:r>
          <w:r w:rsidRPr="00FF1EC0">
            <w:t>(2), 318–328. https://doi.org/10.1148/radiol.2018171820</w:t>
          </w:r>
        </w:p>
        <w:p w14:paraId="523D1C91" w14:textId="77777777" w:rsidR="00FF1EC0" w:rsidRDefault="00FF1EC0" w:rsidP="00FF1EC0">
          <w:pPr>
            <w:pStyle w:val="CitaviBibliographyEntry"/>
          </w:pPr>
          <w:bookmarkStart w:id="191" w:name="_CTVL00197902646bc564eaaa19ebaba329abb2e"/>
          <w:r>
            <w:t>Chui, M., Hall, B., Singla, A., &amp; Sukharevsky, A. (2021, December 8).</w:t>
          </w:r>
          <w:bookmarkEnd w:id="191"/>
          <w:r>
            <w:t xml:space="preserve"> </w:t>
          </w:r>
          <w:r w:rsidRPr="00FF1EC0">
            <w:rPr>
              <w:i/>
            </w:rPr>
            <w:t>The state of AI in 2021</w:t>
          </w:r>
          <w:r w:rsidRPr="00FF1EC0">
            <w:t xml:space="preserve">. Retrieved from McKinsey website: https://www.mckinsey.com/business-functions/quantumblack/our-insights/global-survey-the-state-of-ai-in-2021 </w:t>
          </w:r>
        </w:p>
        <w:p w14:paraId="00EA0D9B" w14:textId="77777777" w:rsidR="00FF1EC0" w:rsidRDefault="00FF1EC0" w:rsidP="00FF1EC0">
          <w:pPr>
            <w:pStyle w:val="CitaviBibliographyEntry"/>
          </w:pPr>
          <w:bookmarkStart w:id="192" w:name="_CTVL00149778e4f4dd14bdcaf583e52ef68d592"/>
          <w:r>
            <w:t>Columbus, L. (2017, July 9). McKinsey's State Of Machine Learning And AI, 2017.</w:t>
          </w:r>
          <w:bookmarkEnd w:id="192"/>
          <w:r>
            <w:t xml:space="preserve"> </w:t>
          </w:r>
          <w:r w:rsidRPr="00FF1EC0">
            <w:rPr>
              <w:i/>
            </w:rPr>
            <w:t>Forbes</w:t>
          </w:r>
          <w:r w:rsidRPr="00FF1EC0">
            <w:t>. Retrieved from https://www.forbes.com/sites/louiscolumbus/2017/07/09/mckinseys-state-of-machine-learning-and-ai-2017/?sh=63414b1b75b6</w:t>
          </w:r>
        </w:p>
        <w:p w14:paraId="052B5A74" w14:textId="77777777" w:rsidR="00FF1EC0" w:rsidRDefault="00FF1EC0" w:rsidP="00FF1EC0">
          <w:pPr>
            <w:pStyle w:val="CitaviBibliographyEntry"/>
          </w:pPr>
          <w:bookmarkStart w:id="193" w:name="_CTVL001c55ccbf27da94b1286e464e0afcaef5b"/>
          <w:r>
            <w:t>Covington, P., Adams, J., &amp; Sargin, E. (2016). Deep Neural Networks for YouTube Recommendations. In S. Sen, W. Geyer, J. Freyne, &amp; P. Castells (Eds.),</w:t>
          </w:r>
          <w:bookmarkEnd w:id="193"/>
          <w:r>
            <w:t xml:space="preserve"> </w:t>
          </w:r>
          <w:r w:rsidRPr="00FF1EC0">
            <w:rPr>
              <w:i/>
            </w:rPr>
            <w:t xml:space="preserve">Proceedings of the 10th ACM Conference on Recommender Systems </w:t>
          </w:r>
          <w:r w:rsidRPr="00FF1EC0">
            <w:t>(pp. 191–198). New York, NY, USA: ACM. https://doi.org/10.1145/2959100.2959190</w:t>
          </w:r>
        </w:p>
        <w:p w14:paraId="4B7DC1C3" w14:textId="77777777" w:rsidR="00FF1EC0" w:rsidRDefault="00FF1EC0" w:rsidP="00FF1EC0">
          <w:pPr>
            <w:pStyle w:val="CitaviBibliographyEntry"/>
          </w:pPr>
          <w:bookmarkStart w:id="194" w:name="_CTVL00150b0f86621224fbdba5efdb4653f2f67"/>
          <w:r>
            <w:t>Crowe, R. (2019). Why do I need metadata? (TensorFlow Extended). Retrieved from https://www.youtube.com/watch?v=cc1-eocgm1E</w:t>
          </w:r>
        </w:p>
        <w:p w14:paraId="46F87D2F" w14:textId="77777777" w:rsidR="00FF1EC0" w:rsidRDefault="00FF1EC0" w:rsidP="00FF1EC0">
          <w:pPr>
            <w:pStyle w:val="CitaviBibliographyEntry"/>
          </w:pPr>
          <w:bookmarkStart w:id="195" w:name="_CTVL001fb97b694f03d42c9a36caf595751ceb9"/>
          <w:bookmarkEnd w:id="194"/>
          <w:r>
            <w:t>Cunningham, W. (1993). The WyCash portfolio management system.</w:t>
          </w:r>
          <w:bookmarkEnd w:id="195"/>
          <w:r>
            <w:t xml:space="preserve"> </w:t>
          </w:r>
          <w:r w:rsidRPr="00FF1EC0">
            <w:rPr>
              <w:i/>
            </w:rPr>
            <w:t>ACM SIGPLAN OOPS Messenger</w:t>
          </w:r>
          <w:r w:rsidRPr="00FF1EC0">
            <w:t xml:space="preserve">, </w:t>
          </w:r>
          <w:r w:rsidRPr="00FF1EC0">
            <w:rPr>
              <w:i/>
            </w:rPr>
            <w:t>4</w:t>
          </w:r>
          <w:r w:rsidRPr="00FF1EC0">
            <w:t>(2), 29–30. https://doi.org/10.1145/157710.157715</w:t>
          </w:r>
        </w:p>
        <w:p w14:paraId="759BDB92" w14:textId="77777777" w:rsidR="00FF1EC0" w:rsidRDefault="00FF1EC0" w:rsidP="00FF1EC0">
          <w:pPr>
            <w:pStyle w:val="CitaviBibliographyEntry"/>
          </w:pPr>
          <w:bookmarkStart w:id="196" w:name="_CTVL001710c1204a13d463e8e62fbb832370a37"/>
          <w:r>
            <w:t>Dacrema, M. F., Boglio, S., Cremonesi, P., &amp; Jannach, D. (2021). A Troubling Analysis of Reproducibility and Progress in Recommender Systems Research.</w:t>
          </w:r>
          <w:bookmarkEnd w:id="196"/>
          <w:r>
            <w:t xml:space="preserve"> </w:t>
          </w:r>
          <w:r w:rsidRPr="00FF1EC0">
            <w:rPr>
              <w:i/>
            </w:rPr>
            <w:t>ACM Transactions on Information Systems</w:t>
          </w:r>
          <w:r w:rsidRPr="00FF1EC0">
            <w:t xml:space="preserve">, </w:t>
          </w:r>
          <w:r w:rsidRPr="00FF1EC0">
            <w:rPr>
              <w:i/>
            </w:rPr>
            <w:t>39</w:t>
          </w:r>
          <w:r w:rsidRPr="00FF1EC0">
            <w:t>(2), 1–49. https://doi.org/10.1145/3434185</w:t>
          </w:r>
        </w:p>
        <w:p w14:paraId="5361B845" w14:textId="77777777" w:rsidR="00FF1EC0" w:rsidRDefault="00FF1EC0" w:rsidP="00FF1EC0">
          <w:pPr>
            <w:pStyle w:val="CitaviBibliographyEntry"/>
          </w:pPr>
          <w:bookmarkStart w:id="197" w:name="_CTVL001830c1a9ca9254f63871238fb355a70ed"/>
          <w:r>
            <w:t>Databricks (2018). MLflow Documentation. Retrieved from https://mlflow.org/docs/latest/index.html</w:t>
          </w:r>
        </w:p>
        <w:p w14:paraId="2C22B800" w14:textId="77777777" w:rsidR="00FF1EC0" w:rsidRDefault="00FF1EC0" w:rsidP="00FF1EC0">
          <w:pPr>
            <w:pStyle w:val="CitaviBibliographyEntry"/>
          </w:pPr>
          <w:bookmarkStart w:id="198" w:name="_CTVL00179925f646bbf4c4bba88881ae61c4bc5"/>
          <w:bookmarkEnd w:id="197"/>
          <w:r>
            <w:t>Denis Baylor, Kevin Haas, Konstantinos Katsiapis, Sammy Leong, Rose Liu, Clemens Menwald, . . . Martin Zinkevich (2019). Continuous Training for Production ML in the TensorFlow Extended (TFX) Platform. In</w:t>
          </w:r>
          <w:bookmarkEnd w:id="198"/>
          <w:r>
            <w:t xml:space="preserve"> </w:t>
          </w:r>
          <w:r w:rsidRPr="00FF1EC0">
            <w:rPr>
              <w:i/>
            </w:rPr>
            <w:t xml:space="preserve">2019 USENIX Conference on Operational Machine Learning (OpML 19) </w:t>
          </w:r>
          <w:r w:rsidRPr="00FF1EC0">
            <w:t>(pp. 51–53). Santa Clara, CA: USENIX Association. Retrieved from https://www.usenix.org/conference/opml19/presentation/baylor</w:t>
          </w:r>
        </w:p>
        <w:p w14:paraId="6F9F0769" w14:textId="77777777" w:rsidR="00FF1EC0" w:rsidRDefault="00FF1EC0" w:rsidP="00FF1EC0">
          <w:pPr>
            <w:pStyle w:val="CitaviBibliographyEntry"/>
          </w:pPr>
          <w:bookmarkStart w:id="199" w:name="_CTVL00178bde63258fc4478a84dc315104cb344"/>
          <w:r>
            <w:t>Deo, N. (2019).</w:t>
          </w:r>
          <w:bookmarkEnd w:id="199"/>
          <w:r>
            <w:t xml:space="preserve"> </w:t>
          </w:r>
          <w:r w:rsidRPr="00FF1EC0">
            <w:rPr>
              <w:i/>
            </w:rPr>
            <w:t>Graph theory: With applications to engineering &amp; computer science</w:t>
          </w:r>
          <w:r w:rsidRPr="00FF1EC0">
            <w:t xml:space="preserve">. </w:t>
          </w:r>
          <w:r w:rsidRPr="00FF1EC0">
            <w:rPr>
              <w:i/>
            </w:rPr>
            <w:t>Dover books on mathematics</w:t>
          </w:r>
          <w:r w:rsidRPr="00FF1EC0">
            <w:t xml:space="preserve">. Mineola, NY: Dover Publications. </w:t>
          </w:r>
        </w:p>
        <w:p w14:paraId="4AFBB59D" w14:textId="77777777" w:rsidR="00FF1EC0" w:rsidRDefault="00FF1EC0" w:rsidP="00FF1EC0">
          <w:pPr>
            <w:pStyle w:val="CitaviBibliographyEntry"/>
          </w:pPr>
          <w:bookmarkStart w:id="200" w:name="_CTVL001e10d663035094d0dabe93aea4a76aa1d"/>
          <w:r>
            <w:t>Feng Gu, Zhang, G., Jie Lu, &amp; Chin-Teng Lin (2016). Concept drift detection based on equal density estimation. In</w:t>
          </w:r>
          <w:bookmarkEnd w:id="200"/>
          <w:r>
            <w:t xml:space="preserve"> </w:t>
          </w:r>
          <w:r w:rsidRPr="00FF1EC0">
            <w:rPr>
              <w:i/>
            </w:rPr>
            <w:t>2016 International Joint Conference on Neural Networks (IJCNN)</w:t>
          </w:r>
          <w:r w:rsidRPr="00FF1EC0">
            <w:t>.</w:t>
          </w:r>
        </w:p>
        <w:p w14:paraId="188FD1C6" w14:textId="77777777" w:rsidR="00FF1EC0" w:rsidRDefault="00FF1EC0" w:rsidP="00FF1EC0">
          <w:pPr>
            <w:pStyle w:val="CitaviBibliographyEntry"/>
          </w:pPr>
          <w:bookmarkStart w:id="201" w:name="_CTVL0018cc7b0b1d1c040be8955aa26dfb58238"/>
          <w:r>
            <w:t>Fernández-Tobias, I., Cantador, I., Kaminskas, M., &amp; Ricci, F. (2012). Cross-domain recommender systems: A survey of the state of the art. In</w:t>
          </w:r>
          <w:bookmarkEnd w:id="201"/>
          <w:r>
            <w:t xml:space="preserve"> </w:t>
          </w:r>
          <w:r w:rsidRPr="00FF1EC0">
            <w:rPr>
              <w:i/>
            </w:rPr>
            <w:t xml:space="preserve">Spanish conference on information retrieval. </w:t>
          </w:r>
          <w:r w:rsidRPr="00FF1EC0">
            <w:t>Symposium conducted at the meeting of sn.</w:t>
          </w:r>
        </w:p>
        <w:p w14:paraId="520894CE" w14:textId="77777777" w:rsidR="00FF1EC0" w:rsidRDefault="00FF1EC0" w:rsidP="00FF1EC0">
          <w:pPr>
            <w:pStyle w:val="CitaviBibliographyEntry"/>
          </w:pPr>
          <w:bookmarkStart w:id="202" w:name="_CTVL00178465058005b469e9e9c92c9b56f4926"/>
          <w:r>
            <w:t>Fleder, D. M., &amp; Hosanagar, K. (2007). Recommender systems and their impact on sales diversity. In J. MacKie-Mason, D. Parkes, &amp; P. Resnick (Eds.),</w:t>
          </w:r>
          <w:bookmarkEnd w:id="202"/>
          <w:r>
            <w:t xml:space="preserve"> </w:t>
          </w:r>
          <w:r w:rsidRPr="00FF1EC0">
            <w:rPr>
              <w:i/>
            </w:rPr>
            <w:t xml:space="preserve">Proceedings of </w:t>
          </w:r>
          <w:r w:rsidRPr="00FF1EC0">
            <w:rPr>
              <w:i/>
            </w:rPr>
            <w:lastRenderedPageBreak/>
            <w:t xml:space="preserve">the 8th ACM conference on Electronic commerce - EC '07 </w:t>
          </w:r>
          <w:r w:rsidRPr="00FF1EC0">
            <w:t>(p. 192). New York, New York, USA: ACM Press. https://doi.org/10.1145/1250910.1250939</w:t>
          </w:r>
        </w:p>
        <w:p w14:paraId="65128A3C" w14:textId="77777777" w:rsidR="00FF1EC0" w:rsidRDefault="00FF1EC0" w:rsidP="00FF1EC0">
          <w:pPr>
            <w:pStyle w:val="CitaviBibliographyEntry"/>
          </w:pPr>
          <w:bookmarkStart w:id="203" w:name="_CTVL001763ac34e606e4d8c8770aa0a38822775"/>
          <w:r>
            <w:t>Fowler, M. (2019).</w:t>
          </w:r>
          <w:bookmarkEnd w:id="203"/>
          <w:r>
            <w:t xml:space="preserve"> </w:t>
          </w:r>
          <w:r w:rsidRPr="00FF1EC0">
            <w:rPr>
              <w:i/>
            </w:rPr>
            <w:t xml:space="preserve">Refactoring: Improving the design of existing code </w:t>
          </w:r>
          <w:r w:rsidRPr="00FF1EC0">
            <w:t xml:space="preserve">(Second edition). </w:t>
          </w:r>
          <w:r w:rsidRPr="00FF1EC0">
            <w:rPr>
              <w:i/>
            </w:rPr>
            <w:t>Addison-Wesley signature series</w:t>
          </w:r>
          <w:r w:rsidRPr="00FF1EC0">
            <w:t xml:space="preserve">. Boston: Addison-Wesley. </w:t>
          </w:r>
        </w:p>
        <w:p w14:paraId="0A419AD4" w14:textId="77777777" w:rsidR="00FF1EC0" w:rsidRDefault="00FF1EC0" w:rsidP="00FF1EC0">
          <w:pPr>
            <w:pStyle w:val="CitaviBibliographyEntry"/>
          </w:pPr>
          <w:bookmarkStart w:id="204" w:name="_CTVL001b0fb2471a881445c8dc036c62001ecb9"/>
          <w:r>
            <w:t>Gama, J. [João], Medas, P., Castillo, G., &amp; Rodrigues, P. (2004). Learning with Drift Detection. In D. Hutchison, T. Kanade, J. Kittler, J. M. Kleinberg, F. Mattern, J. C. Mitchell, . . . S. Labidi (Eds.),</w:t>
          </w:r>
          <w:bookmarkEnd w:id="204"/>
          <w:r>
            <w:t xml:space="preserve"> </w:t>
          </w:r>
          <w:r w:rsidRPr="00FF1EC0">
            <w:rPr>
              <w:i/>
            </w:rPr>
            <w:t xml:space="preserve">Lecture Notes in Computer Science. Advances in Artificial Intelligence – SBIA 2004 </w:t>
          </w:r>
          <w:r w:rsidRPr="00FF1EC0">
            <w:t>(Vol. 3171, pp. 286–295). Berlin, Heidelberg: Springer Berlin Heidelberg. https://doi.org/10.1007/978-3-540-28645-5_29</w:t>
          </w:r>
        </w:p>
        <w:p w14:paraId="04613384" w14:textId="77777777" w:rsidR="00FF1EC0" w:rsidRDefault="00FF1EC0" w:rsidP="00FF1EC0">
          <w:pPr>
            <w:pStyle w:val="CitaviBibliographyEntry"/>
          </w:pPr>
          <w:bookmarkStart w:id="205" w:name="_CTVL001d690626a0d1d4171a217966ba82f96eb"/>
          <w:r>
            <w:t>Gama, J. [João], Žliobaitė, I., Bifet, A., Pechenizkiy, M., &amp; Bouchachia, A. (2014). A survey on concept drift adaptation.</w:t>
          </w:r>
          <w:bookmarkEnd w:id="205"/>
          <w:r>
            <w:t xml:space="preserve"> </w:t>
          </w:r>
          <w:r w:rsidRPr="00FF1EC0">
            <w:rPr>
              <w:i/>
            </w:rPr>
            <w:t>ACM Computing Surveys</w:t>
          </w:r>
          <w:r w:rsidRPr="00FF1EC0">
            <w:t xml:space="preserve">, </w:t>
          </w:r>
          <w:r w:rsidRPr="00FF1EC0">
            <w:rPr>
              <w:i/>
            </w:rPr>
            <w:t>46</w:t>
          </w:r>
          <w:r w:rsidRPr="00FF1EC0">
            <w:t>(4), 1–37. https://doi.org/10.1145/2523813</w:t>
          </w:r>
        </w:p>
        <w:p w14:paraId="44800176" w14:textId="77777777" w:rsidR="00FF1EC0" w:rsidRDefault="00FF1EC0" w:rsidP="00FF1EC0">
          <w:pPr>
            <w:pStyle w:val="CitaviBibliographyEntry"/>
          </w:pPr>
          <w:bookmarkStart w:id="206" w:name="_CTVL001c3b9079eba754490bd2aaf2143422945"/>
          <w:r>
            <w:t>Garousi, V., Petersen, K., &amp; Ozkan, B. (2016). Challenges and best practices in industry-academia collaborations in software engineering: A systematic literature review.</w:t>
          </w:r>
          <w:bookmarkEnd w:id="206"/>
          <w:r>
            <w:t xml:space="preserve"> </w:t>
          </w:r>
          <w:r w:rsidRPr="00FF1EC0">
            <w:rPr>
              <w:i/>
            </w:rPr>
            <w:t>Information and Software Technology</w:t>
          </w:r>
          <w:r w:rsidRPr="00FF1EC0">
            <w:t xml:space="preserve">, </w:t>
          </w:r>
          <w:r w:rsidRPr="00FF1EC0">
            <w:rPr>
              <w:i/>
            </w:rPr>
            <w:t>79</w:t>
          </w:r>
          <w:r w:rsidRPr="00FF1EC0">
            <w:t>, 106–127. https://doi.org/10.1016/j.infsof.2016.07.006</w:t>
          </w:r>
        </w:p>
        <w:p w14:paraId="1F1F04E6" w14:textId="77777777" w:rsidR="00FF1EC0" w:rsidRDefault="00FF1EC0" w:rsidP="00FF1EC0">
          <w:pPr>
            <w:pStyle w:val="CitaviBibliographyEntry"/>
          </w:pPr>
          <w:bookmarkStart w:id="207" w:name="_CTVL0018d4fed8a98654daeb3548ca922cf243c"/>
          <w:r>
            <w:t>GOODFELLOW, I., BENGIO, Y., &amp; COURVILLE, A. (2016).</w:t>
          </w:r>
          <w:bookmarkEnd w:id="207"/>
          <w:r>
            <w:t xml:space="preserve"> </w:t>
          </w:r>
          <w:r w:rsidRPr="00FF1EC0">
            <w:rPr>
              <w:i/>
            </w:rPr>
            <w:t>Deep learning</w:t>
          </w:r>
          <w:r w:rsidRPr="00FF1EC0">
            <w:t xml:space="preserve">. </w:t>
          </w:r>
          <w:r w:rsidRPr="00FF1EC0">
            <w:rPr>
              <w:i/>
            </w:rPr>
            <w:t>Adaptive computation and machine learning series</w:t>
          </w:r>
          <w:r w:rsidRPr="00FF1EC0">
            <w:t xml:space="preserve">. Cambridge, Massachusetts, London: MIT Press. </w:t>
          </w:r>
        </w:p>
        <w:p w14:paraId="5E3D4D78" w14:textId="77777777" w:rsidR="00FF1EC0" w:rsidRDefault="00FF1EC0" w:rsidP="00FF1EC0">
          <w:pPr>
            <w:pStyle w:val="CitaviBibliographyEntry"/>
          </w:pPr>
          <w:bookmarkStart w:id="208" w:name="_CTVL00153595849bbbb4ea78a8943ce924df1e3"/>
          <w:r>
            <w:t>Google LLC (2019a). TFX: TensorFlow Extended (TFX) is an end-to-end platform for deploying production ML pipelines. Retrieved from https://www.tensorflow.org/tfx</w:t>
          </w:r>
        </w:p>
        <w:p w14:paraId="12AE60A3" w14:textId="77777777" w:rsidR="00FF1EC0" w:rsidRDefault="00FF1EC0" w:rsidP="00FF1EC0">
          <w:pPr>
            <w:pStyle w:val="CitaviBibliographyEntry"/>
          </w:pPr>
          <w:bookmarkStart w:id="209" w:name="_CTVL001d3cdcd950e2a49329c21cbd53479d962"/>
          <w:bookmarkEnd w:id="208"/>
          <w:r>
            <w:t>Google LLC (2019b). The TFX User Guide. Retrieved from https://www.tensorflow.org/tfx/guide</w:t>
          </w:r>
        </w:p>
        <w:p w14:paraId="16B4F936" w14:textId="77777777" w:rsidR="00FF1EC0" w:rsidRDefault="00FF1EC0" w:rsidP="00FF1EC0">
          <w:pPr>
            <w:pStyle w:val="CitaviBibliographyEntry"/>
          </w:pPr>
          <w:bookmarkStart w:id="210" w:name="_CTVL001d2f8e608cbb643dd8ea8382e0466bfcb"/>
          <w:bookmarkEnd w:id="209"/>
          <w:r>
            <w:t>Google LLC (2020a). MLOps: Continuous delivery and automation pipelines in machine learning.</w:t>
          </w:r>
        </w:p>
        <w:p w14:paraId="0E82F8C4" w14:textId="77777777" w:rsidR="00FF1EC0" w:rsidRDefault="00FF1EC0" w:rsidP="00FF1EC0">
          <w:pPr>
            <w:pStyle w:val="CitaviBibliographyEntry"/>
          </w:pPr>
          <w:bookmarkStart w:id="211" w:name="_CTVL0010c5fefc6e3a049d0a273fe3903075504"/>
          <w:bookmarkEnd w:id="210"/>
          <w:r>
            <w:t>Google LLC (2020b). Retrieval. Retrieved from https://developers.google.com/machine-learning/recommendation/dnn/retrieval</w:t>
          </w:r>
        </w:p>
        <w:p w14:paraId="48FB48FD" w14:textId="77777777" w:rsidR="00FF1EC0" w:rsidRDefault="00FF1EC0" w:rsidP="00FF1EC0">
          <w:pPr>
            <w:pStyle w:val="CitaviBibliographyEntry"/>
          </w:pPr>
          <w:bookmarkStart w:id="212" w:name="_CTVL001694dd77899d64e07981f6b154f32e0a2"/>
          <w:bookmarkEnd w:id="211"/>
          <w:r>
            <w:t>Google LLC (2020c, February 11). Scoring. Retrieved from https://developers.google.com/machine-learning/recommendation/dnn/scoring</w:t>
          </w:r>
        </w:p>
        <w:p w14:paraId="68CCE328" w14:textId="77777777" w:rsidR="00FF1EC0" w:rsidRDefault="00FF1EC0" w:rsidP="00FF1EC0">
          <w:pPr>
            <w:pStyle w:val="CitaviBibliographyEntry"/>
          </w:pPr>
          <w:bookmarkStart w:id="213" w:name="_CTVL001881c7646beae441ba2aedcf0fc087258"/>
          <w:bookmarkEnd w:id="212"/>
          <w:r>
            <w:t>Google LLC (2021a). Collaborative Filtering. Retrieved from https://developers.google.com/machine-learning/recommendation/collaborative/basics</w:t>
          </w:r>
        </w:p>
        <w:p w14:paraId="0CA40288" w14:textId="77777777" w:rsidR="00FF1EC0" w:rsidRDefault="00FF1EC0" w:rsidP="00FF1EC0">
          <w:pPr>
            <w:pStyle w:val="CitaviBibliographyEntry"/>
          </w:pPr>
          <w:bookmarkStart w:id="214" w:name="_CTVL001739d10d4d9634d0c83c716e12df1b15d"/>
          <w:bookmarkEnd w:id="213"/>
          <w:r>
            <w:t>Google LLC (2021b). ExampleValidator. Retrieved from https://www.tensorflow.org/tfx/guide/exampleval</w:t>
          </w:r>
        </w:p>
        <w:p w14:paraId="53E59E80" w14:textId="77777777" w:rsidR="00FF1EC0" w:rsidRDefault="00FF1EC0" w:rsidP="00FF1EC0">
          <w:pPr>
            <w:pStyle w:val="CitaviBibliographyEntry"/>
          </w:pPr>
          <w:bookmarkStart w:id="215" w:name="_CTVL00166b3fcf554834f10a86ad93e3792bcdc"/>
          <w:bookmarkEnd w:id="214"/>
          <w:r>
            <w:t>Google LLC (2022). Using TensorFlow Recommenders with TFX. Retrieved from https://www.tensorflow.org/recommenders/examples/ranking_tfx</w:t>
          </w:r>
        </w:p>
        <w:p w14:paraId="0673C615" w14:textId="77777777" w:rsidR="00FF1EC0" w:rsidRDefault="00FF1EC0" w:rsidP="00FF1EC0">
          <w:pPr>
            <w:pStyle w:val="CitaviBibliographyEntry"/>
          </w:pPr>
          <w:bookmarkStart w:id="216" w:name="_CTVL001ee58a99f79544237b9479ca65c2aa2ea"/>
          <w:bookmarkEnd w:id="215"/>
          <w:r>
            <w:lastRenderedPageBreak/>
            <w:t>Greenberg, D., Taylor, C., Ivchenko, D., Liu, X., &amp; Sudarshan, A. (2022). Introducing TorchRec, a library for modern production recommendation systems. Retrieved from https://pytorch.org/blog/introducing-torchrec/</w:t>
          </w:r>
        </w:p>
        <w:p w14:paraId="72268A42" w14:textId="77777777" w:rsidR="00FF1EC0" w:rsidRDefault="00FF1EC0" w:rsidP="00FF1EC0">
          <w:pPr>
            <w:pStyle w:val="CitaviBibliographyEntry"/>
          </w:pPr>
          <w:bookmarkStart w:id="217" w:name="_CTVL001f2155f36e9a14ae9b7128f794429b9c9"/>
          <w:bookmarkEnd w:id="216"/>
          <w:r>
            <w:t>GroupLens (n.d.). Index of /datasets/movielens. Retrieved from https://files.grouplens.org/datasets/movielens/</w:t>
          </w:r>
        </w:p>
        <w:p w14:paraId="0D625529" w14:textId="77777777" w:rsidR="00FF1EC0" w:rsidRDefault="00FF1EC0" w:rsidP="00FF1EC0">
          <w:pPr>
            <w:pStyle w:val="CitaviBibliographyEntry"/>
          </w:pPr>
          <w:bookmarkStart w:id="218" w:name="_CTVL001f1232ab5da244beab53e817bc0746eef"/>
          <w:bookmarkEnd w:id="217"/>
          <w:r>
            <w:t>Gurney, K. (2014).</w:t>
          </w:r>
          <w:bookmarkEnd w:id="218"/>
          <w:r>
            <w:t xml:space="preserve"> </w:t>
          </w:r>
          <w:r w:rsidRPr="00FF1EC0">
            <w:rPr>
              <w:i/>
            </w:rPr>
            <w:t>An Introduction to Neural Networks</w:t>
          </w:r>
          <w:r w:rsidRPr="00FF1EC0">
            <w:t xml:space="preserve">. Hoboken: CRC Press. </w:t>
          </w:r>
        </w:p>
        <w:p w14:paraId="441861F7" w14:textId="77777777" w:rsidR="00FF1EC0" w:rsidRDefault="00FF1EC0" w:rsidP="00FF1EC0">
          <w:pPr>
            <w:pStyle w:val="CitaviBibliographyEntry"/>
          </w:pPr>
          <w:bookmarkStart w:id="219" w:name="_CTVL0010b9917081b69417498147edab6f32c00"/>
          <w:r>
            <w:t>Hanin, B. (2019). Universal Function Approximation by Deep Neural Nets with Bounded Width and ReLU Activations.</w:t>
          </w:r>
          <w:bookmarkEnd w:id="219"/>
          <w:r>
            <w:t xml:space="preserve"> </w:t>
          </w:r>
          <w:r w:rsidRPr="00FF1EC0">
            <w:rPr>
              <w:i/>
            </w:rPr>
            <w:t>Mathematics</w:t>
          </w:r>
          <w:r w:rsidRPr="00FF1EC0">
            <w:t xml:space="preserve">, </w:t>
          </w:r>
          <w:r w:rsidRPr="00FF1EC0">
            <w:rPr>
              <w:i/>
            </w:rPr>
            <w:t>7</w:t>
          </w:r>
          <w:r w:rsidRPr="00FF1EC0">
            <w:t>(10), 992. https://doi.org/10.3390/math7100992</w:t>
          </w:r>
        </w:p>
        <w:p w14:paraId="7972D378" w14:textId="77777777" w:rsidR="00FF1EC0" w:rsidRDefault="00FF1EC0" w:rsidP="00FF1EC0">
          <w:pPr>
            <w:pStyle w:val="CitaviBibliographyEntry"/>
          </w:pPr>
          <w:bookmarkStart w:id="220" w:name="_CTVL001634d98acf50144469825ebc062ca962b"/>
          <w:r>
            <w:t>Harenslak, B., &amp; Ruiter, J. de (2021).</w:t>
          </w:r>
          <w:bookmarkEnd w:id="220"/>
          <w:r>
            <w:t xml:space="preserve"> </w:t>
          </w:r>
          <w:r w:rsidRPr="00FF1EC0">
            <w:rPr>
              <w:i/>
            </w:rPr>
            <w:t>Data Pipelines with Apache Airflow</w:t>
          </w:r>
          <w:r w:rsidRPr="00FF1EC0">
            <w:t xml:space="preserve"> (1st edition). Manning Publications. </w:t>
          </w:r>
        </w:p>
        <w:p w14:paraId="600BCA9E" w14:textId="77777777" w:rsidR="00FF1EC0" w:rsidRDefault="00FF1EC0" w:rsidP="00FF1EC0">
          <w:pPr>
            <w:pStyle w:val="CitaviBibliographyEntry"/>
          </w:pPr>
          <w:bookmarkStart w:id="221" w:name="_CTVL00136b8502ded834304baa155db44b47126"/>
          <w:r>
            <w:t>Harper, F. M., &amp; Konstan, J. A. (2016). The MovieLens Datasets.</w:t>
          </w:r>
          <w:bookmarkEnd w:id="221"/>
          <w:r>
            <w:t xml:space="preserve"> </w:t>
          </w:r>
          <w:r w:rsidRPr="00FF1EC0">
            <w:rPr>
              <w:i/>
            </w:rPr>
            <w:t>ACM Transactions on Interactive Intelligent Systems</w:t>
          </w:r>
          <w:r w:rsidRPr="00FF1EC0">
            <w:t xml:space="preserve">, </w:t>
          </w:r>
          <w:r w:rsidRPr="00FF1EC0">
            <w:rPr>
              <w:i/>
            </w:rPr>
            <w:t>5</w:t>
          </w:r>
          <w:r w:rsidRPr="00FF1EC0">
            <w:t>(4), 1–19. https://doi.org/10.1145/2827872</w:t>
          </w:r>
        </w:p>
        <w:p w14:paraId="19D3DB4E" w14:textId="77777777" w:rsidR="00FF1EC0" w:rsidRDefault="00FF1EC0" w:rsidP="00FF1EC0">
          <w:pPr>
            <w:pStyle w:val="CitaviBibliographyEntry"/>
          </w:pPr>
          <w:bookmarkStart w:id="222" w:name="_CTVL001cbf109a3b5f343beb3a89a206939a584"/>
          <w:r>
            <w:t>Heaton, J. (2012).</w:t>
          </w:r>
          <w:bookmarkEnd w:id="222"/>
          <w:r>
            <w:t xml:space="preserve"> </w:t>
          </w:r>
          <w:r w:rsidRPr="00FF1EC0">
            <w:rPr>
              <w:i/>
            </w:rPr>
            <w:t>Introduction to the Math of Neural Networks</w:t>
          </w:r>
          <w:r w:rsidRPr="00FF1EC0">
            <w:t xml:space="preserve">. Heaton Research. </w:t>
          </w:r>
        </w:p>
        <w:p w14:paraId="79D0F056" w14:textId="77777777" w:rsidR="00FF1EC0" w:rsidRDefault="00FF1EC0" w:rsidP="00FF1EC0">
          <w:pPr>
            <w:pStyle w:val="CitaviBibliographyEntry"/>
          </w:pPr>
          <w:bookmarkStart w:id="223" w:name="_CTVL0010daafa33d72a4042bead89db40d7ec70"/>
          <w:r>
            <w:t>Hevner, March, Park, &amp; Ram (2004). Design Science in Information Systems Research.</w:t>
          </w:r>
          <w:bookmarkEnd w:id="223"/>
          <w:r>
            <w:t xml:space="preserve"> </w:t>
          </w:r>
          <w:r w:rsidRPr="00FF1EC0">
            <w:rPr>
              <w:i/>
            </w:rPr>
            <w:t>MIS Quarterly</w:t>
          </w:r>
          <w:r w:rsidRPr="00FF1EC0">
            <w:t xml:space="preserve">, </w:t>
          </w:r>
          <w:r w:rsidRPr="00FF1EC0">
            <w:rPr>
              <w:i/>
            </w:rPr>
            <w:t>28</w:t>
          </w:r>
          <w:r w:rsidRPr="00FF1EC0">
            <w:t>(1), 75. https://doi.org/10.2307/25148625</w:t>
          </w:r>
        </w:p>
        <w:p w14:paraId="6CDA418E" w14:textId="77777777" w:rsidR="00FF1EC0" w:rsidRDefault="00FF1EC0" w:rsidP="00FF1EC0">
          <w:pPr>
            <w:pStyle w:val="CitaviBibliographyEntry"/>
          </w:pPr>
          <w:bookmarkStart w:id="224" w:name="_CTVL0017cad381a320f42cba9baf9c17761c6c5"/>
          <w:r>
            <w:t>Hevner, A. (2007). A Three Cycle View of Design Science Research.</w:t>
          </w:r>
          <w:bookmarkEnd w:id="224"/>
          <w:r>
            <w:t xml:space="preserve"> </w:t>
          </w:r>
          <w:r w:rsidRPr="00FF1EC0">
            <w:rPr>
              <w:i/>
            </w:rPr>
            <w:t>Scandinavian Journal of Information Systems</w:t>
          </w:r>
          <w:r w:rsidRPr="00FF1EC0">
            <w:t xml:space="preserve">, </w:t>
          </w:r>
          <w:r w:rsidRPr="00FF1EC0">
            <w:rPr>
              <w:i/>
            </w:rPr>
            <w:t>19</w:t>
          </w:r>
          <w:r w:rsidRPr="00FF1EC0">
            <w:t>.</w:t>
          </w:r>
        </w:p>
        <w:p w14:paraId="6D063F7A" w14:textId="77777777" w:rsidR="00FF1EC0" w:rsidRDefault="00FF1EC0" w:rsidP="00FF1EC0">
          <w:pPr>
            <w:pStyle w:val="CitaviBibliographyEntry"/>
          </w:pPr>
          <w:bookmarkStart w:id="225" w:name="_CTVL00110b37f8f93e242b18b6a9f2679d528d6"/>
          <w:r>
            <w:t>Hevner, A., &amp; Chatterjee, S. (Eds.) (2010).</w:t>
          </w:r>
          <w:bookmarkEnd w:id="225"/>
          <w:r>
            <w:t xml:space="preserve"> </w:t>
          </w:r>
          <w:r w:rsidRPr="00FF1EC0">
            <w:rPr>
              <w:i/>
            </w:rPr>
            <w:t>Integrated Series in Information Systems</w:t>
          </w:r>
          <w:r w:rsidRPr="00FF1EC0">
            <w:t xml:space="preserve">. </w:t>
          </w:r>
          <w:r w:rsidRPr="00FF1EC0">
            <w:rPr>
              <w:i/>
            </w:rPr>
            <w:t>Design Research in Information Systems</w:t>
          </w:r>
          <w:r w:rsidRPr="00FF1EC0">
            <w:t>. Boston, MA: Springer US. https://doi.org/10.1007/978-1-4419-5653-8</w:t>
          </w:r>
        </w:p>
        <w:p w14:paraId="33A86EC7" w14:textId="77777777" w:rsidR="00FF1EC0" w:rsidRDefault="00FF1EC0" w:rsidP="00FF1EC0">
          <w:pPr>
            <w:pStyle w:val="CitaviBibliographyEntry"/>
          </w:pPr>
          <w:bookmarkStart w:id="226" w:name="_CTVL0010e9ec149535d4289a0b8d4561bb086da"/>
          <w:r>
            <w:t>Hinton, G. E., Srivastava, N., Krizhevsky, A., Sutskever, I., &amp; Salakhutdinov, R. R. (2012, July 3).</w:t>
          </w:r>
          <w:bookmarkEnd w:id="226"/>
          <w:r>
            <w:t xml:space="preserve"> </w:t>
          </w:r>
          <w:r w:rsidRPr="00FF1EC0">
            <w:rPr>
              <w:i/>
            </w:rPr>
            <w:t>Improving neural networks by preventing co-adaptation of feature detectors</w:t>
          </w:r>
          <w:r w:rsidRPr="00FF1EC0">
            <w:t xml:space="preserve">. Retrieved from http://arxiv.org/pdf/1207.0580v1 </w:t>
          </w:r>
        </w:p>
        <w:p w14:paraId="0CDF3CCF" w14:textId="77777777" w:rsidR="00FF1EC0" w:rsidRDefault="00FF1EC0" w:rsidP="00FF1EC0">
          <w:pPr>
            <w:pStyle w:val="CitaviBibliographyEntry"/>
          </w:pPr>
          <w:bookmarkStart w:id="227" w:name="_CTVL00193be1fd5b33945d7a9e331c0c218d643"/>
          <w:r>
            <w:t>Huang, T., She, Q., Wang, Z., &amp; Zhang, J. [Junlin] (2020, July 6).</w:t>
          </w:r>
          <w:bookmarkEnd w:id="227"/>
          <w:r>
            <w:t xml:space="preserve"> </w:t>
          </w:r>
          <w:r w:rsidRPr="00FF1EC0">
            <w:rPr>
              <w:i/>
            </w:rPr>
            <w:t>GateNet: Gating-Enhanced Deep Network for Click-Through Rate Prediction</w:t>
          </w:r>
          <w:r w:rsidRPr="00FF1EC0">
            <w:t xml:space="preserve">. Retrieved from http://arxiv.org/pdf/2007.03519v1 </w:t>
          </w:r>
        </w:p>
        <w:p w14:paraId="037216BF" w14:textId="77777777" w:rsidR="00FF1EC0" w:rsidRDefault="00FF1EC0" w:rsidP="00FF1EC0">
          <w:pPr>
            <w:pStyle w:val="CitaviBibliographyEntry"/>
          </w:pPr>
          <w:bookmarkStart w:id="228" w:name="_CTVL001af5f1d1095fe4d8e88f2cd6d9ba53c75"/>
          <w:r>
            <w:t>Hutter, F., Kotthoff, L., &amp; Vanschoren, J. (2019).</w:t>
          </w:r>
          <w:bookmarkEnd w:id="228"/>
          <w:r>
            <w:t xml:space="preserve"> </w:t>
          </w:r>
          <w:r w:rsidRPr="00FF1EC0">
            <w:rPr>
              <w:i/>
            </w:rPr>
            <w:t>Automated Machine Learning</w:t>
          </w:r>
          <w:r w:rsidRPr="00FF1EC0">
            <w:t xml:space="preserve">. Springer Nature. Retrieved from https://doi.org/10.1007/978-3-030-05318-5 </w:t>
          </w:r>
        </w:p>
        <w:p w14:paraId="789359CF" w14:textId="77777777" w:rsidR="00FF1EC0" w:rsidRDefault="00FF1EC0" w:rsidP="00FF1EC0">
          <w:pPr>
            <w:pStyle w:val="CitaviBibliographyEntry"/>
          </w:pPr>
          <w:bookmarkStart w:id="229" w:name="_CTVL00176a6665db2704d7b9b5282a79f014646"/>
          <w:r>
            <w:t>IMDb (2022). IMDb frontpage.</w:t>
          </w:r>
        </w:p>
        <w:p w14:paraId="2B4B4FBC" w14:textId="77777777" w:rsidR="00FF1EC0" w:rsidRDefault="00FF1EC0" w:rsidP="00FF1EC0">
          <w:pPr>
            <w:pStyle w:val="CitaviBibliographyEntry"/>
          </w:pPr>
          <w:bookmarkStart w:id="230" w:name="_CTVL001886f89abbbba4a8289f0aec45fbb70ac"/>
          <w:bookmarkEnd w:id="229"/>
          <w:r>
            <w:t>International Air Transport Association (2022).</w:t>
          </w:r>
          <w:bookmarkEnd w:id="230"/>
          <w:r>
            <w:t xml:space="preserve"> </w:t>
          </w:r>
          <w:r w:rsidRPr="00FF1EC0">
            <w:rPr>
              <w:i/>
            </w:rPr>
            <w:t>The impact of the war in Ukraine on the aviation industry</w:t>
          </w:r>
          <w:r w:rsidRPr="00FF1EC0">
            <w:t xml:space="preserve">. Retrieved from https://www.iata.org/en/iata-repository/publications/economic-reports/the-impact-of-the-conflict-between-russia-and-ukraine-on-aviation/ </w:t>
          </w:r>
        </w:p>
        <w:p w14:paraId="7635BC06" w14:textId="77777777" w:rsidR="00FF1EC0" w:rsidRDefault="00FF1EC0" w:rsidP="00FF1EC0">
          <w:pPr>
            <w:pStyle w:val="CitaviBibliographyEntry"/>
          </w:pPr>
          <w:bookmarkStart w:id="231" w:name="_CTVL0015edca3f99dda4512955009b73aef6eca"/>
          <w:r>
            <w:t>Jannach, D., &amp; Zanker, M. (2022). Value and Impact of Recommender Systems. In F. Ricci, L. Rokach, &amp; B. Shapira (Eds.),</w:t>
          </w:r>
          <w:bookmarkEnd w:id="231"/>
          <w:r>
            <w:t xml:space="preserve"> </w:t>
          </w:r>
          <w:r w:rsidRPr="00FF1EC0">
            <w:rPr>
              <w:i/>
            </w:rPr>
            <w:t xml:space="preserve">Recommender Systems Handbook </w:t>
          </w:r>
          <w:r w:rsidRPr="00FF1EC0">
            <w:t>(pp. 519–546). New York, NY: Springer US. https://doi.org/10.1007/978-1-0716-2197-4_14</w:t>
          </w:r>
        </w:p>
        <w:p w14:paraId="000043B5" w14:textId="77777777" w:rsidR="00FF1EC0" w:rsidRDefault="00FF1EC0" w:rsidP="00FF1EC0">
          <w:pPr>
            <w:pStyle w:val="CitaviBibliographyEntry"/>
          </w:pPr>
          <w:bookmarkStart w:id="232" w:name="_CTVL0010b83f2565e124d86b611987ebec659a4"/>
          <w:r>
            <w:lastRenderedPageBreak/>
            <w:t>Jordan, M. I., &amp; Mitchell, T. M. (2015). Machine learning: Trends, perspectives, and prospects.</w:t>
          </w:r>
          <w:bookmarkEnd w:id="232"/>
          <w:r>
            <w:t xml:space="preserve"> </w:t>
          </w:r>
          <w:r w:rsidRPr="00FF1EC0">
            <w:rPr>
              <w:i/>
            </w:rPr>
            <w:t>Science (New York, N.Y.)</w:t>
          </w:r>
          <w:r w:rsidRPr="00FF1EC0">
            <w:t xml:space="preserve">, </w:t>
          </w:r>
          <w:r w:rsidRPr="00FF1EC0">
            <w:rPr>
              <w:i/>
            </w:rPr>
            <w:t>349</w:t>
          </w:r>
          <w:r w:rsidRPr="00FF1EC0">
            <w:t>(6245), 255–260. https://doi.org/10.1126/science.aaa8415</w:t>
          </w:r>
        </w:p>
        <w:p w14:paraId="6B32BDBE" w14:textId="77777777" w:rsidR="00FF1EC0" w:rsidRDefault="00FF1EC0" w:rsidP="00FF1EC0">
          <w:pPr>
            <w:pStyle w:val="CitaviBibliographyEntry"/>
          </w:pPr>
          <w:bookmarkStart w:id="233" w:name="_CTVL001d5515f9eb5e948bdbbf60d88c456d0f7"/>
          <w:r>
            <w:t>Kakantousis, T., Kouzoupis, A., Buso, F., Berthou, G., Dowling, J., &amp; Haridi, S. (2019). Horizontally scalable ml pipelines with a feature store. In</w:t>
          </w:r>
          <w:bookmarkEnd w:id="233"/>
          <w:r>
            <w:t xml:space="preserve"> </w:t>
          </w:r>
          <w:r w:rsidRPr="00FF1EC0">
            <w:rPr>
              <w:i/>
            </w:rPr>
            <w:t>Proceedings of the 2nd SysML Conference, Palo Alto, CA, USA</w:t>
          </w:r>
          <w:r w:rsidRPr="00FF1EC0">
            <w:t>.</w:t>
          </w:r>
        </w:p>
        <w:p w14:paraId="3A223110" w14:textId="77777777" w:rsidR="00FF1EC0" w:rsidRDefault="00FF1EC0" w:rsidP="00FF1EC0">
          <w:pPr>
            <w:pStyle w:val="CitaviBibliographyEntry"/>
          </w:pPr>
          <w:bookmarkStart w:id="234" w:name="_CTVL001eca74e8050e745bc970d19974d4fd76e"/>
          <w:r>
            <w:t>Karmaker, S. K., Hassan, M. M., Smith, M. J., Xu, L., Zhai, C., &amp; Veeramachaneni, K. (2022). AutoML to Date and Beyond: Challenges and Opportunities.</w:t>
          </w:r>
          <w:bookmarkEnd w:id="234"/>
          <w:r>
            <w:t xml:space="preserve"> </w:t>
          </w:r>
          <w:r w:rsidRPr="00FF1EC0">
            <w:rPr>
              <w:i/>
            </w:rPr>
            <w:t>ACM Computing Surveys</w:t>
          </w:r>
          <w:r w:rsidRPr="00FF1EC0">
            <w:t xml:space="preserve">, </w:t>
          </w:r>
          <w:r w:rsidRPr="00FF1EC0">
            <w:rPr>
              <w:i/>
            </w:rPr>
            <w:t>54</w:t>
          </w:r>
          <w:r w:rsidRPr="00FF1EC0">
            <w:t>(8), 1–36. https://doi.org/10.1145/3470918</w:t>
          </w:r>
        </w:p>
        <w:p w14:paraId="3F8D96F8" w14:textId="77777777" w:rsidR="00FF1EC0" w:rsidRDefault="00FF1EC0" w:rsidP="00FF1EC0">
          <w:pPr>
            <w:pStyle w:val="CitaviBibliographyEntry"/>
          </w:pPr>
          <w:bookmarkStart w:id="235" w:name="_CTVL00148ad357a9ebf4a0ca672c995fb3f24c0"/>
          <w:r>
            <w:t>Khusro, S., Ali, Z., &amp; Ullah, I. (2016). Recommender Systems: Issues, Challenges, and Research Opportunities. In K. J. Kim &amp; N. Joukov (Eds.),</w:t>
          </w:r>
          <w:bookmarkEnd w:id="235"/>
          <w:r>
            <w:t xml:space="preserve"> </w:t>
          </w:r>
          <w:r w:rsidRPr="00FF1EC0">
            <w:rPr>
              <w:i/>
            </w:rPr>
            <w:t xml:space="preserve">Lecture Notes in Electrical Engineering. Information Science and Applications (ICISA) 2016 </w:t>
          </w:r>
          <w:r w:rsidRPr="00FF1EC0">
            <w:t>(Vol. 376, pp. 1179–1189). Singapore: Springer Singapore. https://doi.org/10.1007/978-981-10-0557-2_112</w:t>
          </w:r>
        </w:p>
        <w:p w14:paraId="7F577C69" w14:textId="77777777" w:rsidR="00FF1EC0" w:rsidRDefault="00FF1EC0" w:rsidP="00FF1EC0">
          <w:pPr>
            <w:pStyle w:val="CitaviBibliographyEntry"/>
          </w:pPr>
          <w:bookmarkStart w:id="236" w:name="_CTVL0014c55dd7351cd4cd59e8dc46a52a0850c"/>
          <w:r>
            <w:t>Knotek, J., &amp; Pereira, W. (2011). Survey on Concept Drift. Retrieved from https://is.muni.cz/el/1433/podzim2011/PA164/um/drift_detection_methods.pdf</w:t>
          </w:r>
        </w:p>
        <w:p w14:paraId="023580E9" w14:textId="77777777" w:rsidR="00FF1EC0" w:rsidRDefault="00FF1EC0" w:rsidP="00FF1EC0">
          <w:pPr>
            <w:pStyle w:val="CitaviBibliographyEntry"/>
          </w:pPr>
          <w:bookmarkStart w:id="237" w:name="_CTVL001e09816deb52c493f9f6555c38fa8d5d7"/>
          <w:bookmarkEnd w:id="236"/>
          <w:r>
            <w:t>Koren, Y. (2009a). The bellkor solution to the netflix grand prize.</w:t>
          </w:r>
          <w:bookmarkEnd w:id="237"/>
          <w:r>
            <w:t xml:space="preserve"> </w:t>
          </w:r>
          <w:r w:rsidRPr="00FF1EC0">
            <w:rPr>
              <w:i/>
            </w:rPr>
            <w:t>Netflix Prize Documentation</w:t>
          </w:r>
          <w:r w:rsidRPr="00FF1EC0">
            <w:t xml:space="preserve">, </w:t>
          </w:r>
          <w:r w:rsidRPr="00FF1EC0">
            <w:rPr>
              <w:i/>
            </w:rPr>
            <w:t>81</w:t>
          </w:r>
          <w:r w:rsidRPr="00FF1EC0">
            <w:t>(2009), 1–10.</w:t>
          </w:r>
        </w:p>
        <w:p w14:paraId="43D75A74" w14:textId="77777777" w:rsidR="00FF1EC0" w:rsidRDefault="00FF1EC0" w:rsidP="00FF1EC0">
          <w:pPr>
            <w:pStyle w:val="CitaviBibliographyEntry"/>
          </w:pPr>
          <w:bookmarkStart w:id="238" w:name="_CTVL001a20676b54b8a43989152965decf346ee"/>
          <w:r>
            <w:t>Koren, Y. (2009b). Collaborative Filtering with Temporal Dynamics. In</w:t>
          </w:r>
          <w:bookmarkEnd w:id="238"/>
          <w:r>
            <w:t xml:space="preserve"> </w:t>
          </w:r>
          <w:r w:rsidRPr="00FF1EC0">
            <w:rPr>
              <w:i/>
            </w:rPr>
            <w:t xml:space="preserve">KDD ’09, Proceedings of the 15th ACM SIGKDD International Conference on Knowledge Discovery and Data Mining </w:t>
          </w:r>
          <w:r w:rsidRPr="00FF1EC0">
            <w:t>(pp. 447–456). New York, NY, USA: Association for Computing Machinery. https://doi.org/10.1145/1557019.1557072</w:t>
          </w:r>
        </w:p>
        <w:p w14:paraId="290A1516" w14:textId="77777777" w:rsidR="00FF1EC0" w:rsidRDefault="00FF1EC0" w:rsidP="00FF1EC0">
          <w:pPr>
            <w:pStyle w:val="CitaviBibliographyEntry"/>
          </w:pPr>
          <w:bookmarkStart w:id="239" w:name="_CTVL0013acab353f995448f9001a34f1b7997fa"/>
          <w:r>
            <w:t>Koren, Y., Bell, R., &amp; Volinsky, C. (2009). Matrix factorization techniques for recommender systems.</w:t>
          </w:r>
          <w:bookmarkEnd w:id="239"/>
          <w:r>
            <w:t xml:space="preserve"> </w:t>
          </w:r>
          <w:r w:rsidRPr="00FF1EC0">
            <w:rPr>
              <w:i/>
            </w:rPr>
            <w:t>Computer</w:t>
          </w:r>
          <w:r w:rsidRPr="00FF1EC0">
            <w:t xml:space="preserve">, </w:t>
          </w:r>
          <w:r w:rsidRPr="00FF1EC0">
            <w:rPr>
              <w:i/>
            </w:rPr>
            <w:t>42</w:t>
          </w:r>
          <w:r w:rsidRPr="00FF1EC0">
            <w:t>(8), 30–37.</w:t>
          </w:r>
        </w:p>
        <w:p w14:paraId="7C8D5FDD" w14:textId="77777777" w:rsidR="00FF1EC0" w:rsidRDefault="00FF1EC0" w:rsidP="00FF1EC0">
          <w:pPr>
            <w:pStyle w:val="CitaviBibliographyEntry"/>
          </w:pPr>
          <w:bookmarkStart w:id="240" w:name="_CTVL0013f7e71e6872e4a60a11e19422ebe11a3"/>
          <w:r>
            <w:t>Koren, Yehuda and Rendle, Steffen and Bell, Robert (2022). Advances in Collaborative Filtering. In Ricci, Francesco and Rokach, Lior and Shapira, Bracha (Ed.),</w:t>
          </w:r>
          <w:bookmarkEnd w:id="240"/>
          <w:r>
            <w:t xml:space="preserve"> </w:t>
          </w:r>
          <w:r w:rsidRPr="00FF1EC0">
            <w:rPr>
              <w:i/>
            </w:rPr>
            <w:t xml:space="preserve">Recommender Systems Handbook </w:t>
          </w:r>
          <w:r w:rsidRPr="00FF1EC0">
            <w:t>(pp. 91–142). New York, NY: Springer US. https://doi.org/10.1007/978-1-0716-2197-4_3</w:t>
          </w:r>
        </w:p>
        <w:p w14:paraId="154304B2" w14:textId="77777777" w:rsidR="00FF1EC0" w:rsidRDefault="00FF1EC0" w:rsidP="00FF1EC0">
          <w:pPr>
            <w:pStyle w:val="CitaviBibliographyEntry"/>
          </w:pPr>
          <w:bookmarkStart w:id="241" w:name="_CTVL0016de0e24082b54dcdbcf79d569c74b13d"/>
          <w:r>
            <w:t>Koychev, I. (2004). Gradual Forgetting for Adaptation to Concept Drift.</w:t>
          </w:r>
          <w:bookmarkEnd w:id="241"/>
          <w:r>
            <w:t xml:space="preserve"> </w:t>
          </w:r>
          <w:r w:rsidRPr="00FF1EC0">
            <w:rPr>
              <w:i/>
            </w:rPr>
            <w:t>ECAI</w:t>
          </w:r>
          <w:r w:rsidRPr="00FF1EC0">
            <w:t>.</w:t>
          </w:r>
        </w:p>
        <w:p w14:paraId="0D83F574" w14:textId="77777777" w:rsidR="00FF1EC0" w:rsidRDefault="00FF1EC0" w:rsidP="00FF1EC0">
          <w:pPr>
            <w:pStyle w:val="CitaviBibliographyEntry"/>
          </w:pPr>
          <w:bookmarkStart w:id="242" w:name="_CTVL001fc1c46eadf0f4264a6d46a3f6ad7ea9f"/>
          <w:r>
            <w:t>Kreuzberger, D., Kühl, N., &amp; Hirschl, S. (2022, May 4).</w:t>
          </w:r>
          <w:bookmarkEnd w:id="242"/>
          <w:r>
            <w:t xml:space="preserve"> </w:t>
          </w:r>
          <w:r w:rsidRPr="00FF1EC0">
            <w:rPr>
              <w:i/>
            </w:rPr>
            <w:t>Machine Learning Operations (MLOps): Overview, Definition, and Architecture</w:t>
          </w:r>
          <w:r w:rsidRPr="00FF1EC0">
            <w:t xml:space="preserve">. Retrieved from http://arxiv.org/pdf/2205.02302v3 </w:t>
          </w:r>
        </w:p>
        <w:p w14:paraId="51732BA1" w14:textId="77777777" w:rsidR="00FF1EC0" w:rsidRDefault="00FF1EC0" w:rsidP="00FF1EC0">
          <w:pPr>
            <w:pStyle w:val="CitaviBibliographyEntry"/>
          </w:pPr>
          <w:bookmarkStart w:id="243" w:name="_CTVL001429dcecf1b54405497e02fd6d6d23945"/>
          <w:r>
            <w:t>Kubeflow (n.d.). Kubeflow. Retrieved from https://www.kubeflow.org/</w:t>
          </w:r>
        </w:p>
        <w:p w14:paraId="6126BEAC" w14:textId="77777777" w:rsidR="00FF1EC0" w:rsidRDefault="00FF1EC0" w:rsidP="00FF1EC0">
          <w:pPr>
            <w:pStyle w:val="CitaviBibliographyEntry"/>
          </w:pPr>
          <w:bookmarkStart w:id="244" w:name="_CTVL00187cf55c5ac384f3fb06d168d5d1a6e17"/>
          <w:bookmarkEnd w:id="243"/>
          <w:r>
            <w:t>LeCun, Y., Boser, B., Denker, J., Henderson, D., Howard, R., Hubbard, W., &amp; Jackel, L. (1989). Handwritten Digit Recognition with a Back-Propagation Network. In D. Touretzky (Ed.),</w:t>
          </w:r>
          <w:bookmarkEnd w:id="244"/>
          <w:r>
            <w:t xml:space="preserve"> </w:t>
          </w:r>
          <w:r w:rsidRPr="00FF1EC0">
            <w:rPr>
              <w:i/>
            </w:rPr>
            <w:t xml:space="preserve">Advances in Neural Information Processing Systems </w:t>
          </w:r>
          <w:r w:rsidRPr="00FF1EC0">
            <w:t>(Vol. 2). Morgan-Kaufmann. Retrieved from https://proceedings.neurips.cc/paper/1989/file/53c3bce66e43be4f209556518c2fcb54-Paper.pdf</w:t>
          </w:r>
        </w:p>
        <w:p w14:paraId="3E637E33" w14:textId="77777777" w:rsidR="00FF1EC0" w:rsidRDefault="00FF1EC0" w:rsidP="00FF1EC0">
          <w:pPr>
            <w:pStyle w:val="CitaviBibliographyEntry"/>
          </w:pPr>
          <w:bookmarkStart w:id="245" w:name="_CTVL001218861bc42aa479cad09dcbe4c912b05"/>
          <w:r>
            <w:lastRenderedPageBreak/>
            <w:t>Lian, J., Zhou, X., Zhang, F., Chen, Z., Xie, X., &amp; Sun, G. (2018). xDeepFM. In Y. Guo &amp; F. Farooq (Eds.),</w:t>
          </w:r>
          <w:bookmarkEnd w:id="245"/>
          <w:r>
            <w:t xml:space="preserve"> </w:t>
          </w:r>
          <w:r w:rsidRPr="00FF1EC0">
            <w:rPr>
              <w:i/>
            </w:rPr>
            <w:t xml:space="preserve">Proceedings of the 24th ACM SIGKDD International Conference on Knowledge Discovery &amp; Data Mining </w:t>
          </w:r>
          <w:r w:rsidRPr="00FF1EC0">
            <w:t>(pp. 1754–1763). New York, NY, USA: ACM. https://doi.org/10.1145/3219819.3220023</w:t>
          </w:r>
        </w:p>
        <w:p w14:paraId="6483A8ED" w14:textId="77777777" w:rsidR="00FF1EC0" w:rsidRDefault="00FF1EC0" w:rsidP="00FF1EC0">
          <w:pPr>
            <w:pStyle w:val="CitaviBibliographyEntry"/>
          </w:pPr>
          <w:bookmarkStart w:id="246" w:name="_CTVL0010cc5d094902949ab8a64bf8e2b94e237"/>
          <w:r>
            <w:t>Liu, A., Zhang, G., &amp; Lu, J. (2017). Fuzzy time windowing for gradual concept drift adaptation. In</w:t>
          </w:r>
          <w:bookmarkEnd w:id="246"/>
          <w:r>
            <w:t xml:space="preserve"> </w:t>
          </w:r>
          <w:r w:rsidRPr="00FF1EC0">
            <w:rPr>
              <w:i/>
            </w:rPr>
            <w:t xml:space="preserve">2017 IEEE International Conference on Fuzzy Systems (FUZZ-IEEE). </w:t>
          </w:r>
          <w:r w:rsidRPr="00FF1EC0">
            <w:t>Symposium conducted at the meeting of IEEE.</w:t>
          </w:r>
        </w:p>
        <w:p w14:paraId="03B00932" w14:textId="77777777" w:rsidR="00FF1EC0" w:rsidRDefault="00FF1EC0" w:rsidP="00FF1EC0">
          <w:pPr>
            <w:pStyle w:val="CitaviBibliographyEntry"/>
          </w:pPr>
          <w:bookmarkStart w:id="247" w:name="_CTVL001d4ead62552d744fbac9db498d7b0b3cb"/>
          <w:r>
            <w:t>Lo, Y.</w:t>
          </w:r>
          <w:r>
            <w:rPr>
              <w:rFonts w:ascii="Cambria Math" w:hAnsi="Cambria Math" w:cs="Cambria Math"/>
            </w:rPr>
            <w:t>‑</w:t>
          </w:r>
          <w:r>
            <w:t>Y., Liao,</w:t>
          </w:r>
          <w:r>
            <w:rPr>
              <w:rFonts w:cs="Arial"/>
            </w:rPr>
            <w:t> </w:t>
          </w:r>
          <w:r>
            <w:t>W., Chang,</w:t>
          </w:r>
          <w:r>
            <w:rPr>
              <w:rFonts w:cs="Arial"/>
            </w:rPr>
            <w:t> </w:t>
          </w:r>
          <w:r>
            <w:t>C.</w:t>
          </w:r>
          <w:r>
            <w:rPr>
              <w:rFonts w:ascii="Cambria Math" w:hAnsi="Cambria Math" w:cs="Cambria Math"/>
            </w:rPr>
            <w:t>‑</w:t>
          </w:r>
          <w:r>
            <w:t>S., &amp; Lee,</w:t>
          </w:r>
          <w:r>
            <w:rPr>
              <w:rFonts w:cs="Arial"/>
            </w:rPr>
            <w:t> </w:t>
          </w:r>
          <w:r>
            <w:t>Y.</w:t>
          </w:r>
          <w:r>
            <w:rPr>
              <w:rFonts w:ascii="Cambria Math" w:hAnsi="Cambria Math" w:cs="Cambria Math"/>
            </w:rPr>
            <w:t>‑</w:t>
          </w:r>
          <w:r>
            <w:t>C. (2018). Temporal Matrix Factorization for Tracking Concept Drift in Individual User Preferences.</w:t>
          </w:r>
          <w:bookmarkEnd w:id="247"/>
          <w:r>
            <w:t xml:space="preserve"> </w:t>
          </w:r>
          <w:r w:rsidRPr="00FF1EC0">
            <w:rPr>
              <w:i/>
            </w:rPr>
            <w:t>IEEE Transactions on Computational Social Systems</w:t>
          </w:r>
          <w:r w:rsidRPr="00FF1EC0">
            <w:t xml:space="preserve">, </w:t>
          </w:r>
          <w:r w:rsidRPr="00FF1EC0">
            <w:rPr>
              <w:i/>
            </w:rPr>
            <w:t>5</w:t>
          </w:r>
          <w:r w:rsidRPr="00FF1EC0">
            <w:t>(1), 156–168. https://doi.org/10.1109/TCSS.2017.2772295</w:t>
          </w:r>
        </w:p>
        <w:p w14:paraId="03E959B3" w14:textId="77777777" w:rsidR="00FF1EC0" w:rsidRDefault="00FF1EC0" w:rsidP="00FF1EC0">
          <w:pPr>
            <w:pStyle w:val="CitaviBibliographyEntry"/>
          </w:pPr>
          <w:bookmarkStart w:id="248" w:name="_CTVL001907f684504304dfda8468f963615ced1"/>
          <w:r>
            <w:t>Loehlin, J. C., &amp; Beaujean, A. A. (2017).</w:t>
          </w:r>
          <w:bookmarkEnd w:id="248"/>
          <w:r>
            <w:t xml:space="preserve"> </w:t>
          </w:r>
          <w:r w:rsidRPr="00FF1EC0">
            <w:rPr>
              <w:i/>
            </w:rPr>
            <w:t>Latent variable models: An introduction to factor, path, and structural equation analysis</w:t>
          </w:r>
          <w:r w:rsidRPr="00FF1EC0">
            <w:t xml:space="preserve"> (5. ed.). New York: Routledge. </w:t>
          </w:r>
        </w:p>
        <w:p w14:paraId="4AE6410B" w14:textId="77777777" w:rsidR="00FF1EC0" w:rsidRDefault="00FF1EC0" w:rsidP="00FF1EC0">
          <w:pPr>
            <w:pStyle w:val="CitaviBibliographyEntry"/>
          </w:pPr>
          <w:bookmarkStart w:id="249" w:name="_CTVL001c1291579a90f4b3a882ef078b2b83a48"/>
          <w:r>
            <w:t>López-Sánchez, D., Herrero, J. R., Arrieta, A. G., &amp; Corchado, J. M. (2018). Hybridizing metric learning and case-based reasoning for adaptable clickbait detection.</w:t>
          </w:r>
          <w:bookmarkEnd w:id="249"/>
          <w:r>
            <w:t xml:space="preserve"> </w:t>
          </w:r>
          <w:r w:rsidRPr="00FF1EC0">
            <w:rPr>
              <w:i/>
            </w:rPr>
            <w:t>Applied Intelligence</w:t>
          </w:r>
          <w:r w:rsidRPr="00FF1EC0">
            <w:t xml:space="preserve">, </w:t>
          </w:r>
          <w:r w:rsidRPr="00FF1EC0">
            <w:rPr>
              <w:i/>
            </w:rPr>
            <w:t>48</w:t>
          </w:r>
          <w:r w:rsidRPr="00FF1EC0">
            <w:t>(9), 2967–2982. https://doi.org/10.1007/s10489-017-1109-7</w:t>
          </w:r>
        </w:p>
        <w:p w14:paraId="7DCEE82E" w14:textId="77777777" w:rsidR="00FF1EC0" w:rsidRDefault="00FF1EC0" w:rsidP="00FF1EC0">
          <w:pPr>
            <w:pStyle w:val="CitaviBibliographyEntry"/>
          </w:pPr>
          <w:bookmarkStart w:id="250" w:name="_CTVL001fbc0401ba2d940d2a5b055a605ddb8ca"/>
          <w:r>
            <w:t>Lu, J., Liu, A., Dong, F., Gu, F., Gama, J. [Joao], &amp; Zhang, G. (2018). Learning under Concept Drift: A Review.</w:t>
          </w:r>
          <w:bookmarkEnd w:id="250"/>
          <w:r>
            <w:t xml:space="preserve"> </w:t>
          </w:r>
          <w:r w:rsidRPr="00FF1EC0">
            <w:rPr>
              <w:i/>
            </w:rPr>
            <w:t>IEEE Transactions on Knowledge and Data Engineering</w:t>
          </w:r>
          <w:r w:rsidRPr="00FF1EC0">
            <w:t>, 1. https://doi.org/10.1109/TKDE.2018.2876857</w:t>
          </w:r>
        </w:p>
        <w:p w14:paraId="5A260D1F" w14:textId="77777777" w:rsidR="00FF1EC0" w:rsidRDefault="00FF1EC0" w:rsidP="00FF1EC0">
          <w:pPr>
            <w:pStyle w:val="CitaviBibliographyEntry"/>
          </w:pPr>
          <w:bookmarkStart w:id="251" w:name="_CTVL00184f8d176a3144a5d959f1184b2c24a08"/>
          <w:r>
            <w:t>Lui, M., Yetim, Y., Özkan, Ö., Zhao, Z., Tsai, S.</w:t>
          </w:r>
          <w:r>
            <w:rPr>
              <w:rFonts w:ascii="Cambria Math" w:hAnsi="Cambria Math" w:cs="Cambria Math"/>
            </w:rPr>
            <w:t>‑</w:t>
          </w:r>
          <w:r>
            <w:t>Y., Wu,</w:t>
          </w:r>
          <w:r>
            <w:rPr>
              <w:rFonts w:cs="Arial"/>
            </w:rPr>
            <w:t> </w:t>
          </w:r>
          <w:r>
            <w:t>C.</w:t>
          </w:r>
          <w:r>
            <w:rPr>
              <w:rFonts w:ascii="Cambria Math" w:hAnsi="Cambria Math" w:cs="Cambria Math"/>
            </w:rPr>
            <w:t>‑</w:t>
          </w:r>
          <w:r>
            <w:t>J., &amp; Hempstead,</w:t>
          </w:r>
          <w:r>
            <w:rPr>
              <w:rFonts w:cs="Arial"/>
            </w:rPr>
            <w:t> </w:t>
          </w:r>
          <w:r>
            <w:t>M. (2020, November 4).</w:t>
          </w:r>
          <w:bookmarkEnd w:id="251"/>
          <w:r>
            <w:t xml:space="preserve"> </w:t>
          </w:r>
          <w:r w:rsidRPr="00FF1EC0">
            <w:rPr>
              <w:i/>
            </w:rPr>
            <w:t>Understanding Capacity-Driven Scale-Out Neural Recommendation Inference</w:t>
          </w:r>
          <w:r w:rsidRPr="00FF1EC0">
            <w:t>. Retrieved from http://arxiv.org/pdf/2011.02084v2 https://doi.org/pages</w:t>
          </w:r>
        </w:p>
        <w:p w14:paraId="423D3012" w14:textId="77777777" w:rsidR="00FF1EC0" w:rsidRDefault="00FF1EC0" w:rsidP="00FF1EC0">
          <w:pPr>
            <w:pStyle w:val="CitaviBibliographyEntry"/>
          </w:pPr>
          <w:bookmarkStart w:id="252" w:name="_CTVL001923257e88f2f4d49a43054f27157a790"/>
          <w:r>
            <w:t>Makinen, S., Skogstrom, H., Laaksonen, E., &amp; Mikkonen, T. (2021). Who Needs MLOps: What Data Scientists Seek to Accomplish and How Can MLOps Help? In</w:t>
          </w:r>
          <w:bookmarkEnd w:id="252"/>
          <w:r>
            <w:t xml:space="preserve"> </w:t>
          </w:r>
          <w:r w:rsidRPr="00FF1EC0">
            <w:rPr>
              <w:i/>
            </w:rPr>
            <w:t xml:space="preserve">2021 IEEE/ACM 1st Workshop on AI Engineering - Software Engineering for AI (WAIN) </w:t>
          </w:r>
          <w:r w:rsidRPr="00FF1EC0">
            <w:t>(pp. 109–112). IEEE. https://doi.org/10.1109/WAIN52551.2021.00024</w:t>
          </w:r>
        </w:p>
        <w:p w14:paraId="2E133FEF" w14:textId="77777777" w:rsidR="00FF1EC0" w:rsidRDefault="00FF1EC0" w:rsidP="00FF1EC0">
          <w:pPr>
            <w:pStyle w:val="CitaviBibliographyEntry"/>
          </w:pPr>
          <w:bookmarkStart w:id="253" w:name="_CTVL0012bb9aad68db3461e8217ecb3623bdd01"/>
          <w:r>
            <w:t>May, R. J., Maier, H. R., &amp; Dandy, G. C. (2010). Data splitting for artificial neural networks using SOM-based stratified sampling.</w:t>
          </w:r>
          <w:bookmarkEnd w:id="253"/>
          <w:r>
            <w:t xml:space="preserve"> </w:t>
          </w:r>
          <w:r w:rsidRPr="00FF1EC0">
            <w:rPr>
              <w:i/>
            </w:rPr>
            <w:t>Neural Networks : The Official Journal of the International Neural Network Society</w:t>
          </w:r>
          <w:r w:rsidRPr="00FF1EC0">
            <w:t xml:space="preserve">, </w:t>
          </w:r>
          <w:r w:rsidRPr="00FF1EC0">
            <w:rPr>
              <w:i/>
            </w:rPr>
            <w:t>23</w:t>
          </w:r>
          <w:r w:rsidRPr="00FF1EC0">
            <w:t>(2), 283–294. https://doi.org/10.1016/j.neunet.2009.11.009</w:t>
          </w:r>
        </w:p>
        <w:p w14:paraId="6B6AA420" w14:textId="77777777" w:rsidR="00FF1EC0" w:rsidRDefault="00FF1EC0" w:rsidP="00FF1EC0">
          <w:pPr>
            <w:pStyle w:val="CitaviBibliographyEntry"/>
          </w:pPr>
          <w:bookmarkStart w:id="254" w:name="_CTVL0011ccbbbb49dcf408685ca9bfd44b85121"/>
          <w:r>
            <w:t>Meta (2022). Inside the Lab: AI breakthroughs that will power the metaverse. Retrieved from https://ai.facebook.com/blog/meta-ai-inside-the-lab/</w:t>
          </w:r>
        </w:p>
        <w:p w14:paraId="425944D3" w14:textId="77777777" w:rsidR="00FF1EC0" w:rsidRDefault="00FF1EC0" w:rsidP="00FF1EC0">
          <w:pPr>
            <w:pStyle w:val="CitaviBibliographyEntry"/>
          </w:pPr>
          <w:bookmarkStart w:id="255" w:name="_CTVL0010e2d588e030b4862bdf22c8ec21c1879"/>
          <w:bookmarkEnd w:id="254"/>
          <w:r>
            <w:t>Minsky, M. (1961). Steps toward Artificial Intelligence.</w:t>
          </w:r>
          <w:bookmarkEnd w:id="255"/>
          <w:r>
            <w:t xml:space="preserve"> </w:t>
          </w:r>
          <w:r w:rsidRPr="00FF1EC0">
            <w:rPr>
              <w:i/>
            </w:rPr>
            <w:t>Proceedings of the IRE</w:t>
          </w:r>
          <w:r w:rsidRPr="00FF1EC0">
            <w:t xml:space="preserve">, </w:t>
          </w:r>
          <w:r w:rsidRPr="00FF1EC0">
            <w:rPr>
              <w:i/>
            </w:rPr>
            <w:t>49</w:t>
          </w:r>
          <w:r w:rsidRPr="00FF1EC0">
            <w:t>(1), 8–30. https://doi.org/10.1109/JRPROC.1961.287775</w:t>
          </w:r>
        </w:p>
        <w:p w14:paraId="006FB4CA" w14:textId="77777777" w:rsidR="00FF1EC0" w:rsidRDefault="00FF1EC0" w:rsidP="00FF1EC0">
          <w:pPr>
            <w:pStyle w:val="CitaviBibliographyEntry"/>
          </w:pPr>
          <w:bookmarkStart w:id="256" w:name="_CTVL00109a964abb6b84f43a966831903f60a22"/>
          <w:r>
            <w:t>Miranda, L. J. (2021). Towards data-centric machine learning: a short review.</w:t>
          </w:r>
          <w:bookmarkEnd w:id="256"/>
          <w:r>
            <w:t xml:space="preserve"> </w:t>
          </w:r>
          <w:r w:rsidRPr="00FF1EC0">
            <w:rPr>
              <w:i/>
            </w:rPr>
            <w:t>Ljvmiranda921. Github. Io</w:t>
          </w:r>
          <w:r w:rsidRPr="00FF1EC0">
            <w:t>.</w:t>
          </w:r>
        </w:p>
        <w:p w14:paraId="4192BA42" w14:textId="77777777" w:rsidR="00FF1EC0" w:rsidRDefault="00FF1EC0" w:rsidP="00FF1EC0">
          <w:pPr>
            <w:pStyle w:val="CitaviBibliographyEntry"/>
          </w:pPr>
          <w:bookmarkStart w:id="257" w:name="_CTVL0015a391e413c5a40859500b06eaa59c969"/>
          <w:r>
            <w:t>Nair, V., &amp; Hinton, G. E. (2010). Rectified linear units improve restricted boltzmann machines. In</w:t>
          </w:r>
          <w:bookmarkEnd w:id="257"/>
          <w:r>
            <w:t xml:space="preserve"> </w:t>
          </w:r>
          <w:r w:rsidRPr="00FF1EC0">
            <w:rPr>
              <w:i/>
            </w:rPr>
            <w:t>Icml</w:t>
          </w:r>
          <w:r w:rsidRPr="00FF1EC0">
            <w:t>.</w:t>
          </w:r>
        </w:p>
        <w:p w14:paraId="537F12E2" w14:textId="77777777" w:rsidR="00FF1EC0" w:rsidRDefault="00FF1EC0" w:rsidP="00FF1EC0">
          <w:pPr>
            <w:pStyle w:val="CitaviBibliographyEntry"/>
          </w:pPr>
          <w:bookmarkStart w:id="258" w:name="_CTVL0015bd7805bfa0e460fb7b515923023e5c4"/>
          <w:r>
            <w:lastRenderedPageBreak/>
            <w:t>Ng, A., Crowe, R., &amp; Moroney, L. (2021). Introduction to Machine Learning in Production. Retrieved from https://de.coursera.org/learn/introduction-to-machine-learning-in-production?specialization=machine-learning-engineering-for-production-mlops</w:t>
          </w:r>
        </w:p>
        <w:p w14:paraId="1B022099" w14:textId="77777777" w:rsidR="00FF1EC0" w:rsidRDefault="00FF1EC0" w:rsidP="00FF1EC0">
          <w:pPr>
            <w:pStyle w:val="CitaviBibliographyEntry"/>
          </w:pPr>
          <w:bookmarkStart w:id="259" w:name="_CTVL001d58c64bc525b456e8ec2c748df0c8f82"/>
          <w:bookmarkEnd w:id="258"/>
          <w:r>
            <w:t>Pandas (n.d.). pandas. Retrieved from https://pandas.pydata.org/</w:t>
          </w:r>
        </w:p>
        <w:p w14:paraId="1F23A5CD" w14:textId="77777777" w:rsidR="00FF1EC0" w:rsidRDefault="00FF1EC0" w:rsidP="00FF1EC0">
          <w:pPr>
            <w:pStyle w:val="CitaviBibliographyEntry"/>
          </w:pPr>
          <w:bookmarkStart w:id="260" w:name="_CTVL001eba84538ac07417892f6534d797d40ab"/>
          <w:bookmarkEnd w:id="259"/>
          <w:r>
            <w:t>Qahtan, A. A., Alharbi, B., Wang, S., &amp; Zhang, X. [Xiangliang] (2015). A PCA-Based Change Detection Framework for Multidimensional Data Streams: Change Detection in Multidimensional Data Streams. In</w:t>
          </w:r>
          <w:bookmarkEnd w:id="260"/>
          <w:r>
            <w:t xml:space="preserve"> </w:t>
          </w:r>
          <w:r w:rsidRPr="00FF1EC0">
            <w:rPr>
              <w:i/>
            </w:rPr>
            <w:t xml:space="preserve">KDD ’15, Proceedings of the 21th ACM SIGKDD International Conference on Knowledge Discovery and Data Mining </w:t>
          </w:r>
          <w:r w:rsidRPr="00FF1EC0">
            <w:t>(pp. 935–944). New York, NY, USA: Association for Computing Machinery. https://doi.org/10.1145/2783258.2783359</w:t>
          </w:r>
        </w:p>
        <w:p w14:paraId="18E42C7D" w14:textId="77777777" w:rsidR="00FF1EC0" w:rsidRDefault="00FF1EC0" w:rsidP="00FF1EC0">
          <w:pPr>
            <w:pStyle w:val="CitaviBibliographyEntry"/>
          </w:pPr>
          <w:bookmarkStart w:id="261" w:name="_CTVL001d7b32e07c55f47bf90cea967c13decb7"/>
          <w:r>
            <w:t>Refinitiv (2020).</w:t>
          </w:r>
          <w:bookmarkEnd w:id="261"/>
          <w:r>
            <w:t xml:space="preserve"> </w:t>
          </w:r>
          <w:r w:rsidRPr="00FF1EC0">
            <w:rPr>
              <w:i/>
            </w:rPr>
            <w:t>THE RISE OF THE DATA SCIENTIST:: Machine learning models for the future</w:t>
          </w:r>
          <w:r w:rsidRPr="00FF1EC0">
            <w:t xml:space="preserve">. Retrieved from https://www.refinitiv.com/en/resources/special-report/refinitiv-2020-artificial-intelligence-machine-learning-global-study </w:t>
          </w:r>
        </w:p>
        <w:p w14:paraId="7739E38E" w14:textId="77777777" w:rsidR="00FF1EC0" w:rsidRDefault="00FF1EC0" w:rsidP="00FF1EC0">
          <w:pPr>
            <w:pStyle w:val="CitaviBibliographyEntry"/>
          </w:pPr>
          <w:bookmarkStart w:id="262" w:name="_CTVL0011c377dae22404f24b133b8953277f652"/>
          <w:r>
            <w:t>Rendle, S., Krichene, W., Zhang, L., &amp; Anderson, J. (2020). Neural Collaborative Filtering vs. Matrix Factorization Revisited. In</w:t>
          </w:r>
          <w:bookmarkEnd w:id="262"/>
          <w:r>
            <w:t xml:space="preserve"> </w:t>
          </w:r>
          <w:r w:rsidRPr="00FF1EC0">
            <w:rPr>
              <w:i/>
            </w:rPr>
            <w:t xml:space="preserve">Fourteenth ACM Conference on Recommender Systems </w:t>
          </w:r>
          <w:r w:rsidRPr="00FF1EC0">
            <w:t>(pp. 240–248). New York, NY, USA: Association for Computing Machinery. https://doi.org/10.1145/3383313.3412488</w:t>
          </w:r>
        </w:p>
        <w:p w14:paraId="549190CB" w14:textId="77777777" w:rsidR="00FF1EC0" w:rsidRDefault="00FF1EC0" w:rsidP="00FF1EC0">
          <w:pPr>
            <w:pStyle w:val="CitaviBibliographyEntry"/>
          </w:pPr>
          <w:bookmarkStart w:id="263" w:name="_CTVL001f5088e61a86547eebc9ca98fef3c4212"/>
          <w:r>
            <w:t>Renggli, C., Rimanic, L., Gürel, N. M., Karlaš, B., Wu, W., &amp; Zhang, C. (2021, February 15).</w:t>
          </w:r>
          <w:bookmarkEnd w:id="263"/>
          <w:r>
            <w:t xml:space="preserve"> </w:t>
          </w:r>
          <w:r w:rsidRPr="00FF1EC0">
            <w:rPr>
              <w:i/>
            </w:rPr>
            <w:t>A Data Quality-Driven View of MLOps</w:t>
          </w:r>
          <w:r w:rsidRPr="00FF1EC0">
            <w:t xml:space="preserve">. Retrieved from http://arxiv.org/pdf/2102.07750v1 </w:t>
          </w:r>
        </w:p>
        <w:p w14:paraId="38FE874D" w14:textId="77777777" w:rsidR="00FF1EC0" w:rsidRDefault="00FF1EC0" w:rsidP="00FF1EC0">
          <w:pPr>
            <w:pStyle w:val="CitaviBibliographyEntry"/>
          </w:pPr>
          <w:bookmarkStart w:id="264" w:name="_CTVL001afe4070d69ce4362aa65c65d75cc5021"/>
          <w:r>
            <w:t>Rimol, M. (2021, November 22).</w:t>
          </w:r>
          <w:bookmarkEnd w:id="264"/>
          <w:r>
            <w:t xml:space="preserve"> </w:t>
          </w:r>
          <w:r w:rsidRPr="00FF1EC0">
            <w:rPr>
              <w:i/>
            </w:rPr>
            <w:t>Gartner Forecasts Worldwide Artificial Intelligence Software Market to Reach $62 Billion in 2022</w:t>
          </w:r>
          <w:r w:rsidRPr="00FF1EC0">
            <w:t xml:space="preserve">. Retrieved from Gartner website: https://www.gartner.com/en/newsroom/press-releases/2021-11-22-gartner-forecasts-worldwide-artificial-intelligence-software-market-to-reach-62-billion-in-2022 </w:t>
          </w:r>
        </w:p>
        <w:p w14:paraId="46274E29" w14:textId="77777777" w:rsidR="00FF1EC0" w:rsidRDefault="00FF1EC0" w:rsidP="00FF1EC0">
          <w:pPr>
            <w:pStyle w:val="CitaviBibliographyEntry"/>
            <w:rPr>
              <w:i/>
            </w:rPr>
          </w:pPr>
          <w:bookmarkStart w:id="265" w:name="_CTVL0011b70ababf0ef401d957781d605e2c3e7"/>
          <w:r>
            <w:t>Rosenblatt, F. (1961).</w:t>
          </w:r>
          <w:bookmarkEnd w:id="265"/>
          <w:r>
            <w:t xml:space="preserve"> </w:t>
          </w:r>
          <w:r w:rsidRPr="00FF1EC0">
            <w:rPr>
              <w:i/>
            </w:rPr>
            <w:t xml:space="preserve">Principles of neurodynamics. perceptrons and the theory of brain mechanisms. </w:t>
          </w:r>
        </w:p>
        <w:p w14:paraId="082BBFD1" w14:textId="77777777" w:rsidR="00FF1EC0" w:rsidRDefault="00FF1EC0" w:rsidP="00FF1EC0">
          <w:pPr>
            <w:pStyle w:val="CitaviBibliographyEntry"/>
          </w:pPr>
          <w:bookmarkStart w:id="266" w:name="_CTVL001fda79fb0273c4e0dadd2eb66caed3747"/>
          <w:r>
            <w:t>Ruf, P., Madan, M., Reich, C., &amp; Ould-Abdeslam, D. (2021). Demystifying MLOps and Presenting a Recipe for the Selection of Open-Source Tools.</w:t>
          </w:r>
          <w:bookmarkEnd w:id="266"/>
          <w:r>
            <w:t xml:space="preserve"> </w:t>
          </w:r>
          <w:r w:rsidRPr="00FF1EC0">
            <w:rPr>
              <w:i/>
            </w:rPr>
            <w:t>Applied Sciences</w:t>
          </w:r>
          <w:r w:rsidRPr="00FF1EC0">
            <w:t xml:space="preserve">, </w:t>
          </w:r>
          <w:r w:rsidRPr="00FF1EC0">
            <w:rPr>
              <w:i/>
            </w:rPr>
            <w:t>11</w:t>
          </w:r>
          <w:r w:rsidRPr="00FF1EC0">
            <w:t>(19), 8861. https://doi.org/10.3390/app11198861</w:t>
          </w:r>
        </w:p>
        <w:p w14:paraId="41BD75ED" w14:textId="77777777" w:rsidR="00FF1EC0" w:rsidRDefault="00FF1EC0" w:rsidP="00FF1EC0">
          <w:pPr>
            <w:pStyle w:val="CitaviBibliographyEntry"/>
          </w:pPr>
          <w:bookmarkStart w:id="267" w:name="_CTVL0014bf08d4fa6364499985088a327444fd9"/>
          <w:r>
            <w:t>Salama, K., Kazmierczak, J., &amp; Schut, D. (2021). Practitioners guide to MLOps: A framework for continuous delivery and automation of machine learning. Retrieved from https://services.google.com/fh/files/misc/practitioners_guide_to_mlops_whitepaper.pdf</w:t>
          </w:r>
        </w:p>
        <w:p w14:paraId="533680FB" w14:textId="77777777" w:rsidR="00FF1EC0" w:rsidRDefault="00FF1EC0" w:rsidP="00FF1EC0">
          <w:pPr>
            <w:pStyle w:val="CitaviBibliographyEntry"/>
          </w:pPr>
          <w:bookmarkStart w:id="268" w:name="_CTVL0018c0e0b3fa7c240d7ac6e9536b78b8304"/>
          <w:bookmarkEnd w:id="267"/>
          <w:r>
            <w:t>Sculley, D., Holt, G., Golovin, D., Davydov, E., Phillips, T., Ebner, D., . . . Dennison, D. (2015). Hidden technical debt in machine learning systems.</w:t>
          </w:r>
          <w:bookmarkEnd w:id="268"/>
          <w:r>
            <w:t xml:space="preserve"> </w:t>
          </w:r>
          <w:r w:rsidRPr="00FF1EC0">
            <w:rPr>
              <w:i/>
            </w:rPr>
            <w:t>Advances in Neural Information Processing Systems</w:t>
          </w:r>
          <w:r w:rsidRPr="00FF1EC0">
            <w:t xml:space="preserve">, </w:t>
          </w:r>
          <w:r w:rsidRPr="00FF1EC0">
            <w:rPr>
              <w:i/>
            </w:rPr>
            <w:t>28</w:t>
          </w:r>
          <w:r w:rsidRPr="00FF1EC0">
            <w:t>(2), 2503–2511.</w:t>
          </w:r>
        </w:p>
        <w:p w14:paraId="32A21FF3" w14:textId="77777777" w:rsidR="00FF1EC0" w:rsidRDefault="00FF1EC0" w:rsidP="00FF1EC0">
          <w:pPr>
            <w:pStyle w:val="CitaviBibliographyEntry"/>
          </w:pPr>
          <w:bookmarkStart w:id="269" w:name="_CTVL001bf6fe32adde348f7870c8c5e52d6b439"/>
          <w:r>
            <w:lastRenderedPageBreak/>
            <w:t>Serban, A., van der Blom, K., Hoos, H., &amp; Visser, J. (2020). Adoption and Effects of Software Engineering Best Practices in Machine Learning,</w:t>
          </w:r>
          <w:bookmarkEnd w:id="269"/>
          <w:r>
            <w:t xml:space="preserve"> </w:t>
          </w:r>
          <w:r w:rsidRPr="00FF1EC0">
            <w:rPr>
              <w:i/>
            </w:rPr>
            <w:t>1</w:t>
          </w:r>
          <w:r w:rsidRPr="00FF1EC0">
            <w:t>, 1–12. https://doi.org/10.1145/3382494.3410681</w:t>
          </w:r>
        </w:p>
        <w:p w14:paraId="68DC46D2" w14:textId="77777777" w:rsidR="00FF1EC0" w:rsidRDefault="00FF1EC0" w:rsidP="00FF1EC0">
          <w:pPr>
            <w:pStyle w:val="CitaviBibliographyEntry"/>
          </w:pPr>
          <w:bookmarkStart w:id="270" w:name="_CTVL0010ea2218ffdb74a62a854f437b2d7d86c"/>
          <w:r>
            <w:t>Shan, Y., Hoens, T. R., Jiao, J., Wang, H., Yu, D., &amp; Mao, J. C. (2016). Deep Crossing. In B. Krishnapuram, M. Shah, A. Smola, C. Aggarwal, D. Shen, &amp; R. Rastogi (Eds.),</w:t>
          </w:r>
          <w:bookmarkEnd w:id="270"/>
          <w:r>
            <w:t xml:space="preserve"> </w:t>
          </w:r>
          <w:r w:rsidRPr="00FF1EC0">
            <w:rPr>
              <w:i/>
            </w:rPr>
            <w:t xml:space="preserve">Proceedings of the 22nd ACM SIGKDD International Conference on Knowledge Discovery and Data Mining </w:t>
          </w:r>
          <w:r w:rsidRPr="00FF1EC0">
            <w:t>(pp. 255–262). New York, NY, USA: ACM. https://doi.org/10.1145/2939672.2939704</w:t>
          </w:r>
        </w:p>
        <w:p w14:paraId="665E776C" w14:textId="77777777" w:rsidR="00FF1EC0" w:rsidRDefault="00FF1EC0" w:rsidP="00FF1EC0">
          <w:pPr>
            <w:pStyle w:val="CitaviBibliographyEntry"/>
          </w:pPr>
          <w:bookmarkStart w:id="271" w:name="_CTVL001f3c9377022c340969aa07cf5a944794c"/>
          <w:r>
            <w:t>Singh, P. K., Choudhury, P., Dey, A. K., &amp; Pramanik, P. K. D. (2021). Recommender systems: an overview, research trends, and future directions.</w:t>
          </w:r>
          <w:bookmarkEnd w:id="271"/>
          <w:r>
            <w:t xml:space="preserve"> </w:t>
          </w:r>
          <w:r w:rsidRPr="00FF1EC0">
            <w:rPr>
              <w:i/>
            </w:rPr>
            <w:t>International Journal of Business and Systems Research</w:t>
          </w:r>
          <w:r w:rsidRPr="00FF1EC0">
            <w:t xml:space="preserve">, </w:t>
          </w:r>
          <w:r w:rsidRPr="00FF1EC0">
            <w:rPr>
              <w:i/>
            </w:rPr>
            <w:t>15</w:t>
          </w:r>
          <w:r w:rsidRPr="00FF1EC0">
            <w:t>(1), 14. https://doi.org/10.1504/ijbsr.2021.10033303</w:t>
          </w:r>
        </w:p>
        <w:p w14:paraId="16F5DC32" w14:textId="77777777" w:rsidR="00FF1EC0" w:rsidRDefault="00FF1EC0" w:rsidP="00FF1EC0">
          <w:pPr>
            <w:pStyle w:val="CitaviBibliographyEntry"/>
          </w:pPr>
          <w:bookmarkStart w:id="272" w:name="_CTVL0014f95dc68361e46f69f783007e76fa1c7"/>
          <w:r>
            <w:t>Studer, S., Bui, T. B., Drescher, C., Hanuschkin, A., Winkler, L., Peters, S., &amp; Müller, K.</w:t>
          </w:r>
          <w:r>
            <w:rPr>
              <w:rFonts w:ascii="Cambria Math" w:hAnsi="Cambria Math" w:cs="Cambria Math"/>
            </w:rPr>
            <w:t>‑</w:t>
          </w:r>
          <w:r>
            <w:t>R. (2021). Towards CRISP-ML(Q): A Machine Learning Process Model with Quality Assurance Methodology.</w:t>
          </w:r>
          <w:bookmarkEnd w:id="272"/>
          <w:r>
            <w:t xml:space="preserve"> </w:t>
          </w:r>
          <w:r w:rsidRPr="00FF1EC0">
            <w:rPr>
              <w:i/>
            </w:rPr>
            <w:t>Machine Learning and Knowledge Extraction</w:t>
          </w:r>
          <w:r w:rsidRPr="00FF1EC0">
            <w:t xml:space="preserve">, </w:t>
          </w:r>
          <w:r w:rsidRPr="00FF1EC0">
            <w:rPr>
              <w:i/>
            </w:rPr>
            <w:t>3</w:t>
          </w:r>
          <w:r w:rsidRPr="00FF1EC0">
            <w:t>(2), 392–413. https://doi.org/10.3390/make3020020</w:t>
          </w:r>
        </w:p>
        <w:p w14:paraId="0A876048" w14:textId="77777777" w:rsidR="00FF1EC0" w:rsidRDefault="00FF1EC0" w:rsidP="00FF1EC0">
          <w:pPr>
            <w:pStyle w:val="CitaviBibliographyEntry"/>
          </w:pPr>
          <w:bookmarkStart w:id="273" w:name="_CTVL001d901da9015e84747bfcb5647573b2436"/>
          <w:r>
            <w:t>Su, X., &amp; Khoshgoftaar, T. M. (2009). A Survey of Collaborative Filtering Techniques.</w:t>
          </w:r>
          <w:bookmarkEnd w:id="273"/>
          <w:r>
            <w:t xml:space="preserve"> </w:t>
          </w:r>
          <w:r w:rsidRPr="00FF1EC0">
            <w:rPr>
              <w:i/>
            </w:rPr>
            <w:t>Advances in Artificial Intelligence</w:t>
          </w:r>
          <w:r w:rsidRPr="00FF1EC0">
            <w:t xml:space="preserve">, </w:t>
          </w:r>
          <w:r w:rsidRPr="00FF1EC0">
            <w:rPr>
              <w:i/>
            </w:rPr>
            <w:t>2009</w:t>
          </w:r>
          <w:r w:rsidRPr="00FF1EC0">
            <w:t>, 1–19. https://doi.org/10.1155/2009/421425</w:t>
          </w:r>
        </w:p>
        <w:p w14:paraId="04897053" w14:textId="77777777" w:rsidR="00FF1EC0" w:rsidRDefault="00FF1EC0" w:rsidP="00FF1EC0">
          <w:pPr>
            <w:pStyle w:val="CitaviBibliographyEntry"/>
          </w:pPr>
          <w:bookmarkStart w:id="274" w:name="_CTVL0014d0825e1efea49a4a221d4a6aa77abec"/>
          <w:r>
            <w:t>Symeonidis, G., Nerantzis, E., Kazakis, A., &amp; Papakostas, G. A. (2022). MLOps - Definitions, Tools and Challenges. In</w:t>
          </w:r>
          <w:bookmarkEnd w:id="274"/>
          <w:r>
            <w:t xml:space="preserve"> </w:t>
          </w:r>
          <w:r w:rsidRPr="00FF1EC0">
            <w:rPr>
              <w:i/>
            </w:rPr>
            <w:t xml:space="preserve">2022 IEEE 12th Annual Computing and Communication Workshop and Conference (CCWC) </w:t>
          </w:r>
          <w:r w:rsidRPr="00FF1EC0">
            <w:t>(pp. 453–460). IEEE. https://doi.org/10.1109/CCWC54503.2022.9720902</w:t>
          </w:r>
        </w:p>
        <w:p w14:paraId="46462130" w14:textId="77777777" w:rsidR="00FF1EC0" w:rsidRDefault="00FF1EC0" w:rsidP="00FF1EC0">
          <w:pPr>
            <w:pStyle w:val="CitaviBibliographyEntry"/>
          </w:pPr>
          <w:bookmarkStart w:id="275" w:name="_CTVL001be73c4f845cc48e1b8ca161c0d73770a"/>
          <w:r>
            <w:t>Tamburri, D. A. (2020). Sustainable MLOps: Trends and Challenges. In</w:t>
          </w:r>
          <w:bookmarkEnd w:id="275"/>
          <w:r>
            <w:t xml:space="preserve"> </w:t>
          </w:r>
          <w:r w:rsidRPr="00FF1EC0">
            <w:rPr>
              <w:i/>
            </w:rPr>
            <w:t xml:space="preserve">2020 22nd International Symposium on Symbolic and Numeric Algorithms for Scientific Computing (SYNASC) </w:t>
          </w:r>
          <w:r w:rsidRPr="00FF1EC0">
            <w:t>(pp. 17–23). IEEE. https://doi.org/10.1109/SYNASC51798.2020.00015</w:t>
          </w:r>
        </w:p>
        <w:p w14:paraId="56F0D13A" w14:textId="77777777" w:rsidR="00FF1EC0" w:rsidRDefault="00FF1EC0" w:rsidP="00FF1EC0">
          <w:pPr>
            <w:pStyle w:val="CitaviBibliographyEntry"/>
          </w:pPr>
          <w:bookmarkStart w:id="276" w:name="_CTVL001ca86fb2216cc4684a0165370b7561d52"/>
          <w:r>
            <w:t>TensorFlow (n.d.). TensorFlow Recommenders. Retrieved from https://www.tensorflow.org/recommenders</w:t>
          </w:r>
        </w:p>
        <w:p w14:paraId="7FEF22F8" w14:textId="77777777" w:rsidR="00FF1EC0" w:rsidRDefault="00FF1EC0" w:rsidP="00FF1EC0">
          <w:pPr>
            <w:pStyle w:val="CitaviBibliographyEntry"/>
          </w:pPr>
          <w:bookmarkStart w:id="277" w:name="_CTVL0014f6a45c63ee14703a167af60e42ede23"/>
          <w:bookmarkEnd w:id="276"/>
          <w:r>
            <w:t>TensorFlow (2022a). Deep &amp; Cross Network (DCN). Retrieved from https://www.tensorflow.org/recommenders/examples/dcn</w:t>
          </w:r>
        </w:p>
        <w:p w14:paraId="6553A1E5" w14:textId="77777777" w:rsidR="00FF1EC0" w:rsidRDefault="00FF1EC0" w:rsidP="00FF1EC0">
          <w:pPr>
            <w:pStyle w:val="CitaviBibliographyEntry"/>
          </w:pPr>
          <w:bookmarkStart w:id="278" w:name="_CTVL00152fb0ebe12bf4715811c42ff098d666d"/>
          <w:bookmarkEnd w:id="277"/>
          <w:r>
            <w:t>TensorFlow (2022b). TFRS API: All symbols in TensorFlow Recommenders. Retrieved from https://www.tensorflow.org/recommenders/api_docs/python/tfrs/all_symbols</w:t>
          </w:r>
        </w:p>
        <w:p w14:paraId="19924E31" w14:textId="77777777" w:rsidR="00FF1EC0" w:rsidRDefault="00FF1EC0" w:rsidP="00FF1EC0">
          <w:pPr>
            <w:pStyle w:val="CitaviBibliographyEntry"/>
          </w:pPr>
          <w:bookmarkStart w:id="279" w:name="_CTVL0010396afe5ba6442bbb8faaa092f83e6ed"/>
          <w:bookmarkEnd w:id="278"/>
          <w:r>
            <w:t>Theodoridis, J., &amp; Grießhaber, D. (n.d.). Deeplearning Cluster - Docs. Retrieved from https://deeplearn.pages.mi.hdm-stuttgart.de/docs/</w:t>
          </w:r>
        </w:p>
        <w:p w14:paraId="62985F4E" w14:textId="77777777" w:rsidR="00FF1EC0" w:rsidRDefault="00FF1EC0" w:rsidP="00FF1EC0">
          <w:pPr>
            <w:pStyle w:val="CitaviBibliographyEntry"/>
          </w:pPr>
          <w:bookmarkStart w:id="280" w:name="_CTVL0017b613a10395c40f9b01f41448c8ad104"/>
          <w:bookmarkEnd w:id="279"/>
          <w:r>
            <w:t>Vellido, A., Lisboa, P. J., &amp; Meehan, K. (2000). Quantitative Characterization and Prediction of On-Line Purchasing Behavior: A Latent Variable Approach.</w:t>
          </w:r>
          <w:bookmarkEnd w:id="280"/>
          <w:r>
            <w:t xml:space="preserve"> </w:t>
          </w:r>
          <w:r w:rsidRPr="00FF1EC0">
            <w:rPr>
              <w:i/>
            </w:rPr>
            <w:t>International Journal of Electronic Commerce</w:t>
          </w:r>
          <w:r w:rsidRPr="00FF1EC0">
            <w:t xml:space="preserve">, </w:t>
          </w:r>
          <w:r w:rsidRPr="00FF1EC0">
            <w:rPr>
              <w:i/>
            </w:rPr>
            <w:t>4</w:t>
          </w:r>
          <w:r w:rsidRPr="00FF1EC0">
            <w:t>(4), 83–104. https://doi.org/10.1080/10864415.2000.11518380</w:t>
          </w:r>
        </w:p>
        <w:p w14:paraId="78ADF7D3" w14:textId="77777777" w:rsidR="00FF1EC0" w:rsidRDefault="00FF1EC0" w:rsidP="00FF1EC0">
          <w:pPr>
            <w:pStyle w:val="CitaviBibliographyEntry"/>
          </w:pPr>
          <w:bookmarkStart w:id="281" w:name="_CTVL00107b59ad7728a4751ac1c97f8b0ba36fb"/>
          <w:r>
            <w:lastRenderedPageBreak/>
            <w:t>Wang, R., Fu, B., Fu, G., &amp; Wang, M. (2017, August 17).</w:t>
          </w:r>
          <w:bookmarkEnd w:id="281"/>
          <w:r>
            <w:t xml:space="preserve"> </w:t>
          </w:r>
          <w:r w:rsidRPr="00FF1EC0">
            <w:rPr>
              <w:i/>
            </w:rPr>
            <w:t>Deep &amp; Cross Network for Ad Click Predictions</w:t>
          </w:r>
          <w:r w:rsidRPr="00FF1EC0">
            <w:t>. Retrieved from http://arxiv.org/pdf/1708.05123v1 https://doi.org/AdKDD</w:t>
          </w:r>
        </w:p>
        <w:p w14:paraId="714A9DDF" w14:textId="77777777" w:rsidR="00FF1EC0" w:rsidRDefault="00FF1EC0" w:rsidP="00FF1EC0">
          <w:pPr>
            <w:pStyle w:val="CitaviBibliographyEntry"/>
          </w:pPr>
          <w:bookmarkStart w:id="282" w:name="_CTVL00168c5ea5f5f1349bb9588b1d3e0cda53b"/>
          <w:r>
            <w:t>Wang, R., Shivanna, R., Cheng, D., Jain, S., Lin, D., Hong, L., &amp; Chi, E. (2021). DCN V2: Improved Deep &amp; Cross Network and Practical Lessons for Web-scale Learning to Rank Systems. In J. Leskovec, M. Grobelnik, M. Najork, J. Tang, &amp; L. Zia (Eds.),</w:t>
          </w:r>
          <w:bookmarkEnd w:id="282"/>
          <w:r>
            <w:t xml:space="preserve"> </w:t>
          </w:r>
          <w:r w:rsidRPr="00FF1EC0">
            <w:rPr>
              <w:i/>
            </w:rPr>
            <w:t xml:space="preserve">Proceedings of the Web Conference 2021 </w:t>
          </w:r>
          <w:r w:rsidRPr="00FF1EC0">
            <w:t>(pp. 1785–1797). New York, NY, USA: ACM. https://doi.org/10.1145/3442381.3450078</w:t>
          </w:r>
        </w:p>
        <w:p w14:paraId="4E93758B" w14:textId="77777777" w:rsidR="00FF1EC0" w:rsidRDefault="00FF1EC0" w:rsidP="00FF1EC0">
          <w:pPr>
            <w:pStyle w:val="CitaviBibliographyEntry"/>
          </w:pPr>
          <w:bookmarkStart w:id="283" w:name="_CTVL0014c2e6615c4b542419b7a225008c0f5c7"/>
          <w:r>
            <w:t>Yan, Y., &amp; Li, L. (2020). xDeepInt: a hybrid architecture for modeling the vector-wise and bit-wise feature interactions.</w:t>
          </w:r>
        </w:p>
        <w:p w14:paraId="0C14997E" w14:textId="77777777" w:rsidR="00FF1EC0" w:rsidRDefault="00FF1EC0" w:rsidP="00FF1EC0">
          <w:pPr>
            <w:pStyle w:val="CitaviBibliographyEntry"/>
          </w:pPr>
          <w:bookmarkStart w:id="284" w:name="_CTVL001dbb186a3b223468da3083f0961f01254"/>
          <w:bookmarkEnd w:id="283"/>
          <w:r>
            <w:t>Yavuz, B., &amp; Chockalingam, P. (2019). Introducing Delta Time Travel for Large Scale Data Lakes. Retrieved from https://databricks.com/de/blog/2019/02/04/introducing-delta-time-travel-for-large-scale-data-lakes.html</w:t>
          </w:r>
        </w:p>
        <w:p w14:paraId="1E46667D" w14:textId="77777777" w:rsidR="00FF1EC0" w:rsidRDefault="00FF1EC0" w:rsidP="00FF1EC0">
          <w:pPr>
            <w:pStyle w:val="CitaviBibliographyEntry"/>
          </w:pPr>
          <w:bookmarkStart w:id="285" w:name="_CTVL001bfb220fb294440b4ac6b74af960989b8"/>
          <w:bookmarkEnd w:id="284"/>
          <w:r>
            <w:t>Zaharia, M., Chen, A., Davidson, A., Ghodsi, A., Hong, S. A., Konwinski, A., . . . others (2018). Accelerating the machine learning lifecycle with MLflow.</w:t>
          </w:r>
          <w:bookmarkEnd w:id="285"/>
          <w:r>
            <w:t xml:space="preserve"> </w:t>
          </w:r>
          <w:r w:rsidRPr="00FF1EC0">
            <w:rPr>
              <w:i/>
            </w:rPr>
            <w:t>IEEE Data Eng. Bull.</w:t>
          </w:r>
          <w:r w:rsidRPr="00FF1EC0">
            <w:t xml:space="preserve">, </w:t>
          </w:r>
          <w:r w:rsidRPr="00FF1EC0">
            <w:rPr>
              <w:i/>
            </w:rPr>
            <w:t>41</w:t>
          </w:r>
          <w:r w:rsidRPr="00FF1EC0">
            <w:t>(4), 39–45.</w:t>
          </w:r>
        </w:p>
        <w:p w14:paraId="6C546B3A" w14:textId="4E6C93BF" w:rsidR="00B32AE3" w:rsidRDefault="00FF1EC0" w:rsidP="00FF1EC0">
          <w:pPr>
            <w:pStyle w:val="CitaviBibliographyEntry"/>
          </w:pPr>
          <w:bookmarkStart w:id="286" w:name="_CTVL001d2ee07bd224242238ebb8b67b546de84"/>
          <w:r>
            <w:t>Zhang, Y., Chen, L., Yang, S., Yuan, M., Yi, H., Zhang, J. [Jie], . . . Zheng, B. (2022, April 11).</w:t>
          </w:r>
          <w:bookmarkEnd w:id="286"/>
          <w:r>
            <w:t xml:space="preserve"> </w:t>
          </w:r>
          <w:r w:rsidRPr="00FF1EC0">
            <w:rPr>
              <w:i/>
            </w:rPr>
            <w:t>PICASSO: Unleashing the Potential of GPU-centric Training for Wide-and-deep Recommender Systems</w:t>
          </w:r>
          <w:r w:rsidRPr="00FF1EC0">
            <w:t xml:space="preserve">. Retrieved from http://arxiv.org/pdf/2204.04903v2 </w:t>
          </w:r>
          <w:r w:rsidR="00B32AE3">
            <w:fldChar w:fldCharType="end"/>
          </w:r>
        </w:p>
      </w:sdtContent>
    </w:sdt>
    <w:p w14:paraId="00F76676" w14:textId="564FC5FF" w:rsidR="00B32AE3" w:rsidRDefault="00B32AE3" w:rsidP="00B32AE3"/>
    <w:sectPr w:rsidR="00B32AE3" w:rsidSect="00824316">
      <w:headerReference w:type="default" r:id="rId50"/>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CA4C72" w14:textId="77777777" w:rsidR="004902FA" w:rsidRDefault="004902FA">
      <w:pPr>
        <w:spacing w:before="0" w:line="240" w:lineRule="auto"/>
      </w:pPr>
      <w:r>
        <w:separator/>
      </w:r>
    </w:p>
  </w:endnote>
  <w:endnote w:type="continuationSeparator" w:id="0">
    <w:p w14:paraId="53704221" w14:textId="77777777" w:rsidR="004902FA" w:rsidRDefault="004902FA">
      <w:pPr>
        <w:spacing w:before="0" w:line="240" w:lineRule="auto"/>
      </w:pPr>
      <w:r>
        <w:continuationSeparator/>
      </w:r>
    </w:p>
  </w:endnote>
  <w:endnote w:type="continuationNotice" w:id="1">
    <w:p w14:paraId="36022EEE" w14:textId="77777777" w:rsidR="004902FA" w:rsidRDefault="004902FA">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764A5A" w14:textId="77777777" w:rsidR="004902FA" w:rsidRDefault="004902FA">
      <w:pPr>
        <w:spacing w:before="0" w:line="240" w:lineRule="auto"/>
      </w:pPr>
      <w:r>
        <w:separator/>
      </w:r>
    </w:p>
  </w:footnote>
  <w:footnote w:type="continuationSeparator" w:id="0">
    <w:p w14:paraId="5B294F4D" w14:textId="77777777" w:rsidR="004902FA" w:rsidRDefault="004902FA">
      <w:pPr>
        <w:spacing w:before="0" w:line="240" w:lineRule="auto"/>
      </w:pPr>
      <w:r>
        <w:continuationSeparator/>
      </w:r>
    </w:p>
  </w:footnote>
  <w:footnote w:type="continuationNotice" w:id="1">
    <w:p w14:paraId="156ABC03" w14:textId="77777777" w:rsidR="004902FA" w:rsidRDefault="004902FA">
      <w:pPr>
        <w:spacing w:before="0" w:line="240" w:lineRule="auto"/>
      </w:pPr>
    </w:p>
  </w:footnote>
  <w:footnote w:id="2">
    <w:p w14:paraId="40708476" w14:textId="33E37A9D" w:rsidR="00A47A5A" w:rsidRDefault="00A47A5A">
      <w:pPr>
        <w:pStyle w:val="Funotentext"/>
      </w:pPr>
      <w:r>
        <w:rPr>
          <w:rStyle w:val="Funotenzeichen"/>
        </w:rPr>
        <w:footnoteRef/>
      </w:r>
      <w:r>
        <w:t xml:space="preserve"> Throughout this paper ML and AI will be used interchangeably.</w:t>
      </w:r>
    </w:p>
  </w:footnote>
  <w:footnote w:id="3">
    <w:p w14:paraId="39CCA044" w14:textId="19B67C79" w:rsidR="006E7D26" w:rsidRPr="007901B7" w:rsidRDefault="006E7D26">
      <w:pPr>
        <w:pStyle w:val="Funotentext"/>
      </w:pPr>
      <w:r w:rsidRPr="007901B7">
        <w:rPr>
          <w:rStyle w:val="Funotenzeichen"/>
        </w:rPr>
        <w:footnoteRef/>
      </w:r>
      <w:r w:rsidRPr="007901B7">
        <w:t xml:space="preserve"> </w:t>
      </w:r>
      <w:r w:rsidR="00751040" w:rsidRPr="007901B7">
        <w:t>R</w:t>
      </w:r>
      <w:r w:rsidR="00C949F1" w:rsidRPr="007901B7">
        <w:t xml:space="preserve">ank refers to </w:t>
      </w:r>
      <w:r w:rsidR="00D55A17" w:rsidRPr="007901B7">
        <w:t xml:space="preserve">the dimensionality </w:t>
      </w:r>
      <m:oMath>
        <m:r>
          <w:rPr>
            <w:rFonts w:ascii="Cambria Math" w:hAnsi="Cambria Math"/>
          </w:rPr>
          <m:t>k</m:t>
        </m:r>
      </m:oMath>
      <w:r w:rsidR="00D55A17" w:rsidRPr="007901B7">
        <w:t xml:space="preserve"> of </w:t>
      </w:r>
      <w:r w:rsidR="00751040" w:rsidRPr="007901B7">
        <w:t>a</w:t>
      </w:r>
      <w:r w:rsidR="00945914" w:rsidRPr="007901B7">
        <w:t xml:space="preserve"> latent factor</w:t>
      </w:r>
      <w:r w:rsidR="00751040" w:rsidRPr="007901B7">
        <w:t xml:space="preserve"> </w:t>
      </w:r>
      <m:oMath>
        <m:r>
          <w:rPr>
            <w:rFonts w:ascii="Cambria Math" w:hAnsi="Cambria Math"/>
          </w:rPr>
          <m:t>m×k</m:t>
        </m:r>
      </m:oMath>
      <w:r w:rsidR="00CA3BEE">
        <w:t xml:space="preserve"> for Matrix </w:t>
      </w:r>
      <m:oMath>
        <m:r>
          <w:rPr>
            <w:rFonts w:ascii="Cambria Math" w:hAnsi="Cambria Math"/>
          </w:rPr>
          <m:t>U</m:t>
        </m:r>
      </m:oMath>
      <w:r w:rsidR="00CA3BEE">
        <w:t xml:space="preserve"> and </w:t>
      </w:r>
      <m:oMath>
        <m:r>
          <w:rPr>
            <w:rFonts w:ascii="Cambria Math" w:hAnsi="Cambria Math"/>
          </w:rPr>
          <m:t>n×k</m:t>
        </m:r>
      </m:oMath>
      <w:r w:rsidR="000C3652">
        <w:t xml:space="preserve"> for </w:t>
      </w:r>
      <w:r w:rsidR="00262420">
        <w:t xml:space="preserve">Matrix </w:t>
      </w:r>
      <m:oMath>
        <m:r>
          <w:rPr>
            <w:rFonts w:ascii="Cambria Math" w:hAnsi="Cambria Math"/>
          </w:rPr>
          <m:t>V</m:t>
        </m:r>
      </m:oMath>
      <w:r w:rsidR="00262420">
        <w:t>, l</w:t>
      </w:r>
      <w:r w:rsidR="00817EEF" w:rsidRPr="007901B7">
        <w:t xml:space="preserve">ow-rank meaning that </w:t>
      </w:r>
      <m:oMath>
        <m:r>
          <w:rPr>
            <w:rFonts w:ascii="Cambria Math" w:hAnsi="Cambria Math"/>
          </w:rPr>
          <m:t>k≪</m:t>
        </m:r>
        <m:r>
          <m:rPr>
            <m:sty m:val="p"/>
          </m:rPr>
          <w:rPr>
            <w:rFonts w:ascii="Cambria Math" w:hAnsi="Cambria Math"/>
          </w:rPr>
          <m:t>min⁡</m:t>
        </m:r>
        <m:r>
          <w:rPr>
            <w:rFonts w:ascii="Cambria Math" w:hAnsi="Cambria Math"/>
          </w:rPr>
          <m:t>{m,n}</m:t>
        </m:r>
      </m:oMath>
      <w:r w:rsidR="00C44007">
        <w:t>.</w:t>
      </w:r>
      <w:r w:rsidR="00131577">
        <w:t xml:space="preserve"> </w:t>
      </w:r>
      <m:oMath>
        <m:r>
          <w:rPr>
            <w:rFonts w:ascii="Cambria Math" w:hAnsi="Cambria Math"/>
          </w:rPr>
          <m:t>k</m:t>
        </m:r>
      </m:oMath>
      <w:r w:rsidR="007203FE">
        <w:t xml:space="preserve"> </w:t>
      </w:r>
      <w:r w:rsidR="003065CD">
        <w:t xml:space="preserve">represents the amount of linearly independent factors </w:t>
      </w:r>
      <w:r w:rsidR="00A02F7C">
        <w:t>in</w:t>
      </w:r>
      <w:r w:rsidR="00A32ECA">
        <w:t xml:space="preserve"> a latent factor </w:t>
      </w:r>
      <w:r w:rsidR="00D450E9">
        <w:t>(</w:t>
      </w:r>
      <w:sdt>
        <w:sdtPr>
          <w:alias w:val="To edit, see citavi.com/edit"/>
          <w:tag w:val="CitaviPlaceholder#6b349787-003d-4277-934c-990dddf8d152"/>
          <w:id w:val="489986127"/>
          <w:placeholder>
            <w:docPart w:val="DefaultPlaceholder_-1854013440"/>
          </w:placeholder>
        </w:sdtPr>
        <w:sdtContent>
          <w:r w:rsidR="00A32ECA">
            <w:fldChar w:fldCharType="begin"/>
          </w:r>
          <w:r w:rsidR="00A32EC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WU4ZTFjLTFmODAtNDlkNS04MjA1LWFjOTEzYzc0ODNiMyIsIlJhbmdlTGVuZ3RoIjoxNS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QWdnYXJ3YWwgKDIwMTYpIn1dfSwiVGFnIjoiQ2l0YXZpUGxhY2Vob2xkZXIjNmIzNDk3ODctMDAzZC00Mjc3LTkzNGMtOTkwZGRkZjhkMTUyIiwiVGV4dCI6IkFnZ2Fyd2FsICgyMDE2KSIsIldBSVZlcnNpb24iOiI2LjEyLjAuMCJ9}</w:instrText>
          </w:r>
          <w:r w:rsidR="00A32ECA">
            <w:fldChar w:fldCharType="separate"/>
          </w:r>
          <w:r w:rsidR="00FF1EC0">
            <w:t>Aggarwal (2016)</w:t>
          </w:r>
          <w:r w:rsidR="00A32ECA">
            <w:fldChar w:fldCharType="end"/>
          </w:r>
        </w:sdtContent>
      </w:sdt>
      <w:r w:rsidR="00A32ECA">
        <w:t>.</w:t>
      </w:r>
    </w:p>
  </w:footnote>
  <w:footnote w:id="4">
    <w:p w14:paraId="2BEF4199" w14:textId="5216EE87" w:rsidR="008E3EB4" w:rsidRPr="008134B0" w:rsidRDefault="008E3EB4">
      <w:pPr>
        <w:pStyle w:val="Funotentext"/>
      </w:pPr>
      <w:r w:rsidRPr="008134B0">
        <w:rPr>
          <w:rStyle w:val="Funotenzeichen"/>
        </w:rPr>
        <w:footnoteRef/>
      </w:r>
      <w:r w:rsidRPr="008134B0">
        <w:t xml:space="preserve"> </w:t>
      </w:r>
      <w:r w:rsidR="008134B0" w:rsidRPr="008134B0">
        <w:t>NNs and ANNs will be used interc</w:t>
      </w:r>
      <w:r w:rsidR="008134B0">
        <w:t>hangeably</w:t>
      </w:r>
      <w:r w:rsidR="00C707F1">
        <w:t xml:space="preserve"> in this paper.</w:t>
      </w:r>
    </w:p>
  </w:footnote>
  <w:footnote w:id="5">
    <w:p w14:paraId="7C306421" w14:textId="22EECFD5" w:rsidR="006C2193" w:rsidRDefault="006C2193">
      <w:pPr>
        <w:pStyle w:val="Funotentext"/>
      </w:pPr>
      <w:r>
        <w:rPr>
          <w:rStyle w:val="Funotenzeichen"/>
        </w:rPr>
        <w:footnoteRef/>
      </w:r>
      <w:r>
        <w:t xml:space="preserve"> </w:t>
      </w:r>
      <w:r w:rsidR="00D83125">
        <w:t xml:space="preserve">The </w:t>
      </w:r>
      <w:r w:rsidR="005E7E63">
        <w:t>Softmax</w:t>
      </w:r>
      <w:r w:rsidR="00D83125">
        <w:t xml:space="preserve"> function maps the neural output on range </w:t>
      </w:r>
      <w:r w:rsidR="00F0744F">
        <w:t xml:space="preserve">[0;1]. </w:t>
      </w:r>
      <w:r w:rsidR="000E4D90">
        <w:t>Highly n</w:t>
      </w:r>
      <w:r w:rsidR="00F0744F">
        <w:t xml:space="preserve">egative </w:t>
      </w:r>
      <w:r w:rsidR="0090051A">
        <w:t>inputs</w:t>
      </w:r>
      <w:r w:rsidR="00B37BED">
        <w:t xml:space="preserve"> </w:t>
      </w:r>
      <w:r w:rsidR="007F1D2A">
        <w:t xml:space="preserve">approach </w:t>
      </w:r>
      <w:r w:rsidR="0090051A">
        <w:t xml:space="preserve">value </w:t>
      </w:r>
      <w:r w:rsidR="000E4D90">
        <w:t xml:space="preserve">0, while highly positive </w:t>
      </w:r>
      <w:r w:rsidR="0090051A">
        <w:t>inputs</w:t>
      </w:r>
      <w:r w:rsidR="000E4D90">
        <w:t xml:space="preserve"> approach value 1</w:t>
      </w:r>
      <w:r w:rsidR="0090051A">
        <w:t>.</w:t>
      </w:r>
      <w:r w:rsidR="00E5256C">
        <w:t xml:space="preserve"> </w:t>
      </w:r>
    </w:p>
  </w:footnote>
  <w:footnote w:id="6">
    <w:p w14:paraId="669AB400" w14:textId="0BC4E033" w:rsidR="00D235EE" w:rsidRPr="00D235EE" w:rsidRDefault="00D235EE">
      <w:pPr>
        <w:pStyle w:val="Funotentext"/>
        <w:rPr>
          <w:lang w:val="de-DE"/>
        </w:rPr>
      </w:pPr>
      <w:r>
        <w:rPr>
          <w:rStyle w:val="Funotenzeichen"/>
        </w:rPr>
        <w:footnoteRef/>
      </w:r>
      <w:r>
        <w:t xml:space="preserve"> </w:t>
      </w:r>
      <w:r w:rsidR="005919CA">
        <w:t xml:space="preserve">In dropout regularization random </w:t>
      </w:r>
      <w:r w:rsidR="00070E39">
        <w:t xml:space="preserve">neurons are skipped </w:t>
      </w:r>
      <w:r w:rsidR="000A108A">
        <w:t>during the training process to combat overfit of the model</w:t>
      </w:r>
      <w:r w:rsidR="003B55EC">
        <w:t xml:space="preserve"> </w:t>
      </w:r>
      <w:r w:rsidR="007D555A">
        <w:t>(</w:t>
      </w:r>
      <w:sdt>
        <w:sdtPr>
          <w:alias w:val="To edit, see citavi.com/edit"/>
          <w:tag w:val="CitaviPlaceholder#211da6ad-f4f1-42d6-bba9-8e4f790c27b4"/>
          <w:id w:val="-1549830040"/>
          <w:placeholder>
            <w:docPart w:val="DefaultPlaceholder_-1854013440"/>
          </w:placeholder>
        </w:sdtPr>
        <w:sdtContent>
          <w:r w:rsidR="003B55EC">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FyeGl2Lm9yZy9wZGYvMTIwNy4wNTgwdjEiLCJVcmlTdHJpbmciOiJodHRwOi8vYXJ4aXYub3JnL3BkZi8xMjA3LjA1ODB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M1QyMzozMDozMSIsIk1vZGlmaWVkQnkiOiJfU2ViYXN0aWFuIFPDpHR6bGVyIiwiSWQiOiI3YmViODQ3Mi01ZTYxLTRiOWEtYjgyMy04Zjk2YzIzOWI0MTMiLCJNb2RpZmllZE9uIjoiMjAyMi0wNi0yM1QyMzozMDozM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yMDcuMDU4MHYxIiwiVXJpU3RyaW5nIjoiaHR0cHM6Ly9hcnhpdi5vcmcvcGRmLzEyMDcuMDU4MH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2ViYXN0aWFuIFPDpHR6bGVyIiwiQ3JlYXRlZE9uIjoiMjAyMi0wNi0yM1QyMzozMDozMSIsIk1vZGlmaWVkQnkiOiJfU2ViYXN0aWFuIFPDpHR6bGVyIiwiSWQiOiJmZDYwMDNjOS0wYzFmLTRjOTMtYjUzNy05ZDYxOWRmNDAxNTAiLCJNb2RpZmllZE9uIjoiMjAyMi0wNi0yM1QyMzozMDozM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YWJzLzEyMDcuMDU4MHYxIiwiVXJpU3RyaW5nIjoiaHR0cDovL2FyeGl2Lm9yZy9hYnMvMTIwNy4wNTgwdj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}</w:instrText>
          </w:r>
          <w:r w:rsidR="003B55EC">
            <w:fldChar w:fldCharType="separate"/>
          </w:r>
          <w:r w:rsidR="00FF1EC0">
            <w:t>Hinton, Srivastava, Krizhevsky, Sutskever, and Salakhutdinov (2012)</w:t>
          </w:r>
          <w:r w:rsidR="003B55EC">
            <w:fldChar w:fldCharType="end"/>
          </w:r>
        </w:sdtContent>
      </w:sdt>
      <w:r w:rsidR="000A108A">
        <w:t>.</w:t>
      </w:r>
    </w:p>
  </w:footnote>
  <w:footnote w:id="7">
    <w:p w14:paraId="06199A37" w14:textId="77C2DFBC" w:rsidR="00CA6E7B" w:rsidRPr="003F0F5D" w:rsidRDefault="00CA6E7B" w:rsidP="00CA6E7B">
      <w:pPr>
        <w:pStyle w:val="Funotentext"/>
        <w:rPr>
          <w:lang w:val="de-DE"/>
        </w:rPr>
      </w:pPr>
      <w:r>
        <w:rPr>
          <w:rStyle w:val="Funotenzeichen"/>
        </w:rPr>
        <w:footnoteRef/>
      </w:r>
      <w:r>
        <w:t xml:space="preserve"> Explicit feature interactions </w:t>
      </w:r>
      <w:r w:rsidR="000F6EC7">
        <w:t xml:space="preserve">are </w:t>
      </w:r>
      <w:r w:rsidR="0058636B">
        <w:t xml:space="preserve">usually </w:t>
      </w:r>
      <w:r w:rsidR="000F6EC7">
        <w:t xml:space="preserve">retrieved </w:t>
      </w:r>
      <w:r w:rsidR="0058636B">
        <w:t xml:space="preserve">by dedicated components in </w:t>
      </w:r>
      <w:r w:rsidR="00862D6E">
        <w:t xml:space="preserve">the model, such as </w:t>
      </w:r>
      <w:r w:rsidR="00FF7C36">
        <w:t xml:space="preserve">the cross network in DCN. </w:t>
      </w:r>
      <w:r w:rsidR="00033B9A">
        <w:t xml:space="preserve">The order of feature interaction </w:t>
      </w:r>
      <w:r w:rsidR="00B33221">
        <w:t>can be set</w:t>
      </w:r>
      <w:r w:rsidR="005F1495" w:rsidRPr="005F1495">
        <w:t xml:space="preserve"> </w:t>
      </w:r>
      <w:r w:rsidR="005F1495">
        <w:t>(bounded-degree)</w:t>
      </w:r>
      <w:r w:rsidR="0003136F">
        <w:t xml:space="preserve"> and inferred</w:t>
      </w:r>
      <w:r w:rsidR="00B33221">
        <w:t xml:space="preserve"> by said component</w:t>
      </w:r>
      <w:r w:rsidR="00FB695F">
        <w:t xml:space="preserve">, which makes the feature extraction more controllable and predictable. </w:t>
      </w:r>
      <w:r w:rsidR="002F7709">
        <w:t xml:space="preserve">On the contrary, implicit feature interactions can have an arbitrary </w:t>
      </w:r>
      <w:r w:rsidR="006029A0">
        <w:t xml:space="preserve">order, as </w:t>
      </w:r>
      <w:r w:rsidR="00AF7C31">
        <w:t xml:space="preserve">it is not explicitly defined </w:t>
      </w:r>
      <w:r w:rsidR="00997F54">
        <w:t>in the model</w:t>
      </w:r>
      <w:r w:rsidR="002C1881">
        <w:t xml:space="preserve"> to wh</w:t>
      </w:r>
      <w:r w:rsidR="008401FA">
        <w:t>ich</w:t>
      </w:r>
      <w:r w:rsidR="002C1881">
        <w:t xml:space="preserve"> degree </w:t>
      </w:r>
      <w:r w:rsidR="008401FA">
        <w:t xml:space="preserve">the interaction </w:t>
      </w:r>
      <w:r w:rsidR="002C1881">
        <w:t>is bound to</w:t>
      </w:r>
      <w:r w:rsidR="001147E9">
        <w:t xml:space="preserve"> (i.e. DNN)</w:t>
      </w:r>
      <w:r w:rsidR="00B4769C">
        <w:t>.</w:t>
      </w:r>
      <w:r w:rsidR="00631AB6">
        <w:t xml:space="preserve"> </w:t>
      </w:r>
      <w:r w:rsidR="0088160C">
        <w:t xml:space="preserve">Implicit feature </w:t>
      </w:r>
      <w:r w:rsidR="007973BB">
        <w:t xml:space="preserve">extraction </w:t>
      </w:r>
      <w:r w:rsidR="00203FE9">
        <w:t>is</w:t>
      </w:r>
      <w:r w:rsidR="007973BB">
        <w:t xml:space="preserve"> more flexib</w:t>
      </w:r>
      <w:r w:rsidR="00203FE9">
        <w:t xml:space="preserve">le at </w:t>
      </w:r>
      <w:r w:rsidR="00FB7B56">
        <w:t xml:space="preserve">picking up any </w:t>
      </w:r>
      <w:r w:rsidR="00624568">
        <w:t>pattern</w:t>
      </w:r>
      <w:r w:rsidR="00FA020B">
        <w:t>s</w:t>
      </w:r>
      <w:r w:rsidR="00624568">
        <w:t xml:space="preserve"> in the data</w:t>
      </w:r>
      <w:r w:rsidR="002A004F">
        <w:t>,</w:t>
      </w:r>
      <w:r w:rsidR="00E955B3">
        <w:t xml:space="preserve"> </w:t>
      </w:r>
      <w:r w:rsidR="00634B44">
        <w:t xml:space="preserve">at the cost of certainty </w:t>
      </w:r>
      <w:r w:rsidR="00737A6F">
        <w:t>of</w:t>
      </w:r>
      <w:r w:rsidR="00634B44">
        <w:t xml:space="preserve"> the degree of</w:t>
      </w:r>
      <w:r w:rsidR="00275EC9">
        <w:t xml:space="preserve"> </w:t>
      </w:r>
      <w:r w:rsidR="00737A6F">
        <w:t>the</w:t>
      </w:r>
      <w:r w:rsidR="00634B44">
        <w:t xml:space="preserve"> feature</w:t>
      </w:r>
      <w:r w:rsidR="000B4A08">
        <w:t xml:space="preserve"> </w:t>
      </w:r>
      <w:r w:rsidR="00737A6F">
        <w:t xml:space="preserve">interaction </w:t>
      </w:r>
      <w:sdt>
        <w:sdtPr>
          <w:alias w:val="To edit, see citavi.com/edit"/>
          <w:tag w:val="CitaviPlaceholder#a55261fe-9458-44b8-98b4-503a6d12e174"/>
          <w:id w:val="-560326660"/>
          <w:placeholder>
            <w:docPart w:val="DefaultPlaceholder_-1854013440"/>
          </w:placeholder>
        </w:sdtPr>
        <w:sdtContent>
          <w:r w:rsidR="000B4A08">
            <w:t>(</w:t>
          </w:r>
          <w:r w:rsidR="000B4A08">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NDFjYTcwLWY5ZWEtNDAzZC05MDY3LTc3OTBiMWY0ZTc4ZSIsIlJhbmdlTGVuZ3RoIjoxOCwiUmVmZXJlbmNlSWQiOiIyMTg4NjFiYy00MmFhLTQ3OWMtYWQwOS1kY2JlNGM5MTJiM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zMjE5ODE5LjMyMjAwMjMiLCJVcmlTdHJpbmciOiJodHRwczovL2RvaS5vcmcvMTAuMTE0NS8zMjE5ODE5LjMyMjAwM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DA6Mzg6NDciLCJNb2RpZmllZEJ5IjoiX1NlYmFzdGlhbiBTw6R0emxlciIsIklkIjoiZmY0ZmQ5MGQtMWM3OC00NmJhLThiNjctM2NkZDkxZTVjODdlIiwiTW9kaWZpZWRPbiI6IjIwMjItMDYtMjdUMDA6Mzg6NDc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sLmFjbS5vcmcvZG9pL3Byb2NlZWRpbmdzLzEwLjExNDUvMzIxOTgxOSIsIlVyaVN0cmluZyI6Imh0dHBzOi8vZGwuYWNtLm9yZy9kb2kvcHJvY2VlZGluZ3MvMTAuMTE0NS8zMjE5ODE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0NS8zMjE5ODE5IiwiVXJpU3RyaW5nIjoiaHR0cHM6Ly9kb2kub3JnLzEwLjExNDUvMzIxOTgxO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IwMDcuMDM1MTl2MSIsIlVyaVN0cmluZyI6Imh0dHBzOi8vYXJ4aXYub3JnL3BkZi8yMDA3LjAzNTE5djEucGRm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3VDAwOjQ2OjE5IiwiTW9kaWZpZWRCeSI6Il9TZWJhc3RpYW4gU8OkdHpsZXIiLCJJZCI6ImU0OGUwMDRlLTIwOWQtNGIzZi04ZTg2LTU0MjcxN2Y2NWYzYyIsIk1vZGlmaWVkT24iOiIyMDIyLTA2LTI3VDAwOjQ2OjE5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aHR0cDovL2FyeGl2Lm9yZy9hYnMvMjAwNy4wMzUxOXYxIiwiVXJpU3RyaW5nIjoiaHR0cDovL2FyeGl2Lm9yZy9hYnMvMjAwNy4wMzUxOXYx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}</w:instrText>
          </w:r>
          <w:r w:rsidR="000B4A08">
            <w:fldChar w:fldCharType="separate"/>
          </w:r>
          <w:r w:rsidR="00FF1EC0">
            <w:t>Lian et al. (2018); Huang, She, Wang, and Zhang (2020); Yan and Li (2020)</w:t>
          </w:r>
          <w:r w:rsidR="000B4A08">
            <w:fldChar w:fldCharType="end"/>
          </w:r>
        </w:sdtContent>
      </w:sdt>
      <w:r w:rsidR="00506838">
        <w:t>.</w:t>
      </w:r>
    </w:p>
  </w:footnote>
  <w:footnote w:id="8">
    <w:p w14:paraId="6BAEB846" w14:textId="31EC27AB" w:rsidR="00DB5C16" w:rsidRPr="00827B31" w:rsidRDefault="00DB5C16">
      <w:pPr>
        <w:pStyle w:val="Funotentext"/>
      </w:pPr>
      <w:r w:rsidRPr="00827B31">
        <w:rPr>
          <w:rStyle w:val="Funotenzeichen"/>
        </w:rPr>
        <w:footnoteRef/>
      </w:r>
      <w:r w:rsidRPr="00827B31">
        <w:t xml:space="preserve"> </w:t>
      </w:r>
      <w:r w:rsidR="00DC7206" w:rsidRPr="00827B31">
        <w:t>A f</w:t>
      </w:r>
      <w:r w:rsidRPr="00827B31">
        <w:t>eature store</w:t>
      </w:r>
      <w:r w:rsidR="00827B31">
        <w:t xml:space="preserve"> is a</w:t>
      </w:r>
      <w:r w:rsidR="00AD5D8B">
        <w:t xml:space="preserve"> </w:t>
      </w:r>
      <w:r w:rsidR="00827B31">
        <w:t xml:space="preserve">data management layer that tracks </w:t>
      </w:r>
      <w:r w:rsidR="00846984">
        <w:t>and maintains features in ML data.</w:t>
      </w:r>
      <w:r w:rsidR="00FD2DDE">
        <w:t xml:space="preserve"> Feature stores </w:t>
      </w:r>
      <w:r w:rsidR="00CB4479">
        <w:t>simplify ML pipelines</w:t>
      </w:r>
      <w:r w:rsidR="006048CF">
        <w:t xml:space="preserve"> </w:t>
      </w:r>
      <w:r w:rsidR="006454B7">
        <w:t xml:space="preserve">and </w:t>
      </w:r>
      <w:r w:rsidR="006048CF">
        <w:t>the data engineering process</w:t>
      </w:r>
      <w:r w:rsidR="00CB4479">
        <w:t xml:space="preserve">, </w:t>
      </w:r>
      <w:r w:rsidR="00FB2617">
        <w:t xml:space="preserve">by providing a centralized space </w:t>
      </w:r>
      <w:r w:rsidR="007F44CD">
        <w:t>where</w:t>
      </w:r>
      <w:r w:rsidR="005D74CD">
        <w:t xml:space="preserve"> all raw and transformed data features are stored in.</w:t>
      </w:r>
      <w:r w:rsidR="00F12C9B">
        <w:t xml:space="preserve"> Previous</w:t>
      </w:r>
      <w:r w:rsidR="004847F6">
        <w:t xml:space="preserve"> data transformation steps are saved in the feature store</w:t>
      </w:r>
      <w:r w:rsidR="0015778C">
        <w:t>, where they can be reused</w:t>
      </w:r>
      <w:r w:rsidR="00D35129">
        <w:t xml:space="preserve"> </w:t>
      </w:r>
      <w:r w:rsidR="00B93D95">
        <w:t>by other</w:t>
      </w:r>
      <w:r w:rsidR="004847F6">
        <w:t xml:space="preserve"> data scientists</w:t>
      </w:r>
      <w:r w:rsidR="002866C0">
        <w:t xml:space="preserve"> </w:t>
      </w:r>
      <w:sdt>
        <w:sdtPr>
          <w:alias w:val="To edit, see citavi.com/edit"/>
          <w:tag w:val="CitaviPlaceholder#fe9251d8-3830-4b9f-a768-aca55ec25791"/>
          <w:id w:val="-1753812464"/>
          <w:placeholder>
            <w:docPart w:val="DefaultPlaceholder_-1854013440"/>
          </w:placeholder>
        </w:sdtPr>
        <w:sdtContent>
          <w:r w:rsidR="00A75EF8">
            <w:t>(</w:t>
          </w:r>
          <w:r w:rsidR="002866C0">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ZThhMDJhLTI4Y2EtNGVmYS1iODYyLTYzNzRjOGYzNmY0YSIsIlJhbmdlTGVuZ3RoIjoyNSwiUmVmZXJlbmNlSWQiOiJkNTUxNWY5ZS1iNWU5LTQ4YmQtYmJmNi0wZDg4YzQ1NmQwZ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cmVudFJlZmVyZW5jZSI6eyIkaWQiOiIxM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}</w:instrText>
          </w:r>
          <w:r w:rsidR="002866C0">
            <w:fldChar w:fldCharType="separate"/>
          </w:r>
          <w:r w:rsidR="00FF1EC0">
            <w:t>Kakantousis et al. (2019)</w:t>
          </w:r>
          <w:r w:rsidR="002866C0">
            <w:fldChar w:fldCharType="end"/>
          </w:r>
        </w:sdtContent>
      </w:sdt>
      <w:r w:rsidR="004847F6">
        <w:t>.</w:t>
      </w:r>
    </w:p>
  </w:footnote>
  <w:footnote w:id="9">
    <w:p w14:paraId="5FCB683D" w14:textId="23D3226B" w:rsidR="003178C8" w:rsidRPr="003178C8" w:rsidRDefault="003178C8">
      <w:pPr>
        <w:pStyle w:val="Funotentext"/>
        <w:rPr>
          <w:lang w:val="de-DE"/>
        </w:rPr>
      </w:pPr>
      <w:r>
        <w:rPr>
          <w:rStyle w:val="Funotenzeichen"/>
        </w:rPr>
        <w:footnoteRef/>
      </w:r>
      <w:r>
        <w:t xml:space="preserve"> </w:t>
      </w:r>
      <w:r w:rsidR="00291D9B">
        <w:t>Distribution</w:t>
      </w:r>
      <w:r w:rsidR="00F45E2F">
        <w:t xml:space="preserve"> and concept are used synonymously in the context of concept drift.</w:t>
      </w:r>
    </w:p>
  </w:footnote>
  <w:footnote w:id="10">
    <w:p w14:paraId="6EF299B9" w14:textId="77777777" w:rsidR="00610785" w:rsidRDefault="00610785" w:rsidP="00610785">
      <w:pPr>
        <w:pStyle w:val="Funotentext"/>
      </w:pPr>
      <w:r>
        <w:rPr>
          <w:rStyle w:val="Funotenzeichen"/>
        </w:rPr>
        <w:footnoteRef/>
      </w:r>
      <w:r>
        <w:t xml:space="preserve"> </w:t>
      </w:r>
      <w:r w:rsidRPr="003F2CFC">
        <w:t>https://github.com/MyPetOctocat/bachelor_2022</w:t>
      </w:r>
    </w:p>
  </w:footnote>
  <w:footnote w:id="11">
    <w:p w14:paraId="161BAD5C" w14:textId="7E1CE551" w:rsidR="00E17E66" w:rsidRPr="00E17E66" w:rsidRDefault="00E17E66">
      <w:pPr>
        <w:pStyle w:val="Funotentext"/>
        <w:rPr>
          <w:lang w:val="de-DE"/>
        </w:rPr>
      </w:pPr>
      <w:r>
        <w:rPr>
          <w:rStyle w:val="Funotenzeichen"/>
        </w:rPr>
        <w:footnoteRef/>
      </w:r>
      <w:r>
        <w:t xml:space="preserve"> IMDb </w:t>
      </w:r>
      <w:r w:rsidR="00BD15B9">
        <w:t>(Internet Movie Database) is a database</w:t>
      </w:r>
      <w:r w:rsidR="005162CC">
        <w:t xml:space="preserve"> </w:t>
      </w:r>
      <w:r w:rsidR="000366CA">
        <w:t xml:space="preserve">of entertainment media. It </w:t>
      </w:r>
      <w:r w:rsidR="001F7514">
        <w:t xml:space="preserve">provides information about movies, TV shows and videogames. </w:t>
      </w:r>
      <w:sdt>
        <w:sdtPr>
          <w:alias w:val="To edit, see citavi.com/edit"/>
          <w:tag w:val="CitaviPlaceholder#99a86228-1e69-4632-a5b6-c25054c9d091"/>
          <w:id w:val="707614439"/>
          <w:placeholder>
            <w:docPart w:val="DefaultPlaceholder_-1854013440"/>
          </w:placeholder>
        </w:sdtPr>
        <w:sdtContent>
          <w:r w:rsidR="005D3CD0">
            <w:t>(</w:t>
          </w:r>
          <w:r w:rsidR="005D3CD0">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}</w:instrText>
          </w:r>
          <w:r w:rsidR="005D3CD0">
            <w:fldChar w:fldCharType="separate"/>
          </w:r>
          <w:r w:rsidR="00FF1EC0">
            <w:t>IMDb (2022)</w:t>
          </w:r>
          <w:r w:rsidR="005D3CD0">
            <w:fldChar w:fldCharType="end"/>
          </w:r>
        </w:sdtContent>
      </w:sdt>
      <w:r w:rsidR="005E7D45">
        <w:t xml:space="preserve"> </w:t>
      </w:r>
    </w:p>
  </w:footnote>
  <w:footnote w:id="12">
    <w:p w14:paraId="6D302E1B" w14:textId="643FE164" w:rsidR="005817AE" w:rsidRPr="005817AE" w:rsidRDefault="005817AE">
      <w:pPr>
        <w:pStyle w:val="Funotentext"/>
        <w:rPr>
          <w:lang w:val="de-DE"/>
        </w:rPr>
      </w:pPr>
      <w:r>
        <w:rPr>
          <w:rStyle w:val="Funotenzeichen"/>
        </w:rPr>
        <w:footnoteRef/>
      </w:r>
      <w:r>
        <w:t xml:space="preserve"> </w:t>
      </w:r>
      <w:r w:rsidR="00C326F4">
        <w:t xml:space="preserve">The different </w:t>
      </w:r>
      <w:r w:rsidR="00C80451">
        <w:t xml:space="preserve">data preparation approaches can be reviewed in the repository of </w:t>
      </w:r>
      <w:r w:rsidR="003D652C">
        <w:t xml:space="preserve">this research under </w:t>
      </w:r>
      <w:r w:rsidR="003D652C" w:rsidRPr="00E341C4">
        <w:rPr>
          <w:rFonts w:ascii="Courier New" w:hAnsi="Courier New" w:cs="Courier New"/>
        </w:rPr>
        <w:t>artifact/data_fetch</w:t>
      </w:r>
    </w:p>
  </w:footnote>
  <w:footnote w:id="13">
    <w:p w14:paraId="5748C290" w14:textId="543650DE" w:rsidR="00555B34" w:rsidRPr="00555B34" w:rsidRDefault="00555B34">
      <w:pPr>
        <w:pStyle w:val="Funotentext"/>
        <w:rPr>
          <w:lang w:val="de-DE"/>
        </w:rPr>
      </w:pPr>
      <w:r>
        <w:rPr>
          <w:rStyle w:val="Funotenzeichen"/>
        </w:rPr>
        <w:footnoteRef/>
      </w:r>
      <w:r>
        <w:t xml:space="preserve"> CD evaluation </w:t>
      </w:r>
      <w:r w:rsidR="00DA0C11">
        <w:t>pipeline and CD awareness pipeline are used synonymous in this thesis.</w:t>
      </w:r>
    </w:p>
  </w:footnote>
  <w:footnote w:id="14">
    <w:p w14:paraId="4C720B43" w14:textId="01398D24" w:rsidR="004D0C59" w:rsidRPr="00672112" w:rsidRDefault="004D0C59">
      <w:pPr>
        <w:pStyle w:val="Funotentext"/>
        <w:rPr>
          <w:rFonts w:cs="Arial"/>
          <w:lang w:val="de-DE"/>
        </w:rPr>
      </w:pPr>
      <w:r>
        <w:rPr>
          <w:rStyle w:val="Funotenzeichen"/>
        </w:rPr>
        <w:footnoteRef/>
      </w:r>
      <w:r>
        <w:t xml:space="preserve"> </w:t>
      </w:r>
      <w:r w:rsidR="005440F2">
        <w:t xml:space="preserve">All components follow the same folder structure of </w:t>
      </w:r>
      <w:r w:rsidR="005440F2" w:rsidRPr="00AE36B2">
        <w:rPr>
          <w:rFonts w:ascii="Courier New" w:hAnsi="Courier New" w:cs="Courier New"/>
        </w:rPr>
        <w:t>pipelines/</w:t>
      </w:r>
      <w:r w:rsidR="00AE36B2" w:rsidRPr="00AE36B2">
        <w:rPr>
          <w:rFonts w:ascii="Courier New" w:hAnsi="Courier New" w:cs="Courier New"/>
        </w:rPr>
        <w:t>{component_name}/{task_number}/{component_output}</w:t>
      </w:r>
      <w:r w:rsidR="00672112">
        <w:rPr>
          <w:rFonts w:cs="Arial"/>
        </w:rPr>
        <w:t xml:space="preserve">. There reside the files that are passed on to the </w:t>
      </w:r>
      <w:r w:rsidR="00F02A0F">
        <w:rPr>
          <w:rFonts w:cs="Arial"/>
        </w:rPr>
        <w:t>other components.</w:t>
      </w:r>
    </w:p>
  </w:footnote>
  <w:footnote w:id="15">
    <w:p w14:paraId="1F6D06EB" w14:textId="2BECFA8F" w:rsidR="00F20132" w:rsidRPr="00F20132" w:rsidRDefault="00F20132">
      <w:pPr>
        <w:pStyle w:val="Funotentext"/>
      </w:pPr>
      <w:r>
        <w:rPr>
          <w:rStyle w:val="Funotenzeichen"/>
        </w:rPr>
        <w:footnoteRef/>
      </w:r>
      <w:r>
        <w:t xml:space="preserve"> ‘@daily’ is a substitute for </w:t>
      </w:r>
      <w:r w:rsidR="00074ADF">
        <w:t xml:space="preserve">‘0 0 * * *’ in </w:t>
      </w:r>
      <w:r w:rsidR="00F70CEC">
        <w:t>Cron nota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B3FA24" w14:textId="59202B87" w:rsidR="00B337B7" w:rsidRDefault="00B337B7" w:rsidP="009A796E">
    <w:pPr>
      <w:pStyle w:val="Kopfzeile"/>
      <w:pBdr>
        <w:bottom w:val="none" w:sz="0" w:space="0" w:color="auto"/>
      </w:pBdr>
      <w:tabs>
        <w:tab w:val="clear" w:pos="7938"/>
        <w:tab w:val="right" w:pos="8505"/>
      </w:tabs>
    </w:pPr>
    <w:r>
      <w:fldChar w:fldCharType="begin"/>
    </w:r>
    <w:r>
      <w:instrText xml:space="preserve"> IF  </w:instrText>
    </w:r>
    <w:fldSimple w:instr=" STYLEREF &quot;Überschrift 1&quot; \n \* MERGEFORMAT ">
      <w:r w:rsidR="001E7837">
        <w:rPr>
          <w:noProof/>
        </w:rPr>
        <w:instrText>0</w:instrText>
      </w:r>
    </w:fldSimple>
    <w:r>
      <w:instrText xml:space="preserve">&lt;&gt;"0" </w:instrText>
    </w:r>
    <w:r>
      <w:fldChar w:fldCharType="begin"/>
    </w:r>
    <w:r>
      <w:instrText xml:space="preserve"> QUOTE </w:instrText>
    </w:r>
    <w:fldSimple w:instr=" STYLEREF &quot;Überschrift 1&quot; \n \* MERGEFORMAT ">
      <w:r w:rsidR="001E7837">
        <w:rPr>
          <w:noProof/>
        </w:rPr>
        <w:instrText>6</w:instrText>
      </w:r>
    </w:fldSimple>
    <w:r>
      <w:instrText xml:space="preserve"> " " \* MERGEFORMAT </w:instrText>
    </w:r>
    <w:r>
      <w:fldChar w:fldCharType="separate"/>
    </w:r>
    <w:r w:rsidR="001E7837">
      <w:rPr>
        <w:noProof/>
      </w:rPr>
      <w:instrText>6</w:instrText>
    </w:r>
    <w:r w:rsidR="001E7837">
      <w:instrText xml:space="preserve"> </w:instrText>
    </w:r>
    <w:r>
      <w:fldChar w:fldCharType="end"/>
    </w:r>
    <w:r>
      <w:instrText xml:space="preserve"> \* MERGEFORMAT </w:instrText>
    </w:r>
    <w:r>
      <w:fldChar w:fldCharType="end"/>
    </w:r>
    <w:fldSimple w:instr=" STYLEREF &quot;Überschrift 1&quot; \* MERGEFORMAT ">
      <w:r w:rsidR="001E7837">
        <w:rPr>
          <w:noProof/>
        </w:rPr>
        <w:t>References</w:t>
      </w:r>
    </w:fldSimple>
    <w:r>
      <w:tab/>
    </w:r>
    <w:r>
      <w:fldChar w:fldCharType="begin"/>
    </w:r>
    <w:r>
      <w:instrText xml:space="preserve"> PAGE  \* MERGEFORMAT </w:instrText>
    </w:r>
    <w:r>
      <w:fldChar w:fldCharType="separate"/>
    </w:r>
    <w:r>
      <w:rPr>
        <w:noProof/>
      </w:rPr>
      <w:t>9</w:t>
    </w:r>
    <w:r>
      <w:fldChar w:fldCharType="end"/>
    </w:r>
  </w:p>
  <w:p w14:paraId="1C6B3993" w14:textId="77777777" w:rsidR="0089531D" w:rsidRDefault="0089531D" w:rsidP="009A796E">
    <w:pPr>
      <w:pStyle w:val="Kopfzeile"/>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F7E0E6A"/>
    <w:multiLevelType w:val="hybridMultilevel"/>
    <w:tmpl w:val="33D033A6"/>
    <w:lvl w:ilvl="0" w:tplc="28CA53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48542B"/>
    <w:multiLevelType w:val="hybridMultilevel"/>
    <w:tmpl w:val="620283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CB1279"/>
    <w:multiLevelType w:val="hybridMultilevel"/>
    <w:tmpl w:val="E0526A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6047A92"/>
    <w:multiLevelType w:val="multilevel"/>
    <w:tmpl w:val="004A5F58"/>
    <w:styleLink w:val="Formatvorlage1"/>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41EC3C1E"/>
    <w:multiLevelType w:val="hybridMultilevel"/>
    <w:tmpl w:val="11B82EC4"/>
    <w:lvl w:ilvl="0" w:tplc="A216BD8A">
      <w:start w:val="1995"/>
      <w:numFmt w:val="bullet"/>
      <w:lvlText w:val="-"/>
      <w:lvlJc w:val="left"/>
      <w:pPr>
        <w:ind w:left="780" w:hanging="360"/>
      </w:pPr>
      <w:rPr>
        <w:rFonts w:ascii="Courier New" w:eastAsia="Times New Roman" w:hAnsi="Courier New" w:cs="Courier New"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5"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6" w15:restartNumberingAfterBreak="0">
    <w:nsid w:val="4C7A2C6B"/>
    <w:multiLevelType w:val="multilevel"/>
    <w:tmpl w:val="04070025"/>
    <w:styleLink w:val="Formatvorlage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5A687E31"/>
    <w:multiLevelType w:val="hybridMultilevel"/>
    <w:tmpl w:val="796A6420"/>
    <w:lvl w:ilvl="0" w:tplc="6F9AC4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1A37C05"/>
    <w:multiLevelType w:val="hybridMultilevel"/>
    <w:tmpl w:val="0D782EDC"/>
    <w:lvl w:ilvl="0" w:tplc="A216BD8A">
      <w:start w:val="1995"/>
      <w:numFmt w:val="bullet"/>
      <w:lvlText w:val="-"/>
      <w:lvlJc w:val="left"/>
      <w:pPr>
        <w:ind w:left="720" w:hanging="360"/>
      </w:pPr>
      <w:rPr>
        <w:rFonts w:ascii="Courier New" w:eastAsia="Times New Roman"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0"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21" w15:restartNumberingAfterBreak="0">
    <w:nsid w:val="75D70A73"/>
    <w:multiLevelType w:val="hybridMultilevel"/>
    <w:tmpl w:val="148A42B0"/>
    <w:lvl w:ilvl="0" w:tplc="0407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3374"/>
        </w:tabs>
        <w:ind w:left="3374"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16cid:durableId="1673952391">
    <w:abstractNumId w:val="22"/>
  </w:num>
  <w:num w:numId="2" w16cid:durableId="2027632644">
    <w:abstractNumId w:val="6"/>
  </w:num>
  <w:num w:numId="3" w16cid:durableId="571505255">
    <w:abstractNumId w:val="9"/>
  </w:num>
  <w:num w:numId="4" w16cid:durableId="919867804">
    <w:abstractNumId w:val="7"/>
  </w:num>
  <w:num w:numId="5" w16cid:durableId="1383596785">
    <w:abstractNumId w:val="5"/>
  </w:num>
  <w:num w:numId="6" w16cid:durableId="248973708">
    <w:abstractNumId w:val="4"/>
  </w:num>
  <w:num w:numId="7" w16cid:durableId="1960524124">
    <w:abstractNumId w:val="8"/>
  </w:num>
  <w:num w:numId="8" w16cid:durableId="1945645206">
    <w:abstractNumId w:val="3"/>
  </w:num>
  <w:num w:numId="9" w16cid:durableId="466363423">
    <w:abstractNumId w:val="2"/>
  </w:num>
  <w:num w:numId="10" w16cid:durableId="1134906795">
    <w:abstractNumId w:val="1"/>
  </w:num>
  <w:num w:numId="11" w16cid:durableId="1861889826">
    <w:abstractNumId w:val="0"/>
  </w:num>
  <w:num w:numId="12" w16cid:durableId="850728202">
    <w:abstractNumId w:val="15"/>
  </w:num>
  <w:num w:numId="13" w16cid:durableId="2077435889">
    <w:abstractNumId w:val="20"/>
  </w:num>
  <w:num w:numId="14" w16cid:durableId="332536453">
    <w:abstractNumId w:val="19"/>
  </w:num>
  <w:num w:numId="15" w16cid:durableId="940842027">
    <w:abstractNumId w:val="13"/>
  </w:num>
  <w:num w:numId="16" w16cid:durableId="1668512502">
    <w:abstractNumId w:val="16"/>
  </w:num>
  <w:num w:numId="17" w16cid:durableId="1000933984">
    <w:abstractNumId w:val="17"/>
  </w:num>
  <w:num w:numId="18" w16cid:durableId="1935359487">
    <w:abstractNumId w:val="10"/>
  </w:num>
  <w:num w:numId="19" w16cid:durableId="43526500">
    <w:abstractNumId w:val="11"/>
  </w:num>
  <w:num w:numId="20" w16cid:durableId="372925390">
    <w:abstractNumId w:val="12"/>
  </w:num>
  <w:num w:numId="21" w16cid:durableId="1616138353">
    <w:abstractNumId w:val="18"/>
  </w:num>
  <w:num w:numId="22" w16cid:durableId="33359086">
    <w:abstractNumId w:val="14"/>
  </w:num>
  <w:num w:numId="23" w16cid:durableId="2052339678">
    <w:abstractNumId w:val="21"/>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3242D"/>
    <w:rsid w:val="000001D6"/>
    <w:rsid w:val="000008E0"/>
    <w:rsid w:val="00000BA5"/>
    <w:rsid w:val="0000129E"/>
    <w:rsid w:val="000014BF"/>
    <w:rsid w:val="000017A3"/>
    <w:rsid w:val="0000190A"/>
    <w:rsid w:val="00001AF1"/>
    <w:rsid w:val="00001EEC"/>
    <w:rsid w:val="00002051"/>
    <w:rsid w:val="000022D1"/>
    <w:rsid w:val="00002A53"/>
    <w:rsid w:val="00002AB5"/>
    <w:rsid w:val="00002C90"/>
    <w:rsid w:val="0000300F"/>
    <w:rsid w:val="000030AB"/>
    <w:rsid w:val="0000310B"/>
    <w:rsid w:val="0000418A"/>
    <w:rsid w:val="000047D1"/>
    <w:rsid w:val="000048CC"/>
    <w:rsid w:val="00004C83"/>
    <w:rsid w:val="00005675"/>
    <w:rsid w:val="000057EA"/>
    <w:rsid w:val="00005A91"/>
    <w:rsid w:val="00005AEC"/>
    <w:rsid w:val="000064E1"/>
    <w:rsid w:val="00006AD2"/>
    <w:rsid w:val="00006B03"/>
    <w:rsid w:val="00006B4D"/>
    <w:rsid w:val="00006BD2"/>
    <w:rsid w:val="00006DC9"/>
    <w:rsid w:val="00006E0F"/>
    <w:rsid w:val="00007211"/>
    <w:rsid w:val="000076BF"/>
    <w:rsid w:val="000077CF"/>
    <w:rsid w:val="00007A6E"/>
    <w:rsid w:val="00007FC6"/>
    <w:rsid w:val="0001008E"/>
    <w:rsid w:val="000104D3"/>
    <w:rsid w:val="00010704"/>
    <w:rsid w:val="000109C9"/>
    <w:rsid w:val="00010ABD"/>
    <w:rsid w:val="000111F8"/>
    <w:rsid w:val="000112D2"/>
    <w:rsid w:val="000114F5"/>
    <w:rsid w:val="00011667"/>
    <w:rsid w:val="00011858"/>
    <w:rsid w:val="00011F34"/>
    <w:rsid w:val="00012897"/>
    <w:rsid w:val="00012A43"/>
    <w:rsid w:val="00012B9A"/>
    <w:rsid w:val="00012D31"/>
    <w:rsid w:val="000131D7"/>
    <w:rsid w:val="00013423"/>
    <w:rsid w:val="000134CF"/>
    <w:rsid w:val="000139ED"/>
    <w:rsid w:val="00013B83"/>
    <w:rsid w:val="000147AC"/>
    <w:rsid w:val="000151C4"/>
    <w:rsid w:val="0001594F"/>
    <w:rsid w:val="00015E2A"/>
    <w:rsid w:val="00015FCB"/>
    <w:rsid w:val="000163C5"/>
    <w:rsid w:val="000173CE"/>
    <w:rsid w:val="0001755C"/>
    <w:rsid w:val="00017585"/>
    <w:rsid w:val="00020369"/>
    <w:rsid w:val="0002041F"/>
    <w:rsid w:val="00020F19"/>
    <w:rsid w:val="000220CD"/>
    <w:rsid w:val="0002265A"/>
    <w:rsid w:val="000226E4"/>
    <w:rsid w:val="00022BBF"/>
    <w:rsid w:val="00023CBC"/>
    <w:rsid w:val="00023ED3"/>
    <w:rsid w:val="000242D4"/>
    <w:rsid w:val="0002461B"/>
    <w:rsid w:val="0002469D"/>
    <w:rsid w:val="0002503F"/>
    <w:rsid w:val="000257CB"/>
    <w:rsid w:val="00025827"/>
    <w:rsid w:val="00025A4E"/>
    <w:rsid w:val="00025E95"/>
    <w:rsid w:val="000264A1"/>
    <w:rsid w:val="000265FA"/>
    <w:rsid w:val="00026758"/>
    <w:rsid w:val="0002680D"/>
    <w:rsid w:val="000269EC"/>
    <w:rsid w:val="00026C23"/>
    <w:rsid w:val="00026D7E"/>
    <w:rsid w:val="00026E32"/>
    <w:rsid w:val="00027299"/>
    <w:rsid w:val="00027672"/>
    <w:rsid w:val="000278F8"/>
    <w:rsid w:val="00027FA5"/>
    <w:rsid w:val="00027FBE"/>
    <w:rsid w:val="000311EA"/>
    <w:rsid w:val="00031283"/>
    <w:rsid w:val="0003136F"/>
    <w:rsid w:val="000317C6"/>
    <w:rsid w:val="00031CDD"/>
    <w:rsid w:val="00031F58"/>
    <w:rsid w:val="0003242D"/>
    <w:rsid w:val="00032443"/>
    <w:rsid w:val="00032496"/>
    <w:rsid w:val="000326F9"/>
    <w:rsid w:val="000329B0"/>
    <w:rsid w:val="00032AA7"/>
    <w:rsid w:val="000339EB"/>
    <w:rsid w:val="00033B9A"/>
    <w:rsid w:val="00033EB5"/>
    <w:rsid w:val="000344A1"/>
    <w:rsid w:val="0003482C"/>
    <w:rsid w:val="00034A1E"/>
    <w:rsid w:val="00034B6A"/>
    <w:rsid w:val="000353F8"/>
    <w:rsid w:val="0003576F"/>
    <w:rsid w:val="00035F3D"/>
    <w:rsid w:val="00036172"/>
    <w:rsid w:val="00036493"/>
    <w:rsid w:val="000366CA"/>
    <w:rsid w:val="00036BA3"/>
    <w:rsid w:val="00036D8A"/>
    <w:rsid w:val="0003719E"/>
    <w:rsid w:val="0003731E"/>
    <w:rsid w:val="00037987"/>
    <w:rsid w:val="00037A56"/>
    <w:rsid w:val="00040130"/>
    <w:rsid w:val="00040401"/>
    <w:rsid w:val="00040731"/>
    <w:rsid w:val="0004075A"/>
    <w:rsid w:val="00041301"/>
    <w:rsid w:val="000414D3"/>
    <w:rsid w:val="00041683"/>
    <w:rsid w:val="000417BC"/>
    <w:rsid w:val="00041A2E"/>
    <w:rsid w:val="00041A34"/>
    <w:rsid w:val="00041F5D"/>
    <w:rsid w:val="00041FE9"/>
    <w:rsid w:val="000425F5"/>
    <w:rsid w:val="000433AE"/>
    <w:rsid w:val="00043484"/>
    <w:rsid w:val="000439BD"/>
    <w:rsid w:val="00043DE0"/>
    <w:rsid w:val="00043FB6"/>
    <w:rsid w:val="000444E4"/>
    <w:rsid w:val="00044DC5"/>
    <w:rsid w:val="00044F1C"/>
    <w:rsid w:val="00044FEA"/>
    <w:rsid w:val="00045380"/>
    <w:rsid w:val="00045E67"/>
    <w:rsid w:val="00045EB2"/>
    <w:rsid w:val="000460FA"/>
    <w:rsid w:val="00047563"/>
    <w:rsid w:val="000476DF"/>
    <w:rsid w:val="000479EC"/>
    <w:rsid w:val="00047E2D"/>
    <w:rsid w:val="0005004B"/>
    <w:rsid w:val="00050499"/>
    <w:rsid w:val="00050833"/>
    <w:rsid w:val="000508F6"/>
    <w:rsid w:val="00050A2F"/>
    <w:rsid w:val="00050C41"/>
    <w:rsid w:val="000510C0"/>
    <w:rsid w:val="000513B4"/>
    <w:rsid w:val="0005232B"/>
    <w:rsid w:val="00052531"/>
    <w:rsid w:val="0005264E"/>
    <w:rsid w:val="00052856"/>
    <w:rsid w:val="00052936"/>
    <w:rsid w:val="00052D52"/>
    <w:rsid w:val="00052F3C"/>
    <w:rsid w:val="00053BB1"/>
    <w:rsid w:val="00053DCF"/>
    <w:rsid w:val="00054188"/>
    <w:rsid w:val="00054928"/>
    <w:rsid w:val="00054A4B"/>
    <w:rsid w:val="00055094"/>
    <w:rsid w:val="00055382"/>
    <w:rsid w:val="00055834"/>
    <w:rsid w:val="00055A86"/>
    <w:rsid w:val="00056575"/>
    <w:rsid w:val="00056589"/>
    <w:rsid w:val="00056785"/>
    <w:rsid w:val="00056A8A"/>
    <w:rsid w:val="00056C01"/>
    <w:rsid w:val="00056DDB"/>
    <w:rsid w:val="00056EA0"/>
    <w:rsid w:val="0005717C"/>
    <w:rsid w:val="0005752A"/>
    <w:rsid w:val="00057A4A"/>
    <w:rsid w:val="0006025D"/>
    <w:rsid w:val="00060300"/>
    <w:rsid w:val="00060836"/>
    <w:rsid w:val="0006087A"/>
    <w:rsid w:val="00060D86"/>
    <w:rsid w:val="00060ED5"/>
    <w:rsid w:val="00061245"/>
    <w:rsid w:val="000614F6"/>
    <w:rsid w:val="000614FF"/>
    <w:rsid w:val="000616E6"/>
    <w:rsid w:val="00061C13"/>
    <w:rsid w:val="00061EA9"/>
    <w:rsid w:val="00062013"/>
    <w:rsid w:val="0006256B"/>
    <w:rsid w:val="000626FF"/>
    <w:rsid w:val="000627B6"/>
    <w:rsid w:val="00062E20"/>
    <w:rsid w:val="00063290"/>
    <w:rsid w:val="000637EC"/>
    <w:rsid w:val="00063926"/>
    <w:rsid w:val="00063CBD"/>
    <w:rsid w:val="000641A6"/>
    <w:rsid w:val="000646D8"/>
    <w:rsid w:val="0006471A"/>
    <w:rsid w:val="0006472E"/>
    <w:rsid w:val="0006484B"/>
    <w:rsid w:val="000649F0"/>
    <w:rsid w:val="00064E57"/>
    <w:rsid w:val="00064EA4"/>
    <w:rsid w:val="00065174"/>
    <w:rsid w:val="000653B6"/>
    <w:rsid w:val="000654E7"/>
    <w:rsid w:val="000657BF"/>
    <w:rsid w:val="00065804"/>
    <w:rsid w:val="00065FD3"/>
    <w:rsid w:val="00066CB6"/>
    <w:rsid w:val="00066DC4"/>
    <w:rsid w:val="00066E09"/>
    <w:rsid w:val="00066E6E"/>
    <w:rsid w:val="000671E3"/>
    <w:rsid w:val="000675BA"/>
    <w:rsid w:val="000677ED"/>
    <w:rsid w:val="00067B6E"/>
    <w:rsid w:val="000702B1"/>
    <w:rsid w:val="00070343"/>
    <w:rsid w:val="00070C9F"/>
    <w:rsid w:val="00070DD2"/>
    <w:rsid w:val="00070E39"/>
    <w:rsid w:val="00071381"/>
    <w:rsid w:val="000713A1"/>
    <w:rsid w:val="0007145F"/>
    <w:rsid w:val="00071948"/>
    <w:rsid w:val="000719A8"/>
    <w:rsid w:val="00072204"/>
    <w:rsid w:val="00072753"/>
    <w:rsid w:val="00072A0E"/>
    <w:rsid w:val="00072A3E"/>
    <w:rsid w:val="0007302B"/>
    <w:rsid w:val="00073A55"/>
    <w:rsid w:val="00073A71"/>
    <w:rsid w:val="00074157"/>
    <w:rsid w:val="0007433C"/>
    <w:rsid w:val="000745EE"/>
    <w:rsid w:val="00074797"/>
    <w:rsid w:val="000747FE"/>
    <w:rsid w:val="00074ADF"/>
    <w:rsid w:val="00074DEA"/>
    <w:rsid w:val="000751D9"/>
    <w:rsid w:val="00075373"/>
    <w:rsid w:val="0007596B"/>
    <w:rsid w:val="00075C5E"/>
    <w:rsid w:val="00075E29"/>
    <w:rsid w:val="00076077"/>
    <w:rsid w:val="00076152"/>
    <w:rsid w:val="000767AD"/>
    <w:rsid w:val="00076EC1"/>
    <w:rsid w:val="0007715B"/>
    <w:rsid w:val="000772A3"/>
    <w:rsid w:val="0007749C"/>
    <w:rsid w:val="00077537"/>
    <w:rsid w:val="00077714"/>
    <w:rsid w:val="00077D9E"/>
    <w:rsid w:val="0008051B"/>
    <w:rsid w:val="0008066C"/>
    <w:rsid w:val="00080B9A"/>
    <w:rsid w:val="00080CFB"/>
    <w:rsid w:val="000813BA"/>
    <w:rsid w:val="000815B8"/>
    <w:rsid w:val="00081782"/>
    <w:rsid w:val="000818AD"/>
    <w:rsid w:val="00081947"/>
    <w:rsid w:val="00081D4F"/>
    <w:rsid w:val="00081EE2"/>
    <w:rsid w:val="00081F03"/>
    <w:rsid w:val="00082979"/>
    <w:rsid w:val="00082B1E"/>
    <w:rsid w:val="00082B23"/>
    <w:rsid w:val="00082B2C"/>
    <w:rsid w:val="00082C43"/>
    <w:rsid w:val="00082EA1"/>
    <w:rsid w:val="000833A2"/>
    <w:rsid w:val="000839E1"/>
    <w:rsid w:val="0008414F"/>
    <w:rsid w:val="00084229"/>
    <w:rsid w:val="000842C5"/>
    <w:rsid w:val="00084C65"/>
    <w:rsid w:val="00084DA6"/>
    <w:rsid w:val="000850DD"/>
    <w:rsid w:val="000853CB"/>
    <w:rsid w:val="00085690"/>
    <w:rsid w:val="000856AC"/>
    <w:rsid w:val="00085AAC"/>
    <w:rsid w:val="00085BBE"/>
    <w:rsid w:val="00085BCD"/>
    <w:rsid w:val="00086052"/>
    <w:rsid w:val="00086383"/>
    <w:rsid w:val="00086416"/>
    <w:rsid w:val="00086559"/>
    <w:rsid w:val="0008661E"/>
    <w:rsid w:val="00086719"/>
    <w:rsid w:val="000867AA"/>
    <w:rsid w:val="0008684F"/>
    <w:rsid w:val="00086999"/>
    <w:rsid w:val="00086E6B"/>
    <w:rsid w:val="0008724C"/>
    <w:rsid w:val="000872C4"/>
    <w:rsid w:val="0008738A"/>
    <w:rsid w:val="000873CF"/>
    <w:rsid w:val="0008799F"/>
    <w:rsid w:val="00087FB5"/>
    <w:rsid w:val="000902BD"/>
    <w:rsid w:val="00090667"/>
    <w:rsid w:val="00090805"/>
    <w:rsid w:val="00090986"/>
    <w:rsid w:val="00090E26"/>
    <w:rsid w:val="00090F24"/>
    <w:rsid w:val="000912D5"/>
    <w:rsid w:val="000915A9"/>
    <w:rsid w:val="000921EA"/>
    <w:rsid w:val="00092BEA"/>
    <w:rsid w:val="00092C7C"/>
    <w:rsid w:val="0009380A"/>
    <w:rsid w:val="000938E9"/>
    <w:rsid w:val="0009398A"/>
    <w:rsid w:val="00093B22"/>
    <w:rsid w:val="00094236"/>
    <w:rsid w:val="00094299"/>
    <w:rsid w:val="00094428"/>
    <w:rsid w:val="00094582"/>
    <w:rsid w:val="00094813"/>
    <w:rsid w:val="00095F2F"/>
    <w:rsid w:val="0009636E"/>
    <w:rsid w:val="000970E1"/>
    <w:rsid w:val="00097318"/>
    <w:rsid w:val="00097B2B"/>
    <w:rsid w:val="00097D93"/>
    <w:rsid w:val="00097ECA"/>
    <w:rsid w:val="00097FFA"/>
    <w:rsid w:val="000A0328"/>
    <w:rsid w:val="000A0566"/>
    <w:rsid w:val="000A0C72"/>
    <w:rsid w:val="000A0E53"/>
    <w:rsid w:val="000A0FE5"/>
    <w:rsid w:val="000A108A"/>
    <w:rsid w:val="000A1112"/>
    <w:rsid w:val="000A165F"/>
    <w:rsid w:val="000A1C19"/>
    <w:rsid w:val="000A202D"/>
    <w:rsid w:val="000A229A"/>
    <w:rsid w:val="000A2592"/>
    <w:rsid w:val="000A2684"/>
    <w:rsid w:val="000A273A"/>
    <w:rsid w:val="000A2A94"/>
    <w:rsid w:val="000A30DA"/>
    <w:rsid w:val="000A31E5"/>
    <w:rsid w:val="000A3A1A"/>
    <w:rsid w:val="000A3C0D"/>
    <w:rsid w:val="000A3DE1"/>
    <w:rsid w:val="000A4180"/>
    <w:rsid w:val="000A44CF"/>
    <w:rsid w:val="000A4657"/>
    <w:rsid w:val="000A46FB"/>
    <w:rsid w:val="000A4A05"/>
    <w:rsid w:val="000A4AC8"/>
    <w:rsid w:val="000A4B5B"/>
    <w:rsid w:val="000A4CDB"/>
    <w:rsid w:val="000A4E01"/>
    <w:rsid w:val="000A521B"/>
    <w:rsid w:val="000A7214"/>
    <w:rsid w:val="000A723B"/>
    <w:rsid w:val="000A7302"/>
    <w:rsid w:val="000A75C7"/>
    <w:rsid w:val="000A784F"/>
    <w:rsid w:val="000A7A5A"/>
    <w:rsid w:val="000A7E58"/>
    <w:rsid w:val="000B00E2"/>
    <w:rsid w:val="000B035F"/>
    <w:rsid w:val="000B0901"/>
    <w:rsid w:val="000B126B"/>
    <w:rsid w:val="000B137B"/>
    <w:rsid w:val="000B13BB"/>
    <w:rsid w:val="000B1456"/>
    <w:rsid w:val="000B1919"/>
    <w:rsid w:val="000B1C9C"/>
    <w:rsid w:val="000B1FDE"/>
    <w:rsid w:val="000B203E"/>
    <w:rsid w:val="000B3142"/>
    <w:rsid w:val="000B31CC"/>
    <w:rsid w:val="000B3768"/>
    <w:rsid w:val="000B3BE3"/>
    <w:rsid w:val="000B3C65"/>
    <w:rsid w:val="000B3CB4"/>
    <w:rsid w:val="000B41FB"/>
    <w:rsid w:val="000B43F0"/>
    <w:rsid w:val="000B4A08"/>
    <w:rsid w:val="000B4E5E"/>
    <w:rsid w:val="000B4ECF"/>
    <w:rsid w:val="000B50D9"/>
    <w:rsid w:val="000B5420"/>
    <w:rsid w:val="000B5BDC"/>
    <w:rsid w:val="000B65C3"/>
    <w:rsid w:val="000B6D2F"/>
    <w:rsid w:val="000B705C"/>
    <w:rsid w:val="000B723E"/>
    <w:rsid w:val="000B7B0E"/>
    <w:rsid w:val="000B7DF1"/>
    <w:rsid w:val="000C0C48"/>
    <w:rsid w:val="000C0C7E"/>
    <w:rsid w:val="000C0C9A"/>
    <w:rsid w:val="000C0CCE"/>
    <w:rsid w:val="000C0DB1"/>
    <w:rsid w:val="000C0FAB"/>
    <w:rsid w:val="000C15E7"/>
    <w:rsid w:val="000C278D"/>
    <w:rsid w:val="000C28FA"/>
    <w:rsid w:val="000C2D98"/>
    <w:rsid w:val="000C2DE5"/>
    <w:rsid w:val="000C3078"/>
    <w:rsid w:val="000C35BF"/>
    <w:rsid w:val="000C3652"/>
    <w:rsid w:val="000C3859"/>
    <w:rsid w:val="000C38E0"/>
    <w:rsid w:val="000C3B4F"/>
    <w:rsid w:val="000C3C14"/>
    <w:rsid w:val="000C3EB8"/>
    <w:rsid w:val="000C3FBC"/>
    <w:rsid w:val="000C41E7"/>
    <w:rsid w:val="000C4466"/>
    <w:rsid w:val="000C4725"/>
    <w:rsid w:val="000C481F"/>
    <w:rsid w:val="000C4990"/>
    <w:rsid w:val="000C4D16"/>
    <w:rsid w:val="000C4DB8"/>
    <w:rsid w:val="000C510C"/>
    <w:rsid w:val="000C52C5"/>
    <w:rsid w:val="000C54A4"/>
    <w:rsid w:val="000C5576"/>
    <w:rsid w:val="000C58C7"/>
    <w:rsid w:val="000C58F7"/>
    <w:rsid w:val="000C6265"/>
    <w:rsid w:val="000C68B0"/>
    <w:rsid w:val="000C71AC"/>
    <w:rsid w:val="000C76C3"/>
    <w:rsid w:val="000C7749"/>
    <w:rsid w:val="000C7A5F"/>
    <w:rsid w:val="000C7B10"/>
    <w:rsid w:val="000C7C8C"/>
    <w:rsid w:val="000C7CBD"/>
    <w:rsid w:val="000C7E47"/>
    <w:rsid w:val="000C7ED7"/>
    <w:rsid w:val="000D01E0"/>
    <w:rsid w:val="000D049C"/>
    <w:rsid w:val="000D0612"/>
    <w:rsid w:val="000D10A3"/>
    <w:rsid w:val="000D16C1"/>
    <w:rsid w:val="000D1A7B"/>
    <w:rsid w:val="000D1CA3"/>
    <w:rsid w:val="000D2128"/>
    <w:rsid w:val="000D21F3"/>
    <w:rsid w:val="000D24F4"/>
    <w:rsid w:val="000D2596"/>
    <w:rsid w:val="000D2666"/>
    <w:rsid w:val="000D2721"/>
    <w:rsid w:val="000D2EE4"/>
    <w:rsid w:val="000D30C8"/>
    <w:rsid w:val="000D3A68"/>
    <w:rsid w:val="000D3C5D"/>
    <w:rsid w:val="000D3DA4"/>
    <w:rsid w:val="000D4679"/>
    <w:rsid w:val="000D4697"/>
    <w:rsid w:val="000D494D"/>
    <w:rsid w:val="000D50E6"/>
    <w:rsid w:val="000D5100"/>
    <w:rsid w:val="000D56E8"/>
    <w:rsid w:val="000D6079"/>
    <w:rsid w:val="000D631B"/>
    <w:rsid w:val="000D645C"/>
    <w:rsid w:val="000D655E"/>
    <w:rsid w:val="000D69C7"/>
    <w:rsid w:val="000D6C06"/>
    <w:rsid w:val="000D6F17"/>
    <w:rsid w:val="000D74BD"/>
    <w:rsid w:val="000D7919"/>
    <w:rsid w:val="000D7C03"/>
    <w:rsid w:val="000D7FAB"/>
    <w:rsid w:val="000E10CB"/>
    <w:rsid w:val="000E1B82"/>
    <w:rsid w:val="000E1C82"/>
    <w:rsid w:val="000E2020"/>
    <w:rsid w:val="000E250B"/>
    <w:rsid w:val="000E2720"/>
    <w:rsid w:val="000E2729"/>
    <w:rsid w:val="000E279F"/>
    <w:rsid w:val="000E2840"/>
    <w:rsid w:val="000E2EDB"/>
    <w:rsid w:val="000E2F84"/>
    <w:rsid w:val="000E3192"/>
    <w:rsid w:val="000E31A1"/>
    <w:rsid w:val="000E3348"/>
    <w:rsid w:val="000E3503"/>
    <w:rsid w:val="000E43E8"/>
    <w:rsid w:val="000E4471"/>
    <w:rsid w:val="000E45B2"/>
    <w:rsid w:val="000E484F"/>
    <w:rsid w:val="000E4D90"/>
    <w:rsid w:val="000E4DF4"/>
    <w:rsid w:val="000E4F9E"/>
    <w:rsid w:val="000E5065"/>
    <w:rsid w:val="000E52D9"/>
    <w:rsid w:val="000E573A"/>
    <w:rsid w:val="000E5741"/>
    <w:rsid w:val="000E589C"/>
    <w:rsid w:val="000E5CB7"/>
    <w:rsid w:val="000E5F17"/>
    <w:rsid w:val="000E64AD"/>
    <w:rsid w:val="000E687F"/>
    <w:rsid w:val="000E6948"/>
    <w:rsid w:val="000E6E02"/>
    <w:rsid w:val="000E6E47"/>
    <w:rsid w:val="000E70CE"/>
    <w:rsid w:val="000E713A"/>
    <w:rsid w:val="000E769C"/>
    <w:rsid w:val="000E783F"/>
    <w:rsid w:val="000F02D3"/>
    <w:rsid w:val="000F059A"/>
    <w:rsid w:val="000F0C15"/>
    <w:rsid w:val="000F0D2A"/>
    <w:rsid w:val="000F0D92"/>
    <w:rsid w:val="000F0EDE"/>
    <w:rsid w:val="000F1438"/>
    <w:rsid w:val="000F1DBA"/>
    <w:rsid w:val="000F2091"/>
    <w:rsid w:val="000F2613"/>
    <w:rsid w:val="000F2BFF"/>
    <w:rsid w:val="000F2DF4"/>
    <w:rsid w:val="000F2ED3"/>
    <w:rsid w:val="000F36E7"/>
    <w:rsid w:val="000F463F"/>
    <w:rsid w:val="000F4856"/>
    <w:rsid w:val="000F4B6C"/>
    <w:rsid w:val="000F4C18"/>
    <w:rsid w:val="000F4D15"/>
    <w:rsid w:val="000F5B10"/>
    <w:rsid w:val="000F63ED"/>
    <w:rsid w:val="000F649B"/>
    <w:rsid w:val="000F69CF"/>
    <w:rsid w:val="000F6BFD"/>
    <w:rsid w:val="000F6EC7"/>
    <w:rsid w:val="000F6EDD"/>
    <w:rsid w:val="000F730C"/>
    <w:rsid w:val="000F7746"/>
    <w:rsid w:val="000F7757"/>
    <w:rsid w:val="0010091A"/>
    <w:rsid w:val="00100CA2"/>
    <w:rsid w:val="0010107D"/>
    <w:rsid w:val="00101166"/>
    <w:rsid w:val="001012D0"/>
    <w:rsid w:val="0010185A"/>
    <w:rsid w:val="00101933"/>
    <w:rsid w:val="00101DF4"/>
    <w:rsid w:val="001025E7"/>
    <w:rsid w:val="001031A0"/>
    <w:rsid w:val="001032D9"/>
    <w:rsid w:val="00103AB6"/>
    <w:rsid w:val="00104096"/>
    <w:rsid w:val="001043FE"/>
    <w:rsid w:val="00104592"/>
    <w:rsid w:val="001047AC"/>
    <w:rsid w:val="00104C91"/>
    <w:rsid w:val="0010599A"/>
    <w:rsid w:val="00106074"/>
    <w:rsid w:val="001061D5"/>
    <w:rsid w:val="00106308"/>
    <w:rsid w:val="00106B82"/>
    <w:rsid w:val="00106CD0"/>
    <w:rsid w:val="001071C6"/>
    <w:rsid w:val="00107744"/>
    <w:rsid w:val="001078B2"/>
    <w:rsid w:val="00107BB1"/>
    <w:rsid w:val="00107CD0"/>
    <w:rsid w:val="00107D7A"/>
    <w:rsid w:val="00107DD4"/>
    <w:rsid w:val="00110148"/>
    <w:rsid w:val="00110DD2"/>
    <w:rsid w:val="001110F2"/>
    <w:rsid w:val="00111618"/>
    <w:rsid w:val="0011189E"/>
    <w:rsid w:val="00111AC6"/>
    <w:rsid w:val="00111C28"/>
    <w:rsid w:val="001120D2"/>
    <w:rsid w:val="00112112"/>
    <w:rsid w:val="00112114"/>
    <w:rsid w:val="00112412"/>
    <w:rsid w:val="00112B62"/>
    <w:rsid w:val="001131BD"/>
    <w:rsid w:val="00113B82"/>
    <w:rsid w:val="00114477"/>
    <w:rsid w:val="0011467A"/>
    <w:rsid w:val="001147E9"/>
    <w:rsid w:val="0011483E"/>
    <w:rsid w:val="00114AA2"/>
    <w:rsid w:val="00114B57"/>
    <w:rsid w:val="00114BD4"/>
    <w:rsid w:val="00114D07"/>
    <w:rsid w:val="00114D61"/>
    <w:rsid w:val="00114E41"/>
    <w:rsid w:val="001157DB"/>
    <w:rsid w:val="00115D62"/>
    <w:rsid w:val="00115F79"/>
    <w:rsid w:val="00116081"/>
    <w:rsid w:val="00116261"/>
    <w:rsid w:val="0011705B"/>
    <w:rsid w:val="001171D3"/>
    <w:rsid w:val="0011732E"/>
    <w:rsid w:val="00117AED"/>
    <w:rsid w:val="00117EEC"/>
    <w:rsid w:val="00120215"/>
    <w:rsid w:val="00120314"/>
    <w:rsid w:val="0012038E"/>
    <w:rsid w:val="00120399"/>
    <w:rsid w:val="00120B6E"/>
    <w:rsid w:val="0012105B"/>
    <w:rsid w:val="001217D8"/>
    <w:rsid w:val="00121EB2"/>
    <w:rsid w:val="00121EEC"/>
    <w:rsid w:val="00121EF9"/>
    <w:rsid w:val="00122317"/>
    <w:rsid w:val="00122346"/>
    <w:rsid w:val="001224C3"/>
    <w:rsid w:val="00122AC4"/>
    <w:rsid w:val="00122D4C"/>
    <w:rsid w:val="001230D7"/>
    <w:rsid w:val="00123146"/>
    <w:rsid w:val="00123777"/>
    <w:rsid w:val="00123ECA"/>
    <w:rsid w:val="0012465F"/>
    <w:rsid w:val="0012467F"/>
    <w:rsid w:val="001247DB"/>
    <w:rsid w:val="00124A75"/>
    <w:rsid w:val="00124C56"/>
    <w:rsid w:val="00124F63"/>
    <w:rsid w:val="00125110"/>
    <w:rsid w:val="0012518B"/>
    <w:rsid w:val="00125742"/>
    <w:rsid w:val="00125852"/>
    <w:rsid w:val="0012587F"/>
    <w:rsid w:val="00125A37"/>
    <w:rsid w:val="0012603C"/>
    <w:rsid w:val="00126718"/>
    <w:rsid w:val="0012689E"/>
    <w:rsid w:val="00126999"/>
    <w:rsid w:val="001269B7"/>
    <w:rsid w:val="00126DF9"/>
    <w:rsid w:val="00126F63"/>
    <w:rsid w:val="00126FC3"/>
    <w:rsid w:val="00127248"/>
    <w:rsid w:val="00127350"/>
    <w:rsid w:val="0013064C"/>
    <w:rsid w:val="001306FD"/>
    <w:rsid w:val="0013073E"/>
    <w:rsid w:val="0013081F"/>
    <w:rsid w:val="00130DB3"/>
    <w:rsid w:val="0013117D"/>
    <w:rsid w:val="00131577"/>
    <w:rsid w:val="001315D8"/>
    <w:rsid w:val="001319A7"/>
    <w:rsid w:val="00131A2C"/>
    <w:rsid w:val="00131D2C"/>
    <w:rsid w:val="00131F9E"/>
    <w:rsid w:val="001328F9"/>
    <w:rsid w:val="00132B6B"/>
    <w:rsid w:val="00132BFD"/>
    <w:rsid w:val="00132CA5"/>
    <w:rsid w:val="00132D47"/>
    <w:rsid w:val="00132DF5"/>
    <w:rsid w:val="0013338B"/>
    <w:rsid w:val="00133AB3"/>
    <w:rsid w:val="00134687"/>
    <w:rsid w:val="00134AC6"/>
    <w:rsid w:val="001353B4"/>
    <w:rsid w:val="00135835"/>
    <w:rsid w:val="00135B4A"/>
    <w:rsid w:val="00135C54"/>
    <w:rsid w:val="00135CA3"/>
    <w:rsid w:val="00135E30"/>
    <w:rsid w:val="00136471"/>
    <w:rsid w:val="0013664A"/>
    <w:rsid w:val="00136704"/>
    <w:rsid w:val="00136708"/>
    <w:rsid w:val="00136802"/>
    <w:rsid w:val="001368D4"/>
    <w:rsid w:val="00137273"/>
    <w:rsid w:val="00137483"/>
    <w:rsid w:val="00137673"/>
    <w:rsid w:val="0013787D"/>
    <w:rsid w:val="00140195"/>
    <w:rsid w:val="00140660"/>
    <w:rsid w:val="001406F3"/>
    <w:rsid w:val="0014073E"/>
    <w:rsid w:val="00140869"/>
    <w:rsid w:val="00140D67"/>
    <w:rsid w:val="0014109A"/>
    <w:rsid w:val="001413A2"/>
    <w:rsid w:val="0014174B"/>
    <w:rsid w:val="00141751"/>
    <w:rsid w:val="00141A67"/>
    <w:rsid w:val="00141C94"/>
    <w:rsid w:val="00141F57"/>
    <w:rsid w:val="00142B72"/>
    <w:rsid w:val="00143321"/>
    <w:rsid w:val="00143C41"/>
    <w:rsid w:val="00143D60"/>
    <w:rsid w:val="0014409D"/>
    <w:rsid w:val="0014495C"/>
    <w:rsid w:val="00144BE2"/>
    <w:rsid w:val="00144EFB"/>
    <w:rsid w:val="00145249"/>
    <w:rsid w:val="0014524D"/>
    <w:rsid w:val="00145DE9"/>
    <w:rsid w:val="001460C5"/>
    <w:rsid w:val="001465F1"/>
    <w:rsid w:val="001465F4"/>
    <w:rsid w:val="0014677E"/>
    <w:rsid w:val="00146856"/>
    <w:rsid w:val="001468D5"/>
    <w:rsid w:val="00146FE1"/>
    <w:rsid w:val="001473E0"/>
    <w:rsid w:val="00147E68"/>
    <w:rsid w:val="0015020D"/>
    <w:rsid w:val="00150517"/>
    <w:rsid w:val="001506C9"/>
    <w:rsid w:val="00150C90"/>
    <w:rsid w:val="00151A34"/>
    <w:rsid w:val="00151B11"/>
    <w:rsid w:val="00151C74"/>
    <w:rsid w:val="00151E36"/>
    <w:rsid w:val="00152410"/>
    <w:rsid w:val="0015286F"/>
    <w:rsid w:val="00152CF6"/>
    <w:rsid w:val="00153816"/>
    <w:rsid w:val="001540F6"/>
    <w:rsid w:val="001548FC"/>
    <w:rsid w:val="0015517C"/>
    <w:rsid w:val="00155703"/>
    <w:rsid w:val="00155E3C"/>
    <w:rsid w:val="00155EDB"/>
    <w:rsid w:val="001560B2"/>
    <w:rsid w:val="0015634F"/>
    <w:rsid w:val="001563BA"/>
    <w:rsid w:val="0015652B"/>
    <w:rsid w:val="0015698A"/>
    <w:rsid w:val="00156E16"/>
    <w:rsid w:val="00156E24"/>
    <w:rsid w:val="0015778C"/>
    <w:rsid w:val="001579E4"/>
    <w:rsid w:val="00160109"/>
    <w:rsid w:val="001601F0"/>
    <w:rsid w:val="001604FE"/>
    <w:rsid w:val="001606A4"/>
    <w:rsid w:val="00160963"/>
    <w:rsid w:val="00160AD9"/>
    <w:rsid w:val="00160CFA"/>
    <w:rsid w:val="00160E08"/>
    <w:rsid w:val="00161EDC"/>
    <w:rsid w:val="00162041"/>
    <w:rsid w:val="001620A1"/>
    <w:rsid w:val="00162525"/>
    <w:rsid w:val="0016311C"/>
    <w:rsid w:val="00163273"/>
    <w:rsid w:val="001639EF"/>
    <w:rsid w:val="00163B26"/>
    <w:rsid w:val="00163BC0"/>
    <w:rsid w:val="00163F5C"/>
    <w:rsid w:val="001642F7"/>
    <w:rsid w:val="00164630"/>
    <w:rsid w:val="00164823"/>
    <w:rsid w:val="00164E9E"/>
    <w:rsid w:val="00165253"/>
    <w:rsid w:val="00165452"/>
    <w:rsid w:val="00165CAD"/>
    <w:rsid w:val="00166255"/>
    <w:rsid w:val="0016693F"/>
    <w:rsid w:val="00166AC1"/>
    <w:rsid w:val="00166FE4"/>
    <w:rsid w:val="00167371"/>
    <w:rsid w:val="00167523"/>
    <w:rsid w:val="0016783E"/>
    <w:rsid w:val="00167871"/>
    <w:rsid w:val="00167A1D"/>
    <w:rsid w:val="00167B1D"/>
    <w:rsid w:val="00170549"/>
    <w:rsid w:val="001713CB"/>
    <w:rsid w:val="00171ADB"/>
    <w:rsid w:val="00171DDA"/>
    <w:rsid w:val="00172388"/>
    <w:rsid w:val="00172450"/>
    <w:rsid w:val="00172C5D"/>
    <w:rsid w:val="00172DD4"/>
    <w:rsid w:val="001731AE"/>
    <w:rsid w:val="00173577"/>
    <w:rsid w:val="0017377E"/>
    <w:rsid w:val="00173A6B"/>
    <w:rsid w:val="001742EE"/>
    <w:rsid w:val="00174CC5"/>
    <w:rsid w:val="00175091"/>
    <w:rsid w:val="0017546E"/>
    <w:rsid w:val="001757DE"/>
    <w:rsid w:val="00175C3E"/>
    <w:rsid w:val="0017628F"/>
    <w:rsid w:val="001767C8"/>
    <w:rsid w:val="00176A13"/>
    <w:rsid w:val="0017727E"/>
    <w:rsid w:val="0017732E"/>
    <w:rsid w:val="00177600"/>
    <w:rsid w:val="001776D1"/>
    <w:rsid w:val="00177C64"/>
    <w:rsid w:val="00177CF9"/>
    <w:rsid w:val="00177E0B"/>
    <w:rsid w:val="001807BC"/>
    <w:rsid w:val="00180B18"/>
    <w:rsid w:val="00181239"/>
    <w:rsid w:val="0018145C"/>
    <w:rsid w:val="001820BC"/>
    <w:rsid w:val="00182277"/>
    <w:rsid w:val="00182553"/>
    <w:rsid w:val="001826BF"/>
    <w:rsid w:val="001826E5"/>
    <w:rsid w:val="001831F9"/>
    <w:rsid w:val="0018397C"/>
    <w:rsid w:val="00183B1A"/>
    <w:rsid w:val="00183C06"/>
    <w:rsid w:val="00183CD7"/>
    <w:rsid w:val="00183E9D"/>
    <w:rsid w:val="00184360"/>
    <w:rsid w:val="00184999"/>
    <w:rsid w:val="001849B6"/>
    <w:rsid w:val="00184FC1"/>
    <w:rsid w:val="00185809"/>
    <w:rsid w:val="00185961"/>
    <w:rsid w:val="001859EF"/>
    <w:rsid w:val="00185A63"/>
    <w:rsid w:val="00185C8C"/>
    <w:rsid w:val="00185F52"/>
    <w:rsid w:val="00186BAB"/>
    <w:rsid w:val="00186ED4"/>
    <w:rsid w:val="00186F97"/>
    <w:rsid w:val="001873DC"/>
    <w:rsid w:val="00187CEF"/>
    <w:rsid w:val="0019024C"/>
    <w:rsid w:val="001903A7"/>
    <w:rsid w:val="00190A00"/>
    <w:rsid w:val="00190FB2"/>
    <w:rsid w:val="001910A7"/>
    <w:rsid w:val="001913AA"/>
    <w:rsid w:val="00191646"/>
    <w:rsid w:val="00191825"/>
    <w:rsid w:val="00191ED2"/>
    <w:rsid w:val="00192320"/>
    <w:rsid w:val="0019280D"/>
    <w:rsid w:val="00192A55"/>
    <w:rsid w:val="00192E7A"/>
    <w:rsid w:val="001932BD"/>
    <w:rsid w:val="001932E8"/>
    <w:rsid w:val="00193459"/>
    <w:rsid w:val="00193AF9"/>
    <w:rsid w:val="00193DF1"/>
    <w:rsid w:val="00194638"/>
    <w:rsid w:val="001946A1"/>
    <w:rsid w:val="0019493B"/>
    <w:rsid w:val="00194B41"/>
    <w:rsid w:val="001953CF"/>
    <w:rsid w:val="0019566A"/>
    <w:rsid w:val="0019585B"/>
    <w:rsid w:val="00196191"/>
    <w:rsid w:val="001963FB"/>
    <w:rsid w:val="00196425"/>
    <w:rsid w:val="001968D3"/>
    <w:rsid w:val="00196C73"/>
    <w:rsid w:val="001975F6"/>
    <w:rsid w:val="00197697"/>
    <w:rsid w:val="00197DBE"/>
    <w:rsid w:val="001A0618"/>
    <w:rsid w:val="001A0701"/>
    <w:rsid w:val="001A0C97"/>
    <w:rsid w:val="001A11C6"/>
    <w:rsid w:val="001A11FD"/>
    <w:rsid w:val="001A13C1"/>
    <w:rsid w:val="001A1425"/>
    <w:rsid w:val="001A16A1"/>
    <w:rsid w:val="001A21D5"/>
    <w:rsid w:val="001A2263"/>
    <w:rsid w:val="001A2AD4"/>
    <w:rsid w:val="001A2B6D"/>
    <w:rsid w:val="001A2B8F"/>
    <w:rsid w:val="001A2C1B"/>
    <w:rsid w:val="001A2D58"/>
    <w:rsid w:val="001A2D62"/>
    <w:rsid w:val="001A2F82"/>
    <w:rsid w:val="001A324F"/>
    <w:rsid w:val="001A32C0"/>
    <w:rsid w:val="001A34D2"/>
    <w:rsid w:val="001A3CFA"/>
    <w:rsid w:val="001A4253"/>
    <w:rsid w:val="001A4692"/>
    <w:rsid w:val="001A4E60"/>
    <w:rsid w:val="001A51C0"/>
    <w:rsid w:val="001A530B"/>
    <w:rsid w:val="001A536F"/>
    <w:rsid w:val="001A543D"/>
    <w:rsid w:val="001A58D8"/>
    <w:rsid w:val="001A595C"/>
    <w:rsid w:val="001A5E33"/>
    <w:rsid w:val="001A5EEA"/>
    <w:rsid w:val="001A61FB"/>
    <w:rsid w:val="001A6495"/>
    <w:rsid w:val="001A6C83"/>
    <w:rsid w:val="001A6C95"/>
    <w:rsid w:val="001A75D4"/>
    <w:rsid w:val="001A7844"/>
    <w:rsid w:val="001A7B58"/>
    <w:rsid w:val="001A7F1F"/>
    <w:rsid w:val="001B077A"/>
    <w:rsid w:val="001B0A55"/>
    <w:rsid w:val="001B1A48"/>
    <w:rsid w:val="001B1F15"/>
    <w:rsid w:val="001B1FB9"/>
    <w:rsid w:val="001B25BC"/>
    <w:rsid w:val="001B2888"/>
    <w:rsid w:val="001B28E3"/>
    <w:rsid w:val="001B2A3B"/>
    <w:rsid w:val="001B2CC3"/>
    <w:rsid w:val="001B2EC3"/>
    <w:rsid w:val="001B34D9"/>
    <w:rsid w:val="001B390A"/>
    <w:rsid w:val="001B3B4C"/>
    <w:rsid w:val="001B3B54"/>
    <w:rsid w:val="001B3CDA"/>
    <w:rsid w:val="001B3E3E"/>
    <w:rsid w:val="001B402A"/>
    <w:rsid w:val="001B44BA"/>
    <w:rsid w:val="001B500E"/>
    <w:rsid w:val="001B56D3"/>
    <w:rsid w:val="001B5868"/>
    <w:rsid w:val="001B6163"/>
    <w:rsid w:val="001B6168"/>
    <w:rsid w:val="001B64C2"/>
    <w:rsid w:val="001B66F2"/>
    <w:rsid w:val="001B6B7D"/>
    <w:rsid w:val="001B6CCB"/>
    <w:rsid w:val="001B6EA7"/>
    <w:rsid w:val="001B7028"/>
    <w:rsid w:val="001B731A"/>
    <w:rsid w:val="001B7658"/>
    <w:rsid w:val="001B7F8D"/>
    <w:rsid w:val="001C0221"/>
    <w:rsid w:val="001C0298"/>
    <w:rsid w:val="001C06EF"/>
    <w:rsid w:val="001C0B80"/>
    <w:rsid w:val="001C0C9B"/>
    <w:rsid w:val="001C0EE5"/>
    <w:rsid w:val="001C0F90"/>
    <w:rsid w:val="001C1505"/>
    <w:rsid w:val="001C15C5"/>
    <w:rsid w:val="001C184F"/>
    <w:rsid w:val="001C195F"/>
    <w:rsid w:val="001C1A7A"/>
    <w:rsid w:val="001C1B6E"/>
    <w:rsid w:val="001C231E"/>
    <w:rsid w:val="001C2FC2"/>
    <w:rsid w:val="001C3851"/>
    <w:rsid w:val="001C3B56"/>
    <w:rsid w:val="001C3DF1"/>
    <w:rsid w:val="001C4433"/>
    <w:rsid w:val="001C448A"/>
    <w:rsid w:val="001C50A3"/>
    <w:rsid w:val="001C50D7"/>
    <w:rsid w:val="001C631B"/>
    <w:rsid w:val="001C6534"/>
    <w:rsid w:val="001C6825"/>
    <w:rsid w:val="001C6EDF"/>
    <w:rsid w:val="001C6FA3"/>
    <w:rsid w:val="001C70A4"/>
    <w:rsid w:val="001C75D1"/>
    <w:rsid w:val="001C7663"/>
    <w:rsid w:val="001C7C23"/>
    <w:rsid w:val="001C7D2C"/>
    <w:rsid w:val="001C7D41"/>
    <w:rsid w:val="001D0292"/>
    <w:rsid w:val="001D058A"/>
    <w:rsid w:val="001D06DA"/>
    <w:rsid w:val="001D08DB"/>
    <w:rsid w:val="001D0AD6"/>
    <w:rsid w:val="001D10DB"/>
    <w:rsid w:val="001D1300"/>
    <w:rsid w:val="001D14BB"/>
    <w:rsid w:val="001D1920"/>
    <w:rsid w:val="001D1AB4"/>
    <w:rsid w:val="001D238D"/>
    <w:rsid w:val="001D25C6"/>
    <w:rsid w:val="001D26AB"/>
    <w:rsid w:val="001D310D"/>
    <w:rsid w:val="001D3148"/>
    <w:rsid w:val="001D35B7"/>
    <w:rsid w:val="001D3605"/>
    <w:rsid w:val="001D36A4"/>
    <w:rsid w:val="001D3CB8"/>
    <w:rsid w:val="001D3D88"/>
    <w:rsid w:val="001D3FB6"/>
    <w:rsid w:val="001D4CE2"/>
    <w:rsid w:val="001D4D54"/>
    <w:rsid w:val="001D538C"/>
    <w:rsid w:val="001D573D"/>
    <w:rsid w:val="001D5A01"/>
    <w:rsid w:val="001D6836"/>
    <w:rsid w:val="001E0002"/>
    <w:rsid w:val="001E00A2"/>
    <w:rsid w:val="001E030F"/>
    <w:rsid w:val="001E056B"/>
    <w:rsid w:val="001E0577"/>
    <w:rsid w:val="001E07F1"/>
    <w:rsid w:val="001E0820"/>
    <w:rsid w:val="001E0848"/>
    <w:rsid w:val="001E09B8"/>
    <w:rsid w:val="001E0EE1"/>
    <w:rsid w:val="001E11C5"/>
    <w:rsid w:val="001E12BE"/>
    <w:rsid w:val="001E14A6"/>
    <w:rsid w:val="001E14CB"/>
    <w:rsid w:val="001E194D"/>
    <w:rsid w:val="001E19B8"/>
    <w:rsid w:val="001E19BD"/>
    <w:rsid w:val="001E19D5"/>
    <w:rsid w:val="001E283F"/>
    <w:rsid w:val="001E28AC"/>
    <w:rsid w:val="001E2A7D"/>
    <w:rsid w:val="001E2BF7"/>
    <w:rsid w:val="001E339F"/>
    <w:rsid w:val="001E3729"/>
    <w:rsid w:val="001E3938"/>
    <w:rsid w:val="001E3AE4"/>
    <w:rsid w:val="001E3D20"/>
    <w:rsid w:val="001E3D22"/>
    <w:rsid w:val="001E3E25"/>
    <w:rsid w:val="001E3E5A"/>
    <w:rsid w:val="001E4891"/>
    <w:rsid w:val="001E4D20"/>
    <w:rsid w:val="001E4EE2"/>
    <w:rsid w:val="001E4FF9"/>
    <w:rsid w:val="001E502F"/>
    <w:rsid w:val="001E50F1"/>
    <w:rsid w:val="001E5217"/>
    <w:rsid w:val="001E59D8"/>
    <w:rsid w:val="001E6309"/>
    <w:rsid w:val="001E6AA5"/>
    <w:rsid w:val="001E6DCF"/>
    <w:rsid w:val="001E7179"/>
    <w:rsid w:val="001E73B3"/>
    <w:rsid w:val="001E7514"/>
    <w:rsid w:val="001E7808"/>
    <w:rsid w:val="001E7837"/>
    <w:rsid w:val="001E7A92"/>
    <w:rsid w:val="001E7BE6"/>
    <w:rsid w:val="001F0642"/>
    <w:rsid w:val="001F06DF"/>
    <w:rsid w:val="001F09F3"/>
    <w:rsid w:val="001F14C3"/>
    <w:rsid w:val="001F175E"/>
    <w:rsid w:val="001F1862"/>
    <w:rsid w:val="001F2B1A"/>
    <w:rsid w:val="001F2BDD"/>
    <w:rsid w:val="001F2E14"/>
    <w:rsid w:val="001F305F"/>
    <w:rsid w:val="001F3189"/>
    <w:rsid w:val="001F343B"/>
    <w:rsid w:val="001F3AA6"/>
    <w:rsid w:val="001F3B64"/>
    <w:rsid w:val="001F3F8C"/>
    <w:rsid w:val="001F438E"/>
    <w:rsid w:val="001F47BB"/>
    <w:rsid w:val="001F499E"/>
    <w:rsid w:val="001F4C35"/>
    <w:rsid w:val="001F4CAB"/>
    <w:rsid w:val="001F4E71"/>
    <w:rsid w:val="001F4F46"/>
    <w:rsid w:val="001F52EE"/>
    <w:rsid w:val="001F53E2"/>
    <w:rsid w:val="001F56B1"/>
    <w:rsid w:val="001F5926"/>
    <w:rsid w:val="001F5A1B"/>
    <w:rsid w:val="001F5D94"/>
    <w:rsid w:val="001F5DC4"/>
    <w:rsid w:val="001F6475"/>
    <w:rsid w:val="001F6990"/>
    <w:rsid w:val="001F6AFC"/>
    <w:rsid w:val="001F6C84"/>
    <w:rsid w:val="001F6DBC"/>
    <w:rsid w:val="001F6E12"/>
    <w:rsid w:val="001F6EF5"/>
    <w:rsid w:val="001F7166"/>
    <w:rsid w:val="001F73A8"/>
    <w:rsid w:val="001F7514"/>
    <w:rsid w:val="002001A9"/>
    <w:rsid w:val="00200533"/>
    <w:rsid w:val="00200EAF"/>
    <w:rsid w:val="00201057"/>
    <w:rsid w:val="0020143D"/>
    <w:rsid w:val="00201F2C"/>
    <w:rsid w:val="0020241D"/>
    <w:rsid w:val="002029A9"/>
    <w:rsid w:val="0020323F"/>
    <w:rsid w:val="002036BB"/>
    <w:rsid w:val="00203708"/>
    <w:rsid w:val="00203971"/>
    <w:rsid w:val="002039C7"/>
    <w:rsid w:val="002039DB"/>
    <w:rsid w:val="00203DAB"/>
    <w:rsid w:val="00203FE9"/>
    <w:rsid w:val="00204267"/>
    <w:rsid w:val="00204B11"/>
    <w:rsid w:val="00204D43"/>
    <w:rsid w:val="00204E4D"/>
    <w:rsid w:val="00205090"/>
    <w:rsid w:val="002052AE"/>
    <w:rsid w:val="0020543F"/>
    <w:rsid w:val="0020573C"/>
    <w:rsid w:val="002057FD"/>
    <w:rsid w:val="00205E02"/>
    <w:rsid w:val="002063AA"/>
    <w:rsid w:val="002069F8"/>
    <w:rsid w:val="00206AD9"/>
    <w:rsid w:val="00206D4C"/>
    <w:rsid w:val="00207026"/>
    <w:rsid w:val="00207134"/>
    <w:rsid w:val="00207878"/>
    <w:rsid w:val="00207D96"/>
    <w:rsid w:val="00207FD7"/>
    <w:rsid w:val="00210088"/>
    <w:rsid w:val="002100E0"/>
    <w:rsid w:val="002100E4"/>
    <w:rsid w:val="0021073B"/>
    <w:rsid w:val="00210883"/>
    <w:rsid w:val="00210D40"/>
    <w:rsid w:val="00211683"/>
    <w:rsid w:val="0021168F"/>
    <w:rsid w:val="002116A8"/>
    <w:rsid w:val="002116C5"/>
    <w:rsid w:val="00211756"/>
    <w:rsid w:val="002117E9"/>
    <w:rsid w:val="00212563"/>
    <w:rsid w:val="002125E7"/>
    <w:rsid w:val="00212B86"/>
    <w:rsid w:val="00212EAA"/>
    <w:rsid w:val="0021362D"/>
    <w:rsid w:val="00213CB2"/>
    <w:rsid w:val="002143C1"/>
    <w:rsid w:val="00214506"/>
    <w:rsid w:val="002145E2"/>
    <w:rsid w:val="00214AAE"/>
    <w:rsid w:val="00214C0E"/>
    <w:rsid w:val="00215252"/>
    <w:rsid w:val="0021539F"/>
    <w:rsid w:val="002154A8"/>
    <w:rsid w:val="0021579E"/>
    <w:rsid w:val="00215BA3"/>
    <w:rsid w:val="0021633C"/>
    <w:rsid w:val="002166CC"/>
    <w:rsid w:val="00216703"/>
    <w:rsid w:val="002167C3"/>
    <w:rsid w:val="002169A6"/>
    <w:rsid w:val="00217054"/>
    <w:rsid w:val="00217263"/>
    <w:rsid w:val="00217BC3"/>
    <w:rsid w:val="00217F71"/>
    <w:rsid w:val="0022027E"/>
    <w:rsid w:val="00220693"/>
    <w:rsid w:val="0022078E"/>
    <w:rsid w:val="00220BB8"/>
    <w:rsid w:val="002212D9"/>
    <w:rsid w:val="00221329"/>
    <w:rsid w:val="00221B1A"/>
    <w:rsid w:val="00221B70"/>
    <w:rsid w:val="00221DD1"/>
    <w:rsid w:val="00221FCC"/>
    <w:rsid w:val="00222822"/>
    <w:rsid w:val="00222BD5"/>
    <w:rsid w:val="00222DFA"/>
    <w:rsid w:val="00223103"/>
    <w:rsid w:val="00223804"/>
    <w:rsid w:val="00223825"/>
    <w:rsid w:val="00223B92"/>
    <w:rsid w:val="002242F4"/>
    <w:rsid w:val="00224C47"/>
    <w:rsid w:val="002250EB"/>
    <w:rsid w:val="00225568"/>
    <w:rsid w:val="00225717"/>
    <w:rsid w:val="002257BC"/>
    <w:rsid w:val="002258F8"/>
    <w:rsid w:val="00225C3A"/>
    <w:rsid w:val="00225D13"/>
    <w:rsid w:val="00225EC6"/>
    <w:rsid w:val="002265A2"/>
    <w:rsid w:val="00226D4B"/>
    <w:rsid w:val="00226EFA"/>
    <w:rsid w:val="00227019"/>
    <w:rsid w:val="002270BB"/>
    <w:rsid w:val="00227123"/>
    <w:rsid w:val="00227FF1"/>
    <w:rsid w:val="0023025E"/>
    <w:rsid w:val="00230D28"/>
    <w:rsid w:val="00230D77"/>
    <w:rsid w:val="00231149"/>
    <w:rsid w:val="002314CF"/>
    <w:rsid w:val="0023165D"/>
    <w:rsid w:val="00231722"/>
    <w:rsid w:val="002318C1"/>
    <w:rsid w:val="00231C3F"/>
    <w:rsid w:val="00231EF6"/>
    <w:rsid w:val="002323AB"/>
    <w:rsid w:val="00232ABB"/>
    <w:rsid w:val="00232C25"/>
    <w:rsid w:val="00233401"/>
    <w:rsid w:val="002334F3"/>
    <w:rsid w:val="0023373D"/>
    <w:rsid w:val="00233C95"/>
    <w:rsid w:val="00233D83"/>
    <w:rsid w:val="00233D8F"/>
    <w:rsid w:val="002340F5"/>
    <w:rsid w:val="002343DF"/>
    <w:rsid w:val="002345D3"/>
    <w:rsid w:val="00234711"/>
    <w:rsid w:val="00235FA7"/>
    <w:rsid w:val="002363D7"/>
    <w:rsid w:val="0023652B"/>
    <w:rsid w:val="00236538"/>
    <w:rsid w:val="00236DA2"/>
    <w:rsid w:val="002370E4"/>
    <w:rsid w:val="00237265"/>
    <w:rsid w:val="002378C5"/>
    <w:rsid w:val="00237B17"/>
    <w:rsid w:val="00240151"/>
    <w:rsid w:val="002403EF"/>
    <w:rsid w:val="0024070B"/>
    <w:rsid w:val="002407A7"/>
    <w:rsid w:val="00241141"/>
    <w:rsid w:val="002415CA"/>
    <w:rsid w:val="002417E6"/>
    <w:rsid w:val="00241ABF"/>
    <w:rsid w:val="00241C4C"/>
    <w:rsid w:val="00241DFF"/>
    <w:rsid w:val="002425A6"/>
    <w:rsid w:val="0024289C"/>
    <w:rsid w:val="002428BF"/>
    <w:rsid w:val="00242D40"/>
    <w:rsid w:val="00242EB2"/>
    <w:rsid w:val="00242F00"/>
    <w:rsid w:val="0024343F"/>
    <w:rsid w:val="002436D9"/>
    <w:rsid w:val="00243864"/>
    <w:rsid w:val="00243E49"/>
    <w:rsid w:val="00244A17"/>
    <w:rsid w:val="00244D56"/>
    <w:rsid w:val="00245267"/>
    <w:rsid w:val="00245304"/>
    <w:rsid w:val="00245B7D"/>
    <w:rsid w:val="00245FFE"/>
    <w:rsid w:val="002460F3"/>
    <w:rsid w:val="002467CC"/>
    <w:rsid w:val="00246A24"/>
    <w:rsid w:val="00246F51"/>
    <w:rsid w:val="002478C4"/>
    <w:rsid w:val="002479E6"/>
    <w:rsid w:val="00247A46"/>
    <w:rsid w:val="0025063D"/>
    <w:rsid w:val="00250769"/>
    <w:rsid w:val="00250DDD"/>
    <w:rsid w:val="00250F37"/>
    <w:rsid w:val="002517EB"/>
    <w:rsid w:val="00251C42"/>
    <w:rsid w:val="0025206A"/>
    <w:rsid w:val="002529D4"/>
    <w:rsid w:val="002531A2"/>
    <w:rsid w:val="002535B1"/>
    <w:rsid w:val="00253A2C"/>
    <w:rsid w:val="00253F00"/>
    <w:rsid w:val="002541F5"/>
    <w:rsid w:val="00254233"/>
    <w:rsid w:val="00254469"/>
    <w:rsid w:val="00254D42"/>
    <w:rsid w:val="00254F2F"/>
    <w:rsid w:val="00255D72"/>
    <w:rsid w:val="00255F11"/>
    <w:rsid w:val="002561D3"/>
    <w:rsid w:val="00256A3F"/>
    <w:rsid w:val="00256D60"/>
    <w:rsid w:val="00257564"/>
    <w:rsid w:val="0025772F"/>
    <w:rsid w:val="00257809"/>
    <w:rsid w:val="00257BD3"/>
    <w:rsid w:val="00257C1C"/>
    <w:rsid w:val="00257CA8"/>
    <w:rsid w:val="00257DEA"/>
    <w:rsid w:val="00260081"/>
    <w:rsid w:val="0026016C"/>
    <w:rsid w:val="00260407"/>
    <w:rsid w:val="0026049F"/>
    <w:rsid w:val="002606FA"/>
    <w:rsid w:val="00261A00"/>
    <w:rsid w:val="00261AE3"/>
    <w:rsid w:val="00262020"/>
    <w:rsid w:val="002620D8"/>
    <w:rsid w:val="00262185"/>
    <w:rsid w:val="00262420"/>
    <w:rsid w:val="0026260A"/>
    <w:rsid w:val="0026298F"/>
    <w:rsid w:val="00262CE9"/>
    <w:rsid w:val="00263BC0"/>
    <w:rsid w:val="002642C9"/>
    <w:rsid w:val="00264756"/>
    <w:rsid w:val="00264A97"/>
    <w:rsid w:val="00264B3B"/>
    <w:rsid w:val="00264BDD"/>
    <w:rsid w:val="00264E75"/>
    <w:rsid w:val="002651F4"/>
    <w:rsid w:val="0026584E"/>
    <w:rsid w:val="00265F36"/>
    <w:rsid w:val="0026612B"/>
    <w:rsid w:val="00266304"/>
    <w:rsid w:val="0026631B"/>
    <w:rsid w:val="00266332"/>
    <w:rsid w:val="00266C07"/>
    <w:rsid w:val="00266C5D"/>
    <w:rsid w:val="0026717E"/>
    <w:rsid w:val="00267267"/>
    <w:rsid w:val="00267CB7"/>
    <w:rsid w:val="00267F9B"/>
    <w:rsid w:val="0027010D"/>
    <w:rsid w:val="00270313"/>
    <w:rsid w:val="00270398"/>
    <w:rsid w:val="002704A3"/>
    <w:rsid w:val="0027081C"/>
    <w:rsid w:val="002708AC"/>
    <w:rsid w:val="00270909"/>
    <w:rsid w:val="00270A65"/>
    <w:rsid w:val="00270AE4"/>
    <w:rsid w:val="002710DB"/>
    <w:rsid w:val="002713AB"/>
    <w:rsid w:val="00271521"/>
    <w:rsid w:val="00271CCC"/>
    <w:rsid w:val="00271E8F"/>
    <w:rsid w:val="00271F2B"/>
    <w:rsid w:val="00272621"/>
    <w:rsid w:val="00272808"/>
    <w:rsid w:val="00272B14"/>
    <w:rsid w:val="00272B80"/>
    <w:rsid w:val="00273390"/>
    <w:rsid w:val="00273B1A"/>
    <w:rsid w:val="00273E03"/>
    <w:rsid w:val="002741F4"/>
    <w:rsid w:val="002742DF"/>
    <w:rsid w:val="00274381"/>
    <w:rsid w:val="002743F9"/>
    <w:rsid w:val="00274859"/>
    <w:rsid w:val="00274E27"/>
    <w:rsid w:val="002755E2"/>
    <w:rsid w:val="00275884"/>
    <w:rsid w:val="00275BFF"/>
    <w:rsid w:val="00275D98"/>
    <w:rsid w:val="00275EC9"/>
    <w:rsid w:val="002766E8"/>
    <w:rsid w:val="00276A29"/>
    <w:rsid w:val="00276B8B"/>
    <w:rsid w:val="00276C70"/>
    <w:rsid w:val="002773DF"/>
    <w:rsid w:val="002779A4"/>
    <w:rsid w:val="00277D50"/>
    <w:rsid w:val="00280C9B"/>
    <w:rsid w:val="00281D3A"/>
    <w:rsid w:val="00282A25"/>
    <w:rsid w:val="00282BA2"/>
    <w:rsid w:val="00282DAD"/>
    <w:rsid w:val="00282E98"/>
    <w:rsid w:val="00283331"/>
    <w:rsid w:val="00283413"/>
    <w:rsid w:val="00283482"/>
    <w:rsid w:val="002835F3"/>
    <w:rsid w:val="00283827"/>
    <w:rsid w:val="00283BA5"/>
    <w:rsid w:val="00283C46"/>
    <w:rsid w:val="002847A2"/>
    <w:rsid w:val="00284BAA"/>
    <w:rsid w:val="00284FA6"/>
    <w:rsid w:val="00285507"/>
    <w:rsid w:val="00285595"/>
    <w:rsid w:val="0028586D"/>
    <w:rsid w:val="00285C5F"/>
    <w:rsid w:val="00285E69"/>
    <w:rsid w:val="00286083"/>
    <w:rsid w:val="002864FD"/>
    <w:rsid w:val="00286621"/>
    <w:rsid w:val="002866C0"/>
    <w:rsid w:val="00287650"/>
    <w:rsid w:val="002877D1"/>
    <w:rsid w:val="00287A8E"/>
    <w:rsid w:val="00287B09"/>
    <w:rsid w:val="00287DF0"/>
    <w:rsid w:val="002905F6"/>
    <w:rsid w:val="00290852"/>
    <w:rsid w:val="00290984"/>
    <w:rsid w:val="00290AEF"/>
    <w:rsid w:val="00290B5F"/>
    <w:rsid w:val="00290F9D"/>
    <w:rsid w:val="002917AE"/>
    <w:rsid w:val="00291D9B"/>
    <w:rsid w:val="00291EF2"/>
    <w:rsid w:val="00291F6F"/>
    <w:rsid w:val="002920B9"/>
    <w:rsid w:val="00292143"/>
    <w:rsid w:val="00292780"/>
    <w:rsid w:val="00292883"/>
    <w:rsid w:val="00292DDE"/>
    <w:rsid w:val="00293A54"/>
    <w:rsid w:val="00294099"/>
    <w:rsid w:val="0029463E"/>
    <w:rsid w:val="00294F81"/>
    <w:rsid w:val="00294FB7"/>
    <w:rsid w:val="00295437"/>
    <w:rsid w:val="0029564D"/>
    <w:rsid w:val="0029578B"/>
    <w:rsid w:val="002957DC"/>
    <w:rsid w:val="00295924"/>
    <w:rsid w:val="0029592F"/>
    <w:rsid w:val="00295A5C"/>
    <w:rsid w:val="00295D33"/>
    <w:rsid w:val="00296067"/>
    <w:rsid w:val="0029624D"/>
    <w:rsid w:val="00296667"/>
    <w:rsid w:val="00296BF3"/>
    <w:rsid w:val="00296CB6"/>
    <w:rsid w:val="002971AD"/>
    <w:rsid w:val="0029770B"/>
    <w:rsid w:val="00297DAF"/>
    <w:rsid w:val="002A004F"/>
    <w:rsid w:val="002A02C6"/>
    <w:rsid w:val="002A0DFE"/>
    <w:rsid w:val="002A0F19"/>
    <w:rsid w:val="002A0F50"/>
    <w:rsid w:val="002A0FB0"/>
    <w:rsid w:val="002A1068"/>
    <w:rsid w:val="002A118F"/>
    <w:rsid w:val="002A1628"/>
    <w:rsid w:val="002A2157"/>
    <w:rsid w:val="002A2236"/>
    <w:rsid w:val="002A2276"/>
    <w:rsid w:val="002A2304"/>
    <w:rsid w:val="002A2576"/>
    <w:rsid w:val="002A2942"/>
    <w:rsid w:val="002A30A3"/>
    <w:rsid w:val="002A30C4"/>
    <w:rsid w:val="002A3230"/>
    <w:rsid w:val="002A34FE"/>
    <w:rsid w:val="002A3CBD"/>
    <w:rsid w:val="002A3FC9"/>
    <w:rsid w:val="002A46AE"/>
    <w:rsid w:val="002A4880"/>
    <w:rsid w:val="002A4C0B"/>
    <w:rsid w:val="002A5A5E"/>
    <w:rsid w:val="002A65DE"/>
    <w:rsid w:val="002A6873"/>
    <w:rsid w:val="002A691B"/>
    <w:rsid w:val="002A722B"/>
    <w:rsid w:val="002A7CBC"/>
    <w:rsid w:val="002B037C"/>
    <w:rsid w:val="002B0BF9"/>
    <w:rsid w:val="002B1115"/>
    <w:rsid w:val="002B144E"/>
    <w:rsid w:val="002B210F"/>
    <w:rsid w:val="002B2E7B"/>
    <w:rsid w:val="002B31D4"/>
    <w:rsid w:val="002B32F9"/>
    <w:rsid w:val="002B33BE"/>
    <w:rsid w:val="002B3789"/>
    <w:rsid w:val="002B3971"/>
    <w:rsid w:val="002B3E01"/>
    <w:rsid w:val="002B3E3F"/>
    <w:rsid w:val="002B48F3"/>
    <w:rsid w:val="002B4D53"/>
    <w:rsid w:val="002B4D9E"/>
    <w:rsid w:val="002B51B4"/>
    <w:rsid w:val="002B51F6"/>
    <w:rsid w:val="002B527F"/>
    <w:rsid w:val="002B5BD6"/>
    <w:rsid w:val="002B5EF5"/>
    <w:rsid w:val="002B61CA"/>
    <w:rsid w:val="002B64A0"/>
    <w:rsid w:val="002B66C0"/>
    <w:rsid w:val="002B6705"/>
    <w:rsid w:val="002B68B9"/>
    <w:rsid w:val="002B68D8"/>
    <w:rsid w:val="002B6E02"/>
    <w:rsid w:val="002B71E9"/>
    <w:rsid w:val="002B7413"/>
    <w:rsid w:val="002B77B9"/>
    <w:rsid w:val="002C0757"/>
    <w:rsid w:val="002C09EF"/>
    <w:rsid w:val="002C09FD"/>
    <w:rsid w:val="002C0D6E"/>
    <w:rsid w:val="002C0E6D"/>
    <w:rsid w:val="002C103B"/>
    <w:rsid w:val="002C1679"/>
    <w:rsid w:val="002C1881"/>
    <w:rsid w:val="002C1BCD"/>
    <w:rsid w:val="002C21B2"/>
    <w:rsid w:val="002C2223"/>
    <w:rsid w:val="002C23C4"/>
    <w:rsid w:val="002C27E3"/>
    <w:rsid w:val="002C3174"/>
    <w:rsid w:val="002C3336"/>
    <w:rsid w:val="002C3765"/>
    <w:rsid w:val="002C43CE"/>
    <w:rsid w:val="002C4529"/>
    <w:rsid w:val="002C45F9"/>
    <w:rsid w:val="002C4A50"/>
    <w:rsid w:val="002C4D32"/>
    <w:rsid w:val="002C4DB8"/>
    <w:rsid w:val="002C5071"/>
    <w:rsid w:val="002C523A"/>
    <w:rsid w:val="002C526C"/>
    <w:rsid w:val="002C5477"/>
    <w:rsid w:val="002C55C0"/>
    <w:rsid w:val="002C564D"/>
    <w:rsid w:val="002C586A"/>
    <w:rsid w:val="002C5CCB"/>
    <w:rsid w:val="002C5EF8"/>
    <w:rsid w:val="002C669A"/>
    <w:rsid w:val="002C6B84"/>
    <w:rsid w:val="002C6C8F"/>
    <w:rsid w:val="002C74B4"/>
    <w:rsid w:val="002D050F"/>
    <w:rsid w:val="002D07B9"/>
    <w:rsid w:val="002D0A37"/>
    <w:rsid w:val="002D0CF3"/>
    <w:rsid w:val="002D1059"/>
    <w:rsid w:val="002D12A7"/>
    <w:rsid w:val="002D157F"/>
    <w:rsid w:val="002D1991"/>
    <w:rsid w:val="002D1A3F"/>
    <w:rsid w:val="002D1C1F"/>
    <w:rsid w:val="002D22C1"/>
    <w:rsid w:val="002D237F"/>
    <w:rsid w:val="002D2676"/>
    <w:rsid w:val="002D2873"/>
    <w:rsid w:val="002D29BA"/>
    <w:rsid w:val="002D2A1A"/>
    <w:rsid w:val="002D2A2E"/>
    <w:rsid w:val="002D2D39"/>
    <w:rsid w:val="002D3810"/>
    <w:rsid w:val="002D3818"/>
    <w:rsid w:val="002D3836"/>
    <w:rsid w:val="002D3A2D"/>
    <w:rsid w:val="002D4038"/>
    <w:rsid w:val="002D4469"/>
    <w:rsid w:val="002D44EB"/>
    <w:rsid w:val="002D46D9"/>
    <w:rsid w:val="002D46FA"/>
    <w:rsid w:val="002D4C3D"/>
    <w:rsid w:val="002D4FBE"/>
    <w:rsid w:val="002D519D"/>
    <w:rsid w:val="002D5854"/>
    <w:rsid w:val="002D5C45"/>
    <w:rsid w:val="002D5CBF"/>
    <w:rsid w:val="002D5D83"/>
    <w:rsid w:val="002D6006"/>
    <w:rsid w:val="002D60CD"/>
    <w:rsid w:val="002D6172"/>
    <w:rsid w:val="002D6535"/>
    <w:rsid w:val="002D6654"/>
    <w:rsid w:val="002D691A"/>
    <w:rsid w:val="002D6CE9"/>
    <w:rsid w:val="002D6D90"/>
    <w:rsid w:val="002D79D6"/>
    <w:rsid w:val="002D7C8E"/>
    <w:rsid w:val="002E1184"/>
    <w:rsid w:val="002E11DB"/>
    <w:rsid w:val="002E1373"/>
    <w:rsid w:val="002E219D"/>
    <w:rsid w:val="002E2B0F"/>
    <w:rsid w:val="002E30C0"/>
    <w:rsid w:val="002E3FF7"/>
    <w:rsid w:val="002E4534"/>
    <w:rsid w:val="002E453F"/>
    <w:rsid w:val="002E4B09"/>
    <w:rsid w:val="002E4B6C"/>
    <w:rsid w:val="002E4D5B"/>
    <w:rsid w:val="002E5035"/>
    <w:rsid w:val="002E59ED"/>
    <w:rsid w:val="002E5CC0"/>
    <w:rsid w:val="002E5D8D"/>
    <w:rsid w:val="002E5F21"/>
    <w:rsid w:val="002E6210"/>
    <w:rsid w:val="002E6309"/>
    <w:rsid w:val="002E6595"/>
    <w:rsid w:val="002E6C71"/>
    <w:rsid w:val="002E7041"/>
    <w:rsid w:val="002E7435"/>
    <w:rsid w:val="002E791B"/>
    <w:rsid w:val="002E7B83"/>
    <w:rsid w:val="002E7D7B"/>
    <w:rsid w:val="002F00A7"/>
    <w:rsid w:val="002F0176"/>
    <w:rsid w:val="002F088D"/>
    <w:rsid w:val="002F0D5D"/>
    <w:rsid w:val="002F113B"/>
    <w:rsid w:val="002F24BA"/>
    <w:rsid w:val="002F2E6F"/>
    <w:rsid w:val="002F2EF5"/>
    <w:rsid w:val="002F2F52"/>
    <w:rsid w:val="002F375F"/>
    <w:rsid w:val="002F3790"/>
    <w:rsid w:val="002F3B90"/>
    <w:rsid w:val="002F3BBD"/>
    <w:rsid w:val="002F4670"/>
    <w:rsid w:val="002F4DDE"/>
    <w:rsid w:val="002F63D1"/>
    <w:rsid w:val="002F63EE"/>
    <w:rsid w:val="002F64F8"/>
    <w:rsid w:val="002F678E"/>
    <w:rsid w:val="002F6A69"/>
    <w:rsid w:val="002F7658"/>
    <w:rsid w:val="002F7709"/>
    <w:rsid w:val="002F7C0D"/>
    <w:rsid w:val="003004AC"/>
    <w:rsid w:val="003006B9"/>
    <w:rsid w:val="003008ED"/>
    <w:rsid w:val="00300C71"/>
    <w:rsid w:val="00301110"/>
    <w:rsid w:val="00301396"/>
    <w:rsid w:val="00301A99"/>
    <w:rsid w:val="00301BBE"/>
    <w:rsid w:val="00302259"/>
    <w:rsid w:val="0030256D"/>
    <w:rsid w:val="003026A7"/>
    <w:rsid w:val="00302928"/>
    <w:rsid w:val="00302A1C"/>
    <w:rsid w:val="00302B1F"/>
    <w:rsid w:val="00302D09"/>
    <w:rsid w:val="00302E4F"/>
    <w:rsid w:val="00302F7B"/>
    <w:rsid w:val="00303042"/>
    <w:rsid w:val="00303178"/>
    <w:rsid w:val="00303295"/>
    <w:rsid w:val="003033A4"/>
    <w:rsid w:val="0030383B"/>
    <w:rsid w:val="00303BF8"/>
    <w:rsid w:val="00303EBD"/>
    <w:rsid w:val="00303FB9"/>
    <w:rsid w:val="003043A1"/>
    <w:rsid w:val="00304520"/>
    <w:rsid w:val="003048EE"/>
    <w:rsid w:val="00304AAF"/>
    <w:rsid w:val="00304E72"/>
    <w:rsid w:val="00304FCD"/>
    <w:rsid w:val="003056CC"/>
    <w:rsid w:val="00305E76"/>
    <w:rsid w:val="00306497"/>
    <w:rsid w:val="003065CD"/>
    <w:rsid w:val="00306886"/>
    <w:rsid w:val="003068BA"/>
    <w:rsid w:val="003068C8"/>
    <w:rsid w:val="00306966"/>
    <w:rsid w:val="00306D74"/>
    <w:rsid w:val="00307262"/>
    <w:rsid w:val="0030762B"/>
    <w:rsid w:val="0030796D"/>
    <w:rsid w:val="00307D2A"/>
    <w:rsid w:val="00307D35"/>
    <w:rsid w:val="00310046"/>
    <w:rsid w:val="0031010E"/>
    <w:rsid w:val="003101F1"/>
    <w:rsid w:val="0031088D"/>
    <w:rsid w:val="00310B3F"/>
    <w:rsid w:val="0031104B"/>
    <w:rsid w:val="00311242"/>
    <w:rsid w:val="00311599"/>
    <w:rsid w:val="003119CD"/>
    <w:rsid w:val="00311C2F"/>
    <w:rsid w:val="00311D26"/>
    <w:rsid w:val="00311D5E"/>
    <w:rsid w:val="00311E36"/>
    <w:rsid w:val="00312014"/>
    <w:rsid w:val="003121AE"/>
    <w:rsid w:val="00312201"/>
    <w:rsid w:val="00312487"/>
    <w:rsid w:val="00312FE9"/>
    <w:rsid w:val="0031323C"/>
    <w:rsid w:val="003133CA"/>
    <w:rsid w:val="00313E23"/>
    <w:rsid w:val="00313FA7"/>
    <w:rsid w:val="00314277"/>
    <w:rsid w:val="00314401"/>
    <w:rsid w:val="00314A34"/>
    <w:rsid w:val="00314B76"/>
    <w:rsid w:val="00314D37"/>
    <w:rsid w:val="00314DA1"/>
    <w:rsid w:val="00314E6B"/>
    <w:rsid w:val="00315411"/>
    <w:rsid w:val="00315472"/>
    <w:rsid w:val="003155EB"/>
    <w:rsid w:val="00315765"/>
    <w:rsid w:val="00315875"/>
    <w:rsid w:val="00315BBA"/>
    <w:rsid w:val="00315CE4"/>
    <w:rsid w:val="0031644D"/>
    <w:rsid w:val="00316A2F"/>
    <w:rsid w:val="00316CD7"/>
    <w:rsid w:val="00317407"/>
    <w:rsid w:val="0031775E"/>
    <w:rsid w:val="003178C8"/>
    <w:rsid w:val="00317BF4"/>
    <w:rsid w:val="00320026"/>
    <w:rsid w:val="00320028"/>
    <w:rsid w:val="00320125"/>
    <w:rsid w:val="00320340"/>
    <w:rsid w:val="00320348"/>
    <w:rsid w:val="00320465"/>
    <w:rsid w:val="00320487"/>
    <w:rsid w:val="003205CD"/>
    <w:rsid w:val="00320A37"/>
    <w:rsid w:val="0032136F"/>
    <w:rsid w:val="00321C96"/>
    <w:rsid w:val="003226CB"/>
    <w:rsid w:val="003228CD"/>
    <w:rsid w:val="00322BE4"/>
    <w:rsid w:val="00322FB9"/>
    <w:rsid w:val="003235DF"/>
    <w:rsid w:val="00323A32"/>
    <w:rsid w:val="00323DBF"/>
    <w:rsid w:val="003240D2"/>
    <w:rsid w:val="0032415A"/>
    <w:rsid w:val="00324320"/>
    <w:rsid w:val="00324B99"/>
    <w:rsid w:val="003250E8"/>
    <w:rsid w:val="00325120"/>
    <w:rsid w:val="0032547D"/>
    <w:rsid w:val="0032577A"/>
    <w:rsid w:val="00325BD8"/>
    <w:rsid w:val="00325EF4"/>
    <w:rsid w:val="003263C0"/>
    <w:rsid w:val="003264E0"/>
    <w:rsid w:val="00326CB8"/>
    <w:rsid w:val="00326E22"/>
    <w:rsid w:val="00327057"/>
    <w:rsid w:val="00327378"/>
    <w:rsid w:val="00327411"/>
    <w:rsid w:val="00327571"/>
    <w:rsid w:val="0032767F"/>
    <w:rsid w:val="00327796"/>
    <w:rsid w:val="00327CBC"/>
    <w:rsid w:val="00327ECE"/>
    <w:rsid w:val="0033035F"/>
    <w:rsid w:val="00330365"/>
    <w:rsid w:val="00330483"/>
    <w:rsid w:val="003304A8"/>
    <w:rsid w:val="0033076E"/>
    <w:rsid w:val="00330E36"/>
    <w:rsid w:val="00330FB4"/>
    <w:rsid w:val="0033110E"/>
    <w:rsid w:val="00331124"/>
    <w:rsid w:val="0033113A"/>
    <w:rsid w:val="003316D9"/>
    <w:rsid w:val="003320DF"/>
    <w:rsid w:val="003328A0"/>
    <w:rsid w:val="003328C5"/>
    <w:rsid w:val="0033299F"/>
    <w:rsid w:val="003329A6"/>
    <w:rsid w:val="00332C7E"/>
    <w:rsid w:val="00332F9C"/>
    <w:rsid w:val="0033315F"/>
    <w:rsid w:val="003331F5"/>
    <w:rsid w:val="003338FE"/>
    <w:rsid w:val="00333997"/>
    <w:rsid w:val="0033399F"/>
    <w:rsid w:val="0033400C"/>
    <w:rsid w:val="0033408A"/>
    <w:rsid w:val="003341DA"/>
    <w:rsid w:val="00334226"/>
    <w:rsid w:val="0033436B"/>
    <w:rsid w:val="00334598"/>
    <w:rsid w:val="00334BC2"/>
    <w:rsid w:val="00334C49"/>
    <w:rsid w:val="00334CEF"/>
    <w:rsid w:val="00334E9C"/>
    <w:rsid w:val="003353EE"/>
    <w:rsid w:val="00335597"/>
    <w:rsid w:val="00335697"/>
    <w:rsid w:val="00335C76"/>
    <w:rsid w:val="00335D75"/>
    <w:rsid w:val="0033641C"/>
    <w:rsid w:val="0033686E"/>
    <w:rsid w:val="003373D0"/>
    <w:rsid w:val="00337547"/>
    <w:rsid w:val="00337601"/>
    <w:rsid w:val="0033770B"/>
    <w:rsid w:val="00337EE1"/>
    <w:rsid w:val="00340166"/>
    <w:rsid w:val="003401E0"/>
    <w:rsid w:val="00340216"/>
    <w:rsid w:val="003402BC"/>
    <w:rsid w:val="0034041E"/>
    <w:rsid w:val="003404E5"/>
    <w:rsid w:val="00340658"/>
    <w:rsid w:val="0034086F"/>
    <w:rsid w:val="00340F00"/>
    <w:rsid w:val="00341071"/>
    <w:rsid w:val="00341085"/>
    <w:rsid w:val="003411FC"/>
    <w:rsid w:val="003412C0"/>
    <w:rsid w:val="00341769"/>
    <w:rsid w:val="0034189C"/>
    <w:rsid w:val="003423D1"/>
    <w:rsid w:val="00342883"/>
    <w:rsid w:val="00343479"/>
    <w:rsid w:val="00343573"/>
    <w:rsid w:val="003435DD"/>
    <w:rsid w:val="00343961"/>
    <w:rsid w:val="00343CE3"/>
    <w:rsid w:val="003447AC"/>
    <w:rsid w:val="003448B4"/>
    <w:rsid w:val="00344C88"/>
    <w:rsid w:val="00344E1A"/>
    <w:rsid w:val="00344E50"/>
    <w:rsid w:val="0034544D"/>
    <w:rsid w:val="003456CC"/>
    <w:rsid w:val="003457B3"/>
    <w:rsid w:val="00345C10"/>
    <w:rsid w:val="003462E7"/>
    <w:rsid w:val="00346793"/>
    <w:rsid w:val="0034689D"/>
    <w:rsid w:val="00346D58"/>
    <w:rsid w:val="00346FD8"/>
    <w:rsid w:val="00347443"/>
    <w:rsid w:val="00347450"/>
    <w:rsid w:val="00347F9F"/>
    <w:rsid w:val="003504D8"/>
    <w:rsid w:val="003505DD"/>
    <w:rsid w:val="00350B5D"/>
    <w:rsid w:val="00350C9C"/>
    <w:rsid w:val="00350D0A"/>
    <w:rsid w:val="00350E6B"/>
    <w:rsid w:val="00351108"/>
    <w:rsid w:val="003511CB"/>
    <w:rsid w:val="00351285"/>
    <w:rsid w:val="003519E4"/>
    <w:rsid w:val="00352216"/>
    <w:rsid w:val="0035240F"/>
    <w:rsid w:val="003524FA"/>
    <w:rsid w:val="0035268F"/>
    <w:rsid w:val="00352949"/>
    <w:rsid w:val="00352A84"/>
    <w:rsid w:val="00352C46"/>
    <w:rsid w:val="00352F08"/>
    <w:rsid w:val="00352F77"/>
    <w:rsid w:val="00353214"/>
    <w:rsid w:val="003532A2"/>
    <w:rsid w:val="00353BD5"/>
    <w:rsid w:val="00353D0F"/>
    <w:rsid w:val="00353DF2"/>
    <w:rsid w:val="00354793"/>
    <w:rsid w:val="00354B92"/>
    <w:rsid w:val="00354C1F"/>
    <w:rsid w:val="00354EC6"/>
    <w:rsid w:val="00355164"/>
    <w:rsid w:val="003551E4"/>
    <w:rsid w:val="0035526C"/>
    <w:rsid w:val="00355AFD"/>
    <w:rsid w:val="00355C0C"/>
    <w:rsid w:val="00355F73"/>
    <w:rsid w:val="00356653"/>
    <w:rsid w:val="0035671D"/>
    <w:rsid w:val="00356DBF"/>
    <w:rsid w:val="003570D6"/>
    <w:rsid w:val="003575CE"/>
    <w:rsid w:val="003576F1"/>
    <w:rsid w:val="00357C4D"/>
    <w:rsid w:val="00357D0D"/>
    <w:rsid w:val="00360317"/>
    <w:rsid w:val="00360BE9"/>
    <w:rsid w:val="00360FEE"/>
    <w:rsid w:val="003612C1"/>
    <w:rsid w:val="003613A4"/>
    <w:rsid w:val="00361424"/>
    <w:rsid w:val="003614B2"/>
    <w:rsid w:val="00361678"/>
    <w:rsid w:val="0036190D"/>
    <w:rsid w:val="00361C0F"/>
    <w:rsid w:val="00361EB4"/>
    <w:rsid w:val="0036242D"/>
    <w:rsid w:val="00362A62"/>
    <w:rsid w:val="0036361B"/>
    <w:rsid w:val="00364829"/>
    <w:rsid w:val="00364B2E"/>
    <w:rsid w:val="00364D22"/>
    <w:rsid w:val="003653A9"/>
    <w:rsid w:val="00365631"/>
    <w:rsid w:val="00365AB6"/>
    <w:rsid w:val="00365AC4"/>
    <w:rsid w:val="00365E17"/>
    <w:rsid w:val="0036627A"/>
    <w:rsid w:val="003663D8"/>
    <w:rsid w:val="00366B15"/>
    <w:rsid w:val="00366CD3"/>
    <w:rsid w:val="00367025"/>
    <w:rsid w:val="003672C3"/>
    <w:rsid w:val="00367448"/>
    <w:rsid w:val="00367506"/>
    <w:rsid w:val="00367700"/>
    <w:rsid w:val="00367E5E"/>
    <w:rsid w:val="00370631"/>
    <w:rsid w:val="003707E4"/>
    <w:rsid w:val="003711ED"/>
    <w:rsid w:val="003713EB"/>
    <w:rsid w:val="003715DB"/>
    <w:rsid w:val="003716B6"/>
    <w:rsid w:val="003716E6"/>
    <w:rsid w:val="00371D61"/>
    <w:rsid w:val="00371D7E"/>
    <w:rsid w:val="003721DE"/>
    <w:rsid w:val="003722A1"/>
    <w:rsid w:val="003722D0"/>
    <w:rsid w:val="0037293B"/>
    <w:rsid w:val="00372A73"/>
    <w:rsid w:val="00372B70"/>
    <w:rsid w:val="003730A4"/>
    <w:rsid w:val="003735E4"/>
    <w:rsid w:val="003735F9"/>
    <w:rsid w:val="0037363A"/>
    <w:rsid w:val="00373C18"/>
    <w:rsid w:val="00374A22"/>
    <w:rsid w:val="00374F39"/>
    <w:rsid w:val="003750B4"/>
    <w:rsid w:val="00376222"/>
    <w:rsid w:val="0037652C"/>
    <w:rsid w:val="003768E7"/>
    <w:rsid w:val="00376DCD"/>
    <w:rsid w:val="003773D7"/>
    <w:rsid w:val="00377767"/>
    <w:rsid w:val="00377EA0"/>
    <w:rsid w:val="00380233"/>
    <w:rsid w:val="0038027F"/>
    <w:rsid w:val="003804B2"/>
    <w:rsid w:val="00380B66"/>
    <w:rsid w:val="00380C58"/>
    <w:rsid w:val="00380D5F"/>
    <w:rsid w:val="0038185F"/>
    <w:rsid w:val="0038191A"/>
    <w:rsid w:val="00381A9A"/>
    <w:rsid w:val="00381B2E"/>
    <w:rsid w:val="00381BF0"/>
    <w:rsid w:val="00381F28"/>
    <w:rsid w:val="00381F60"/>
    <w:rsid w:val="00382725"/>
    <w:rsid w:val="00382AF5"/>
    <w:rsid w:val="00382B92"/>
    <w:rsid w:val="00382C51"/>
    <w:rsid w:val="00382F90"/>
    <w:rsid w:val="00383260"/>
    <w:rsid w:val="00383561"/>
    <w:rsid w:val="00383AD9"/>
    <w:rsid w:val="00383EB1"/>
    <w:rsid w:val="0038428F"/>
    <w:rsid w:val="00384748"/>
    <w:rsid w:val="00384C2D"/>
    <w:rsid w:val="00384C4C"/>
    <w:rsid w:val="003855F6"/>
    <w:rsid w:val="003858D4"/>
    <w:rsid w:val="00386033"/>
    <w:rsid w:val="00386657"/>
    <w:rsid w:val="0038683E"/>
    <w:rsid w:val="00387944"/>
    <w:rsid w:val="00387B9F"/>
    <w:rsid w:val="00387C77"/>
    <w:rsid w:val="00387CF8"/>
    <w:rsid w:val="003905EA"/>
    <w:rsid w:val="00390AB5"/>
    <w:rsid w:val="00390C56"/>
    <w:rsid w:val="00390EA4"/>
    <w:rsid w:val="00391A99"/>
    <w:rsid w:val="00392AE3"/>
    <w:rsid w:val="0039323A"/>
    <w:rsid w:val="003932CC"/>
    <w:rsid w:val="0039343D"/>
    <w:rsid w:val="003938C8"/>
    <w:rsid w:val="0039409C"/>
    <w:rsid w:val="0039429D"/>
    <w:rsid w:val="0039448B"/>
    <w:rsid w:val="0039460C"/>
    <w:rsid w:val="00394965"/>
    <w:rsid w:val="00394C7B"/>
    <w:rsid w:val="003956D0"/>
    <w:rsid w:val="00395920"/>
    <w:rsid w:val="00395BD7"/>
    <w:rsid w:val="00396A61"/>
    <w:rsid w:val="003971BF"/>
    <w:rsid w:val="003971DB"/>
    <w:rsid w:val="0039739C"/>
    <w:rsid w:val="0039766B"/>
    <w:rsid w:val="00397870"/>
    <w:rsid w:val="00397CFE"/>
    <w:rsid w:val="00397D2A"/>
    <w:rsid w:val="003A024F"/>
    <w:rsid w:val="003A03E2"/>
    <w:rsid w:val="003A040D"/>
    <w:rsid w:val="003A04B2"/>
    <w:rsid w:val="003A0B41"/>
    <w:rsid w:val="003A0BE8"/>
    <w:rsid w:val="003A0C20"/>
    <w:rsid w:val="003A0E15"/>
    <w:rsid w:val="003A19F4"/>
    <w:rsid w:val="003A1FF9"/>
    <w:rsid w:val="003A2079"/>
    <w:rsid w:val="003A21BE"/>
    <w:rsid w:val="003A26DB"/>
    <w:rsid w:val="003A2768"/>
    <w:rsid w:val="003A328E"/>
    <w:rsid w:val="003A3630"/>
    <w:rsid w:val="003A3A27"/>
    <w:rsid w:val="003A3F8E"/>
    <w:rsid w:val="003A4109"/>
    <w:rsid w:val="003A415D"/>
    <w:rsid w:val="003A4673"/>
    <w:rsid w:val="003A4CEA"/>
    <w:rsid w:val="003A4FF9"/>
    <w:rsid w:val="003A5B05"/>
    <w:rsid w:val="003A5BA9"/>
    <w:rsid w:val="003A60EB"/>
    <w:rsid w:val="003A617B"/>
    <w:rsid w:val="003A6417"/>
    <w:rsid w:val="003A6578"/>
    <w:rsid w:val="003A664C"/>
    <w:rsid w:val="003A6A1F"/>
    <w:rsid w:val="003A6DF8"/>
    <w:rsid w:val="003A6FB3"/>
    <w:rsid w:val="003A72A2"/>
    <w:rsid w:val="003A7ACA"/>
    <w:rsid w:val="003B035C"/>
    <w:rsid w:val="003B07BB"/>
    <w:rsid w:val="003B07F2"/>
    <w:rsid w:val="003B0BD0"/>
    <w:rsid w:val="003B1208"/>
    <w:rsid w:val="003B12B2"/>
    <w:rsid w:val="003B12BE"/>
    <w:rsid w:val="003B1493"/>
    <w:rsid w:val="003B1995"/>
    <w:rsid w:val="003B2537"/>
    <w:rsid w:val="003B25AB"/>
    <w:rsid w:val="003B2B7A"/>
    <w:rsid w:val="003B2E18"/>
    <w:rsid w:val="003B30D4"/>
    <w:rsid w:val="003B3229"/>
    <w:rsid w:val="003B3931"/>
    <w:rsid w:val="003B3A5E"/>
    <w:rsid w:val="003B3A6B"/>
    <w:rsid w:val="003B3FBB"/>
    <w:rsid w:val="003B3FD1"/>
    <w:rsid w:val="003B4C29"/>
    <w:rsid w:val="003B5449"/>
    <w:rsid w:val="003B55EC"/>
    <w:rsid w:val="003B5C65"/>
    <w:rsid w:val="003B5CD2"/>
    <w:rsid w:val="003B5EDF"/>
    <w:rsid w:val="003B61C5"/>
    <w:rsid w:val="003B6761"/>
    <w:rsid w:val="003B6831"/>
    <w:rsid w:val="003B6A8B"/>
    <w:rsid w:val="003B6CAB"/>
    <w:rsid w:val="003B6DF9"/>
    <w:rsid w:val="003B75B3"/>
    <w:rsid w:val="003B7B78"/>
    <w:rsid w:val="003B7D45"/>
    <w:rsid w:val="003C0773"/>
    <w:rsid w:val="003C0CA9"/>
    <w:rsid w:val="003C101E"/>
    <w:rsid w:val="003C141A"/>
    <w:rsid w:val="003C1DF1"/>
    <w:rsid w:val="003C2CD1"/>
    <w:rsid w:val="003C3C52"/>
    <w:rsid w:val="003C3D50"/>
    <w:rsid w:val="003C4036"/>
    <w:rsid w:val="003C44D0"/>
    <w:rsid w:val="003C4565"/>
    <w:rsid w:val="003C4566"/>
    <w:rsid w:val="003C4E90"/>
    <w:rsid w:val="003C57B5"/>
    <w:rsid w:val="003C5A85"/>
    <w:rsid w:val="003C62B0"/>
    <w:rsid w:val="003C62F3"/>
    <w:rsid w:val="003C63C2"/>
    <w:rsid w:val="003C6494"/>
    <w:rsid w:val="003C66E7"/>
    <w:rsid w:val="003C6FDB"/>
    <w:rsid w:val="003C7019"/>
    <w:rsid w:val="003C75A5"/>
    <w:rsid w:val="003C76AA"/>
    <w:rsid w:val="003C793A"/>
    <w:rsid w:val="003C7A5F"/>
    <w:rsid w:val="003C7DF5"/>
    <w:rsid w:val="003C7F60"/>
    <w:rsid w:val="003C7F98"/>
    <w:rsid w:val="003C7FC9"/>
    <w:rsid w:val="003D0407"/>
    <w:rsid w:val="003D071A"/>
    <w:rsid w:val="003D0ECF"/>
    <w:rsid w:val="003D1225"/>
    <w:rsid w:val="003D140A"/>
    <w:rsid w:val="003D1562"/>
    <w:rsid w:val="003D19F2"/>
    <w:rsid w:val="003D1D89"/>
    <w:rsid w:val="003D271F"/>
    <w:rsid w:val="003D2D39"/>
    <w:rsid w:val="003D2DF5"/>
    <w:rsid w:val="003D2E17"/>
    <w:rsid w:val="003D3C95"/>
    <w:rsid w:val="003D3F42"/>
    <w:rsid w:val="003D4296"/>
    <w:rsid w:val="003D439A"/>
    <w:rsid w:val="003D43BB"/>
    <w:rsid w:val="003D44A4"/>
    <w:rsid w:val="003D4691"/>
    <w:rsid w:val="003D4EC2"/>
    <w:rsid w:val="003D50AD"/>
    <w:rsid w:val="003D51F4"/>
    <w:rsid w:val="003D5368"/>
    <w:rsid w:val="003D54AD"/>
    <w:rsid w:val="003D5832"/>
    <w:rsid w:val="003D5F56"/>
    <w:rsid w:val="003D622F"/>
    <w:rsid w:val="003D652C"/>
    <w:rsid w:val="003D6ABF"/>
    <w:rsid w:val="003D6B37"/>
    <w:rsid w:val="003D6B5F"/>
    <w:rsid w:val="003D6C82"/>
    <w:rsid w:val="003D6E59"/>
    <w:rsid w:val="003D76D6"/>
    <w:rsid w:val="003D783F"/>
    <w:rsid w:val="003D7B7E"/>
    <w:rsid w:val="003E0B11"/>
    <w:rsid w:val="003E0FF3"/>
    <w:rsid w:val="003E10AF"/>
    <w:rsid w:val="003E1195"/>
    <w:rsid w:val="003E12FC"/>
    <w:rsid w:val="003E161E"/>
    <w:rsid w:val="003E17AF"/>
    <w:rsid w:val="003E17EA"/>
    <w:rsid w:val="003E1B78"/>
    <w:rsid w:val="003E1E87"/>
    <w:rsid w:val="003E20D3"/>
    <w:rsid w:val="003E27A4"/>
    <w:rsid w:val="003E2A93"/>
    <w:rsid w:val="003E2D54"/>
    <w:rsid w:val="003E2E1C"/>
    <w:rsid w:val="003E2F4E"/>
    <w:rsid w:val="003E2F95"/>
    <w:rsid w:val="003E3378"/>
    <w:rsid w:val="003E367A"/>
    <w:rsid w:val="003E3847"/>
    <w:rsid w:val="003E3D51"/>
    <w:rsid w:val="003E3F84"/>
    <w:rsid w:val="003E3FA1"/>
    <w:rsid w:val="003E4179"/>
    <w:rsid w:val="003E485F"/>
    <w:rsid w:val="003E4893"/>
    <w:rsid w:val="003E4CFA"/>
    <w:rsid w:val="003E5036"/>
    <w:rsid w:val="003E5535"/>
    <w:rsid w:val="003E5808"/>
    <w:rsid w:val="003E5841"/>
    <w:rsid w:val="003E5D85"/>
    <w:rsid w:val="003E5FF1"/>
    <w:rsid w:val="003E6103"/>
    <w:rsid w:val="003E6ED2"/>
    <w:rsid w:val="003E7389"/>
    <w:rsid w:val="003E77EC"/>
    <w:rsid w:val="003E78B8"/>
    <w:rsid w:val="003E78CF"/>
    <w:rsid w:val="003F0370"/>
    <w:rsid w:val="003F0559"/>
    <w:rsid w:val="003F06F8"/>
    <w:rsid w:val="003F0CEA"/>
    <w:rsid w:val="003F0D0D"/>
    <w:rsid w:val="003F0F5D"/>
    <w:rsid w:val="003F0FA8"/>
    <w:rsid w:val="003F105F"/>
    <w:rsid w:val="003F1603"/>
    <w:rsid w:val="003F1A88"/>
    <w:rsid w:val="003F1BC1"/>
    <w:rsid w:val="003F1EFF"/>
    <w:rsid w:val="003F1F52"/>
    <w:rsid w:val="003F23C3"/>
    <w:rsid w:val="003F2CFC"/>
    <w:rsid w:val="003F2E86"/>
    <w:rsid w:val="003F315F"/>
    <w:rsid w:val="003F34F9"/>
    <w:rsid w:val="003F35FD"/>
    <w:rsid w:val="003F3742"/>
    <w:rsid w:val="003F38EA"/>
    <w:rsid w:val="003F402A"/>
    <w:rsid w:val="003F492E"/>
    <w:rsid w:val="003F4A4A"/>
    <w:rsid w:val="003F52B3"/>
    <w:rsid w:val="003F53F8"/>
    <w:rsid w:val="003F5517"/>
    <w:rsid w:val="003F5ACA"/>
    <w:rsid w:val="003F5D34"/>
    <w:rsid w:val="003F6505"/>
    <w:rsid w:val="003F682C"/>
    <w:rsid w:val="003F69E0"/>
    <w:rsid w:val="003F6D56"/>
    <w:rsid w:val="003F6E27"/>
    <w:rsid w:val="003F6EF3"/>
    <w:rsid w:val="003F6EF8"/>
    <w:rsid w:val="003F70BB"/>
    <w:rsid w:val="003F7622"/>
    <w:rsid w:val="003F78C9"/>
    <w:rsid w:val="003F7C99"/>
    <w:rsid w:val="003F7D4F"/>
    <w:rsid w:val="004001E0"/>
    <w:rsid w:val="004004A0"/>
    <w:rsid w:val="004004E4"/>
    <w:rsid w:val="004005F1"/>
    <w:rsid w:val="0040073B"/>
    <w:rsid w:val="00400B4E"/>
    <w:rsid w:val="00400E09"/>
    <w:rsid w:val="00401071"/>
    <w:rsid w:val="004012AC"/>
    <w:rsid w:val="004012CE"/>
    <w:rsid w:val="004015D8"/>
    <w:rsid w:val="004017D0"/>
    <w:rsid w:val="00401D75"/>
    <w:rsid w:val="004020FD"/>
    <w:rsid w:val="00402343"/>
    <w:rsid w:val="004028D1"/>
    <w:rsid w:val="004032A4"/>
    <w:rsid w:val="004034BC"/>
    <w:rsid w:val="0040378A"/>
    <w:rsid w:val="004037A2"/>
    <w:rsid w:val="004037D2"/>
    <w:rsid w:val="0040398A"/>
    <w:rsid w:val="004039AD"/>
    <w:rsid w:val="00403CEF"/>
    <w:rsid w:val="00403E26"/>
    <w:rsid w:val="004041F2"/>
    <w:rsid w:val="00404703"/>
    <w:rsid w:val="00404EA7"/>
    <w:rsid w:val="004051CB"/>
    <w:rsid w:val="0040536C"/>
    <w:rsid w:val="00405464"/>
    <w:rsid w:val="00406EC0"/>
    <w:rsid w:val="00407323"/>
    <w:rsid w:val="0040767B"/>
    <w:rsid w:val="00407890"/>
    <w:rsid w:val="004107C5"/>
    <w:rsid w:val="0041085E"/>
    <w:rsid w:val="00410C8B"/>
    <w:rsid w:val="00410F86"/>
    <w:rsid w:val="00410F8E"/>
    <w:rsid w:val="004110E0"/>
    <w:rsid w:val="004113BC"/>
    <w:rsid w:val="004113C8"/>
    <w:rsid w:val="004117EF"/>
    <w:rsid w:val="00411BB9"/>
    <w:rsid w:val="00411C8E"/>
    <w:rsid w:val="00411DE7"/>
    <w:rsid w:val="00411DEE"/>
    <w:rsid w:val="004121E0"/>
    <w:rsid w:val="004122AB"/>
    <w:rsid w:val="00413196"/>
    <w:rsid w:val="00413281"/>
    <w:rsid w:val="00413ECA"/>
    <w:rsid w:val="00413FC9"/>
    <w:rsid w:val="00414091"/>
    <w:rsid w:val="00414BBC"/>
    <w:rsid w:val="004150CB"/>
    <w:rsid w:val="00415174"/>
    <w:rsid w:val="0041548F"/>
    <w:rsid w:val="0041570E"/>
    <w:rsid w:val="004158DB"/>
    <w:rsid w:val="00415C36"/>
    <w:rsid w:val="00415E70"/>
    <w:rsid w:val="004161B9"/>
    <w:rsid w:val="0041633B"/>
    <w:rsid w:val="00416423"/>
    <w:rsid w:val="00416434"/>
    <w:rsid w:val="004164EF"/>
    <w:rsid w:val="00416962"/>
    <w:rsid w:val="00416D8F"/>
    <w:rsid w:val="00416FCB"/>
    <w:rsid w:val="0041775D"/>
    <w:rsid w:val="0041786D"/>
    <w:rsid w:val="00417DF3"/>
    <w:rsid w:val="004201D0"/>
    <w:rsid w:val="00420329"/>
    <w:rsid w:val="00420352"/>
    <w:rsid w:val="0042042B"/>
    <w:rsid w:val="004207C6"/>
    <w:rsid w:val="00420DE8"/>
    <w:rsid w:val="004212C7"/>
    <w:rsid w:val="0042133C"/>
    <w:rsid w:val="004214EF"/>
    <w:rsid w:val="00421C50"/>
    <w:rsid w:val="00422232"/>
    <w:rsid w:val="00422302"/>
    <w:rsid w:val="00422583"/>
    <w:rsid w:val="00422DA8"/>
    <w:rsid w:val="0042317D"/>
    <w:rsid w:val="0042327C"/>
    <w:rsid w:val="004233AA"/>
    <w:rsid w:val="00423741"/>
    <w:rsid w:val="004247DF"/>
    <w:rsid w:val="00424C1F"/>
    <w:rsid w:val="004253EF"/>
    <w:rsid w:val="0042572F"/>
    <w:rsid w:val="00425C5C"/>
    <w:rsid w:val="0042609F"/>
    <w:rsid w:val="004260A4"/>
    <w:rsid w:val="00426182"/>
    <w:rsid w:val="00426B55"/>
    <w:rsid w:val="00426B6E"/>
    <w:rsid w:val="004272A5"/>
    <w:rsid w:val="004272E6"/>
    <w:rsid w:val="004273C9"/>
    <w:rsid w:val="00427550"/>
    <w:rsid w:val="00427D88"/>
    <w:rsid w:val="00427E04"/>
    <w:rsid w:val="00430988"/>
    <w:rsid w:val="00430C57"/>
    <w:rsid w:val="00430E22"/>
    <w:rsid w:val="004315C7"/>
    <w:rsid w:val="0043211F"/>
    <w:rsid w:val="00432500"/>
    <w:rsid w:val="004327C5"/>
    <w:rsid w:val="00432AE7"/>
    <w:rsid w:val="00433491"/>
    <w:rsid w:val="00433869"/>
    <w:rsid w:val="00433E78"/>
    <w:rsid w:val="00434029"/>
    <w:rsid w:val="004342AF"/>
    <w:rsid w:val="004342B2"/>
    <w:rsid w:val="00434CC0"/>
    <w:rsid w:val="00434EDE"/>
    <w:rsid w:val="00435006"/>
    <w:rsid w:val="00436569"/>
    <w:rsid w:val="00436DD8"/>
    <w:rsid w:val="004379E2"/>
    <w:rsid w:val="00437F5D"/>
    <w:rsid w:val="004400AD"/>
    <w:rsid w:val="004402CC"/>
    <w:rsid w:val="004404D8"/>
    <w:rsid w:val="0044075A"/>
    <w:rsid w:val="0044087A"/>
    <w:rsid w:val="00440893"/>
    <w:rsid w:val="00440AD4"/>
    <w:rsid w:val="00440CC2"/>
    <w:rsid w:val="00440D21"/>
    <w:rsid w:val="004413EC"/>
    <w:rsid w:val="00441967"/>
    <w:rsid w:val="00441ACD"/>
    <w:rsid w:val="00441FE1"/>
    <w:rsid w:val="004426B1"/>
    <w:rsid w:val="00442E22"/>
    <w:rsid w:val="00443621"/>
    <w:rsid w:val="004436C4"/>
    <w:rsid w:val="00443FC8"/>
    <w:rsid w:val="00444085"/>
    <w:rsid w:val="00444206"/>
    <w:rsid w:val="004442DC"/>
    <w:rsid w:val="004443B6"/>
    <w:rsid w:val="00444BF3"/>
    <w:rsid w:val="00444D5D"/>
    <w:rsid w:val="0044505C"/>
    <w:rsid w:val="004451B0"/>
    <w:rsid w:val="004459A0"/>
    <w:rsid w:val="0044603A"/>
    <w:rsid w:val="00446475"/>
    <w:rsid w:val="004473F6"/>
    <w:rsid w:val="00447590"/>
    <w:rsid w:val="0044780B"/>
    <w:rsid w:val="00447849"/>
    <w:rsid w:val="00447FE6"/>
    <w:rsid w:val="0045006C"/>
    <w:rsid w:val="00450517"/>
    <w:rsid w:val="004507D8"/>
    <w:rsid w:val="00450BC4"/>
    <w:rsid w:val="00450CC7"/>
    <w:rsid w:val="00450F28"/>
    <w:rsid w:val="004511D1"/>
    <w:rsid w:val="004514D0"/>
    <w:rsid w:val="004514D2"/>
    <w:rsid w:val="00451B08"/>
    <w:rsid w:val="00451B18"/>
    <w:rsid w:val="00451BBD"/>
    <w:rsid w:val="0045239C"/>
    <w:rsid w:val="004527B5"/>
    <w:rsid w:val="00452D7D"/>
    <w:rsid w:val="004535AF"/>
    <w:rsid w:val="0045391C"/>
    <w:rsid w:val="0045673A"/>
    <w:rsid w:val="00456D6D"/>
    <w:rsid w:val="0045707F"/>
    <w:rsid w:val="004570D5"/>
    <w:rsid w:val="004571B1"/>
    <w:rsid w:val="004572B2"/>
    <w:rsid w:val="004575BD"/>
    <w:rsid w:val="00457C0A"/>
    <w:rsid w:val="00460123"/>
    <w:rsid w:val="0046042A"/>
    <w:rsid w:val="004604D1"/>
    <w:rsid w:val="00460BA1"/>
    <w:rsid w:val="0046141A"/>
    <w:rsid w:val="00461633"/>
    <w:rsid w:val="00461675"/>
    <w:rsid w:val="00461820"/>
    <w:rsid w:val="00461DCE"/>
    <w:rsid w:val="00461FEA"/>
    <w:rsid w:val="00462002"/>
    <w:rsid w:val="00462144"/>
    <w:rsid w:val="00462476"/>
    <w:rsid w:val="00462527"/>
    <w:rsid w:val="00462528"/>
    <w:rsid w:val="0046322E"/>
    <w:rsid w:val="004638A0"/>
    <w:rsid w:val="004639E3"/>
    <w:rsid w:val="00463A90"/>
    <w:rsid w:val="00463F52"/>
    <w:rsid w:val="00464354"/>
    <w:rsid w:val="0046438D"/>
    <w:rsid w:val="004643F2"/>
    <w:rsid w:val="00464CA5"/>
    <w:rsid w:val="00464DEF"/>
    <w:rsid w:val="0046552E"/>
    <w:rsid w:val="004663DF"/>
    <w:rsid w:val="00466611"/>
    <w:rsid w:val="0046689B"/>
    <w:rsid w:val="00466957"/>
    <w:rsid w:val="00466D03"/>
    <w:rsid w:val="0046769C"/>
    <w:rsid w:val="0046786B"/>
    <w:rsid w:val="00467928"/>
    <w:rsid w:val="00467DA2"/>
    <w:rsid w:val="00470256"/>
    <w:rsid w:val="00470569"/>
    <w:rsid w:val="00470805"/>
    <w:rsid w:val="0047083D"/>
    <w:rsid w:val="004708CA"/>
    <w:rsid w:val="00470C32"/>
    <w:rsid w:val="004717BB"/>
    <w:rsid w:val="00472167"/>
    <w:rsid w:val="004723A9"/>
    <w:rsid w:val="0047241F"/>
    <w:rsid w:val="00472840"/>
    <w:rsid w:val="0047294B"/>
    <w:rsid w:val="00472A62"/>
    <w:rsid w:val="00472C76"/>
    <w:rsid w:val="004734C1"/>
    <w:rsid w:val="00473617"/>
    <w:rsid w:val="004739AB"/>
    <w:rsid w:val="00473A97"/>
    <w:rsid w:val="00473EF0"/>
    <w:rsid w:val="004740AA"/>
    <w:rsid w:val="0047422A"/>
    <w:rsid w:val="00474573"/>
    <w:rsid w:val="0047477C"/>
    <w:rsid w:val="004748A4"/>
    <w:rsid w:val="0047506E"/>
    <w:rsid w:val="0047509E"/>
    <w:rsid w:val="0047525A"/>
    <w:rsid w:val="00475527"/>
    <w:rsid w:val="0047561F"/>
    <w:rsid w:val="00475C5A"/>
    <w:rsid w:val="00475F37"/>
    <w:rsid w:val="004763A0"/>
    <w:rsid w:val="0047686B"/>
    <w:rsid w:val="004769B7"/>
    <w:rsid w:val="004776D2"/>
    <w:rsid w:val="004777BC"/>
    <w:rsid w:val="004801F4"/>
    <w:rsid w:val="00480225"/>
    <w:rsid w:val="0048045A"/>
    <w:rsid w:val="00480A26"/>
    <w:rsid w:val="00481077"/>
    <w:rsid w:val="0048145F"/>
    <w:rsid w:val="00481696"/>
    <w:rsid w:val="004819AA"/>
    <w:rsid w:val="00482257"/>
    <w:rsid w:val="00482402"/>
    <w:rsid w:val="00482543"/>
    <w:rsid w:val="00482AB2"/>
    <w:rsid w:val="00482F60"/>
    <w:rsid w:val="004830E7"/>
    <w:rsid w:val="00483354"/>
    <w:rsid w:val="00483402"/>
    <w:rsid w:val="004837E1"/>
    <w:rsid w:val="00483C08"/>
    <w:rsid w:val="00483CCC"/>
    <w:rsid w:val="0048425B"/>
    <w:rsid w:val="004847F6"/>
    <w:rsid w:val="004848EB"/>
    <w:rsid w:val="00484C80"/>
    <w:rsid w:val="00484FAA"/>
    <w:rsid w:val="00485A16"/>
    <w:rsid w:val="00485AB8"/>
    <w:rsid w:val="00485CE1"/>
    <w:rsid w:val="00485E96"/>
    <w:rsid w:val="00486A52"/>
    <w:rsid w:val="00486D7F"/>
    <w:rsid w:val="00486F4C"/>
    <w:rsid w:val="004870B1"/>
    <w:rsid w:val="00487586"/>
    <w:rsid w:val="004875F1"/>
    <w:rsid w:val="00487755"/>
    <w:rsid w:val="00487B19"/>
    <w:rsid w:val="00487C14"/>
    <w:rsid w:val="00487DC6"/>
    <w:rsid w:val="00487EC2"/>
    <w:rsid w:val="00490189"/>
    <w:rsid w:val="004902FA"/>
    <w:rsid w:val="004904E1"/>
    <w:rsid w:val="004908D0"/>
    <w:rsid w:val="00490B5D"/>
    <w:rsid w:val="00490D46"/>
    <w:rsid w:val="00490D82"/>
    <w:rsid w:val="00490FBF"/>
    <w:rsid w:val="004913E3"/>
    <w:rsid w:val="0049155C"/>
    <w:rsid w:val="004917E0"/>
    <w:rsid w:val="004917EB"/>
    <w:rsid w:val="00491F91"/>
    <w:rsid w:val="00491FB9"/>
    <w:rsid w:val="0049218D"/>
    <w:rsid w:val="004921CA"/>
    <w:rsid w:val="00492442"/>
    <w:rsid w:val="00492521"/>
    <w:rsid w:val="00492E31"/>
    <w:rsid w:val="00492F62"/>
    <w:rsid w:val="0049351D"/>
    <w:rsid w:val="00493623"/>
    <w:rsid w:val="00493ACD"/>
    <w:rsid w:val="004940BE"/>
    <w:rsid w:val="0049494A"/>
    <w:rsid w:val="004949EA"/>
    <w:rsid w:val="00494AAB"/>
    <w:rsid w:val="00495509"/>
    <w:rsid w:val="00495546"/>
    <w:rsid w:val="00495687"/>
    <w:rsid w:val="00495988"/>
    <w:rsid w:val="00495FE3"/>
    <w:rsid w:val="004963FA"/>
    <w:rsid w:val="00496416"/>
    <w:rsid w:val="004965E4"/>
    <w:rsid w:val="00496C22"/>
    <w:rsid w:val="0049710F"/>
    <w:rsid w:val="00497267"/>
    <w:rsid w:val="0049727F"/>
    <w:rsid w:val="0049742E"/>
    <w:rsid w:val="00497519"/>
    <w:rsid w:val="00497CBA"/>
    <w:rsid w:val="00497CCC"/>
    <w:rsid w:val="00497D51"/>
    <w:rsid w:val="004A05A1"/>
    <w:rsid w:val="004A05BB"/>
    <w:rsid w:val="004A0D6C"/>
    <w:rsid w:val="004A10A9"/>
    <w:rsid w:val="004A12C1"/>
    <w:rsid w:val="004A14A2"/>
    <w:rsid w:val="004A192E"/>
    <w:rsid w:val="004A2036"/>
    <w:rsid w:val="004A2115"/>
    <w:rsid w:val="004A263E"/>
    <w:rsid w:val="004A2844"/>
    <w:rsid w:val="004A29C1"/>
    <w:rsid w:val="004A29F9"/>
    <w:rsid w:val="004A2BEB"/>
    <w:rsid w:val="004A2EDF"/>
    <w:rsid w:val="004A307B"/>
    <w:rsid w:val="004A37FB"/>
    <w:rsid w:val="004A3BA9"/>
    <w:rsid w:val="004A3EB2"/>
    <w:rsid w:val="004A3EB9"/>
    <w:rsid w:val="004A3EC6"/>
    <w:rsid w:val="004A430F"/>
    <w:rsid w:val="004A4978"/>
    <w:rsid w:val="004A4EC0"/>
    <w:rsid w:val="004A525F"/>
    <w:rsid w:val="004A55C5"/>
    <w:rsid w:val="004A5B7E"/>
    <w:rsid w:val="004A5D83"/>
    <w:rsid w:val="004A5E88"/>
    <w:rsid w:val="004A6375"/>
    <w:rsid w:val="004A644A"/>
    <w:rsid w:val="004A66D1"/>
    <w:rsid w:val="004A6720"/>
    <w:rsid w:val="004A6C82"/>
    <w:rsid w:val="004A6DD2"/>
    <w:rsid w:val="004A7447"/>
    <w:rsid w:val="004A7619"/>
    <w:rsid w:val="004A762C"/>
    <w:rsid w:val="004A7CA9"/>
    <w:rsid w:val="004B091F"/>
    <w:rsid w:val="004B0960"/>
    <w:rsid w:val="004B0C03"/>
    <w:rsid w:val="004B0F84"/>
    <w:rsid w:val="004B13D0"/>
    <w:rsid w:val="004B18F4"/>
    <w:rsid w:val="004B1A33"/>
    <w:rsid w:val="004B21EF"/>
    <w:rsid w:val="004B22EB"/>
    <w:rsid w:val="004B2305"/>
    <w:rsid w:val="004B241A"/>
    <w:rsid w:val="004B25DB"/>
    <w:rsid w:val="004B27EB"/>
    <w:rsid w:val="004B2E90"/>
    <w:rsid w:val="004B2F76"/>
    <w:rsid w:val="004B2FB9"/>
    <w:rsid w:val="004B3579"/>
    <w:rsid w:val="004B43FD"/>
    <w:rsid w:val="004B4575"/>
    <w:rsid w:val="004B47BC"/>
    <w:rsid w:val="004B4C30"/>
    <w:rsid w:val="004B4E63"/>
    <w:rsid w:val="004B5080"/>
    <w:rsid w:val="004B524B"/>
    <w:rsid w:val="004B5335"/>
    <w:rsid w:val="004B59D0"/>
    <w:rsid w:val="004B5D0E"/>
    <w:rsid w:val="004B639B"/>
    <w:rsid w:val="004B65B5"/>
    <w:rsid w:val="004B6D3D"/>
    <w:rsid w:val="004B74AE"/>
    <w:rsid w:val="004B7560"/>
    <w:rsid w:val="004B7B2C"/>
    <w:rsid w:val="004B7CFE"/>
    <w:rsid w:val="004B7E66"/>
    <w:rsid w:val="004C0023"/>
    <w:rsid w:val="004C00A8"/>
    <w:rsid w:val="004C0743"/>
    <w:rsid w:val="004C0AA0"/>
    <w:rsid w:val="004C0DF6"/>
    <w:rsid w:val="004C107A"/>
    <w:rsid w:val="004C1321"/>
    <w:rsid w:val="004C1D66"/>
    <w:rsid w:val="004C2F04"/>
    <w:rsid w:val="004C309C"/>
    <w:rsid w:val="004C3310"/>
    <w:rsid w:val="004C3674"/>
    <w:rsid w:val="004C369A"/>
    <w:rsid w:val="004C3F89"/>
    <w:rsid w:val="004C4143"/>
    <w:rsid w:val="004C4238"/>
    <w:rsid w:val="004C4B3B"/>
    <w:rsid w:val="004C4BC7"/>
    <w:rsid w:val="004C4BD8"/>
    <w:rsid w:val="004C4F0D"/>
    <w:rsid w:val="004C5357"/>
    <w:rsid w:val="004C573F"/>
    <w:rsid w:val="004C5819"/>
    <w:rsid w:val="004C59B7"/>
    <w:rsid w:val="004C632E"/>
    <w:rsid w:val="004C6350"/>
    <w:rsid w:val="004C6451"/>
    <w:rsid w:val="004C650C"/>
    <w:rsid w:val="004C680B"/>
    <w:rsid w:val="004C784F"/>
    <w:rsid w:val="004C79B7"/>
    <w:rsid w:val="004C7B26"/>
    <w:rsid w:val="004C7E7E"/>
    <w:rsid w:val="004D01AF"/>
    <w:rsid w:val="004D0300"/>
    <w:rsid w:val="004D0513"/>
    <w:rsid w:val="004D09AE"/>
    <w:rsid w:val="004D0C59"/>
    <w:rsid w:val="004D1115"/>
    <w:rsid w:val="004D13CD"/>
    <w:rsid w:val="004D16C6"/>
    <w:rsid w:val="004D1748"/>
    <w:rsid w:val="004D1FF8"/>
    <w:rsid w:val="004D22A3"/>
    <w:rsid w:val="004D2D41"/>
    <w:rsid w:val="004D2D56"/>
    <w:rsid w:val="004D2F33"/>
    <w:rsid w:val="004D307F"/>
    <w:rsid w:val="004D338F"/>
    <w:rsid w:val="004D3489"/>
    <w:rsid w:val="004D37E7"/>
    <w:rsid w:val="004D3C07"/>
    <w:rsid w:val="004D3C8A"/>
    <w:rsid w:val="004D3DB0"/>
    <w:rsid w:val="004D3F7D"/>
    <w:rsid w:val="004D479B"/>
    <w:rsid w:val="004D4FFF"/>
    <w:rsid w:val="004D510D"/>
    <w:rsid w:val="004D5208"/>
    <w:rsid w:val="004D5388"/>
    <w:rsid w:val="004D572D"/>
    <w:rsid w:val="004D5733"/>
    <w:rsid w:val="004D5B77"/>
    <w:rsid w:val="004D5C4A"/>
    <w:rsid w:val="004D61DB"/>
    <w:rsid w:val="004D6A50"/>
    <w:rsid w:val="004D6C3D"/>
    <w:rsid w:val="004D7B86"/>
    <w:rsid w:val="004D7C5B"/>
    <w:rsid w:val="004E01A5"/>
    <w:rsid w:val="004E0602"/>
    <w:rsid w:val="004E0731"/>
    <w:rsid w:val="004E0AB6"/>
    <w:rsid w:val="004E102E"/>
    <w:rsid w:val="004E1621"/>
    <w:rsid w:val="004E16C7"/>
    <w:rsid w:val="004E1736"/>
    <w:rsid w:val="004E1E3D"/>
    <w:rsid w:val="004E20C2"/>
    <w:rsid w:val="004E2801"/>
    <w:rsid w:val="004E2B05"/>
    <w:rsid w:val="004E2E1C"/>
    <w:rsid w:val="004E2F72"/>
    <w:rsid w:val="004E301B"/>
    <w:rsid w:val="004E3455"/>
    <w:rsid w:val="004E3713"/>
    <w:rsid w:val="004E416B"/>
    <w:rsid w:val="004E436C"/>
    <w:rsid w:val="004E48B5"/>
    <w:rsid w:val="004E48C0"/>
    <w:rsid w:val="004E48DC"/>
    <w:rsid w:val="004E4A88"/>
    <w:rsid w:val="004E50FD"/>
    <w:rsid w:val="004E55DB"/>
    <w:rsid w:val="004E5A2B"/>
    <w:rsid w:val="004E5B82"/>
    <w:rsid w:val="004E5E13"/>
    <w:rsid w:val="004E5F60"/>
    <w:rsid w:val="004E6398"/>
    <w:rsid w:val="004E7863"/>
    <w:rsid w:val="004E7A51"/>
    <w:rsid w:val="004F0195"/>
    <w:rsid w:val="004F0288"/>
    <w:rsid w:val="004F045E"/>
    <w:rsid w:val="004F0E72"/>
    <w:rsid w:val="004F104B"/>
    <w:rsid w:val="004F180F"/>
    <w:rsid w:val="004F2349"/>
    <w:rsid w:val="004F2981"/>
    <w:rsid w:val="004F2CCB"/>
    <w:rsid w:val="004F35E2"/>
    <w:rsid w:val="004F3817"/>
    <w:rsid w:val="004F3CAB"/>
    <w:rsid w:val="004F40BB"/>
    <w:rsid w:val="004F46C4"/>
    <w:rsid w:val="004F4736"/>
    <w:rsid w:val="004F4C4C"/>
    <w:rsid w:val="004F510F"/>
    <w:rsid w:val="004F5121"/>
    <w:rsid w:val="004F523E"/>
    <w:rsid w:val="004F5335"/>
    <w:rsid w:val="004F555D"/>
    <w:rsid w:val="004F57E5"/>
    <w:rsid w:val="004F59B9"/>
    <w:rsid w:val="004F5CE4"/>
    <w:rsid w:val="004F6539"/>
    <w:rsid w:val="004F68E2"/>
    <w:rsid w:val="004F6A35"/>
    <w:rsid w:val="004F6E3F"/>
    <w:rsid w:val="004F6F4B"/>
    <w:rsid w:val="004F7002"/>
    <w:rsid w:val="004F7098"/>
    <w:rsid w:val="004F7585"/>
    <w:rsid w:val="005000EA"/>
    <w:rsid w:val="005002D5"/>
    <w:rsid w:val="00500569"/>
    <w:rsid w:val="0050068A"/>
    <w:rsid w:val="00500702"/>
    <w:rsid w:val="005009A5"/>
    <w:rsid w:val="00500A45"/>
    <w:rsid w:val="00500D98"/>
    <w:rsid w:val="00500DFE"/>
    <w:rsid w:val="00500F17"/>
    <w:rsid w:val="00501D88"/>
    <w:rsid w:val="00502C4B"/>
    <w:rsid w:val="005032FF"/>
    <w:rsid w:val="005034D8"/>
    <w:rsid w:val="00503F7B"/>
    <w:rsid w:val="00503FB0"/>
    <w:rsid w:val="00503FE8"/>
    <w:rsid w:val="00504362"/>
    <w:rsid w:val="00504462"/>
    <w:rsid w:val="00504827"/>
    <w:rsid w:val="005049F9"/>
    <w:rsid w:val="00504F18"/>
    <w:rsid w:val="0050535E"/>
    <w:rsid w:val="005059F5"/>
    <w:rsid w:val="00505C0E"/>
    <w:rsid w:val="00505CF2"/>
    <w:rsid w:val="005060A7"/>
    <w:rsid w:val="0050650B"/>
    <w:rsid w:val="00506838"/>
    <w:rsid w:val="005068C3"/>
    <w:rsid w:val="00506EA4"/>
    <w:rsid w:val="00506F02"/>
    <w:rsid w:val="00506F5F"/>
    <w:rsid w:val="00507037"/>
    <w:rsid w:val="00507201"/>
    <w:rsid w:val="005072EE"/>
    <w:rsid w:val="00507541"/>
    <w:rsid w:val="005075BE"/>
    <w:rsid w:val="00507F2E"/>
    <w:rsid w:val="005104D7"/>
    <w:rsid w:val="00510C3D"/>
    <w:rsid w:val="00511857"/>
    <w:rsid w:val="00511897"/>
    <w:rsid w:val="0051189A"/>
    <w:rsid w:val="00511D57"/>
    <w:rsid w:val="005122C9"/>
    <w:rsid w:val="005127F7"/>
    <w:rsid w:val="00512905"/>
    <w:rsid w:val="00512F4E"/>
    <w:rsid w:val="00513781"/>
    <w:rsid w:val="0051386E"/>
    <w:rsid w:val="0051399D"/>
    <w:rsid w:val="00513E37"/>
    <w:rsid w:val="00513FA9"/>
    <w:rsid w:val="00513FDA"/>
    <w:rsid w:val="00514114"/>
    <w:rsid w:val="00514325"/>
    <w:rsid w:val="00514775"/>
    <w:rsid w:val="00514797"/>
    <w:rsid w:val="005148C1"/>
    <w:rsid w:val="00514971"/>
    <w:rsid w:val="0051526B"/>
    <w:rsid w:val="00515324"/>
    <w:rsid w:val="005153DD"/>
    <w:rsid w:val="005155C0"/>
    <w:rsid w:val="00516226"/>
    <w:rsid w:val="005162CC"/>
    <w:rsid w:val="005165CA"/>
    <w:rsid w:val="0051683D"/>
    <w:rsid w:val="005168E5"/>
    <w:rsid w:val="00517990"/>
    <w:rsid w:val="00517B6C"/>
    <w:rsid w:val="00517C5D"/>
    <w:rsid w:val="00517DEE"/>
    <w:rsid w:val="00517E74"/>
    <w:rsid w:val="005202C3"/>
    <w:rsid w:val="00520C05"/>
    <w:rsid w:val="005211BE"/>
    <w:rsid w:val="00521377"/>
    <w:rsid w:val="00521432"/>
    <w:rsid w:val="005214EF"/>
    <w:rsid w:val="00521ECF"/>
    <w:rsid w:val="00521F48"/>
    <w:rsid w:val="00521FDF"/>
    <w:rsid w:val="00521FE9"/>
    <w:rsid w:val="005221A2"/>
    <w:rsid w:val="0052234E"/>
    <w:rsid w:val="00522474"/>
    <w:rsid w:val="005228B1"/>
    <w:rsid w:val="00522A07"/>
    <w:rsid w:val="00522AD7"/>
    <w:rsid w:val="00522FF1"/>
    <w:rsid w:val="0052308A"/>
    <w:rsid w:val="0052316D"/>
    <w:rsid w:val="005236CD"/>
    <w:rsid w:val="00523B99"/>
    <w:rsid w:val="00523DE7"/>
    <w:rsid w:val="00524B0C"/>
    <w:rsid w:val="0052554A"/>
    <w:rsid w:val="00525896"/>
    <w:rsid w:val="00525CB2"/>
    <w:rsid w:val="00526182"/>
    <w:rsid w:val="005266D2"/>
    <w:rsid w:val="00526706"/>
    <w:rsid w:val="00526AA2"/>
    <w:rsid w:val="0052719E"/>
    <w:rsid w:val="00527517"/>
    <w:rsid w:val="00527796"/>
    <w:rsid w:val="0052786D"/>
    <w:rsid w:val="005278AC"/>
    <w:rsid w:val="00527AFB"/>
    <w:rsid w:val="0053008F"/>
    <w:rsid w:val="005302A2"/>
    <w:rsid w:val="00530327"/>
    <w:rsid w:val="0053046E"/>
    <w:rsid w:val="005308CF"/>
    <w:rsid w:val="00530DE3"/>
    <w:rsid w:val="0053116C"/>
    <w:rsid w:val="00531C1E"/>
    <w:rsid w:val="00531FC4"/>
    <w:rsid w:val="00533091"/>
    <w:rsid w:val="00533104"/>
    <w:rsid w:val="0053333C"/>
    <w:rsid w:val="00533A3B"/>
    <w:rsid w:val="00533CE8"/>
    <w:rsid w:val="00533D1C"/>
    <w:rsid w:val="00533DEE"/>
    <w:rsid w:val="00535041"/>
    <w:rsid w:val="005350B7"/>
    <w:rsid w:val="005356E9"/>
    <w:rsid w:val="0053574F"/>
    <w:rsid w:val="00535C00"/>
    <w:rsid w:val="00535D73"/>
    <w:rsid w:val="00535DF6"/>
    <w:rsid w:val="005360D3"/>
    <w:rsid w:val="00536481"/>
    <w:rsid w:val="00536A1C"/>
    <w:rsid w:val="00536E4A"/>
    <w:rsid w:val="0053709A"/>
    <w:rsid w:val="00537196"/>
    <w:rsid w:val="005376DF"/>
    <w:rsid w:val="00540408"/>
    <w:rsid w:val="00540592"/>
    <w:rsid w:val="00540B0A"/>
    <w:rsid w:val="00540F16"/>
    <w:rsid w:val="00541058"/>
    <w:rsid w:val="00541556"/>
    <w:rsid w:val="00541773"/>
    <w:rsid w:val="00541ADD"/>
    <w:rsid w:val="00542EBB"/>
    <w:rsid w:val="00542EE4"/>
    <w:rsid w:val="005430ED"/>
    <w:rsid w:val="00543284"/>
    <w:rsid w:val="00543306"/>
    <w:rsid w:val="005433D0"/>
    <w:rsid w:val="00543D2E"/>
    <w:rsid w:val="005440F2"/>
    <w:rsid w:val="00544C09"/>
    <w:rsid w:val="00545D7F"/>
    <w:rsid w:val="00545E8F"/>
    <w:rsid w:val="00546286"/>
    <w:rsid w:val="0054698A"/>
    <w:rsid w:val="00546FCC"/>
    <w:rsid w:val="00547815"/>
    <w:rsid w:val="00550B5D"/>
    <w:rsid w:val="00550C68"/>
    <w:rsid w:val="00550D1A"/>
    <w:rsid w:val="005512C8"/>
    <w:rsid w:val="00551A90"/>
    <w:rsid w:val="00551D6B"/>
    <w:rsid w:val="00551E24"/>
    <w:rsid w:val="00552634"/>
    <w:rsid w:val="005527FD"/>
    <w:rsid w:val="00553182"/>
    <w:rsid w:val="005538C6"/>
    <w:rsid w:val="00553FDB"/>
    <w:rsid w:val="005543F0"/>
    <w:rsid w:val="00554B6D"/>
    <w:rsid w:val="00555B34"/>
    <w:rsid w:val="00555B7B"/>
    <w:rsid w:val="005563BF"/>
    <w:rsid w:val="005570B6"/>
    <w:rsid w:val="005574EA"/>
    <w:rsid w:val="0055793E"/>
    <w:rsid w:val="00557AE6"/>
    <w:rsid w:val="00557B99"/>
    <w:rsid w:val="00557E5B"/>
    <w:rsid w:val="00560189"/>
    <w:rsid w:val="00560501"/>
    <w:rsid w:val="0056071D"/>
    <w:rsid w:val="0056093E"/>
    <w:rsid w:val="00560C5C"/>
    <w:rsid w:val="00560F45"/>
    <w:rsid w:val="00561056"/>
    <w:rsid w:val="005616EB"/>
    <w:rsid w:val="00561A6B"/>
    <w:rsid w:val="00561B02"/>
    <w:rsid w:val="00561D4A"/>
    <w:rsid w:val="00562416"/>
    <w:rsid w:val="005627C0"/>
    <w:rsid w:val="00562C9C"/>
    <w:rsid w:val="00562C9D"/>
    <w:rsid w:val="00562ED5"/>
    <w:rsid w:val="00563014"/>
    <w:rsid w:val="005630D9"/>
    <w:rsid w:val="005635C0"/>
    <w:rsid w:val="0056399F"/>
    <w:rsid w:val="00563A94"/>
    <w:rsid w:val="00563B5E"/>
    <w:rsid w:val="00563BD0"/>
    <w:rsid w:val="00563F46"/>
    <w:rsid w:val="005640CD"/>
    <w:rsid w:val="00564135"/>
    <w:rsid w:val="00564389"/>
    <w:rsid w:val="00564B1D"/>
    <w:rsid w:val="00564BFD"/>
    <w:rsid w:val="00564EA9"/>
    <w:rsid w:val="00565B12"/>
    <w:rsid w:val="005661E7"/>
    <w:rsid w:val="00566444"/>
    <w:rsid w:val="00566544"/>
    <w:rsid w:val="00566AA8"/>
    <w:rsid w:val="00566AB6"/>
    <w:rsid w:val="00566B48"/>
    <w:rsid w:val="00566BEC"/>
    <w:rsid w:val="00566C84"/>
    <w:rsid w:val="00566E1C"/>
    <w:rsid w:val="00566FAA"/>
    <w:rsid w:val="0057017D"/>
    <w:rsid w:val="00570490"/>
    <w:rsid w:val="005707CE"/>
    <w:rsid w:val="0057081F"/>
    <w:rsid w:val="00570A18"/>
    <w:rsid w:val="00570FE2"/>
    <w:rsid w:val="0057129B"/>
    <w:rsid w:val="00571627"/>
    <w:rsid w:val="00571658"/>
    <w:rsid w:val="00571700"/>
    <w:rsid w:val="00571865"/>
    <w:rsid w:val="00571C33"/>
    <w:rsid w:val="00571EB8"/>
    <w:rsid w:val="00571F66"/>
    <w:rsid w:val="0057232E"/>
    <w:rsid w:val="005725A8"/>
    <w:rsid w:val="0057335E"/>
    <w:rsid w:val="00573418"/>
    <w:rsid w:val="00573423"/>
    <w:rsid w:val="0057371E"/>
    <w:rsid w:val="00573A2A"/>
    <w:rsid w:val="00573BB1"/>
    <w:rsid w:val="00573C8E"/>
    <w:rsid w:val="00573D4B"/>
    <w:rsid w:val="00573E2A"/>
    <w:rsid w:val="00573F47"/>
    <w:rsid w:val="005748C0"/>
    <w:rsid w:val="0057493E"/>
    <w:rsid w:val="00575452"/>
    <w:rsid w:val="00575735"/>
    <w:rsid w:val="005758CC"/>
    <w:rsid w:val="00575940"/>
    <w:rsid w:val="00575A20"/>
    <w:rsid w:val="005769CC"/>
    <w:rsid w:val="00576A3B"/>
    <w:rsid w:val="005771AA"/>
    <w:rsid w:val="005772AE"/>
    <w:rsid w:val="00577834"/>
    <w:rsid w:val="00580755"/>
    <w:rsid w:val="005817AE"/>
    <w:rsid w:val="005818F0"/>
    <w:rsid w:val="00582175"/>
    <w:rsid w:val="005823C1"/>
    <w:rsid w:val="00582615"/>
    <w:rsid w:val="005834B9"/>
    <w:rsid w:val="00583636"/>
    <w:rsid w:val="0058370A"/>
    <w:rsid w:val="005837BA"/>
    <w:rsid w:val="00583AA1"/>
    <w:rsid w:val="00583CC0"/>
    <w:rsid w:val="00583E72"/>
    <w:rsid w:val="00583FBD"/>
    <w:rsid w:val="005842E3"/>
    <w:rsid w:val="005843E0"/>
    <w:rsid w:val="00584486"/>
    <w:rsid w:val="00584772"/>
    <w:rsid w:val="00584879"/>
    <w:rsid w:val="00584957"/>
    <w:rsid w:val="00584F9D"/>
    <w:rsid w:val="0058526C"/>
    <w:rsid w:val="00585707"/>
    <w:rsid w:val="00585C89"/>
    <w:rsid w:val="00586344"/>
    <w:rsid w:val="0058636B"/>
    <w:rsid w:val="005865C6"/>
    <w:rsid w:val="00586B1F"/>
    <w:rsid w:val="00587177"/>
    <w:rsid w:val="00587858"/>
    <w:rsid w:val="00587B52"/>
    <w:rsid w:val="00587BD6"/>
    <w:rsid w:val="00587DCA"/>
    <w:rsid w:val="00590204"/>
    <w:rsid w:val="005903AF"/>
    <w:rsid w:val="00590AB6"/>
    <w:rsid w:val="00590BBC"/>
    <w:rsid w:val="00590E25"/>
    <w:rsid w:val="00590F25"/>
    <w:rsid w:val="005914A7"/>
    <w:rsid w:val="005915E4"/>
    <w:rsid w:val="00591647"/>
    <w:rsid w:val="00591817"/>
    <w:rsid w:val="005919CA"/>
    <w:rsid w:val="00591CF8"/>
    <w:rsid w:val="00591D9D"/>
    <w:rsid w:val="00591F0A"/>
    <w:rsid w:val="00592048"/>
    <w:rsid w:val="0059219C"/>
    <w:rsid w:val="005921A2"/>
    <w:rsid w:val="005926FD"/>
    <w:rsid w:val="00592954"/>
    <w:rsid w:val="00592E90"/>
    <w:rsid w:val="00593023"/>
    <w:rsid w:val="0059310B"/>
    <w:rsid w:val="0059334B"/>
    <w:rsid w:val="005936BA"/>
    <w:rsid w:val="005943F5"/>
    <w:rsid w:val="005949DB"/>
    <w:rsid w:val="00594DD8"/>
    <w:rsid w:val="00595193"/>
    <w:rsid w:val="00595278"/>
    <w:rsid w:val="00595A95"/>
    <w:rsid w:val="00596490"/>
    <w:rsid w:val="005971D9"/>
    <w:rsid w:val="00597242"/>
    <w:rsid w:val="00597278"/>
    <w:rsid w:val="005A0113"/>
    <w:rsid w:val="005A0927"/>
    <w:rsid w:val="005A098F"/>
    <w:rsid w:val="005A0B86"/>
    <w:rsid w:val="005A0BEC"/>
    <w:rsid w:val="005A0D08"/>
    <w:rsid w:val="005A0DE8"/>
    <w:rsid w:val="005A133F"/>
    <w:rsid w:val="005A18DE"/>
    <w:rsid w:val="005A1960"/>
    <w:rsid w:val="005A1EE9"/>
    <w:rsid w:val="005A2228"/>
    <w:rsid w:val="005A2329"/>
    <w:rsid w:val="005A25B8"/>
    <w:rsid w:val="005A25D3"/>
    <w:rsid w:val="005A289D"/>
    <w:rsid w:val="005A304C"/>
    <w:rsid w:val="005A34DC"/>
    <w:rsid w:val="005A360D"/>
    <w:rsid w:val="005A3B36"/>
    <w:rsid w:val="005A3C5F"/>
    <w:rsid w:val="005A4107"/>
    <w:rsid w:val="005A4354"/>
    <w:rsid w:val="005A44F4"/>
    <w:rsid w:val="005A4596"/>
    <w:rsid w:val="005A4679"/>
    <w:rsid w:val="005A46F1"/>
    <w:rsid w:val="005A4E9F"/>
    <w:rsid w:val="005A4F34"/>
    <w:rsid w:val="005A514D"/>
    <w:rsid w:val="005A5522"/>
    <w:rsid w:val="005A55A8"/>
    <w:rsid w:val="005A55D1"/>
    <w:rsid w:val="005A61BF"/>
    <w:rsid w:val="005A681A"/>
    <w:rsid w:val="005A68C2"/>
    <w:rsid w:val="005A6996"/>
    <w:rsid w:val="005A6BF8"/>
    <w:rsid w:val="005A7692"/>
    <w:rsid w:val="005A76E3"/>
    <w:rsid w:val="005A7C1A"/>
    <w:rsid w:val="005A7CBE"/>
    <w:rsid w:val="005A7D44"/>
    <w:rsid w:val="005B040E"/>
    <w:rsid w:val="005B06C5"/>
    <w:rsid w:val="005B094B"/>
    <w:rsid w:val="005B0D94"/>
    <w:rsid w:val="005B1086"/>
    <w:rsid w:val="005B1877"/>
    <w:rsid w:val="005B18CB"/>
    <w:rsid w:val="005B207E"/>
    <w:rsid w:val="005B20AC"/>
    <w:rsid w:val="005B2854"/>
    <w:rsid w:val="005B2A92"/>
    <w:rsid w:val="005B2C3A"/>
    <w:rsid w:val="005B2F98"/>
    <w:rsid w:val="005B2FC7"/>
    <w:rsid w:val="005B306E"/>
    <w:rsid w:val="005B3374"/>
    <w:rsid w:val="005B34E9"/>
    <w:rsid w:val="005B3920"/>
    <w:rsid w:val="005B3B19"/>
    <w:rsid w:val="005B3B58"/>
    <w:rsid w:val="005B4C13"/>
    <w:rsid w:val="005B50F6"/>
    <w:rsid w:val="005B5AD6"/>
    <w:rsid w:val="005B5EE3"/>
    <w:rsid w:val="005B735A"/>
    <w:rsid w:val="005B7419"/>
    <w:rsid w:val="005B74DF"/>
    <w:rsid w:val="005B785D"/>
    <w:rsid w:val="005B7929"/>
    <w:rsid w:val="005C0163"/>
    <w:rsid w:val="005C02EB"/>
    <w:rsid w:val="005C0475"/>
    <w:rsid w:val="005C09A0"/>
    <w:rsid w:val="005C0C6C"/>
    <w:rsid w:val="005C0D0A"/>
    <w:rsid w:val="005C1AE0"/>
    <w:rsid w:val="005C1D95"/>
    <w:rsid w:val="005C1F0B"/>
    <w:rsid w:val="005C1F9E"/>
    <w:rsid w:val="005C1FD2"/>
    <w:rsid w:val="005C2065"/>
    <w:rsid w:val="005C20AE"/>
    <w:rsid w:val="005C223B"/>
    <w:rsid w:val="005C2297"/>
    <w:rsid w:val="005C2B01"/>
    <w:rsid w:val="005C35B4"/>
    <w:rsid w:val="005C3778"/>
    <w:rsid w:val="005C37DC"/>
    <w:rsid w:val="005C42EA"/>
    <w:rsid w:val="005C430B"/>
    <w:rsid w:val="005C4469"/>
    <w:rsid w:val="005C495D"/>
    <w:rsid w:val="005C49E7"/>
    <w:rsid w:val="005C4D6E"/>
    <w:rsid w:val="005C534B"/>
    <w:rsid w:val="005C5AD2"/>
    <w:rsid w:val="005C5AE9"/>
    <w:rsid w:val="005C5E7B"/>
    <w:rsid w:val="005C6171"/>
    <w:rsid w:val="005C6635"/>
    <w:rsid w:val="005C6880"/>
    <w:rsid w:val="005C6B35"/>
    <w:rsid w:val="005C6C5C"/>
    <w:rsid w:val="005C6CDA"/>
    <w:rsid w:val="005C7085"/>
    <w:rsid w:val="005C718E"/>
    <w:rsid w:val="005C7564"/>
    <w:rsid w:val="005C776B"/>
    <w:rsid w:val="005C7A47"/>
    <w:rsid w:val="005C7D3C"/>
    <w:rsid w:val="005C7EE2"/>
    <w:rsid w:val="005D009D"/>
    <w:rsid w:val="005D01B5"/>
    <w:rsid w:val="005D0218"/>
    <w:rsid w:val="005D118E"/>
    <w:rsid w:val="005D15B2"/>
    <w:rsid w:val="005D1643"/>
    <w:rsid w:val="005D175A"/>
    <w:rsid w:val="005D19C2"/>
    <w:rsid w:val="005D1D9C"/>
    <w:rsid w:val="005D26BD"/>
    <w:rsid w:val="005D2D40"/>
    <w:rsid w:val="005D3164"/>
    <w:rsid w:val="005D31A5"/>
    <w:rsid w:val="005D33DE"/>
    <w:rsid w:val="005D3416"/>
    <w:rsid w:val="005D37B5"/>
    <w:rsid w:val="005D3C1E"/>
    <w:rsid w:val="005D3CD0"/>
    <w:rsid w:val="005D4201"/>
    <w:rsid w:val="005D4493"/>
    <w:rsid w:val="005D4625"/>
    <w:rsid w:val="005D4894"/>
    <w:rsid w:val="005D571C"/>
    <w:rsid w:val="005D6266"/>
    <w:rsid w:val="005D6A3D"/>
    <w:rsid w:val="005D74CD"/>
    <w:rsid w:val="005D7722"/>
    <w:rsid w:val="005D7BF3"/>
    <w:rsid w:val="005D7F7C"/>
    <w:rsid w:val="005D7FE2"/>
    <w:rsid w:val="005E03B5"/>
    <w:rsid w:val="005E0BA1"/>
    <w:rsid w:val="005E0BE4"/>
    <w:rsid w:val="005E0E3C"/>
    <w:rsid w:val="005E156B"/>
    <w:rsid w:val="005E2052"/>
    <w:rsid w:val="005E20BE"/>
    <w:rsid w:val="005E2530"/>
    <w:rsid w:val="005E256B"/>
    <w:rsid w:val="005E26A3"/>
    <w:rsid w:val="005E29A7"/>
    <w:rsid w:val="005E2E6F"/>
    <w:rsid w:val="005E347D"/>
    <w:rsid w:val="005E36FD"/>
    <w:rsid w:val="005E3A2F"/>
    <w:rsid w:val="005E3EA4"/>
    <w:rsid w:val="005E3F75"/>
    <w:rsid w:val="005E4852"/>
    <w:rsid w:val="005E4BA8"/>
    <w:rsid w:val="005E4D7D"/>
    <w:rsid w:val="005E522F"/>
    <w:rsid w:val="005E523D"/>
    <w:rsid w:val="005E592A"/>
    <w:rsid w:val="005E5C0D"/>
    <w:rsid w:val="005E5CC4"/>
    <w:rsid w:val="005E5DA9"/>
    <w:rsid w:val="005E6285"/>
    <w:rsid w:val="005E62AB"/>
    <w:rsid w:val="005E67D4"/>
    <w:rsid w:val="005E6F06"/>
    <w:rsid w:val="005E7AEF"/>
    <w:rsid w:val="005E7C63"/>
    <w:rsid w:val="005E7D45"/>
    <w:rsid w:val="005E7D55"/>
    <w:rsid w:val="005E7E63"/>
    <w:rsid w:val="005E7ED4"/>
    <w:rsid w:val="005F02F4"/>
    <w:rsid w:val="005F07F3"/>
    <w:rsid w:val="005F1293"/>
    <w:rsid w:val="005F13F2"/>
    <w:rsid w:val="005F1495"/>
    <w:rsid w:val="005F159C"/>
    <w:rsid w:val="005F1DBF"/>
    <w:rsid w:val="005F226E"/>
    <w:rsid w:val="005F26BC"/>
    <w:rsid w:val="005F2C91"/>
    <w:rsid w:val="005F2CC0"/>
    <w:rsid w:val="005F336A"/>
    <w:rsid w:val="005F36D5"/>
    <w:rsid w:val="005F39EE"/>
    <w:rsid w:val="005F3BA4"/>
    <w:rsid w:val="005F40D8"/>
    <w:rsid w:val="005F4230"/>
    <w:rsid w:val="005F48B2"/>
    <w:rsid w:val="005F4BD6"/>
    <w:rsid w:val="005F54E9"/>
    <w:rsid w:val="005F556F"/>
    <w:rsid w:val="005F5597"/>
    <w:rsid w:val="005F55A3"/>
    <w:rsid w:val="005F58CD"/>
    <w:rsid w:val="005F60D4"/>
    <w:rsid w:val="005F621F"/>
    <w:rsid w:val="005F682C"/>
    <w:rsid w:val="005F6932"/>
    <w:rsid w:val="005F6DD7"/>
    <w:rsid w:val="005F6EE6"/>
    <w:rsid w:val="005F775F"/>
    <w:rsid w:val="005F7BE1"/>
    <w:rsid w:val="005F7BED"/>
    <w:rsid w:val="005F7D28"/>
    <w:rsid w:val="005F7D5A"/>
    <w:rsid w:val="0060004B"/>
    <w:rsid w:val="00600286"/>
    <w:rsid w:val="00600406"/>
    <w:rsid w:val="0060059D"/>
    <w:rsid w:val="006009BB"/>
    <w:rsid w:val="00600ABD"/>
    <w:rsid w:val="006016D0"/>
    <w:rsid w:val="00601AC9"/>
    <w:rsid w:val="00601ACB"/>
    <w:rsid w:val="00601B0F"/>
    <w:rsid w:val="00601C25"/>
    <w:rsid w:val="00601E63"/>
    <w:rsid w:val="00601E6C"/>
    <w:rsid w:val="00602471"/>
    <w:rsid w:val="00602722"/>
    <w:rsid w:val="006029A0"/>
    <w:rsid w:val="00603138"/>
    <w:rsid w:val="00603323"/>
    <w:rsid w:val="00604187"/>
    <w:rsid w:val="00604764"/>
    <w:rsid w:val="0060479C"/>
    <w:rsid w:val="006048CF"/>
    <w:rsid w:val="006049B8"/>
    <w:rsid w:val="00604D49"/>
    <w:rsid w:val="00604E2C"/>
    <w:rsid w:val="006053C2"/>
    <w:rsid w:val="006054F4"/>
    <w:rsid w:val="006056EC"/>
    <w:rsid w:val="006058EA"/>
    <w:rsid w:val="00605A1B"/>
    <w:rsid w:val="00605E7B"/>
    <w:rsid w:val="0060607B"/>
    <w:rsid w:val="006060C1"/>
    <w:rsid w:val="006064C5"/>
    <w:rsid w:val="00606531"/>
    <w:rsid w:val="006066AE"/>
    <w:rsid w:val="006068B1"/>
    <w:rsid w:val="00606B12"/>
    <w:rsid w:val="00606B37"/>
    <w:rsid w:val="00606D0B"/>
    <w:rsid w:val="006074D1"/>
    <w:rsid w:val="006077B1"/>
    <w:rsid w:val="00607A7E"/>
    <w:rsid w:val="00607AA0"/>
    <w:rsid w:val="00607C55"/>
    <w:rsid w:val="00607CB5"/>
    <w:rsid w:val="00610316"/>
    <w:rsid w:val="006106B6"/>
    <w:rsid w:val="00610778"/>
    <w:rsid w:val="00610785"/>
    <w:rsid w:val="0061083A"/>
    <w:rsid w:val="00610DCE"/>
    <w:rsid w:val="00611531"/>
    <w:rsid w:val="00611A6C"/>
    <w:rsid w:val="00611D54"/>
    <w:rsid w:val="00611FAF"/>
    <w:rsid w:val="006123D4"/>
    <w:rsid w:val="00612473"/>
    <w:rsid w:val="00612692"/>
    <w:rsid w:val="006129AD"/>
    <w:rsid w:val="00612E29"/>
    <w:rsid w:val="00612F30"/>
    <w:rsid w:val="00612F33"/>
    <w:rsid w:val="00612F36"/>
    <w:rsid w:val="00613689"/>
    <w:rsid w:val="006136BB"/>
    <w:rsid w:val="00613A75"/>
    <w:rsid w:val="00614354"/>
    <w:rsid w:val="006145E8"/>
    <w:rsid w:val="00614677"/>
    <w:rsid w:val="006147D4"/>
    <w:rsid w:val="0061483A"/>
    <w:rsid w:val="00614F10"/>
    <w:rsid w:val="006155F4"/>
    <w:rsid w:val="006159BF"/>
    <w:rsid w:val="00615A9F"/>
    <w:rsid w:val="00615B48"/>
    <w:rsid w:val="00615E5B"/>
    <w:rsid w:val="00615F33"/>
    <w:rsid w:val="00616252"/>
    <w:rsid w:val="0061678E"/>
    <w:rsid w:val="006168AE"/>
    <w:rsid w:val="00616BAC"/>
    <w:rsid w:val="00617894"/>
    <w:rsid w:val="00617E76"/>
    <w:rsid w:val="00617E95"/>
    <w:rsid w:val="006203BE"/>
    <w:rsid w:val="00620BAC"/>
    <w:rsid w:val="00620F63"/>
    <w:rsid w:val="00620F6D"/>
    <w:rsid w:val="00620FB0"/>
    <w:rsid w:val="00621153"/>
    <w:rsid w:val="0062117D"/>
    <w:rsid w:val="00621236"/>
    <w:rsid w:val="00621733"/>
    <w:rsid w:val="00621EE0"/>
    <w:rsid w:val="00621EEF"/>
    <w:rsid w:val="006220CE"/>
    <w:rsid w:val="00622EC9"/>
    <w:rsid w:val="00622F51"/>
    <w:rsid w:val="00623333"/>
    <w:rsid w:val="0062357D"/>
    <w:rsid w:val="006237B3"/>
    <w:rsid w:val="006237CD"/>
    <w:rsid w:val="00623CBB"/>
    <w:rsid w:val="00624047"/>
    <w:rsid w:val="00624283"/>
    <w:rsid w:val="00624305"/>
    <w:rsid w:val="00624421"/>
    <w:rsid w:val="006244CD"/>
    <w:rsid w:val="00624568"/>
    <w:rsid w:val="006248C8"/>
    <w:rsid w:val="006249F4"/>
    <w:rsid w:val="00624FEE"/>
    <w:rsid w:val="0062590C"/>
    <w:rsid w:val="00625B24"/>
    <w:rsid w:val="00625F7F"/>
    <w:rsid w:val="00625F8F"/>
    <w:rsid w:val="0062639A"/>
    <w:rsid w:val="00626446"/>
    <w:rsid w:val="00626681"/>
    <w:rsid w:val="00626747"/>
    <w:rsid w:val="00626F98"/>
    <w:rsid w:val="00626FE3"/>
    <w:rsid w:val="006278E1"/>
    <w:rsid w:val="00627946"/>
    <w:rsid w:val="00627A18"/>
    <w:rsid w:val="00627DD7"/>
    <w:rsid w:val="0063006E"/>
    <w:rsid w:val="006305D8"/>
    <w:rsid w:val="0063083E"/>
    <w:rsid w:val="00630A67"/>
    <w:rsid w:val="00630D10"/>
    <w:rsid w:val="00630DB0"/>
    <w:rsid w:val="006311EB"/>
    <w:rsid w:val="0063122E"/>
    <w:rsid w:val="00631AB6"/>
    <w:rsid w:val="006327C9"/>
    <w:rsid w:val="00632D06"/>
    <w:rsid w:val="00633381"/>
    <w:rsid w:val="0063347C"/>
    <w:rsid w:val="006336DC"/>
    <w:rsid w:val="00633A45"/>
    <w:rsid w:val="00633C62"/>
    <w:rsid w:val="00633E24"/>
    <w:rsid w:val="00634112"/>
    <w:rsid w:val="00634200"/>
    <w:rsid w:val="0063433E"/>
    <w:rsid w:val="00634B44"/>
    <w:rsid w:val="00635937"/>
    <w:rsid w:val="00635BC5"/>
    <w:rsid w:val="00635E29"/>
    <w:rsid w:val="00635F77"/>
    <w:rsid w:val="006365A4"/>
    <w:rsid w:val="00636E84"/>
    <w:rsid w:val="006370D3"/>
    <w:rsid w:val="006372FE"/>
    <w:rsid w:val="00640A10"/>
    <w:rsid w:val="00640F7F"/>
    <w:rsid w:val="00641087"/>
    <w:rsid w:val="0064118E"/>
    <w:rsid w:val="0064160E"/>
    <w:rsid w:val="006417A2"/>
    <w:rsid w:val="006419B2"/>
    <w:rsid w:val="00641C53"/>
    <w:rsid w:val="00642554"/>
    <w:rsid w:val="00642677"/>
    <w:rsid w:val="00642737"/>
    <w:rsid w:val="00642E12"/>
    <w:rsid w:val="006434D9"/>
    <w:rsid w:val="0064389A"/>
    <w:rsid w:val="00644189"/>
    <w:rsid w:val="00644588"/>
    <w:rsid w:val="006448BE"/>
    <w:rsid w:val="00644DA1"/>
    <w:rsid w:val="00644E80"/>
    <w:rsid w:val="00644FDC"/>
    <w:rsid w:val="00645465"/>
    <w:rsid w:val="006454B7"/>
    <w:rsid w:val="00645527"/>
    <w:rsid w:val="00645AD6"/>
    <w:rsid w:val="00645E36"/>
    <w:rsid w:val="00646422"/>
    <w:rsid w:val="00646446"/>
    <w:rsid w:val="00646728"/>
    <w:rsid w:val="00646746"/>
    <w:rsid w:val="00646AFF"/>
    <w:rsid w:val="00646E25"/>
    <w:rsid w:val="00647438"/>
    <w:rsid w:val="00647752"/>
    <w:rsid w:val="00647B72"/>
    <w:rsid w:val="00647D5F"/>
    <w:rsid w:val="006501C9"/>
    <w:rsid w:val="006503E6"/>
    <w:rsid w:val="00650A81"/>
    <w:rsid w:val="00650D31"/>
    <w:rsid w:val="00650DBF"/>
    <w:rsid w:val="00650E13"/>
    <w:rsid w:val="00651457"/>
    <w:rsid w:val="00651507"/>
    <w:rsid w:val="00651B70"/>
    <w:rsid w:val="0065209B"/>
    <w:rsid w:val="00652A94"/>
    <w:rsid w:val="00652B94"/>
    <w:rsid w:val="0065318A"/>
    <w:rsid w:val="00653526"/>
    <w:rsid w:val="0065364F"/>
    <w:rsid w:val="006537AE"/>
    <w:rsid w:val="00653E0C"/>
    <w:rsid w:val="00653E75"/>
    <w:rsid w:val="006540CC"/>
    <w:rsid w:val="00654874"/>
    <w:rsid w:val="00654A75"/>
    <w:rsid w:val="006551F2"/>
    <w:rsid w:val="0065545E"/>
    <w:rsid w:val="00655FF1"/>
    <w:rsid w:val="0065677B"/>
    <w:rsid w:val="00656A44"/>
    <w:rsid w:val="00656F17"/>
    <w:rsid w:val="00657032"/>
    <w:rsid w:val="0065712D"/>
    <w:rsid w:val="006571CD"/>
    <w:rsid w:val="0066027D"/>
    <w:rsid w:val="00660F82"/>
    <w:rsid w:val="00661B8B"/>
    <w:rsid w:val="00661F18"/>
    <w:rsid w:val="00662450"/>
    <w:rsid w:val="00662D76"/>
    <w:rsid w:val="00662EAB"/>
    <w:rsid w:val="00663054"/>
    <w:rsid w:val="006634CE"/>
    <w:rsid w:val="00663D69"/>
    <w:rsid w:val="00663DFC"/>
    <w:rsid w:val="00663FEE"/>
    <w:rsid w:val="006643CA"/>
    <w:rsid w:val="00664E8B"/>
    <w:rsid w:val="00664E8F"/>
    <w:rsid w:val="0066504A"/>
    <w:rsid w:val="006654C6"/>
    <w:rsid w:val="006655CD"/>
    <w:rsid w:val="00666636"/>
    <w:rsid w:val="006666C9"/>
    <w:rsid w:val="00666B6A"/>
    <w:rsid w:val="00667235"/>
    <w:rsid w:val="00667555"/>
    <w:rsid w:val="0066763B"/>
    <w:rsid w:val="00667C6D"/>
    <w:rsid w:val="00670A57"/>
    <w:rsid w:val="00670AC0"/>
    <w:rsid w:val="00670FBC"/>
    <w:rsid w:val="0067106D"/>
    <w:rsid w:val="006711A4"/>
    <w:rsid w:val="00671C60"/>
    <w:rsid w:val="00671D3F"/>
    <w:rsid w:val="006720A1"/>
    <w:rsid w:val="00672112"/>
    <w:rsid w:val="00672198"/>
    <w:rsid w:val="00672874"/>
    <w:rsid w:val="00672ECD"/>
    <w:rsid w:val="006734CD"/>
    <w:rsid w:val="00673754"/>
    <w:rsid w:val="00673C40"/>
    <w:rsid w:val="00673F69"/>
    <w:rsid w:val="0067476B"/>
    <w:rsid w:val="00674EF6"/>
    <w:rsid w:val="006753A2"/>
    <w:rsid w:val="006756F9"/>
    <w:rsid w:val="00675B6D"/>
    <w:rsid w:val="00675D70"/>
    <w:rsid w:val="00676185"/>
    <w:rsid w:val="006764EF"/>
    <w:rsid w:val="006769ED"/>
    <w:rsid w:val="00676A79"/>
    <w:rsid w:val="00676AE4"/>
    <w:rsid w:val="00676C58"/>
    <w:rsid w:val="00677122"/>
    <w:rsid w:val="00677204"/>
    <w:rsid w:val="00677765"/>
    <w:rsid w:val="0067799A"/>
    <w:rsid w:val="00677BB6"/>
    <w:rsid w:val="006800FA"/>
    <w:rsid w:val="00680256"/>
    <w:rsid w:val="0068025C"/>
    <w:rsid w:val="006803F6"/>
    <w:rsid w:val="00680400"/>
    <w:rsid w:val="00680737"/>
    <w:rsid w:val="0068096C"/>
    <w:rsid w:val="00680998"/>
    <w:rsid w:val="00680ABE"/>
    <w:rsid w:val="00680F1F"/>
    <w:rsid w:val="00680F4F"/>
    <w:rsid w:val="006815F0"/>
    <w:rsid w:val="006816C3"/>
    <w:rsid w:val="006820EF"/>
    <w:rsid w:val="00682388"/>
    <w:rsid w:val="00682ADF"/>
    <w:rsid w:val="00682BAD"/>
    <w:rsid w:val="00683111"/>
    <w:rsid w:val="0068331C"/>
    <w:rsid w:val="00683A8F"/>
    <w:rsid w:val="00683B5A"/>
    <w:rsid w:val="00683D2F"/>
    <w:rsid w:val="00683FE4"/>
    <w:rsid w:val="00684942"/>
    <w:rsid w:val="00684CD0"/>
    <w:rsid w:val="00685089"/>
    <w:rsid w:val="0068518B"/>
    <w:rsid w:val="00685304"/>
    <w:rsid w:val="00685375"/>
    <w:rsid w:val="0068556B"/>
    <w:rsid w:val="00685768"/>
    <w:rsid w:val="00685AB2"/>
    <w:rsid w:val="00685D99"/>
    <w:rsid w:val="006861CA"/>
    <w:rsid w:val="00686265"/>
    <w:rsid w:val="0068658F"/>
    <w:rsid w:val="0068679A"/>
    <w:rsid w:val="00686B3E"/>
    <w:rsid w:val="006871E3"/>
    <w:rsid w:val="006872D4"/>
    <w:rsid w:val="00687721"/>
    <w:rsid w:val="006879A8"/>
    <w:rsid w:val="00687D8E"/>
    <w:rsid w:val="00687DA9"/>
    <w:rsid w:val="00687DB8"/>
    <w:rsid w:val="0069011D"/>
    <w:rsid w:val="006905D7"/>
    <w:rsid w:val="00690AE0"/>
    <w:rsid w:val="00690BA7"/>
    <w:rsid w:val="00690C32"/>
    <w:rsid w:val="00690EBB"/>
    <w:rsid w:val="0069125F"/>
    <w:rsid w:val="0069179D"/>
    <w:rsid w:val="006917C0"/>
    <w:rsid w:val="00691A58"/>
    <w:rsid w:val="00691AB9"/>
    <w:rsid w:val="00691DC8"/>
    <w:rsid w:val="00692103"/>
    <w:rsid w:val="006923FC"/>
    <w:rsid w:val="00692988"/>
    <w:rsid w:val="00692D7A"/>
    <w:rsid w:val="00692E42"/>
    <w:rsid w:val="00692EEC"/>
    <w:rsid w:val="00692FA7"/>
    <w:rsid w:val="0069309E"/>
    <w:rsid w:val="006931A6"/>
    <w:rsid w:val="00693268"/>
    <w:rsid w:val="006939EE"/>
    <w:rsid w:val="00693E3B"/>
    <w:rsid w:val="00694406"/>
    <w:rsid w:val="0069496E"/>
    <w:rsid w:val="00694BCA"/>
    <w:rsid w:val="00695946"/>
    <w:rsid w:val="00695D5B"/>
    <w:rsid w:val="00696279"/>
    <w:rsid w:val="00696657"/>
    <w:rsid w:val="006967C9"/>
    <w:rsid w:val="00696AD3"/>
    <w:rsid w:val="00696BC1"/>
    <w:rsid w:val="00696F9D"/>
    <w:rsid w:val="006977C2"/>
    <w:rsid w:val="00697A1D"/>
    <w:rsid w:val="006A005C"/>
    <w:rsid w:val="006A008C"/>
    <w:rsid w:val="006A00EB"/>
    <w:rsid w:val="006A040B"/>
    <w:rsid w:val="006A047C"/>
    <w:rsid w:val="006A0980"/>
    <w:rsid w:val="006A098C"/>
    <w:rsid w:val="006A09D6"/>
    <w:rsid w:val="006A0A00"/>
    <w:rsid w:val="006A0A0F"/>
    <w:rsid w:val="006A0A5C"/>
    <w:rsid w:val="006A1939"/>
    <w:rsid w:val="006A19A9"/>
    <w:rsid w:val="006A19B5"/>
    <w:rsid w:val="006A1ED0"/>
    <w:rsid w:val="006A23D4"/>
    <w:rsid w:val="006A31AC"/>
    <w:rsid w:val="006A36D5"/>
    <w:rsid w:val="006A380E"/>
    <w:rsid w:val="006A39DD"/>
    <w:rsid w:val="006A3A41"/>
    <w:rsid w:val="006A40DD"/>
    <w:rsid w:val="006A4DD8"/>
    <w:rsid w:val="006A4E99"/>
    <w:rsid w:val="006A6570"/>
    <w:rsid w:val="006A65FE"/>
    <w:rsid w:val="006A68C7"/>
    <w:rsid w:val="006A6B4F"/>
    <w:rsid w:val="006A7086"/>
    <w:rsid w:val="006A725E"/>
    <w:rsid w:val="006A78D2"/>
    <w:rsid w:val="006A78F3"/>
    <w:rsid w:val="006B02C0"/>
    <w:rsid w:val="006B05B3"/>
    <w:rsid w:val="006B099C"/>
    <w:rsid w:val="006B0AF9"/>
    <w:rsid w:val="006B0B6E"/>
    <w:rsid w:val="006B11EA"/>
    <w:rsid w:val="006B1C45"/>
    <w:rsid w:val="006B216F"/>
    <w:rsid w:val="006B2371"/>
    <w:rsid w:val="006B23C5"/>
    <w:rsid w:val="006B2932"/>
    <w:rsid w:val="006B296E"/>
    <w:rsid w:val="006B2F46"/>
    <w:rsid w:val="006B3150"/>
    <w:rsid w:val="006B321E"/>
    <w:rsid w:val="006B33E5"/>
    <w:rsid w:val="006B36A7"/>
    <w:rsid w:val="006B39A5"/>
    <w:rsid w:val="006B3D34"/>
    <w:rsid w:val="006B3ED5"/>
    <w:rsid w:val="006B402B"/>
    <w:rsid w:val="006B426D"/>
    <w:rsid w:val="006B4459"/>
    <w:rsid w:val="006B45B1"/>
    <w:rsid w:val="006B4FDA"/>
    <w:rsid w:val="006B5AC3"/>
    <w:rsid w:val="006B5DC0"/>
    <w:rsid w:val="006B63BE"/>
    <w:rsid w:val="006B69D8"/>
    <w:rsid w:val="006B6B8E"/>
    <w:rsid w:val="006B6C07"/>
    <w:rsid w:val="006B6CAD"/>
    <w:rsid w:val="006B6F05"/>
    <w:rsid w:val="006B701B"/>
    <w:rsid w:val="006B73F7"/>
    <w:rsid w:val="006B77EF"/>
    <w:rsid w:val="006B7949"/>
    <w:rsid w:val="006B7A3B"/>
    <w:rsid w:val="006B7A66"/>
    <w:rsid w:val="006B7B51"/>
    <w:rsid w:val="006B7E30"/>
    <w:rsid w:val="006C057F"/>
    <w:rsid w:val="006C09F2"/>
    <w:rsid w:val="006C0E18"/>
    <w:rsid w:val="006C1C94"/>
    <w:rsid w:val="006C1CE0"/>
    <w:rsid w:val="006C1FDB"/>
    <w:rsid w:val="006C218F"/>
    <w:rsid w:val="006C2193"/>
    <w:rsid w:val="006C2A89"/>
    <w:rsid w:val="006C2CC4"/>
    <w:rsid w:val="006C3841"/>
    <w:rsid w:val="006C385B"/>
    <w:rsid w:val="006C3949"/>
    <w:rsid w:val="006C41D8"/>
    <w:rsid w:val="006C4287"/>
    <w:rsid w:val="006C4379"/>
    <w:rsid w:val="006C48B4"/>
    <w:rsid w:val="006C49F5"/>
    <w:rsid w:val="006C51A9"/>
    <w:rsid w:val="006C532A"/>
    <w:rsid w:val="006C5446"/>
    <w:rsid w:val="006C605F"/>
    <w:rsid w:val="006C6A74"/>
    <w:rsid w:val="006C6CD7"/>
    <w:rsid w:val="006C6E4F"/>
    <w:rsid w:val="006C70BD"/>
    <w:rsid w:val="006C7312"/>
    <w:rsid w:val="006C7448"/>
    <w:rsid w:val="006C7D79"/>
    <w:rsid w:val="006D004C"/>
    <w:rsid w:val="006D0DA4"/>
    <w:rsid w:val="006D11B3"/>
    <w:rsid w:val="006D13F2"/>
    <w:rsid w:val="006D14BF"/>
    <w:rsid w:val="006D193C"/>
    <w:rsid w:val="006D194E"/>
    <w:rsid w:val="006D1C03"/>
    <w:rsid w:val="006D27C7"/>
    <w:rsid w:val="006D2C75"/>
    <w:rsid w:val="006D2CA4"/>
    <w:rsid w:val="006D2CA5"/>
    <w:rsid w:val="006D2E65"/>
    <w:rsid w:val="006D33F2"/>
    <w:rsid w:val="006D3C98"/>
    <w:rsid w:val="006D41FD"/>
    <w:rsid w:val="006D4543"/>
    <w:rsid w:val="006D45A1"/>
    <w:rsid w:val="006D4787"/>
    <w:rsid w:val="006D4C18"/>
    <w:rsid w:val="006D4F8D"/>
    <w:rsid w:val="006D50ED"/>
    <w:rsid w:val="006D54FF"/>
    <w:rsid w:val="006D55AA"/>
    <w:rsid w:val="006D5696"/>
    <w:rsid w:val="006D56DD"/>
    <w:rsid w:val="006D586C"/>
    <w:rsid w:val="006D5D9C"/>
    <w:rsid w:val="006D6153"/>
    <w:rsid w:val="006D6169"/>
    <w:rsid w:val="006D7118"/>
    <w:rsid w:val="006D73E6"/>
    <w:rsid w:val="006D7B1B"/>
    <w:rsid w:val="006D7C69"/>
    <w:rsid w:val="006D7CB9"/>
    <w:rsid w:val="006D7FDC"/>
    <w:rsid w:val="006E02A3"/>
    <w:rsid w:val="006E02AF"/>
    <w:rsid w:val="006E0340"/>
    <w:rsid w:val="006E0631"/>
    <w:rsid w:val="006E1228"/>
    <w:rsid w:val="006E13E3"/>
    <w:rsid w:val="006E1832"/>
    <w:rsid w:val="006E18FE"/>
    <w:rsid w:val="006E1B73"/>
    <w:rsid w:val="006E1C64"/>
    <w:rsid w:val="006E231F"/>
    <w:rsid w:val="006E27B5"/>
    <w:rsid w:val="006E2AE4"/>
    <w:rsid w:val="006E2B93"/>
    <w:rsid w:val="006E2D46"/>
    <w:rsid w:val="006E2D56"/>
    <w:rsid w:val="006E2DE6"/>
    <w:rsid w:val="006E31C1"/>
    <w:rsid w:val="006E3384"/>
    <w:rsid w:val="006E357B"/>
    <w:rsid w:val="006E378C"/>
    <w:rsid w:val="006E390D"/>
    <w:rsid w:val="006E3B46"/>
    <w:rsid w:val="006E3C41"/>
    <w:rsid w:val="006E3C51"/>
    <w:rsid w:val="006E4083"/>
    <w:rsid w:val="006E4449"/>
    <w:rsid w:val="006E465B"/>
    <w:rsid w:val="006E4CBA"/>
    <w:rsid w:val="006E4FD3"/>
    <w:rsid w:val="006E51B5"/>
    <w:rsid w:val="006E5257"/>
    <w:rsid w:val="006E59DF"/>
    <w:rsid w:val="006E5AAB"/>
    <w:rsid w:val="006E5B06"/>
    <w:rsid w:val="006E5B6C"/>
    <w:rsid w:val="006E5D7C"/>
    <w:rsid w:val="006E5E93"/>
    <w:rsid w:val="006E60F4"/>
    <w:rsid w:val="006E6153"/>
    <w:rsid w:val="006E619D"/>
    <w:rsid w:val="006E61B6"/>
    <w:rsid w:val="006E66CF"/>
    <w:rsid w:val="006E681B"/>
    <w:rsid w:val="006E686D"/>
    <w:rsid w:val="006E7126"/>
    <w:rsid w:val="006E7D26"/>
    <w:rsid w:val="006F0CBF"/>
    <w:rsid w:val="006F12F6"/>
    <w:rsid w:val="006F194F"/>
    <w:rsid w:val="006F19CE"/>
    <w:rsid w:val="006F1A3B"/>
    <w:rsid w:val="006F1A5B"/>
    <w:rsid w:val="006F1C00"/>
    <w:rsid w:val="006F208D"/>
    <w:rsid w:val="006F2DAE"/>
    <w:rsid w:val="006F2F0B"/>
    <w:rsid w:val="006F2F63"/>
    <w:rsid w:val="006F341B"/>
    <w:rsid w:val="006F3C09"/>
    <w:rsid w:val="006F3EE9"/>
    <w:rsid w:val="006F439D"/>
    <w:rsid w:val="006F4747"/>
    <w:rsid w:val="006F4808"/>
    <w:rsid w:val="006F482D"/>
    <w:rsid w:val="006F4849"/>
    <w:rsid w:val="006F484D"/>
    <w:rsid w:val="006F4879"/>
    <w:rsid w:val="006F4B32"/>
    <w:rsid w:val="006F4D48"/>
    <w:rsid w:val="006F4E60"/>
    <w:rsid w:val="006F4E98"/>
    <w:rsid w:val="006F50E4"/>
    <w:rsid w:val="006F5788"/>
    <w:rsid w:val="006F5C39"/>
    <w:rsid w:val="006F618C"/>
    <w:rsid w:val="006F64C1"/>
    <w:rsid w:val="006F6B48"/>
    <w:rsid w:val="006F6D3C"/>
    <w:rsid w:val="006F7315"/>
    <w:rsid w:val="006F75DC"/>
    <w:rsid w:val="006F768E"/>
    <w:rsid w:val="006F7F30"/>
    <w:rsid w:val="006F7F3D"/>
    <w:rsid w:val="006F7F96"/>
    <w:rsid w:val="006F7FE4"/>
    <w:rsid w:val="00700048"/>
    <w:rsid w:val="00700651"/>
    <w:rsid w:val="00700A1F"/>
    <w:rsid w:val="00700CCA"/>
    <w:rsid w:val="00700CD8"/>
    <w:rsid w:val="00700D22"/>
    <w:rsid w:val="00700F9A"/>
    <w:rsid w:val="0070117E"/>
    <w:rsid w:val="00701231"/>
    <w:rsid w:val="00701955"/>
    <w:rsid w:val="00701B05"/>
    <w:rsid w:val="00701D7F"/>
    <w:rsid w:val="007020DF"/>
    <w:rsid w:val="007029A8"/>
    <w:rsid w:val="00702AE8"/>
    <w:rsid w:val="00703283"/>
    <w:rsid w:val="007035C5"/>
    <w:rsid w:val="007039F6"/>
    <w:rsid w:val="00703BBF"/>
    <w:rsid w:val="00704235"/>
    <w:rsid w:val="0070425D"/>
    <w:rsid w:val="007047DD"/>
    <w:rsid w:val="00704BAB"/>
    <w:rsid w:val="00704E67"/>
    <w:rsid w:val="00704EC8"/>
    <w:rsid w:val="00705119"/>
    <w:rsid w:val="00705828"/>
    <w:rsid w:val="00705919"/>
    <w:rsid w:val="00705C49"/>
    <w:rsid w:val="00705CF0"/>
    <w:rsid w:val="00705E9A"/>
    <w:rsid w:val="00705F45"/>
    <w:rsid w:val="007067F9"/>
    <w:rsid w:val="007075A9"/>
    <w:rsid w:val="00707A6B"/>
    <w:rsid w:val="00707B29"/>
    <w:rsid w:val="00707F37"/>
    <w:rsid w:val="007102E3"/>
    <w:rsid w:val="00710433"/>
    <w:rsid w:val="00710B1C"/>
    <w:rsid w:val="00710C08"/>
    <w:rsid w:val="00710DAA"/>
    <w:rsid w:val="00710FC0"/>
    <w:rsid w:val="007117A0"/>
    <w:rsid w:val="00711EF5"/>
    <w:rsid w:val="00711EFE"/>
    <w:rsid w:val="0071211F"/>
    <w:rsid w:val="00712348"/>
    <w:rsid w:val="00712923"/>
    <w:rsid w:val="00713170"/>
    <w:rsid w:val="00713397"/>
    <w:rsid w:val="007139B1"/>
    <w:rsid w:val="00714A32"/>
    <w:rsid w:val="00715175"/>
    <w:rsid w:val="00715A4D"/>
    <w:rsid w:val="00715C6D"/>
    <w:rsid w:val="00715D60"/>
    <w:rsid w:val="00715F52"/>
    <w:rsid w:val="007162D2"/>
    <w:rsid w:val="00717608"/>
    <w:rsid w:val="0072034C"/>
    <w:rsid w:val="0072034D"/>
    <w:rsid w:val="00720383"/>
    <w:rsid w:val="007203FE"/>
    <w:rsid w:val="00720ADD"/>
    <w:rsid w:val="00720CB4"/>
    <w:rsid w:val="00720F66"/>
    <w:rsid w:val="00721218"/>
    <w:rsid w:val="00721412"/>
    <w:rsid w:val="007215F2"/>
    <w:rsid w:val="00721A18"/>
    <w:rsid w:val="00721B1E"/>
    <w:rsid w:val="00721DCD"/>
    <w:rsid w:val="00721F39"/>
    <w:rsid w:val="00721FD8"/>
    <w:rsid w:val="007221AA"/>
    <w:rsid w:val="00722A85"/>
    <w:rsid w:val="0072524F"/>
    <w:rsid w:val="00725400"/>
    <w:rsid w:val="00725724"/>
    <w:rsid w:val="00725996"/>
    <w:rsid w:val="00725E08"/>
    <w:rsid w:val="00725EAB"/>
    <w:rsid w:val="007260FF"/>
    <w:rsid w:val="007262CE"/>
    <w:rsid w:val="00726562"/>
    <w:rsid w:val="007266E9"/>
    <w:rsid w:val="00726AC3"/>
    <w:rsid w:val="00726F1A"/>
    <w:rsid w:val="007273DD"/>
    <w:rsid w:val="007278C1"/>
    <w:rsid w:val="00727DA1"/>
    <w:rsid w:val="007310B7"/>
    <w:rsid w:val="00731680"/>
    <w:rsid w:val="00731710"/>
    <w:rsid w:val="00731846"/>
    <w:rsid w:val="0073196B"/>
    <w:rsid w:val="00731EBE"/>
    <w:rsid w:val="0073214B"/>
    <w:rsid w:val="007328A3"/>
    <w:rsid w:val="00733156"/>
    <w:rsid w:val="00733494"/>
    <w:rsid w:val="007337F4"/>
    <w:rsid w:val="00733CDD"/>
    <w:rsid w:val="007341D5"/>
    <w:rsid w:val="00734D20"/>
    <w:rsid w:val="007358AD"/>
    <w:rsid w:val="007359F4"/>
    <w:rsid w:val="00735B33"/>
    <w:rsid w:val="00735C48"/>
    <w:rsid w:val="00735E69"/>
    <w:rsid w:val="00736362"/>
    <w:rsid w:val="00736623"/>
    <w:rsid w:val="007368F0"/>
    <w:rsid w:val="007368FD"/>
    <w:rsid w:val="00736AEF"/>
    <w:rsid w:val="00736C11"/>
    <w:rsid w:val="00736D26"/>
    <w:rsid w:val="00736D29"/>
    <w:rsid w:val="00737639"/>
    <w:rsid w:val="00737A6F"/>
    <w:rsid w:val="00737B4E"/>
    <w:rsid w:val="00737DF9"/>
    <w:rsid w:val="0074035D"/>
    <w:rsid w:val="0074054D"/>
    <w:rsid w:val="00740655"/>
    <w:rsid w:val="007406B4"/>
    <w:rsid w:val="00740794"/>
    <w:rsid w:val="00740C4F"/>
    <w:rsid w:val="00740DC7"/>
    <w:rsid w:val="00740F09"/>
    <w:rsid w:val="00741224"/>
    <w:rsid w:val="0074145B"/>
    <w:rsid w:val="00741716"/>
    <w:rsid w:val="00741831"/>
    <w:rsid w:val="00741A9D"/>
    <w:rsid w:val="00743C1A"/>
    <w:rsid w:val="00743F03"/>
    <w:rsid w:val="0074423A"/>
    <w:rsid w:val="00744E21"/>
    <w:rsid w:val="00745412"/>
    <w:rsid w:val="007454C1"/>
    <w:rsid w:val="00745DD2"/>
    <w:rsid w:val="0074604F"/>
    <w:rsid w:val="0074612B"/>
    <w:rsid w:val="007461B1"/>
    <w:rsid w:val="00746937"/>
    <w:rsid w:val="0074725B"/>
    <w:rsid w:val="007474C3"/>
    <w:rsid w:val="007477F8"/>
    <w:rsid w:val="0075085A"/>
    <w:rsid w:val="00750A43"/>
    <w:rsid w:val="00750D29"/>
    <w:rsid w:val="00751040"/>
    <w:rsid w:val="007511BD"/>
    <w:rsid w:val="00751274"/>
    <w:rsid w:val="007517C0"/>
    <w:rsid w:val="007522D7"/>
    <w:rsid w:val="00752422"/>
    <w:rsid w:val="007528DC"/>
    <w:rsid w:val="00752967"/>
    <w:rsid w:val="00752B2B"/>
    <w:rsid w:val="00752CA1"/>
    <w:rsid w:val="00752DBE"/>
    <w:rsid w:val="00753166"/>
    <w:rsid w:val="00753441"/>
    <w:rsid w:val="007538F5"/>
    <w:rsid w:val="00753A51"/>
    <w:rsid w:val="00753DD6"/>
    <w:rsid w:val="00754046"/>
    <w:rsid w:val="00754089"/>
    <w:rsid w:val="0075427D"/>
    <w:rsid w:val="007542C0"/>
    <w:rsid w:val="00754915"/>
    <w:rsid w:val="00754C6F"/>
    <w:rsid w:val="0075513F"/>
    <w:rsid w:val="0075524A"/>
    <w:rsid w:val="00755760"/>
    <w:rsid w:val="0075618F"/>
    <w:rsid w:val="00756402"/>
    <w:rsid w:val="007564AE"/>
    <w:rsid w:val="007565F3"/>
    <w:rsid w:val="00756763"/>
    <w:rsid w:val="0075676E"/>
    <w:rsid w:val="00757328"/>
    <w:rsid w:val="0075769A"/>
    <w:rsid w:val="007576FC"/>
    <w:rsid w:val="007578E5"/>
    <w:rsid w:val="00757A6B"/>
    <w:rsid w:val="00757DCE"/>
    <w:rsid w:val="0076002F"/>
    <w:rsid w:val="0076005F"/>
    <w:rsid w:val="0076043B"/>
    <w:rsid w:val="00760891"/>
    <w:rsid w:val="007608A3"/>
    <w:rsid w:val="00760FDD"/>
    <w:rsid w:val="00761129"/>
    <w:rsid w:val="007611E4"/>
    <w:rsid w:val="007612D0"/>
    <w:rsid w:val="00761513"/>
    <w:rsid w:val="007617AA"/>
    <w:rsid w:val="00761802"/>
    <w:rsid w:val="00762267"/>
    <w:rsid w:val="00762437"/>
    <w:rsid w:val="007624A1"/>
    <w:rsid w:val="0076269C"/>
    <w:rsid w:val="0076276E"/>
    <w:rsid w:val="00762A48"/>
    <w:rsid w:val="00762A66"/>
    <w:rsid w:val="00762B49"/>
    <w:rsid w:val="00762D22"/>
    <w:rsid w:val="00762DC1"/>
    <w:rsid w:val="00762E41"/>
    <w:rsid w:val="007633E4"/>
    <w:rsid w:val="007636BA"/>
    <w:rsid w:val="007636F4"/>
    <w:rsid w:val="00763F80"/>
    <w:rsid w:val="00763FD8"/>
    <w:rsid w:val="00764202"/>
    <w:rsid w:val="00764221"/>
    <w:rsid w:val="00764227"/>
    <w:rsid w:val="007642CD"/>
    <w:rsid w:val="007643C3"/>
    <w:rsid w:val="007648E0"/>
    <w:rsid w:val="00764FAE"/>
    <w:rsid w:val="007650A5"/>
    <w:rsid w:val="00765351"/>
    <w:rsid w:val="00765849"/>
    <w:rsid w:val="007659A1"/>
    <w:rsid w:val="0076629B"/>
    <w:rsid w:val="007669E1"/>
    <w:rsid w:val="00766A0F"/>
    <w:rsid w:val="00766DC0"/>
    <w:rsid w:val="0076713E"/>
    <w:rsid w:val="007673AF"/>
    <w:rsid w:val="00767963"/>
    <w:rsid w:val="00767B7A"/>
    <w:rsid w:val="00770056"/>
    <w:rsid w:val="0077013B"/>
    <w:rsid w:val="007701A1"/>
    <w:rsid w:val="00770543"/>
    <w:rsid w:val="00770BF3"/>
    <w:rsid w:val="00770F3D"/>
    <w:rsid w:val="00770FE0"/>
    <w:rsid w:val="007713E9"/>
    <w:rsid w:val="0077150F"/>
    <w:rsid w:val="007715C4"/>
    <w:rsid w:val="00771CCE"/>
    <w:rsid w:val="00771F85"/>
    <w:rsid w:val="0077200E"/>
    <w:rsid w:val="00772283"/>
    <w:rsid w:val="0077232F"/>
    <w:rsid w:val="007724DD"/>
    <w:rsid w:val="007727F0"/>
    <w:rsid w:val="00772C70"/>
    <w:rsid w:val="007730BD"/>
    <w:rsid w:val="007732EA"/>
    <w:rsid w:val="00773366"/>
    <w:rsid w:val="007735DF"/>
    <w:rsid w:val="00773E1F"/>
    <w:rsid w:val="00773F72"/>
    <w:rsid w:val="00774092"/>
    <w:rsid w:val="00774116"/>
    <w:rsid w:val="00774207"/>
    <w:rsid w:val="0077420A"/>
    <w:rsid w:val="00774774"/>
    <w:rsid w:val="00776158"/>
    <w:rsid w:val="00776460"/>
    <w:rsid w:val="00776531"/>
    <w:rsid w:val="00776779"/>
    <w:rsid w:val="00776A76"/>
    <w:rsid w:val="00776FFF"/>
    <w:rsid w:val="00777B9D"/>
    <w:rsid w:val="00780D2B"/>
    <w:rsid w:val="00780E0A"/>
    <w:rsid w:val="00781025"/>
    <w:rsid w:val="007810A8"/>
    <w:rsid w:val="00781298"/>
    <w:rsid w:val="00781591"/>
    <w:rsid w:val="00781679"/>
    <w:rsid w:val="0078221C"/>
    <w:rsid w:val="00782750"/>
    <w:rsid w:val="007827DC"/>
    <w:rsid w:val="00782CA3"/>
    <w:rsid w:val="00782DBA"/>
    <w:rsid w:val="00782EA3"/>
    <w:rsid w:val="00782F63"/>
    <w:rsid w:val="00783095"/>
    <w:rsid w:val="00783A92"/>
    <w:rsid w:val="0078414F"/>
    <w:rsid w:val="00784232"/>
    <w:rsid w:val="00784288"/>
    <w:rsid w:val="00784336"/>
    <w:rsid w:val="00784601"/>
    <w:rsid w:val="007849D1"/>
    <w:rsid w:val="00784AA3"/>
    <w:rsid w:val="00784B34"/>
    <w:rsid w:val="00784FEE"/>
    <w:rsid w:val="0078550D"/>
    <w:rsid w:val="0078574A"/>
    <w:rsid w:val="00785C62"/>
    <w:rsid w:val="00786D09"/>
    <w:rsid w:val="00786FE2"/>
    <w:rsid w:val="00787523"/>
    <w:rsid w:val="007877BC"/>
    <w:rsid w:val="00787A07"/>
    <w:rsid w:val="00787C56"/>
    <w:rsid w:val="007901B7"/>
    <w:rsid w:val="007903C2"/>
    <w:rsid w:val="00790E6B"/>
    <w:rsid w:val="00790F7A"/>
    <w:rsid w:val="00791471"/>
    <w:rsid w:val="007915F1"/>
    <w:rsid w:val="00791ACC"/>
    <w:rsid w:val="00792099"/>
    <w:rsid w:val="00792139"/>
    <w:rsid w:val="0079224B"/>
    <w:rsid w:val="007923E5"/>
    <w:rsid w:val="007929D0"/>
    <w:rsid w:val="00792B6A"/>
    <w:rsid w:val="00792B6C"/>
    <w:rsid w:val="00793199"/>
    <w:rsid w:val="007932DD"/>
    <w:rsid w:val="00793B53"/>
    <w:rsid w:val="0079413B"/>
    <w:rsid w:val="0079433C"/>
    <w:rsid w:val="0079438C"/>
    <w:rsid w:val="007946CE"/>
    <w:rsid w:val="00794BAD"/>
    <w:rsid w:val="00794BDD"/>
    <w:rsid w:val="00795628"/>
    <w:rsid w:val="00795BE4"/>
    <w:rsid w:val="00795F27"/>
    <w:rsid w:val="007968D0"/>
    <w:rsid w:val="007973BB"/>
    <w:rsid w:val="007973FD"/>
    <w:rsid w:val="00797500"/>
    <w:rsid w:val="007977C1"/>
    <w:rsid w:val="007978DF"/>
    <w:rsid w:val="00797C7E"/>
    <w:rsid w:val="007A01FD"/>
    <w:rsid w:val="007A060E"/>
    <w:rsid w:val="007A096C"/>
    <w:rsid w:val="007A0B71"/>
    <w:rsid w:val="007A0CFD"/>
    <w:rsid w:val="007A0E85"/>
    <w:rsid w:val="007A0F85"/>
    <w:rsid w:val="007A1293"/>
    <w:rsid w:val="007A172C"/>
    <w:rsid w:val="007A1C48"/>
    <w:rsid w:val="007A2007"/>
    <w:rsid w:val="007A21A6"/>
    <w:rsid w:val="007A24C3"/>
    <w:rsid w:val="007A3849"/>
    <w:rsid w:val="007A4040"/>
    <w:rsid w:val="007A4382"/>
    <w:rsid w:val="007A449E"/>
    <w:rsid w:val="007A47E9"/>
    <w:rsid w:val="007A49F2"/>
    <w:rsid w:val="007A49FA"/>
    <w:rsid w:val="007A52B2"/>
    <w:rsid w:val="007A5A3A"/>
    <w:rsid w:val="007A5B3F"/>
    <w:rsid w:val="007A5B99"/>
    <w:rsid w:val="007A5EF4"/>
    <w:rsid w:val="007A5F41"/>
    <w:rsid w:val="007A5FEE"/>
    <w:rsid w:val="007A6019"/>
    <w:rsid w:val="007A67D6"/>
    <w:rsid w:val="007A682C"/>
    <w:rsid w:val="007A76A8"/>
    <w:rsid w:val="007A79D5"/>
    <w:rsid w:val="007A7FD7"/>
    <w:rsid w:val="007B0171"/>
    <w:rsid w:val="007B01A5"/>
    <w:rsid w:val="007B04A2"/>
    <w:rsid w:val="007B054D"/>
    <w:rsid w:val="007B063B"/>
    <w:rsid w:val="007B09A4"/>
    <w:rsid w:val="007B0AB4"/>
    <w:rsid w:val="007B0AD9"/>
    <w:rsid w:val="007B0E2F"/>
    <w:rsid w:val="007B0F06"/>
    <w:rsid w:val="007B17DA"/>
    <w:rsid w:val="007B1912"/>
    <w:rsid w:val="007B1AC1"/>
    <w:rsid w:val="007B1D8F"/>
    <w:rsid w:val="007B1DFA"/>
    <w:rsid w:val="007B1F13"/>
    <w:rsid w:val="007B2327"/>
    <w:rsid w:val="007B24E9"/>
    <w:rsid w:val="007B25A4"/>
    <w:rsid w:val="007B25E3"/>
    <w:rsid w:val="007B2A3E"/>
    <w:rsid w:val="007B2A97"/>
    <w:rsid w:val="007B2AD9"/>
    <w:rsid w:val="007B4160"/>
    <w:rsid w:val="007B436C"/>
    <w:rsid w:val="007B45E0"/>
    <w:rsid w:val="007B488F"/>
    <w:rsid w:val="007B4C14"/>
    <w:rsid w:val="007B54A2"/>
    <w:rsid w:val="007B59E9"/>
    <w:rsid w:val="007B5BCA"/>
    <w:rsid w:val="007B5C48"/>
    <w:rsid w:val="007B6050"/>
    <w:rsid w:val="007B630B"/>
    <w:rsid w:val="007B6433"/>
    <w:rsid w:val="007B68EF"/>
    <w:rsid w:val="007B695E"/>
    <w:rsid w:val="007B6A1A"/>
    <w:rsid w:val="007B6C85"/>
    <w:rsid w:val="007B707D"/>
    <w:rsid w:val="007B7381"/>
    <w:rsid w:val="007B74A8"/>
    <w:rsid w:val="007B74D6"/>
    <w:rsid w:val="007B7E2C"/>
    <w:rsid w:val="007C00FD"/>
    <w:rsid w:val="007C0409"/>
    <w:rsid w:val="007C04E0"/>
    <w:rsid w:val="007C0A42"/>
    <w:rsid w:val="007C1552"/>
    <w:rsid w:val="007C19A2"/>
    <w:rsid w:val="007C1D0A"/>
    <w:rsid w:val="007C207E"/>
    <w:rsid w:val="007C214C"/>
    <w:rsid w:val="007C21BE"/>
    <w:rsid w:val="007C262B"/>
    <w:rsid w:val="007C27D2"/>
    <w:rsid w:val="007C2DDC"/>
    <w:rsid w:val="007C2F5F"/>
    <w:rsid w:val="007C3B8E"/>
    <w:rsid w:val="007C414E"/>
    <w:rsid w:val="007C445B"/>
    <w:rsid w:val="007C4553"/>
    <w:rsid w:val="007C4CF6"/>
    <w:rsid w:val="007C4F95"/>
    <w:rsid w:val="007C5A0D"/>
    <w:rsid w:val="007C67AE"/>
    <w:rsid w:val="007C7134"/>
    <w:rsid w:val="007C7254"/>
    <w:rsid w:val="007C7EAD"/>
    <w:rsid w:val="007D02E3"/>
    <w:rsid w:val="007D1090"/>
    <w:rsid w:val="007D1AC8"/>
    <w:rsid w:val="007D1E36"/>
    <w:rsid w:val="007D20C3"/>
    <w:rsid w:val="007D20EA"/>
    <w:rsid w:val="007D2205"/>
    <w:rsid w:val="007D26B2"/>
    <w:rsid w:val="007D35B9"/>
    <w:rsid w:val="007D38D4"/>
    <w:rsid w:val="007D392A"/>
    <w:rsid w:val="007D3976"/>
    <w:rsid w:val="007D3B02"/>
    <w:rsid w:val="007D3C72"/>
    <w:rsid w:val="007D43F0"/>
    <w:rsid w:val="007D4464"/>
    <w:rsid w:val="007D4C32"/>
    <w:rsid w:val="007D555A"/>
    <w:rsid w:val="007D5E2D"/>
    <w:rsid w:val="007D5EFD"/>
    <w:rsid w:val="007D69AC"/>
    <w:rsid w:val="007D6E11"/>
    <w:rsid w:val="007D6F9E"/>
    <w:rsid w:val="007D7396"/>
    <w:rsid w:val="007D75F2"/>
    <w:rsid w:val="007D778E"/>
    <w:rsid w:val="007E00AB"/>
    <w:rsid w:val="007E024F"/>
    <w:rsid w:val="007E04B4"/>
    <w:rsid w:val="007E09A8"/>
    <w:rsid w:val="007E0CC4"/>
    <w:rsid w:val="007E1319"/>
    <w:rsid w:val="007E16DB"/>
    <w:rsid w:val="007E16EA"/>
    <w:rsid w:val="007E1818"/>
    <w:rsid w:val="007E2110"/>
    <w:rsid w:val="007E25F5"/>
    <w:rsid w:val="007E48DC"/>
    <w:rsid w:val="007E491C"/>
    <w:rsid w:val="007E4BC3"/>
    <w:rsid w:val="007E522A"/>
    <w:rsid w:val="007E668B"/>
    <w:rsid w:val="007E71EB"/>
    <w:rsid w:val="007E7870"/>
    <w:rsid w:val="007E7DE4"/>
    <w:rsid w:val="007E7F2A"/>
    <w:rsid w:val="007E7FED"/>
    <w:rsid w:val="007F00CE"/>
    <w:rsid w:val="007F0418"/>
    <w:rsid w:val="007F0BAC"/>
    <w:rsid w:val="007F161E"/>
    <w:rsid w:val="007F1D2A"/>
    <w:rsid w:val="007F1D92"/>
    <w:rsid w:val="007F2013"/>
    <w:rsid w:val="007F2CF0"/>
    <w:rsid w:val="007F330A"/>
    <w:rsid w:val="007F3581"/>
    <w:rsid w:val="007F3B42"/>
    <w:rsid w:val="007F3BF5"/>
    <w:rsid w:val="007F44CD"/>
    <w:rsid w:val="007F5354"/>
    <w:rsid w:val="007F54BD"/>
    <w:rsid w:val="007F5512"/>
    <w:rsid w:val="007F55F9"/>
    <w:rsid w:val="007F5B0D"/>
    <w:rsid w:val="007F5CD9"/>
    <w:rsid w:val="007F6069"/>
    <w:rsid w:val="007F6099"/>
    <w:rsid w:val="007F6352"/>
    <w:rsid w:val="007F6357"/>
    <w:rsid w:val="007F64E0"/>
    <w:rsid w:val="007F6AC2"/>
    <w:rsid w:val="007F6CBB"/>
    <w:rsid w:val="007F6E25"/>
    <w:rsid w:val="007F7184"/>
    <w:rsid w:val="007F7252"/>
    <w:rsid w:val="007F7362"/>
    <w:rsid w:val="007F7832"/>
    <w:rsid w:val="007F7C3B"/>
    <w:rsid w:val="007F7D3B"/>
    <w:rsid w:val="007F7E67"/>
    <w:rsid w:val="007F7EB2"/>
    <w:rsid w:val="0080052E"/>
    <w:rsid w:val="008005B9"/>
    <w:rsid w:val="00800728"/>
    <w:rsid w:val="00800A6C"/>
    <w:rsid w:val="00800DC6"/>
    <w:rsid w:val="008011A1"/>
    <w:rsid w:val="00801493"/>
    <w:rsid w:val="00801EEA"/>
    <w:rsid w:val="00801F08"/>
    <w:rsid w:val="008022E1"/>
    <w:rsid w:val="0080235B"/>
    <w:rsid w:val="00802663"/>
    <w:rsid w:val="008026DF"/>
    <w:rsid w:val="00802A8D"/>
    <w:rsid w:val="00802F21"/>
    <w:rsid w:val="00803115"/>
    <w:rsid w:val="00803310"/>
    <w:rsid w:val="008038E0"/>
    <w:rsid w:val="008039BE"/>
    <w:rsid w:val="00803B49"/>
    <w:rsid w:val="00803B72"/>
    <w:rsid w:val="00804479"/>
    <w:rsid w:val="008045FA"/>
    <w:rsid w:val="00804712"/>
    <w:rsid w:val="00804B97"/>
    <w:rsid w:val="00804DEF"/>
    <w:rsid w:val="00805260"/>
    <w:rsid w:val="00805892"/>
    <w:rsid w:val="00805DAC"/>
    <w:rsid w:val="00805E71"/>
    <w:rsid w:val="0080635C"/>
    <w:rsid w:val="008068EC"/>
    <w:rsid w:val="008069E2"/>
    <w:rsid w:val="008076AD"/>
    <w:rsid w:val="008078CF"/>
    <w:rsid w:val="00807AC1"/>
    <w:rsid w:val="00807BB5"/>
    <w:rsid w:val="00807CFA"/>
    <w:rsid w:val="0081093E"/>
    <w:rsid w:val="00810F22"/>
    <w:rsid w:val="0081102F"/>
    <w:rsid w:val="0081129A"/>
    <w:rsid w:val="00811492"/>
    <w:rsid w:val="00811629"/>
    <w:rsid w:val="008117C2"/>
    <w:rsid w:val="00811F13"/>
    <w:rsid w:val="00812BDB"/>
    <w:rsid w:val="00812C36"/>
    <w:rsid w:val="008133C0"/>
    <w:rsid w:val="008134B0"/>
    <w:rsid w:val="0081361D"/>
    <w:rsid w:val="00813625"/>
    <w:rsid w:val="00813630"/>
    <w:rsid w:val="00813A5C"/>
    <w:rsid w:val="00813B5B"/>
    <w:rsid w:val="00814021"/>
    <w:rsid w:val="0081421A"/>
    <w:rsid w:val="00814EEB"/>
    <w:rsid w:val="008151D1"/>
    <w:rsid w:val="008153D6"/>
    <w:rsid w:val="008154D2"/>
    <w:rsid w:val="00815A94"/>
    <w:rsid w:val="00815ADA"/>
    <w:rsid w:val="00815CD9"/>
    <w:rsid w:val="00815EFE"/>
    <w:rsid w:val="00815F7E"/>
    <w:rsid w:val="008160F2"/>
    <w:rsid w:val="00816DF1"/>
    <w:rsid w:val="008174F4"/>
    <w:rsid w:val="00817C6D"/>
    <w:rsid w:val="00817EEF"/>
    <w:rsid w:val="008204F9"/>
    <w:rsid w:val="00820591"/>
    <w:rsid w:val="008207C4"/>
    <w:rsid w:val="00820B3C"/>
    <w:rsid w:val="00820D61"/>
    <w:rsid w:val="00820E2D"/>
    <w:rsid w:val="00821BFD"/>
    <w:rsid w:val="0082220C"/>
    <w:rsid w:val="00822533"/>
    <w:rsid w:val="00822BD6"/>
    <w:rsid w:val="00823459"/>
    <w:rsid w:val="008236A8"/>
    <w:rsid w:val="00823710"/>
    <w:rsid w:val="00823807"/>
    <w:rsid w:val="00823ADD"/>
    <w:rsid w:val="008241E2"/>
    <w:rsid w:val="0082428E"/>
    <w:rsid w:val="00824316"/>
    <w:rsid w:val="0082435D"/>
    <w:rsid w:val="008245A0"/>
    <w:rsid w:val="00824E20"/>
    <w:rsid w:val="00825544"/>
    <w:rsid w:val="0082557C"/>
    <w:rsid w:val="008255FE"/>
    <w:rsid w:val="00825A30"/>
    <w:rsid w:val="00825BF4"/>
    <w:rsid w:val="00825E8A"/>
    <w:rsid w:val="00825F74"/>
    <w:rsid w:val="0082611C"/>
    <w:rsid w:val="00826642"/>
    <w:rsid w:val="00826651"/>
    <w:rsid w:val="008275F4"/>
    <w:rsid w:val="008279FC"/>
    <w:rsid w:val="00827B31"/>
    <w:rsid w:val="00827B81"/>
    <w:rsid w:val="00827BF3"/>
    <w:rsid w:val="008300CC"/>
    <w:rsid w:val="008300DD"/>
    <w:rsid w:val="0083021D"/>
    <w:rsid w:val="008309B5"/>
    <w:rsid w:val="00831DC8"/>
    <w:rsid w:val="00831DD8"/>
    <w:rsid w:val="00832050"/>
    <w:rsid w:val="00832128"/>
    <w:rsid w:val="0083232D"/>
    <w:rsid w:val="0083272F"/>
    <w:rsid w:val="00832957"/>
    <w:rsid w:val="0083295A"/>
    <w:rsid w:val="00832C47"/>
    <w:rsid w:val="00833181"/>
    <w:rsid w:val="0083324F"/>
    <w:rsid w:val="0083346B"/>
    <w:rsid w:val="0083384C"/>
    <w:rsid w:val="00833ADC"/>
    <w:rsid w:val="0083408E"/>
    <w:rsid w:val="008343EC"/>
    <w:rsid w:val="008349B7"/>
    <w:rsid w:val="00834CBE"/>
    <w:rsid w:val="00835118"/>
    <w:rsid w:val="0083531A"/>
    <w:rsid w:val="0083549E"/>
    <w:rsid w:val="008355BC"/>
    <w:rsid w:val="008356EE"/>
    <w:rsid w:val="00835AB2"/>
    <w:rsid w:val="0083660C"/>
    <w:rsid w:val="00837084"/>
    <w:rsid w:val="0083716E"/>
    <w:rsid w:val="00837E8E"/>
    <w:rsid w:val="008401F2"/>
    <w:rsid w:val="008401FA"/>
    <w:rsid w:val="008402A4"/>
    <w:rsid w:val="008409C1"/>
    <w:rsid w:val="00840F1B"/>
    <w:rsid w:val="00841394"/>
    <w:rsid w:val="00842D91"/>
    <w:rsid w:val="00842E8F"/>
    <w:rsid w:val="00843302"/>
    <w:rsid w:val="00843994"/>
    <w:rsid w:val="00844092"/>
    <w:rsid w:val="0084409F"/>
    <w:rsid w:val="0084472A"/>
    <w:rsid w:val="00845210"/>
    <w:rsid w:val="008452CA"/>
    <w:rsid w:val="00845565"/>
    <w:rsid w:val="00845C37"/>
    <w:rsid w:val="00845DFB"/>
    <w:rsid w:val="00846984"/>
    <w:rsid w:val="00846D2A"/>
    <w:rsid w:val="008475B4"/>
    <w:rsid w:val="008478A8"/>
    <w:rsid w:val="00847DF2"/>
    <w:rsid w:val="00847E2E"/>
    <w:rsid w:val="008509F2"/>
    <w:rsid w:val="00850A13"/>
    <w:rsid w:val="00850A95"/>
    <w:rsid w:val="00850E22"/>
    <w:rsid w:val="00850E4C"/>
    <w:rsid w:val="00851040"/>
    <w:rsid w:val="00851365"/>
    <w:rsid w:val="008514DC"/>
    <w:rsid w:val="00851576"/>
    <w:rsid w:val="00851917"/>
    <w:rsid w:val="0085216C"/>
    <w:rsid w:val="008521AD"/>
    <w:rsid w:val="0085251D"/>
    <w:rsid w:val="0085255C"/>
    <w:rsid w:val="00852D9D"/>
    <w:rsid w:val="00852E94"/>
    <w:rsid w:val="00852EE6"/>
    <w:rsid w:val="00852EF4"/>
    <w:rsid w:val="00853528"/>
    <w:rsid w:val="008535B4"/>
    <w:rsid w:val="00853744"/>
    <w:rsid w:val="00853907"/>
    <w:rsid w:val="00853E58"/>
    <w:rsid w:val="00853F08"/>
    <w:rsid w:val="008541A5"/>
    <w:rsid w:val="008544D9"/>
    <w:rsid w:val="0085461C"/>
    <w:rsid w:val="00854AB9"/>
    <w:rsid w:val="00855033"/>
    <w:rsid w:val="0085515B"/>
    <w:rsid w:val="0085533A"/>
    <w:rsid w:val="008555B7"/>
    <w:rsid w:val="00855B1F"/>
    <w:rsid w:val="00855C3D"/>
    <w:rsid w:val="00855C51"/>
    <w:rsid w:val="00855EDF"/>
    <w:rsid w:val="00856019"/>
    <w:rsid w:val="008565E3"/>
    <w:rsid w:val="008565FB"/>
    <w:rsid w:val="008567A1"/>
    <w:rsid w:val="008570C2"/>
    <w:rsid w:val="008570F4"/>
    <w:rsid w:val="0085758B"/>
    <w:rsid w:val="0086014E"/>
    <w:rsid w:val="00860245"/>
    <w:rsid w:val="0086030F"/>
    <w:rsid w:val="00860D1C"/>
    <w:rsid w:val="0086159D"/>
    <w:rsid w:val="008618E2"/>
    <w:rsid w:val="00862088"/>
    <w:rsid w:val="008622A8"/>
    <w:rsid w:val="00862666"/>
    <w:rsid w:val="00862A45"/>
    <w:rsid w:val="00862D6E"/>
    <w:rsid w:val="00862DDF"/>
    <w:rsid w:val="00862F9F"/>
    <w:rsid w:val="0086325D"/>
    <w:rsid w:val="00863310"/>
    <w:rsid w:val="0086508D"/>
    <w:rsid w:val="00865422"/>
    <w:rsid w:val="008656E9"/>
    <w:rsid w:val="00865717"/>
    <w:rsid w:val="0086592F"/>
    <w:rsid w:val="008659DC"/>
    <w:rsid w:val="00865C52"/>
    <w:rsid w:val="00866038"/>
    <w:rsid w:val="00866162"/>
    <w:rsid w:val="00866883"/>
    <w:rsid w:val="00866E24"/>
    <w:rsid w:val="0086727D"/>
    <w:rsid w:val="00867655"/>
    <w:rsid w:val="00867AE2"/>
    <w:rsid w:val="00867B0C"/>
    <w:rsid w:val="008707AA"/>
    <w:rsid w:val="00870DD1"/>
    <w:rsid w:val="0087123A"/>
    <w:rsid w:val="00871482"/>
    <w:rsid w:val="008716A1"/>
    <w:rsid w:val="00871BE8"/>
    <w:rsid w:val="0087236B"/>
    <w:rsid w:val="0087242F"/>
    <w:rsid w:val="008727C4"/>
    <w:rsid w:val="008727E4"/>
    <w:rsid w:val="008728A2"/>
    <w:rsid w:val="00872CCC"/>
    <w:rsid w:val="00872CD8"/>
    <w:rsid w:val="00872EF1"/>
    <w:rsid w:val="00872FFD"/>
    <w:rsid w:val="00873491"/>
    <w:rsid w:val="0087375B"/>
    <w:rsid w:val="008738F9"/>
    <w:rsid w:val="00873D66"/>
    <w:rsid w:val="00874296"/>
    <w:rsid w:val="008745A8"/>
    <w:rsid w:val="00874E34"/>
    <w:rsid w:val="0087526F"/>
    <w:rsid w:val="008754E3"/>
    <w:rsid w:val="008758B4"/>
    <w:rsid w:val="008758F6"/>
    <w:rsid w:val="008765AB"/>
    <w:rsid w:val="008768E8"/>
    <w:rsid w:val="00877161"/>
    <w:rsid w:val="008777E4"/>
    <w:rsid w:val="00877815"/>
    <w:rsid w:val="00877C12"/>
    <w:rsid w:val="00877CB4"/>
    <w:rsid w:val="00880ABA"/>
    <w:rsid w:val="00880D22"/>
    <w:rsid w:val="008810DC"/>
    <w:rsid w:val="00881223"/>
    <w:rsid w:val="0088133A"/>
    <w:rsid w:val="0088160C"/>
    <w:rsid w:val="00881A46"/>
    <w:rsid w:val="00881C81"/>
    <w:rsid w:val="0088202A"/>
    <w:rsid w:val="008821DE"/>
    <w:rsid w:val="008822AB"/>
    <w:rsid w:val="008826F7"/>
    <w:rsid w:val="00882C34"/>
    <w:rsid w:val="00883217"/>
    <w:rsid w:val="008835BD"/>
    <w:rsid w:val="00884D97"/>
    <w:rsid w:val="00885477"/>
    <w:rsid w:val="00885850"/>
    <w:rsid w:val="00885A55"/>
    <w:rsid w:val="00885ADC"/>
    <w:rsid w:val="00885BEB"/>
    <w:rsid w:val="0088632E"/>
    <w:rsid w:val="008864A4"/>
    <w:rsid w:val="00886806"/>
    <w:rsid w:val="00886B8D"/>
    <w:rsid w:val="00886C0D"/>
    <w:rsid w:val="008871A9"/>
    <w:rsid w:val="0088732B"/>
    <w:rsid w:val="00887627"/>
    <w:rsid w:val="00887F9A"/>
    <w:rsid w:val="00890075"/>
    <w:rsid w:val="00890344"/>
    <w:rsid w:val="00890F31"/>
    <w:rsid w:val="008912C4"/>
    <w:rsid w:val="008915D4"/>
    <w:rsid w:val="008916B7"/>
    <w:rsid w:val="00891A86"/>
    <w:rsid w:val="0089233E"/>
    <w:rsid w:val="00892481"/>
    <w:rsid w:val="00892746"/>
    <w:rsid w:val="00892891"/>
    <w:rsid w:val="00892D63"/>
    <w:rsid w:val="00892DFC"/>
    <w:rsid w:val="00892F23"/>
    <w:rsid w:val="008934BE"/>
    <w:rsid w:val="0089374D"/>
    <w:rsid w:val="00893D9A"/>
    <w:rsid w:val="00894263"/>
    <w:rsid w:val="00894294"/>
    <w:rsid w:val="008946BA"/>
    <w:rsid w:val="008949A8"/>
    <w:rsid w:val="00894A3E"/>
    <w:rsid w:val="00894C2E"/>
    <w:rsid w:val="0089531D"/>
    <w:rsid w:val="00895815"/>
    <w:rsid w:val="00895A2C"/>
    <w:rsid w:val="00895B60"/>
    <w:rsid w:val="00895C92"/>
    <w:rsid w:val="008966E8"/>
    <w:rsid w:val="00896902"/>
    <w:rsid w:val="00896A8C"/>
    <w:rsid w:val="00896CA9"/>
    <w:rsid w:val="00897072"/>
    <w:rsid w:val="00897385"/>
    <w:rsid w:val="00897585"/>
    <w:rsid w:val="008976A0"/>
    <w:rsid w:val="0089770A"/>
    <w:rsid w:val="00897AC0"/>
    <w:rsid w:val="008A0A67"/>
    <w:rsid w:val="008A0BDE"/>
    <w:rsid w:val="008A0C1C"/>
    <w:rsid w:val="008A1702"/>
    <w:rsid w:val="008A180D"/>
    <w:rsid w:val="008A1970"/>
    <w:rsid w:val="008A20C5"/>
    <w:rsid w:val="008A2485"/>
    <w:rsid w:val="008A24D3"/>
    <w:rsid w:val="008A253F"/>
    <w:rsid w:val="008A2879"/>
    <w:rsid w:val="008A2C27"/>
    <w:rsid w:val="008A2F93"/>
    <w:rsid w:val="008A32C5"/>
    <w:rsid w:val="008A3889"/>
    <w:rsid w:val="008A3B96"/>
    <w:rsid w:val="008A41B1"/>
    <w:rsid w:val="008A4319"/>
    <w:rsid w:val="008A4400"/>
    <w:rsid w:val="008A48F5"/>
    <w:rsid w:val="008A50A7"/>
    <w:rsid w:val="008A5B0B"/>
    <w:rsid w:val="008A5CDC"/>
    <w:rsid w:val="008A5DEF"/>
    <w:rsid w:val="008A6010"/>
    <w:rsid w:val="008A667B"/>
    <w:rsid w:val="008A677E"/>
    <w:rsid w:val="008A7222"/>
    <w:rsid w:val="008A740E"/>
    <w:rsid w:val="008A7448"/>
    <w:rsid w:val="008A7506"/>
    <w:rsid w:val="008A7528"/>
    <w:rsid w:val="008A7577"/>
    <w:rsid w:val="008A78FB"/>
    <w:rsid w:val="008A79AD"/>
    <w:rsid w:val="008A79F9"/>
    <w:rsid w:val="008A7BC1"/>
    <w:rsid w:val="008A7D11"/>
    <w:rsid w:val="008A7E03"/>
    <w:rsid w:val="008B04EE"/>
    <w:rsid w:val="008B0A35"/>
    <w:rsid w:val="008B16A3"/>
    <w:rsid w:val="008B1833"/>
    <w:rsid w:val="008B19D3"/>
    <w:rsid w:val="008B22B1"/>
    <w:rsid w:val="008B266B"/>
    <w:rsid w:val="008B270C"/>
    <w:rsid w:val="008B27AE"/>
    <w:rsid w:val="008B29F8"/>
    <w:rsid w:val="008B2ADD"/>
    <w:rsid w:val="008B2E11"/>
    <w:rsid w:val="008B357F"/>
    <w:rsid w:val="008B39C2"/>
    <w:rsid w:val="008B4072"/>
    <w:rsid w:val="008B4B4E"/>
    <w:rsid w:val="008B51D9"/>
    <w:rsid w:val="008B57C0"/>
    <w:rsid w:val="008B5A64"/>
    <w:rsid w:val="008B5D54"/>
    <w:rsid w:val="008B5D87"/>
    <w:rsid w:val="008B6959"/>
    <w:rsid w:val="008B6A19"/>
    <w:rsid w:val="008B6BBD"/>
    <w:rsid w:val="008B724C"/>
    <w:rsid w:val="008B72B1"/>
    <w:rsid w:val="008B735B"/>
    <w:rsid w:val="008B7774"/>
    <w:rsid w:val="008B7960"/>
    <w:rsid w:val="008B7E44"/>
    <w:rsid w:val="008C02F9"/>
    <w:rsid w:val="008C0358"/>
    <w:rsid w:val="008C0553"/>
    <w:rsid w:val="008C0C41"/>
    <w:rsid w:val="008C17F2"/>
    <w:rsid w:val="008C1888"/>
    <w:rsid w:val="008C1AD1"/>
    <w:rsid w:val="008C2C2B"/>
    <w:rsid w:val="008C2ED0"/>
    <w:rsid w:val="008C3233"/>
    <w:rsid w:val="008C390A"/>
    <w:rsid w:val="008C3B45"/>
    <w:rsid w:val="008C3CF1"/>
    <w:rsid w:val="008C3F25"/>
    <w:rsid w:val="008C44B0"/>
    <w:rsid w:val="008C46F2"/>
    <w:rsid w:val="008C4BC0"/>
    <w:rsid w:val="008C4D9A"/>
    <w:rsid w:val="008C5959"/>
    <w:rsid w:val="008C5A0A"/>
    <w:rsid w:val="008C5E1F"/>
    <w:rsid w:val="008C643F"/>
    <w:rsid w:val="008C65B4"/>
    <w:rsid w:val="008C6696"/>
    <w:rsid w:val="008C6CD9"/>
    <w:rsid w:val="008C6DA5"/>
    <w:rsid w:val="008C7572"/>
    <w:rsid w:val="008C7ADA"/>
    <w:rsid w:val="008C7ED8"/>
    <w:rsid w:val="008D023D"/>
    <w:rsid w:val="008D070F"/>
    <w:rsid w:val="008D0767"/>
    <w:rsid w:val="008D0799"/>
    <w:rsid w:val="008D0EF2"/>
    <w:rsid w:val="008D139E"/>
    <w:rsid w:val="008D1488"/>
    <w:rsid w:val="008D1CD7"/>
    <w:rsid w:val="008D1D80"/>
    <w:rsid w:val="008D20CD"/>
    <w:rsid w:val="008D270B"/>
    <w:rsid w:val="008D271C"/>
    <w:rsid w:val="008D2884"/>
    <w:rsid w:val="008D2C61"/>
    <w:rsid w:val="008D2D40"/>
    <w:rsid w:val="008D2FC3"/>
    <w:rsid w:val="008D30A7"/>
    <w:rsid w:val="008D3198"/>
    <w:rsid w:val="008D37D8"/>
    <w:rsid w:val="008D4560"/>
    <w:rsid w:val="008D45BF"/>
    <w:rsid w:val="008D4774"/>
    <w:rsid w:val="008D4A3F"/>
    <w:rsid w:val="008D4CDA"/>
    <w:rsid w:val="008D4EAA"/>
    <w:rsid w:val="008D5299"/>
    <w:rsid w:val="008D5899"/>
    <w:rsid w:val="008D5DFC"/>
    <w:rsid w:val="008D5E6E"/>
    <w:rsid w:val="008D64A0"/>
    <w:rsid w:val="008D64F5"/>
    <w:rsid w:val="008D65A3"/>
    <w:rsid w:val="008D67BA"/>
    <w:rsid w:val="008D68A7"/>
    <w:rsid w:val="008D6CE1"/>
    <w:rsid w:val="008D6D83"/>
    <w:rsid w:val="008D71E7"/>
    <w:rsid w:val="008D78FE"/>
    <w:rsid w:val="008D796A"/>
    <w:rsid w:val="008D79A3"/>
    <w:rsid w:val="008D7A1B"/>
    <w:rsid w:val="008D7A4F"/>
    <w:rsid w:val="008D7BF6"/>
    <w:rsid w:val="008D7CA2"/>
    <w:rsid w:val="008E091F"/>
    <w:rsid w:val="008E0AD5"/>
    <w:rsid w:val="008E1279"/>
    <w:rsid w:val="008E14A1"/>
    <w:rsid w:val="008E14AD"/>
    <w:rsid w:val="008E15CF"/>
    <w:rsid w:val="008E16DF"/>
    <w:rsid w:val="008E213B"/>
    <w:rsid w:val="008E248B"/>
    <w:rsid w:val="008E25E5"/>
    <w:rsid w:val="008E29F1"/>
    <w:rsid w:val="008E2C13"/>
    <w:rsid w:val="008E2C39"/>
    <w:rsid w:val="008E3015"/>
    <w:rsid w:val="008E3388"/>
    <w:rsid w:val="008E37EA"/>
    <w:rsid w:val="008E38FF"/>
    <w:rsid w:val="008E3A7B"/>
    <w:rsid w:val="008E3AB6"/>
    <w:rsid w:val="008E3EB4"/>
    <w:rsid w:val="008E410B"/>
    <w:rsid w:val="008E42A1"/>
    <w:rsid w:val="008E43F1"/>
    <w:rsid w:val="008E481C"/>
    <w:rsid w:val="008E5214"/>
    <w:rsid w:val="008E5456"/>
    <w:rsid w:val="008E6827"/>
    <w:rsid w:val="008E68C5"/>
    <w:rsid w:val="008E6E7F"/>
    <w:rsid w:val="008E70E8"/>
    <w:rsid w:val="008E760D"/>
    <w:rsid w:val="008E7736"/>
    <w:rsid w:val="008E77A0"/>
    <w:rsid w:val="008E77D3"/>
    <w:rsid w:val="008F007E"/>
    <w:rsid w:val="008F04C9"/>
    <w:rsid w:val="008F0668"/>
    <w:rsid w:val="008F099C"/>
    <w:rsid w:val="008F0B53"/>
    <w:rsid w:val="008F0E9E"/>
    <w:rsid w:val="008F1219"/>
    <w:rsid w:val="008F1281"/>
    <w:rsid w:val="008F19A7"/>
    <w:rsid w:val="008F1E48"/>
    <w:rsid w:val="008F29BD"/>
    <w:rsid w:val="008F2B64"/>
    <w:rsid w:val="008F2B6F"/>
    <w:rsid w:val="008F2C2E"/>
    <w:rsid w:val="008F2D01"/>
    <w:rsid w:val="008F2E28"/>
    <w:rsid w:val="008F3009"/>
    <w:rsid w:val="008F30F7"/>
    <w:rsid w:val="008F328C"/>
    <w:rsid w:val="008F3E9C"/>
    <w:rsid w:val="008F3EDA"/>
    <w:rsid w:val="008F3EDE"/>
    <w:rsid w:val="008F3F4C"/>
    <w:rsid w:val="008F42DA"/>
    <w:rsid w:val="008F44D2"/>
    <w:rsid w:val="008F4816"/>
    <w:rsid w:val="008F52D0"/>
    <w:rsid w:val="008F55F6"/>
    <w:rsid w:val="008F57B7"/>
    <w:rsid w:val="008F5840"/>
    <w:rsid w:val="008F587E"/>
    <w:rsid w:val="008F59E5"/>
    <w:rsid w:val="008F5BE8"/>
    <w:rsid w:val="008F5CB2"/>
    <w:rsid w:val="008F5D5A"/>
    <w:rsid w:val="008F5E79"/>
    <w:rsid w:val="008F6146"/>
    <w:rsid w:val="008F6307"/>
    <w:rsid w:val="008F6648"/>
    <w:rsid w:val="008F6CF4"/>
    <w:rsid w:val="008F6E37"/>
    <w:rsid w:val="008F6E3C"/>
    <w:rsid w:val="008F6F1A"/>
    <w:rsid w:val="008F6F7A"/>
    <w:rsid w:val="008F732A"/>
    <w:rsid w:val="008F7519"/>
    <w:rsid w:val="008F752E"/>
    <w:rsid w:val="008F75D3"/>
    <w:rsid w:val="008F77C4"/>
    <w:rsid w:val="008F79D0"/>
    <w:rsid w:val="008F7D57"/>
    <w:rsid w:val="008F7D96"/>
    <w:rsid w:val="008F7EBD"/>
    <w:rsid w:val="009002BB"/>
    <w:rsid w:val="00900397"/>
    <w:rsid w:val="009003A0"/>
    <w:rsid w:val="0090051A"/>
    <w:rsid w:val="009007AA"/>
    <w:rsid w:val="00900950"/>
    <w:rsid w:val="00900D9F"/>
    <w:rsid w:val="009013B2"/>
    <w:rsid w:val="00901420"/>
    <w:rsid w:val="00901B92"/>
    <w:rsid w:val="0090267A"/>
    <w:rsid w:val="00902740"/>
    <w:rsid w:val="00902BE4"/>
    <w:rsid w:val="009033DD"/>
    <w:rsid w:val="00903499"/>
    <w:rsid w:val="00904013"/>
    <w:rsid w:val="0090455E"/>
    <w:rsid w:val="009045F4"/>
    <w:rsid w:val="00904861"/>
    <w:rsid w:val="009048DF"/>
    <w:rsid w:val="009050B8"/>
    <w:rsid w:val="0090585A"/>
    <w:rsid w:val="00905DA9"/>
    <w:rsid w:val="009060EE"/>
    <w:rsid w:val="00906111"/>
    <w:rsid w:val="00906BC1"/>
    <w:rsid w:val="00906EE9"/>
    <w:rsid w:val="009075FB"/>
    <w:rsid w:val="0090775C"/>
    <w:rsid w:val="00907780"/>
    <w:rsid w:val="00910F3C"/>
    <w:rsid w:val="0091105A"/>
    <w:rsid w:val="009111AB"/>
    <w:rsid w:val="00911356"/>
    <w:rsid w:val="0091203D"/>
    <w:rsid w:val="009120C7"/>
    <w:rsid w:val="00912134"/>
    <w:rsid w:val="009121FC"/>
    <w:rsid w:val="00912334"/>
    <w:rsid w:val="009125C6"/>
    <w:rsid w:val="00912A99"/>
    <w:rsid w:val="00913073"/>
    <w:rsid w:val="0091308C"/>
    <w:rsid w:val="009130F4"/>
    <w:rsid w:val="009132A9"/>
    <w:rsid w:val="00913341"/>
    <w:rsid w:val="009137FF"/>
    <w:rsid w:val="00914186"/>
    <w:rsid w:val="0091433A"/>
    <w:rsid w:val="009146DB"/>
    <w:rsid w:val="00914A12"/>
    <w:rsid w:val="00914AB5"/>
    <w:rsid w:val="00914F77"/>
    <w:rsid w:val="009153F1"/>
    <w:rsid w:val="00915608"/>
    <w:rsid w:val="009157E0"/>
    <w:rsid w:val="00915B1B"/>
    <w:rsid w:val="00915C39"/>
    <w:rsid w:val="0091617C"/>
    <w:rsid w:val="009161FD"/>
    <w:rsid w:val="00916299"/>
    <w:rsid w:val="0091643B"/>
    <w:rsid w:val="00916687"/>
    <w:rsid w:val="00916BA9"/>
    <w:rsid w:val="0091741B"/>
    <w:rsid w:val="009175A2"/>
    <w:rsid w:val="00917B3F"/>
    <w:rsid w:val="00917C33"/>
    <w:rsid w:val="00917C83"/>
    <w:rsid w:val="00917C9C"/>
    <w:rsid w:val="00917FC7"/>
    <w:rsid w:val="009203D9"/>
    <w:rsid w:val="00920CDA"/>
    <w:rsid w:val="00921DFC"/>
    <w:rsid w:val="00922368"/>
    <w:rsid w:val="00922538"/>
    <w:rsid w:val="009229D4"/>
    <w:rsid w:val="00922B45"/>
    <w:rsid w:val="00922EBD"/>
    <w:rsid w:val="00922F30"/>
    <w:rsid w:val="009230DA"/>
    <w:rsid w:val="009231A2"/>
    <w:rsid w:val="0092391F"/>
    <w:rsid w:val="00924A8B"/>
    <w:rsid w:val="00924DDE"/>
    <w:rsid w:val="009252AF"/>
    <w:rsid w:val="0092576E"/>
    <w:rsid w:val="00925C7F"/>
    <w:rsid w:val="0092622C"/>
    <w:rsid w:val="00926243"/>
    <w:rsid w:val="009264EB"/>
    <w:rsid w:val="0092676E"/>
    <w:rsid w:val="0092711F"/>
    <w:rsid w:val="009276E8"/>
    <w:rsid w:val="00927C48"/>
    <w:rsid w:val="00927E7F"/>
    <w:rsid w:val="00927F22"/>
    <w:rsid w:val="00927FB6"/>
    <w:rsid w:val="009302C2"/>
    <w:rsid w:val="00930321"/>
    <w:rsid w:val="00930572"/>
    <w:rsid w:val="00930884"/>
    <w:rsid w:val="00930A23"/>
    <w:rsid w:val="00930DC9"/>
    <w:rsid w:val="00930FF4"/>
    <w:rsid w:val="009311A5"/>
    <w:rsid w:val="0093123A"/>
    <w:rsid w:val="0093170A"/>
    <w:rsid w:val="00931A3A"/>
    <w:rsid w:val="009325EC"/>
    <w:rsid w:val="0093312A"/>
    <w:rsid w:val="0093352F"/>
    <w:rsid w:val="0093390D"/>
    <w:rsid w:val="0093394A"/>
    <w:rsid w:val="00933A32"/>
    <w:rsid w:val="00933C3C"/>
    <w:rsid w:val="00933D6B"/>
    <w:rsid w:val="00933F5D"/>
    <w:rsid w:val="00933FB9"/>
    <w:rsid w:val="0093428B"/>
    <w:rsid w:val="00935302"/>
    <w:rsid w:val="00935709"/>
    <w:rsid w:val="00936549"/>
    <w:rsid w:val="00936C36"/>
    <w:rsid w:val="00936DE3"/>
    <w:rsid w:val="009371AC"/>
    <w:rsid w:val="0093785C"/>
    <w:rsid w:val="00937D9E"/>
    <w:rsid w:val="009400D2"/>
    <w:rsid w:val="00940160"/>
    <w:rsid w:val="0094067F"/>
    <w:rsid w:val="009406C6"/>
    <w:rsid w:val="00940FB3"/>
    <w:rsid w:val="009415AF"/>
    <w:rsid w:val="00941BF0"/>
    <w:rsid w:val="00941C8D"/>
    <w:rsid w:val="00941CC2"/>
    <w:rsid w:val="00941D93"/>
    <w:rsid w:val="009420A6"/>
    <w:rsid w:val="00942225"/>
    <w:rsid w:val="0094267D"/>
    <w:rsid w:val="00942698"/>
    <w:rsid w:val="009426D0"/>
    <w:rsid w:val="00942AE1"/>
    <w:rsid w:val="00942F2F"/>
    <w:rsid w:val="00942FB7"/>
    <w:rsid w:val="00943037"/>
    <w:rsid w:val="00943061"/>
    <w:rsid w:val="00943356"/>
    <w:rsid w:val="0094345F"/>
    <w:rsid w:val="0094351E"/>
    <w:rsid w:val="009439D4"/>
    <w:rsid w:val="00943B58"/>
    <w:rsid w:val="00943D8E"/>
    <w:rsid w:val="00944042"/>
    <w:rsid w:val="00944043"/>
    <w:rsid w:val="0094442E"/>
    <w:rsid w:val="0094510D"/>
    <w:rsid w:val="00945914"/>
    <w:rsid w:val="00945E7C"/>
    <w:rsid w:val="009461E2"/>
    <w:rsid w:val="00946336"/>
    <w:rsid w:val="0094715C"/>
    <w:rsid w:val="00947400"/>
    <w:rsid w:val="00947A21"/>
    <w:rsid w:val="00947A52"/>
    <w:rsid w:val="00947CB4"/>
    <w:rsid w:val="00950001"/>
    <w:rsid w:val="00950282"/>
    <w:rsid w:val="0095037D"/>
    <w:rsid w:val="00951372"/>
    <w:rsid w:val="0095162D"/>
    <w:rsid w:val="00951701"/>
    <w:rsid w:val="0095179B"/>
    <w:rsid w:val="00951941"/>
    <w:rsid w:val="00951D3E"/>
    <w:rsid w:val="00951F33"/>
    <w:rsid w:val="00952002"/>
    <w:rsid w:val="00953358"/>
    <w:rsid w:val="00953B56"/>
    <w:rsid w:val="00953C86"/>
    <w:rsid w:val="00954992"/>
    <w:rsid w:val="00954B83"/>
    <w:rsid w:val="00954C45"/>
    <w:rsid w:val="00954E75"/>
    <w:rsid w:val="00955151"/>
    <w:rsid w:val="0095539E"/>
    <w:rsid w:val="00955840"/>
    <w:rsid w:val="009559A9"/>
    <w:rsid w:val="00955FB9"/>
    <w:rsid w:val="00956055"/>
    <w:rsid w:val="009562D0"/>
    <w:rsid w:val="00956636"/>
    <w:rsid w:val="0095673D"/>
    <w:rsid w:val="00957332"/>
    <w:rsid w:val="0095733D"/>
    <w:rsid w:val="00957618"/>
    <w:rsid w:val="00957851"/>
    <w:rsid w:val="00957C27"/>
    <w:rsid w:val="00957F78"/>
    <w:rsid w:val="00957FB9"/>
    <w:rsid w:val="0096025D"/>
    <w:rsid w:val="009606E6"/>
    <w:rsid w:val="009608FD"/>
    <w:rsid w:val="00960B3D"/>
    <w:rsid w:val="00960E4F"/>
    <w:rsid w:val="00960F24"/>
    <w:rsid w:val="00961140"/>
    <w:rsid w:val="00961437"/>
    <w:rsid w:val="009616D1"/>
    <w:rsid w:val="00961A75"/>
    <w:rsid w:val="0096200C"/>
    <w:rsid w:val="009622A1"/>
    <w:rsid w:val="00962A41"/>
    <w:rsid w:val="00963343"/>
    <w:rsid w:val="00964320"/>
    <w:rsid w:val="0096460E"/>
    <w:rsid w:val="00965A75"/>
    <w:rsid w:val="00966262"/>
    <w:rsid w:val="00966407"/>
    <w:rsid w:val="00966699"/>
    <w:rsid w:val="00966925"/>
    <w:rsid w:val="00966CFE"/>
    <w:rsid w:val="0096703D"/>
    <w:rsid w:val="00967090"/>
    <w:rsid w:val="0096713B"/>
    <w:rsid w:val="009671F3"/>
    <w:rsid w:val="009674DA"/>
    <w:rsid w:val="009677CE"/>
    <w:rsid w:val="00967ACE"/>
    <w:rsid w:val="00967BB1"/>
    <w:rsid w:val="00967BCF"/>
    <w:rsid w:val="00967D1A"/>
    <w:rsid w:val="00967E6A"/>
    <w:rsid w:val="00970E1E"/>
    <w:rsid w:val="009710A5"/>
    <w:rsid w:val="00971179"/>
    <w:rsid w:val="00971501"/>
    <w:rsid w:val="009716DC"/>
    <w:rsid w:val="00971710"/>
    <w:rsid w:val="00971A04"/>
    <w:rsid w:val="00972162"/>
    <w:rsid w:val="009723ED"/>
    <w:rsid w:val="00972496"/>
    <w:rsid w:val="009725B7"/>
    <w:rsid w:val="009726AC"/>
    <w:rsid w:val="0097295C"/>
    <w:rsid w:val="009729D6"/>
    <w:rsid w:val="00972AAF"/>
    <w:rsid w:val="00972EA5"/>
    <w:rsid w:val="00973090"/>
    <w:rsid w:val="00973110"/>
    <w:rsid w:val="00973179"/>
    <w:rsid w:val="00973E53"/>
    <w:rsid w:val="0097485E"/>
    <w:rsid w:val="00974C12"/>
    <w:rsid w:val="00974C53"/>
    <w:rsid w:val="00974CE3"/>
    <w:rsid w:val="009750F9"/>
    <w:rsid w:val="00975222"/>
    <w:rsid w:val="00975451"/>
    <w:rsid w:val="009758FD"/>
    <w:rsid w:val="00976274"/>
    <w:rsid w:val="00976D32"/>
    <w:rsid w:val="0097705B"/>
    <w:rsid w:val="00977568"/>
    <w:rsid w:val="00977AB3"/>
    <w:rsid w:val="00977F9E"/>
    <w:rsid w:val="009800C3"/>
    <w:rsid w:val="00980145"/>
    <w:rsid w:val="00980542"/>
    <w:rsid w:val="009805CA"/>
    <w:rsid w:val="009808FB"/>
    <w:rsid w:val="00980F2E"/>
    <w:rsid w:val="009811D0"/>
    <w:rsid w:val="00981284"/>
    <w:rsid w:val="009813F3"/>
    <w:rsid w:val="00981867"/>
    <w:rsid w:val="00981976"/>
    <w:rsid w:val="00981AD3"/>
    <w:rsid w:val="0098202A"/>
    <w:rsid w:val="00982104"/>
    <w:rsid w:val="00982814"/>
    <w:rsid w:val="00982A23"/>
    <w:rsid w:val="00982B65"/>
    <w:rsid w:val="00982B95"/>
    <w:rsid w:val="00982C42"/>
    <w:rsid w:val="00982D80"/>
    <w:rsid w:val="0098318D"/>
    <w:rsid w:val="00983251"/>
    <w:rsid w:val="00983736"/>
    <w:rsid w:val="00983791"/>
    <w:rsid w:val="009837C4"/>
    <w:rsid w:val="00983A2B"/>
    <w:rsid w:val="00983DA9"/>
    <w:rsid w:val="00983F81"/>
    <w:rsid w:val="0098437F"/>
    <w:rsid w:val="00984628"/>
    <w:rsid w:val="00984758"/>
    <w:rsid w:val="0098494F"/>
    <w:rsid w:val="00985167"/>
    <w:rsid w:val="00985578"/>
    <w:rsid w:val="009857BE"/>
    <w:rsid w:val="00985DC4"/>
    <w:rsid w:val="00985E5B"/>
    <w:rsid w:val="00985F59"/>
    <w:rsid w:val="00986038"/>
    <w:rsid w:val="0098612B"/>
    <w:rsid w:val="00986C2C"/>
    <w:rsid w:val="00986C3C"/>
    <w:rsid w:val="00987D58"/>
    <w:rsid w:val="009902CE"/>
    <w:rsid w:val="00990473"/>
    <w:rsid w:val="00990F0D"/>
    <w:rsid w:val="009910A9"/>
    <w:rsid w:val="00991E06"/>
    <w:rsid w:val="00992205"/>
    <w:rsid w:val="0099280E"/>
    <w:rsid w:val="00992A2E"/>
    <w:rsid w:val="00992A94"/>
    <w:rsid w:val="00992D52"/>
    <w:rsid w:val="00992D9F"/>
    <w:rsid w:val="00993D37"/>
    <w:rsid w:val="00994076"/>
    <w:rsid w:val="0099414B"/>
    <w:rsid w:val="009944F3"/>
    <w:rsid w:val="00994780"/>
    <w:rsid w:val="00994BA8"/>
    <w:rsid w:val="00994D49"/>
    <w:rsid w:val="00994DAE"/>
    <w:rsid w:val="009953D8"/>
    <w:rsid w:val="00996114"/>
    <w:rsid w:val="009962C9"/>
    <w:rsid w:val="00996E78"/>
    <w:rsid w:val="00997422"/>
    <w:rsid w:val="0099768F"/>
    <w:rsid w:val="00997A53"/>
    <w:rsid w:val="00997F54"/>
    <w:rsid w:val="009A009F"/>
    <w:rsid w:val="009A017A"/>
    <w:rsid w:val="009A07DA"/>
    <w:rsid w:val="009A17BD"/>
    <w:rsid w:val="009A180C"/>
    <w:rsid w:val="009A189C"/>
    <w:rsid w:val="009A1A31"/>
    <w:rsid w:val="009A1E58"/>
    <w:rsid w:val="009A25B0"/>
    <w:rsid w:val="009A315F"/>
    <w:rsid w:val="009A318C"/>
    <w:rsid w:val="009A319A"/>
    <w:rsid w:val="009A355C"/>
    <w:rsid w:val="009A3A64"/>
    <w:rsid w:val="009A441F"/>
    <w:rsid w:val="009A503A"/>
    <w:rsid w:val="009A5630"/>
    <w:rsid w:val="009A5796"/>
    <w:rsid w:val="009A59E7"/>
    <w:rsid w:val="009A5AA7"/>
    <w:rsid w:val="009A6C3E"/>
    <w:rsid w:val="009A6FF9"/>
    <w:rsid w:val="009A72CB"/>
    <w:rsid w:val="009A796E"/>
    <w:rsid w:val="009A7C6E"/>
    <w:rsid w:val="009B02A5"/>
    <w:rsid w:val="009B0487"/>
    <w:rsid w:val="009B0F31"/>
    <w:rsid w:val="009B11EF"/>
    <w:rsid w:val="009B148B"/>
    <w:rsid w:val="009B2335"/>
    <w:rsid w:val="009B2652"/>
    <w:rsid w:val="009B2C5E"/>
    <w:rsid w:val="009B2FAB"/>
    <w:rsid w:val="009B331B"/>
    <w:rsid w:val="009B3412"/>
    <w:rsid w:val="009B39FA"/>
    <w:rsid w:val="009B3C55"/>
    <w:rsid w:val="009B4AE0"/>
    <w:rsid w:val="009B5466"/>
    <w:rsid w:val="009B56EB"/>
    <w:rsid w:val="009B56FF"/>
    <w:rsid w:val="009B5A16"/>
    <w:rsid w:val="009B5A50"/>
    <w:rsid w:val="009B6214"/>
    <w:rsid w:val="009B6787"/>
    <w:rsid w:val="009B67EE"/>
    <w:rsid w:val="009B6801"/>
    <w:rsid w:val="009B6E45"/>
    <w:rsid w:val="009B6F21"/>
    <w:rsid w:val="009B71CD"/>
    <w:rsid w:val="009B78F1"/>
    <w:rsid w:val="009B7DC3"/>
    <w:rsid w:val="009C00D6"/>
    <w:rsid w:val="009C02EA"/>
    <w:rsid w:val="009C03F2"/>
    <w:rsid w:val="009C07E6"/>
    <w:rsid w:val="009C083C"/>
    <w:rsid w:val="009C0CA0"/>
    <w:rsid w:val="009C15ED"/>
    <w:rsid w:val="009C1707"/>
    <w:rsid w:val="009C1A9B"/>
    <w:rsid w:val="009C1CDA"/>
    <w:rsid w:val="009C2717"/>
    <w:rsid w:val="009C3A87"/>
    <w:rsid w:val="009C3D4D"/>
    <w:rsid w:val="009C4D79"/>
    <w:rsid w:val="009C564D"/>
    <w:rsid w:val="009C5766"/>
    <w:rsid w:val="009C5993"/>
    <w:rsid w:val="009C5C63"/>
    <w:rsid w:val="009C5E54"/>
    <w:rsid w:val="009C6BE2"/>
    <w:rsid w:val="009C75CA"/>
    <w:rsid w:val="009C7D20"/>
    <w:rsid w:val="009C7F4F"/>
    <w:rsid w:val="009C7FAB"/>
    <w:rsid w:val="009D08AE"/>
    <w:rsid w:val="009D0E63"/>
    <w:rsid w:val="009D124E"/>
    <w:rsid w:val="009D1286"/>
    <w:rsid w:val="009D1A9E"/>
    <w:rsid w:val="009D1C50"/>
    <w:rsid w:val="009D2869"/>
    <w:rsid w:val="009D3287"/>
    <w:rsid w:val="009D3588"/>
    <w:rsid w:val="009D39F0"/>
    <w:rsid w:val="009D3ACF"/>
    <w:rsid w:val="009D3B91"/>
    <w:rsid w:val="009D4174"/>
    <w:rsid w:val="009D426C"/>
    <w:rsid w:val="009D4406"/>
    <w:rsid w:val="009D45F5"/>
    <w:rsid w:val="009D5109"/>
    <w:rsid w:val="009D53D4"/>
    <w:rsid w:val="009D5623"/>
    <w:rsid w:val="009D5738"/>
    <w:rsid w:val="009D6016"/>
    <w:rsid w:val="009D66BC"/>
    <w:rsid w:val="009D6EF2"/>
    <w:rsid w:val="009D7250"/>
    <w:rsid w:val="009D7FC3"/>
    <w:rsid w:val="009E11B1"/>
    <w:rsid w:val="009E125F"/>
    <w:rsid w:val="009E14E0"/>
    <w:rsid w:val="009E1622"/>
    <w:rsid w:val="009E25CC"/>
    <w:rsid w:val="009E25CE"/>
    <w:rsid w:val="009E29A0"/>
    <w:rsid w:val="009E2D07"/>
    <w:rsid w:val="009E4502"/>
    <w:rsid w:val="009E48A3"/>
    <w:rsid w:val="009E4A43"/>
    <w:rsid w:val="009E4A5E"/>
    <w:rsid w:val="009E4A6E"/>
    <w:rsid w:val="009E4B81"/>
    <w:rsid w:val="009E4C32"/>
    <w:rsid w:val="009E4E1D"/>
    <w:rsid w:val="009E507D"/>
    <w:rsid w:val="009E5315"/>
    <w:rsid w:val="009E593B"/>
    <w:rsid w:val="009E5B2F"/>
    <w:rsid w:val="009E5D05"/>
    <w:rsid w:val="009E6463"/>
    <w:rsid w:val="009E660E"/>
    <w:rsid w:val="009E6743"/>
    <w:rsid w:val="009E69FE"/>
    <w:rsid w:val="009E7261"/>
    <w:rsid w:val="009E7322"/>
    <w:rsid w:val="009E743A"/>
    <w:rsid w:val="009E75E4"/>
    <w:rsid w:val="009E7661"/>
    <w:rsid w:val="009E7783"/>
    <w:rsid w:val="009E788E"/>
    <w:rsid w:val="009F0146"/>
    <w:rsid w:val="009F022F"/>
    <w:rsid w:val="009F0279"/>
    <w:rsid w:val="009F064A"/>
    <w:rsid w:val="009F096E"/>
    <w:rsid w:val="009F0DEC"/>
    <w:rsid w:val="009F0FFC"/>
    <w:rsid w:val="009F12DA"/>
    <w:rsid w:val="009F136D"/>
    <w:rsid w:val="009F14C1"/>
    <w:rsid w:val="009F15AF"/>
    <w:rsid w:val="009F169E"/>
    <w:rsid w:val="009F171C"/>
    <w:rsid w:val="009F1763"/>
    <w:rsid w:val="009F182A"/>
    <w:rsid w:val="009F1873"/>
    <w:rsid w:val="009F1990"/>
    <w:rsid w:val="009F1ED3"/>
    <w:rsid w:val="009F2209"/>
    <w:rsid w:val="009F24D4"/>
    <w:rsid w:val="009F250C"/>
    <w:rsid w:val="009F264A"/>
    <w:rsid w:val="009F295D"/>
    <w:rsid w:val="009F3428"/>
    <w:rsid w:val="009F350E"/>
    <w:rsid w:val="009F36A9"/>
    <w:rsid w:val="009F379E"/>
    <w:rsid w:val="009F41D1"/>
    <w:rsid w:val="009F4662"/>
    <w:rsid w:val="009F494D"/>
    <w:rsid w:val="009F5441"/>
    <w:rsid w:val="009F584D"/>
    <w:rsid w:val="009F5B44"/>
    <w:rsid w:val="009F5CDA"/>
    <w:rsid w:val="009F5D8C"/>
    <w:rsid w:val="009F5EB4"/>
    <w:rsid w:val="009F621B"/>
    <w:rsid w:val="009F6538"/>
    <w:rsid w:val="009F6766"/>
    <w:rsid w:val="009F697B"/>
    <w:rsid w:val="009F6A78"/>
    <w:rsid w:val="009F6B77"/>
    <w:rsid w:val="009F6F47"/>
    <w:rsid w:val="009F71CB"/>
    <w:rsid w:val="009F7730"/>
    <w:rsid w:val="009F7BCE"/>
    <w:rsid w:val="00A00038"/>
    <w:rsid w:val="00A00177"/>
    <w:rsid w:val="00A01196"/>
    <w:rsid w:val="00A0121E"/>
    <w:rsid w:val="00A014E4"/>
    <w:rsid w:val="00A0170D"/>
    <w:rsid w:val="00A019EB"/>
    <w:rsid w:val="00A019EF"/>
    <w:rsid w:val="00A01E93"/>
    <w:rsid w:val="00A01FE0"/>
    <w:rsid w:val="00A022B5"/>
    <w:rsid w:val="00A0253E"/>
    <w:rsid w:val="00A0284D"/>
    <w:rsid w:val="00A02C9F"/>
    <w:rsid w:val="00A02E0D"/>
    <w:rsid w:val="00A02EDC"/>
    <w:rsid w:val="00A02F7C"/>
    <w:rsid w:val="00A037A0"/>
    <w:rsid w:val="00A03968"/>
    <w:rsid w:val="00A03EF2"/>
    <w:rsid w:val="00A04005"/>
    <w:rsid w:val="00A04306"/>
    <w:rsid w:val="00A045A6"/>
    <w:rsid w:val="00A04F13"/>
    <w:rsid w:val="00A05033"/>
    <w:rsid w:val="00A05B84"/>
    <w:rsid w:val="00A05EC2"/>
    <w:rsid w:val="00A06411"/>
    <w:rsid w:val="00A0726A"/>
    <w:rsid w:val="00A0768B"/>
    <w:rsid w:val="00A07B82"/>
    <w:rsid w:val="00A07D6B"/>
    <w:rsid w:val="00A100FE"/>
    <w:rsid w:val="00A1014C"/>
    <w:rsid w:val="00A104EB"/>
    <w:rsid w:val="00A104EE"/>
    <w:rsid w:val="00A107FB"/>
    <w:rsid w:val="00A108CA"/>
    <w:rsid w:val="00A10D18"/>
    <w:rsid w:val="00A10D58"/>
    <w:rsid w:val="00A10F66"/>
    <w:rsid w:val="00A1194C"/>
    <w:rsid w:val="00A11B64"/>
    <w:rsid w:val="00A11D8B"/>
    <w:rsid w:val="00A124CD"/>
    <w:rsid w:val="00A124DE"/>
    <w:rsid w:val="00A12775"/>
    <w:rsid w:val="00A127CF"/>
    <w:rsid w:val="00A130B2"/>
    <w:rsid w:val="00A13677"/>
    <w:rsid w:val="00A139BB"/>
    <w:rsid w:val="00A13ABF"/>
    <w:rsid w:val="00A13F99"/>
    <w:rsid w:val="00A140B5"/>
    <w:rsid w:val="00A1445A"/>
    <w:rsid w:val="00A145BA"/>
    <w:rsid w:val="00A14610"/>
    <w:rsid w:val="00A148C8"/>
    <w:rsid w:val="00A1494A"/>
    <w:rsid w:val="00A14B33"/>
    <w:rsid w:val="00A14CD4"/>
    <w:rsid w:val="00A14E1C"/>
    <w:rsid w:val="00A1580B"/>
    <w:rsid w:val="00A15810"/>
    <w:rsid w:val="00A1588C"/>
    <w:rsid w:val="00A158F9"/>
    <w:rsid w:val="00A16D42"/>
    <w:rsid w:val="00A17191"/>
    <w:rsid w:val="00A173CA"/>
    <w:rsid w:val="00A17637"/>
    <w:rsid w:val="00A17B57"/>
    <w:rsid w:val="00A201AC"/>
    <w:rsid w:val="00A21025"/>
    <w:rsid w:val="00A2160E"/>
    <w:rsid w:val="00A2161F"/>
    <w:rsid w:val="00A217DE"/>
    <w:rsid w:val="00A21B7E"/>
    <w:rsid w:val="00A21EA3"/>
    <w:rsid w:val="00A22522"/>
    <w:rsid w:val="00A2252C"/>
    <w:rsid w:val="00A22619"/>
    <w:rsid w:val="00A232BD"/>
    <w:rsid w:val="00A23505"/>
    <w:rsid w:val="00A235CE"/>
    <w:rsid w:val="00A23D39"/>
    <w:rsid w:val="00A23F1C"/>
    <w:rsid w:val="00A2416B"/>
    <w:rsid w:val="00A241DB"/>
    <w:rsid w:val="00A24812"/>
    <w:rsid w:val="00A248C1"/>
    <w:rsid w:val="00A2495A"/>
    <w:rsid w:val="00A24DD2"/>
    <w:rsid w:val="00A24FA3"/>
    <w:rsid w:val="00A252E2"/>
    <w:rsid w:val="00A259D1"/>
    <w:rsid w:val="00A25C34"/>
    <w:rsid w:val="00A25CD2"/>
    <w:rsid w:val="00A261A2"/>
    <w:rsid w:val="00A263AB"/>
    <w:rsid w:val="00A267C6"/>
    <w:rsid w:val="00A26DD1"/>
    <w:rsid w:val="00A26DFB"/>
    <w:rsid w:val="00A270BA"/>
    <w:rsid w:val="00A27D15"/>
    <w:rsid w:val="00A30581"/>
    <w:rsid w:val="00A30BFB"/>
    <w:rsid w:val="00A31498"/>
    <w:rsid w:val="00A31728"/>
    <w:rsid w:val="00A31AAA"/>
    <w:rsid w:val="00A326B3"/>
    <w:rsid w:val="00A32ECA"/>
    <w:rsid w:val="00A33055"/>
    <w:rsid w:val="00A33141"/>
    <w:rsid w:val="00A3338D"/>
    <w:rsid w:val="00A33402"/>
    <w:rsid w:val="00A33425"/>
    <w:rsid w:val="00A3361F"/>
    <w:rsid w:val="00A33C4F"/>
    <w:rsid w:val="00A33FB2"/>
    <w:rsid w:val="00A3436E"/>
    <w:rsid w:val="00A349B7"/>
    <w:rsid w:val="00A34B70"/>
    <w:rsid w:val="00A35092"/>
    <w:rsid w:val="00A35213"/>
    <w:rsid w:val="00A35763"/>
    <w:rsid w:val="00A358D4"/>
    <w:rsid w:val="00A35A6B"/>
    <w:rsid w:val="00A360C8"/>
    <w:rsid w:val="00A362AD"/>
    <w:rsid w:val="00A362DA"/>
    <w:rsid w:val="00A362EB"/>
    <w:rsid w:val="00A36B72"/>
    <w:rsid w:val="00A36C9E"/>
    <w:rsid w:val="00A3719F"/>
    <w:rsid w:val="00A374D3"/>
    <w:rsid w:val="00A37E7E"/>
    <w:rsid w:val="00A40094"/>
    <w:rsid w:val="00A4035F"/>
    <w:rsid w:val="00A40403"/>
    <w:rsid w:val="00A408E6"/>
    <w:rsid w:val="00A40C2D"/>
    <w:rsid w:val="00A4136A"/>
    <w:rsid w:val="00A41436"/>
    <w:rsid w:val="00A4173F"/>
    <w:rsid w:val="00A41845"/>
    <w:rsid w:val="00A41DA8"/>
    <w:rsid w:val="00A41F74"/>
    <w:rsid w:val="00A424E6"/>
    <w:rsid w:val="00A42591"/>
    <w:rsid w:val="00A42A93"/>
    <w:rsid w:val="00A43059"/>
    <w:rsid w:val="00A435E5"/>
    <w:rsid w:val="00A4372A"/>
    <w:rsid w:val="00A4396D"/>
    <w:rsid w:val="00A43E36"/>
    <w:rsid w:val="00A44101"/>
    <w:rsid w:val="00A446E7"/>
    <w:rsid w:val="00A44946"/>
    <w:rsid w:val="00A44ECA"/>
    <w:rsid w:val="00A4507F"/>
    <w:rsid w:val="00A452FA"/>
    <w:rsid w:val="00A45885"/>
    <w:rsid w:val="00A45A3F"/>
    <w:rsid w:val="00A460D5"/>
    <w:rsid w:val="00A46216"/>
    <w:rsid w:val="00A462A4"/>
    <w:rsid w:val="00A4670C"/>
    <w:rsid w:val="00A469F9"/>
    <w:rsid w:val="00A47200"/>
    <w:rsid w:val="00A475B8"/>
    <w:rsid w:val="00A478A9"/>
    <w:rsid w:val="00A478F6"/>
    <w:rsid w:val="00A479D5"/>
    <w:rsid w:val="00A479FC"/>
    <w:rsid w:val="00A47A5A"/>
    <w:rsid w:val="00A47C84"/>
    <w:rsid w:val="00A47F49"/>
    <w:rsid w:val="00A50146"/>
    <w:rsid w:val="00A501BD"/>
    <w:rsid w:val="00A50247"/>
    <w:rsid w:val="00A50332"/>
    <w:rsid w:val="00A503E1"/>
    <w:rsid w:val="00A5067E"/>
    <w:rsid w:val="00A50A1D"/>
    <w:rsid w:val="00A50C82"/>
    <w:rsid w:val="00A5102F"/>
    <w:rsid w:val="00A5114A"/>
    <w:rsid w:val="00A511D0"/>
    <w:rsid w:val="00A519AD"/>
    <w:rsid w:val="00A51B15"/>
    <w:rsid w:val="00A51EF7"/>
    <w:rsid w:val="00A52646"/>
    <w:rsid w:val="00A527B6"/>
    <w:rsid w:val="00A528F1"/>
    <w:rsid w:val="00A52BD8"/>
    <w:rsid w:val="00A53046"/>
    <w:rsid w:val="00A53432"/>
    <w:rsid w:val="00A5348F"/>
    <w:rsid w:val="00A5372C"/>
    <w:rsid w:val="00A538DA"/>
    <w:rsid w:val="00A53D21"/>
    <w:rsid w:val="00A53D76"/>
    <w:rsid w:val="00A54268"/>
    <w:rsid w:val="00A542A0"/>
    <w:rsid w:val="00A542A2"/>
    <w:rsid w:val="00A544C3"/>
    <w:rsid w:val="00A545D2"/>
    <w:rsid w:val="00A549F5"/>
    <w:rsid w:val="00A54B7F"/>
    <w:rsid w:val="00A54F42"/>
    <w:rsid w:val="00A55484"/>
    <w:rsid w:val="00A554AB"/>
    <w:rsid w:val="00A554CD"/>
    <w:rsid w:val="00A55C27"/>
    <w:rsid w:val="00A56003"/>
    <w:rsid w:val="00A56322"/>
    <w:rsid w:val="00A566F8"/>
    <w:rsid w:val="00A568C6"/>
    <w:rsid w:val="00A56C16"/>
    <w:rsid w:val="00A56DE3"/>
    <w:rsid w:val="00A574B3"/>
    <w:rsid w:val="00A57509"/>
    <w:rsid w:val="00A5778A"/>
    <w:rsid w:val="00A579CE"/>
    <w:rsid w:val="00A57A4B"/>
    <w:rsid w:val="00A57ABD"/>
    <w:rsid w:val="00A57E37"/>
    <w:rsid w:val="00A57E86"/>
    <w:rsid w:val="00A57F06"/>
    <w:rsid w:val="00A601A2"/>
    <w:rsid w:val="00A6028B"/>
    <w:rsid w:val="00A60563"/>
    <w:rsid w:val="00A60B0A"/>
    <w:rsid w:val="00A610C4"/>
    <w:rsid w:val="00A6156B"/>
    <w:rsid w:val="00A61628"/>
    <w:rsid w:val="00A61C61"/>
    <w:rsid w:val="00A61FB8"/>
    <w:rsid w:val="00A62A5C"/>
    <w:rsid w:val="00A62AF9"/>
    <w:rsid w:val="00A62D2C"/>
    <w:rsid w:val="00A6317E"/>
    <w:rsid w:val="00A63670"/>
    <w:rsid w:val="00A6381C"/>
    <w:rsid w:val="00A63CFD"/>
    <w:rsid w:val="00A6400A"/>
    <w:rsid w:val="00A64197"/>
    <w:rsid w:val="00A64609"/>
    <w:rsid w:val="00A648B8"/>
    <w:rsid w:val="00A64E59"/>
    <w:rsid w:val="00A6589D"/>
    <w:rsid w:val="00A65BDE"/>
    <w:rsid w:val="00A65CBF"/>
    <w:rsid w:val="00A65DCE"/>
    <w:rsid w:val="00A65E36"/>
    <w:rsid w:val="00A6673C"/>
    <w:rsid w:val="00A6703D"/>
    <w:rsid w:val="00A6704A"/>
    <w:rsid w:val="00A672D9"/>
    <w:rsid w:val="00A70033"/>
    <w:rsid w:val="00A70377"/>
    <w:rsid w:val="00A70511"/>
    <w:rsid w:val="00A70BA7"/>
    <w:rsid w:val="00A70FBC"/>
    <w:rsid w:val="00A71882"/>
    <w:rsid w:val="00A718D6"/>
    <w:rsid w:val="00A719BE"/>
    <w:rsid w:val="00A72090"/>
    <w:rsid w:val="00A722CD"/>
    <w:rsid w:val="00A726BB"/>
    <w:rsid w:val="00A72729"/>
    <w:rsid w:val="00A72976"/>
    <w:rsid w:val="00A72D0B"/>
    <w:rsid w:val="00A72F23"/>
    <w:rsid w:val="00A73052"/>
    <w:rsid w:val="00A73476"/>
    <w:rsid w:val="00A735EB"/>
    <w:rsid w:val="00A73769"/>
    <w:rsid w:val="00A73837"/>
    <w:rsid w:val="00A73AE4"/>
    <w:rsid w:val="00A73D17"/>
    <w:rsid w:val="00A745D3"/>
    <w:rsid w:val="00A74B0D"/>
    <w:rsid w:val="00A74F41"/>
    <w:rsid w:val="00A751FF"/>
    <w:rsid w:val="00A754F9"/>
    <w:rsid w:val="00A75579"/>
    <w:rsid w:val="00A755AA"/>
    <w:rsid w:val="00A758D0"/>
    <w:rsid w:val="00A75EF8"/>
    <w:rsid w:val="00A75FE5"/>
    <w:rsid w:val="00A76864"/>
    <w:rsid w:val="00A76DE1"/>
    <w:rsid w:val="00A7702B"/>
    <w:rsid w:val="00A772C3"/>
    <w:rsid w:val="00A772C6"/>
    <w:rsid w:val="00A7737E"/>
    <w:rsid w:val="00A77979"/>
    <w:rsid w:val="00A77AEB"/>
    <w:rsid w:val="00A77EEB"/>
    <w:rsid w:val="00A80713"/>
    <w:rsid w:val="00A80A0E"/>
    <w:rsid w:val="00A80E90"/>
    <w:rsid w:val="00A80EA4"/>
    <w:rsid w:val="00A811B9"/>
    <w:rsid w:val="00A811DA"/>
    <w:rsid w:val="00A81517"/>
    <w:rsid w:val="00A815B9"/>
    <w:rsid w:val="00A81698"/>
    <w:rsid w:val="00A819D1"/>
    <w:rsid w:val="00A81B75"/>
    <w:rsid w:val="00A81C05"/>
    <w:rsid w:val="00A823E0"/>
    <w:rsid w:val="00A82A9D"/>
    <w:rsid w:val="00A82FCE"/>
    <w:rsid w:val="00A8365E"/>
    <w:rsid w:val="00A83964"/>
    <w:rsid w:val="00A83BBA"/>
    <w:rsid w:val="00A83C97"/>
    <w:rsid w:val="00A8479D"/>
    <w:rsid w:val="00A84B63"/>
    <w:rsid w:val="00A84EB4"/>
    <w:rsid w:val="00A855D7"/>
    <w:rsid w:val="00A85600"/>
    <w:rsid w:val="00A85B78"/>
    <w:rsid w:val="00A85C4F"/>
    <w:rsid w:val="00A85D0D"/>
    <w:rsid w:val="00A86A56"/>
    <w:rsid w:val="00A86A7B"/>
    <w:rsid w:val="00A86BCA"/>
    <w:rsid w:val="00A86F25"/>
    <w:rsid w:val="00A875BC"/>
    <w:rsid w:val="00A8799D"/>
    <w:rsid w:val="00A87BF1"/>
    <w:rsid w:val="00A87C2B"/>
    <w:rsid w:val="00A908D3"/>
    <w:rsid w:val="00A9093B"/>
    <w:rsid w:val="00A90999"/>
    <w:rsid w:val="00A909E4"/>
    <w:rsid w:val="00A90E70"/>
    <w:rsid w:val="00A91B5C"/>
    <w:rsid w:val="00A91FFF"/>
    <w:rsid w:val="00A92538"/>
    <w:rsid w:val="00A926CA"/>
    <w:rsid w:val="00A92C1D"/>
    <w:rsid w:val="00A92C91"/>
    <w:rsid w:val="00A93989"/>
    <w:rsid w:val="00A93A4A"/>
    <w:rsid w:val="00A94360"/>
    <w:rsid w:val="00A949A4"/>
    <w:rsid w:val="00A94F87"/>
    <w:rsid w:val="00A95018"/>
    <w:rsid w:val="00A952D9"/>
    <w:rsid w:val="00A9537C"/>
    <w:rsid w:val="00A95651"/>
    <w:rsid w:val="00A957CC"/>
    <w:rsid w:val="00A95859"/>
    <w:rsid w:val="00A95E9F"/>
    <w:rsid w:val="00A95F24"/>
    <w:rsid w:val="00A96085"/>
    <w:rsid w:val="00A9672E"/>
    <w:rsid w:val="00A96C10"/>
    <w:rsid w:val="00A96C33"/>
    <w:rsid w:val="00A96E94"/>
    <w:rsid w:val="00A97088"/>
    <w:rsid w:val="00A978F2"/>
    <w:rsid w:val="00A97AD8"/>
    <w:rsid w:val="00A97D53"/>
    <w:rsid w:val="00A97DDF"/>
    <w:rsid w:val="00AA02EC"/>
    <w:rsid w:val="00AA033D"/>
    <w:rsid w:val="00AA04DD"/>
    <w:rsid w:val="00AA0A4E"/>
    <w:rsid w:val="00AA0ECD"/>
    <w:rsid w:val="00AA0FA0"/>
    <w:rsid w:val="00AA12E3"/>
    <w:rsid w:val="00AA1617"/>
    <w:rsid w:val="00AA1BCD"/>
    <w:rsid w:val="00AA232A"/>
    <w:rsid w:val="00AA2C06"/>
    <w:rsid w:val="00AA2E46"/>
    <w:rsid w:val="00AA332F"/>
    <w:rsid w:val="00AA3B48"/>
    <w:rsid w:val="00AA3B8A"/>
    <w:rsid w:val="00AA3C22"/>
    <w:rsid w:val="00AA4151"/>
    <w:rsid w:val="00AA4182"/>
    <w:rsid w:val="00AA455A"/>
    <w:rsid w:val="00AA5032"/>
    <w:rsid w:val="00AA532D"/>
    <w:rsid w:val="00AA553E"/>
    <w:rsid w:val="00AA5876"/>
    <w:rsid w:val="00AA5F34"/>
    <w:rsid w:val="00AA631D"/>
    <w:rsid w:val="00AA6330"/>
    <w:rsid w:val="00AA6E77"/>
    <w:rsid w:val="00AA6F67"/>
    <w:rsid w:val="00AA7191"/>
    <w:rsid w:val="00AA7B4F"/>
    <w:rsid w:val="00AB0803"/>
    <w:rsid w:val="00AB085D"/>
    <w:rsid w:val="00AB1A2E"/>
    <w:rsid w:val="00AB20C8"/>
    <w:rsid w:val="00AB264A"/>
    <w:rsid w:val="00AB27B7"/>
    <w:rsid w:val="00AB2E17"/>
    <w:rsid w:val="00AB3077"/>
    <w:rsid w:val="00AB30AC"/>
    <w:rsid w:val="00AB310C"/>
    <w:rsid w:val="00AB3129"/>
    <w:rsid w:val="00AB34B7"/>
    <w:rsid w:val="00AB455C"/>
    <w:rsid w:val="00AB45B3"/>
    <w:rsid w:val="00AB4F17"/>
    <w:rsid w:val="00AB53DE"/>
    <w:rsid w:val="00AB54B6"/>
    <w:rsid w:val="00AB54E6"/>
    <w:rsid w:val="00AB5670"/>
    <w:rsid w:val="00AB5E34"/>
    <w:rsid w:val="00AB6057"/>
    <w:rsid w:val="00AB61F5"/>
    <w:rsid w:val="00AB647A"/>
    <w:rsid w:val="00AB6486"/>
    <w:rsid w:val="00AB66B4"/>
    <w:rsid w:val="00AB6756"/>
    <w:rsid w:val="00AB69DF"/>
    <w:rsid w:val="00AB6A1F"/>
    <w:rsid w:val="00AB70FE"/>
    <w:rsid w:val="00AB711A"/>
    <w:rsid w:val="00AB732B"/>
    <w:rsid w:val="00AB73FC"/>
    <w:rsid w:val="00AB7C1E"/>
    <w:rsid w:val="00AC020E"/>
    <w:rsid w:val="00AC05E7"/>
    <w:rsid w:val="00AC0D46"/>
    <w:rsid w:val="00AC1AFD"/>
    <w:rsid w:val="00AC1BB0"/>
    <w:rsid w:val="00AC1EBB"/>
    <w:rsid w:val="00AC2438"/>
    <w:rsid w:val="00AC2565"/>
    <w:rsid w:val="00AC27E7"/>
    <w:rsid w:val="00AC2821"/>
    <w:rsid w:val="00AC2966"/>
    <w:rsid w:val="00AC2B48"/>
    <w:rsid w:val="00AC2C10"/>
    <w:rsid w:val="00AC2F19"/>
    <w:rsid w:val="00AC3467"/>
    <w:rsid w:val="00AC36D0"/>
    <w:rsid w:val="00AC37FE"/>
    <w:rsid w:val="00AC3EA2"/>
    <w:rsid w:val="00AC3EDE"/>
    <w:rsid w:val="00AC474B"/>
    <w:rsid w:val="00AC479F"/>
    <w:rsid w:val="00AC48B2"/>
    <w:rsid w:val="00AC520E"/>
    <w:rsid w:val="00AC5385"/>
    <w:rsid w:val="00AC545C"/>
    <w:rsid w:val="00AC5728"/>
    <w:rsid w:val="00AC59A0"/>
    <w:rsid w:val="00AC637D"/>
    <w:rsid w:val="00AC65E1"/>
    <w:rsid w:val="00AC6742"/>
    <w:rsid w:val="00AC69AF"/>
    <w:rsid w:val="00AC6B3D"/>
    <w:rsid w:val="00AC7049"/>
    <w:rsid w:val="00AC704A"/>
    <w:rsid w:val="00AC72EF"/>
    <w:rsid w:val="00AC7B0B"/>
    <w:rsid w:val="00AC7E1A"/>
    <w:rsid w:val="00AC7EF5"/>
    <w:rsid w:val="00AC7FDC"/>
    <w:rsid w:val="00AD01F9"/>
    <w:rsid w:val="00AD0444"/>
    <w:rsid w:val="00AD0858"/>
    <w:rsid w:val="00AD096D"/>
    <w:rsid w:val="00AD100A"/>
    <w:rsid w:val="00AD1434"/>
    <w:rsid w:val="00AD1E6C"/>
    <w:rsid w:val="00AD2078"/>
    <w:rsid w:val="00AD2C85"/>
    <w:rsid w:val="00AD30C9"/>
    <w:rsid w:val="00AD3B48"/>
    <w:rsid w:val="00AD3B8E"/>
    <w:rsid w:val="00AD3E21"/>
    <w:rsid w:val="00AD3EA0"/>
    <w:rsid w:val="00AD42C7"/>
    <w:rsid w:val="00AD4471"/>
    <w:rsid w:val="00AD45F7"/>
    <w:rsid w:val="00AD4921"/>
    <w:rsid w:val="00AD4ADE"/>
    <w:rsid w:val="00AD5029"/>
    <w:rsid w:val="00AD5D8B"/>
    <w:rsid w:val="00AD6056"/>
    <w:rsid w:val="00AD61F3"/>
    <w:rsid w:val="00AD65B3"/>
    <w:rsid w:val="00AD678A"/>
    <w:rsid w:val="00AD6E14"/>
    <w:rsid w:val="00AD7037"/>
    <w:rsid w:val="00AD70B8"/>
    <w:rsid w:val="00AD710A"/>
    <w:rsid w:val="00AD722B"/>
    <w:rsid w:val="00AD72BE"/>
    <w:rsid w:val="00AD750F"/>
    <w:rsid w:val="00AD7B2E"/>
    <w:rsid w:val="00AE04BC"/>
    <w:rsid w:val="00AE0C23"/>
    <w:rsid w:val="00AE0E85"/>
    <w:rsid w:val="00AE1046"/>
    <w:rsid w:val="00AE15CA"/>
    <w:rsid w:val="00AE1808"/>
    <w:rsid w:val="00AE1850"/>
    <w:rsid w:val="00AE1955"/>
    <w:rsid w:val="00AE19A9"/>
    <w:rsid w:val="00AE214A"/>
    <w:rsid w:val="00AE2692"/>
    <w:rsid w:val="00AE26F5"/>
    <w:rsid w:val="00AE2727"/>
    <w:rsid w:val="00AE2AD5"/>
    <w:rsid w:val="00AE2D5A"/>
    <w:rsid w:val="00AE2E5A"/>
    <w:rsid w:val="00AE36B2"/>
    <w:rsid w:val="00AE45BD"/>
    <w:rsid w:val="00AE483E"/>
    <w:rsid w:val="00AE49BE"/>
    <w:rsid w:val="00AE4B28"/>
    <w:rsid w:val="00AE4D86"/>
    <w:rsid w:val="00AE5705"/>
    <w:rsid w:val="00AE5855"/>
    <w:rsid w:val="00AE5A35"/>
    <w:rsid w:val="00AE5AE3"/>
    <w:rsid w:val="00AE660A"/>
    <w:rsid w:val="00AE66B8"/>
    <w:rsid w:val="00AE6964"/>
    <w:rsid w:val="00AE6D31"/>
    <w:rsid w:val="00AE709D"/>
    <w:rsid w:val="00AE737F"/>
    <w:rsid w:val="00AE7575"/>
    <w:rsid w:val="00AE78DA"/>
    <w:rsid w:val="00AE7A46"/>
    <w:rsid w:val="00AF01F7"/>
    <w:rsid w:val="00AF02AD"/>
    <w:rsid w:val="00AF08F0"/>
    <w:rsid w:val="00AF12DD"/>
    <w:rsid w:val="00AF1378"/>
    <w:rsid w:val="00AF1810"/>
    <w:rsid w:val="00AF191C"/>
    <w:rsid w:val="00AF1B0E"/>
    <w:rsid w:val="00AF1C0B"/>
    <w:rsid w:val="00AF1D54"/>
    <w:rsid w:val="00AF2169"/>
    <w:rsid w:val="00AF28CD"/>
    <w:rsid w:val="00AF2A1A"/>
    <w:rsid w:val="00AF3B1E"/>
    <w:rsid w:val="00AF3C75"/>
    <w:rsid w:val="00AF4320"/>
    <w:rsid w:val="00AF4B7D"/>
    <w:rsid w:val="00AF5450"/>
    <w:rsid w:val="00AF5648"/>
    <w:rsid w:val="00AF5680"/>
    <w:rsid w:val="00AF58E5"/>
    <w:rsid w:val="00AF5AC7"/>
    <w:rsid w:val="00AF5AEE"/>
    <w:rsid w:val="00AF5DBD"/>
    <w:rsid w:val="00AF5F1B"/>
    <w:rsid w:val="00AF6126"/>
    <w:rsid w:val="00AF6552"/>
    <w:rsid w:val="00AF66B3"/>
    <w:rsid w:val="00AF6804"/>
    <w:rsid w:val="00AF6972"/>
    <w:rsid w:val="00AF6B21"/>
    <w:rsid w:val="00AF6D0F"/>
    <w:rsid w:val="00AF6E2B"/>
    <w:rsid w:val="00AF6E67"/>
    <w:rsid w:val="00AF6E73"/>
    <w:rsid w:val="00AF70B7"/>
    <w:rsid w:val="00AF71BD"/>
    <w:rsid w:val="00AF72A2"/>
    <w:rsid w:val="00AF7B21"/>
    <w:rsid w:val="00AF7C31"/>
    <w:rsid w:val="00AF7D77"/>
    <w:rsid w:val="00B001CC"/>
    <w:rsid w:val="00B0032A"/>
    <w:rsid w:val="00B003BE"/>
    <w:rsid w:val="00B00494"/>
    <w:rsid w:val="00B006D5"/>
    <w:rsid w:val="00B00F53"/>
    <w:rsid w:val="00B011F0"/>
    <w:rsid w:val="00B013C4"/>
    <w:rsid w:val="00B022B3"/>
    <w:rsid w:val="00B022E1"/>
    <w:rsid w:val="00B028AD"/>
    <w:rsid w:val="00B029FF"/>
    <w:rsid w:val="00B02A70"/>
    <w:rsid w:val="00B030D3"/>
    <w:rsid w:val="00B030ED"/>
    <w:rsid w:val="00B032C1"/>
    <w:rsid w:val="00B035B1"/>
    <w:rsid w:val="00B03666"/>
    <w:rsid w:val="00B04016"/>
    <w:rsid w:val="00B04303"/>
    <w:rsid w:val="00B04587"/>
    <w:rsid w:val="00B045F2"/>
    <w:rsid w:val="00B0471E"/>
    <w:rsid w:val="00B05257"/>
    <w:rsid w:val="00B05398"/>
    <w:rsid w:val="00B054D7"/>
    <w:rsid w:val="00B0593C"/>
    <w:rsid w:val="00B066EE"/>
    <w:rsid w:val="00B0689F"/>
    <w:rsid w:val="00B06D1E"/>
    <w:rsid w:val="00B07483"/>
    <w:rsid w:val="00B07655"/>
    <w:rsid w:val="00B07703"/>
    <w:rsid w:val="00B07C60"/>
    <w:rsid w:val="00B07E94"/>
    <w:rsid w:val="00B103E4"/>
    <w:rsid w:val="00B10A23"/>
    <w:rsid w:val="00B10D30"/>
    <w:rsid w:val="00B11128"/>
    <w:rsid w:val="00B114D7"/>
    <w:rsid w:val="00B115C0"/>
    <w:rsid w:val="00B11743"/>
    <w:rsid w:val="00B11A05"/>
    <w:rsid w:val="00B11B17"/>
    <w:rsid w:val="00B11C24"/>
    <w:rsid w:val="00B11DCE"/>
    <w:rsid w:val="00B11E06"/>
    <w:rsid w:val="00B12172"/>
    <w:rsid w:val="00B12837"/>
    <w:rsid w:val="00B128F2"/>
    <w:rsid w:val="00B12A3C"/>
    <w:rsid w:val="00B12EAE"/>
    <w:rsid w:val="00B13A17"/>
    <w:rsid w:val="00B13A49"/>
    <w:rsid w:val="00B13C7E"/>
    <w:rsid w:val="00B13D3D"/>
    <w:rsid w:val="00B13D46"/>
    <w:rsid w:val="00B145E1"/>
    <w:rsid w:val="00B14BCA"/>
    <w:rsid w:val="00B14EB0"/>
    <w:rsid w:val="00B14FC0"/>
    <w:rsid w:val="00B150FF"/>
    <w:rsid w:val="00B15155"/>
    <w:rsid w:val="00B155D2"/>
    <w:rsid w:val="00B1563A"/>
    <w:rsid w:val="00B15B8D"/>
    <w:rsid w:val="00B15BEE"/>
    <w:rsid w:val="00B15E3F"/>
    <w:rsid w:val="00B16083"/>
    <w:rsid w:val="00B16151"/>
    <w:rsid w:val="00B16BAE"/>
    <w:rsid w:val="00B16BF6"/>
    <w:rsid w:val="00B1719C"/>
    <w:rsid w:val="00B17213"/>
    <w:rsid w:val="00B17253"/>
    <w:rsid w:val="00B173F2"/>
    <w:rsid w:val="00B176D1"/>
    <w:rsid w:val="00B177E6"/>
    <w:rsid w:val="00B1780F"/>
    <w:rsid w:val="00B20336"/>
    <w:rsid w:val="00B2040E"/>
    <w:rsid w:val="00B20466"/>
    <w:rsid w:val="00B20F0C"/>
    <w:rsid w:val="00B211DC"/>
    <w:rsid w:val="00B213D2"/>
    <w:rsid w:val="00B216FF"/>
    <w:rsid w:val="00B218FE"/>
    <w:rsid w:val="00B21926"/>
    <w:rsid w:val="00B21D08"/>
    <w:rsid w:val="00B21DAC"/>
    <w:rsid w:val="00B223D3"/>
    <w:rsid w:val="00B2257B"/>
    <w:rsid w:val="00B22EAF"/>
    <w:rsid w:val="00B231BB"/>
    <w:rsid w:val="00B23343"/>
    <w:rsid w:val="00B237DB"/>
    <w:rsid w:val="00B23BE7"/>
    <w:rsid w:val="00B23E71"/>
    <w:rsid w:val="00B24016"/>
    <w:rsid w:val="00B2466C"/>
    <w:rsid w:val="00B248D9"/>
    <w:rsid w:val="00B2495E"/>
    <w:rsid w:val="00B24CFA"/>
    <w:rsid w:val="00B24D7F"/>
    <w:rsid w:val="00B25CDA"/>
    <w:rsid w:val="00B25F64"/>
    <w:rsid w:val="00B26198"/>
    <w:rsid w:val="00B26ADC"/>
    <w:rsid w:val="00B26C92"/>
    <w:rsid w:val="00B26CF7"/>
    <w:rsid w:val="00B271A4"/>
    <w:rsid w:val="00B27AE4"/>
    <w:rsid w:val="00B27EAC"/>
    <w:rsid w:val="00B30073"/>
    <w:rsid w:val="00B3013C"/>
    <w:rsid w:val="00B302B7"/>
    <w:rsid w:val="00B3056E"/>
    <w:rsid w:val="00B307FA"/>
    <w:rsid w:val="00B3080C"/>
    <w:rsid w:val="00B3098E"/>
    <w:rsid w:val="00B311A9"/>
    <w:rsid w:val="00B3127D"/>
    <w:rsid w:val="00B3143A"/>
    <w:rsid w:val="00B31735"/>
    <w:rsid w:val="00B318BB"/>
    <w:rsid w:val="00B32272"/>
    <w:rsid w:val="00B32569"/>
    <w:rsid w:val="00B326BF"/>
    <w:rsid w:val="00B327A9"/>
    <w:rsid w:val="00B3291E"/>
    <w:rsid w:val="00B32AE3"/>
    <w:rsid w:val="00B32D4C"/>
    <w:rsid w:val="00B32DA8"/>
    <w:rsid w:val="00B32F19"/>
    <w:rsid w:val="00B33221"/>
    <w:rsid w:val="00B33525"/>
    <w:rsid w:val="00B337B7"/>
    <w:rsid w:val="00B338E3"/>
    <w:rsid w:val="00B33A4F"/>
    <w:rsid w:val="00B33A63"/>
    <w:rsid w:val="00B33F73"/>
    <w:rsid w:val="00B3415F"/>
    <w:rsid w:val="00B341E9"/>
    <w:rsid w:val="00B349E4"/>
    <w:rsid w:val="00B34CBE"/>
    <w:rsid w:val="00B34D2D"/>
    <w:rsid w:val="00B35279"/>
    <w:rsid w:val="00B35C5D"/>
    <w:rsid w:val="00B35E81"/>
    <w:rsid w:val="00B35E8C"/>
    <w:rsid w:val="00B3634F"/>
    <w:rsid w:val="00B36D4E"/>
    <w:rsid w:val="00B36DE9"/>
    <w:rsid w:val="00B36EB5"/>
    <w:rsid w:val="00B36ED5"/>
    <w:rsid w:val="00B37117"/>
    <w:rsid w:val="00B377C9"/>
    <w:rsid w:val="00B37B57"/>
    <w:rsid w:val="00B37BED"/>
    <w:rsid w:val="00B37C53"/>
    <w:rsid w:val="00B37C71"/>
    <w:rsid w:val="00B37C74"/>
    <w:rsid w:val="00B40232"/>
    <w:rsid w:val="00B40260"/>
    <w:rsid w:val="00B40334"/>
    <w:rsid w:val="00B40405"/>
    <w:rsid w:val="00B409FC"/>
    <w:rsid w:val="00B41366"/>
    <w:rsid w:val="00B41759"/>
    <w:rsid w:val="00B41877"/>
    <w:rsid w:val="00B424CC"/>
    <w:rsid w:val="00B425D4"/>
    <w:rsid w:val="00B42833"/>
    <w:rsid w:val="00B444D0"/>
    <w:rsid w:val="00B4519A"/>
    <w:rsid w:val="00B45339"/>
    <w:rsid w:val="00B45508"/>
    <w:rsid w:val="00B45766"/>
    <w:rsid w:val="00B45D62"/>
    <w:rsid w:val="00B45F75"/>
    <w:rsid w:val="00B46189"/>
    <w:rsid w:val="00B46257"/>
    <w:rsid w:val="00B463C9"/>
    <w:rsid w:val="00B466DB"/>
    <w:rsid w:val="00B46A60"/>
    <w:rsid w:val="00B46D43"/>
    <w:rsid w:val="00B46F39"/>
    <w:rsid w:val="00B47425"/>
    <w:rsid w:val="00B4763B"/>
    <w:rsid w:val="00B4769C"/>
    <w:rsid w:val="00B47870"/>
    <w:rsid w:val="00B479A7"/>
    <w:rsid w:val="00B47A99"/>
    <w:rsid w:val="00B5060E"/>
    <w:rsid w:val="00B50889"/>
    <w:rsid w:val="00B509A1"/>
    <w:rsid w:val="00B50CE0"/>
    <w:rsid w:val="00B511C7"/>
    <w:rsid w:val="00B511D9"/>
    <w:rsid w:val="00B51434"/>
    <w:rsid w:val="00B517EB"/>
    <w:rsid w:val="00B51829"/>
    <w:rsid w:val="00B51846"/>
    <w:rsid w:val="00B51DD3"/>
    <w:rsid w:val="00B5217D"/>
    <w:rsid w:val="00B5259A"/>
    <w:rsid w:val="00B52649"/>
    <w:rsid w:val="00B52C58"/>
    <w:rsid w:val="00B52DFA"/>
    <w:rsid w:val="00B52EEC"/>
    <w:rsid w:val="00B52FFF"/>
    <w:rsid w:val="00B531CC"/>
    <w:rsid w:val="00B536E0"/>
    <w:rsid w:val="00B53833"/>
    <w:rsid w:val="00B546A0"/>
    <w:rsid w:val="00B54CFE"/>
    <w:rsid w:val="00B55101"/>
    <w:rsid w:val="00B55545"/>
    <w:rsid w:val="00B55625"/>
    <w:rsid w:val="00B5591A"/>
    <w:rsid w:val="00B55957"/>
    <w:rsid w:val="00B56205"/>
    <w:rsid w:val="00B56253"/>
    <w:rsid w:val="00B564DE"/>
    <w:rsid w:val="00B575C5"/>
    <w:rsid w:val="00B579BA"/>
    <w:rsid w:val="00B607F1"/>
    <w:rsid w:val="00B6122C"/>
    <w:rsid w:val="00B6191A"/>
    <w:rsid w:val="00B61F57"/>
    <w:rsid w:val="00B61F5A"/>
    <w:rsid w:val="00B62221"/>
    <w:rsid w:val="00B625B2"/>
    <w:rsid w:val="00B63151"/>
    <w:rsid w:val="00B634E1"/>
    <w:rsid w:val="00B635DC"/>
    <w:rsid w:val="00B63704"/>
    <w:rsid w:val="00B63991"/>
    <w:rsid w:val="00B63B92"/>
    <w:rsid w:val="00B63F42"/>
    <w:rsid w:val="00B64266"/>
    <w:rsid w:val="00B64600"/>
    <w:rsid w:val="00B648E2"/>
    <w:rsid w:val="00B64D09"/>
    <w:rsid w:val="00B65174"/>
    <w:rsid w:val="00B65401"/>
    <w:rsid w:val="00B65436"/>
    <w:rsid w:val="00B655CA"/>
    <w:rsid w:val="00B65E23"/>
    <w:rsid w:val="00B65F59"/>
    <w:rsid w:val="00B663AD"/>
    <w:rsid w:val="00B66528"/>
    <w:rsid w:val="00B66644"/>
    <w:rsid w:val="00B66795"/>
    <w:rsid w:val="00B6697A"/>
    <w:rsid w:val="00B66A57"/>
    <w:rsid w:val="00B66D21"/>
    <w:rsid w:val="00B6730F"/>
    <w:rsid w:val="00B673BA"/>
    <w:rsid w:val="00B67563"/>
    <w:rsid w:val="00B67B46"/>
    <w:rsid w:val="00B67C9F"/>
    <w:rsid w:val="00B67CAB"/>
    <w:rsid w:val="00B67FC1"/>
    <w:rsid w:val="00B70280"/>
    <w:rsid w:val="00B70389"/>
    <w:rsid w:val="00B709F3"/>
    <w:rsid w:val="00B70D24"/>
    <w:rsid w:val="00B70F29"/>
    <w:rsid w:val="00B7110A"/>
    <w:rsid w:val="00B7117B"/>
    <w:rsid w:val="00B71260"/>
    <w:rsid w:val="00B714EE"/>
    <w:rsid w:val="00B71793"/>
    <w:rsid w:val="00B717B8"/>
    <w:rsid w:val="00B72579"/>
    <w:rsid w:val="00B725BD"/>
    <w:rsid w:val="00B729B3"/>
    <w:rsid w:val="00B729DD"/>
    <w:rsid w:val="00B72AD4"/>
    <w:rsid w:val="00B72E48"/>
    <w:rsid w:val="00B72F93"/>
    <w:rsid w:val="00B73851"/>
    <w:rsid w:val="00B73EF6"/>
    <w:rsid w:val="00B73F5B"/>
    <w:rsid w:val="00B73FDA"/>
    <w:rsid w:val="00B751C6"/>
    <w:rsid w:val="00B752EA"/>
    <w:rsid w:val="00B757FC"/>
    <w:rsid w:val="00B75D1A"/>
    <w:rsid w:val="00B7621E"/>
    <w:rsid w:val="00B762A9"/>
    <w:rsid w:val="00B76548"/>
    <w:rsid w:val="00B7688F"/>
    <w:rsid w:val="00B76B4B"/>
    <w:rsid w:val="00B77318"/>
    <w:rsid w:val="00B77AAD"/>
    <w:rsid w:val="00B77ED5"/>
    <w:rsid w:val="00B8028C"/>
    <w:rsid w:val="00B808D5"/>
    <w:rsid w:val="00B80978"/>
    <w:rsid w:val="00B809F1"/>
    <w:rsid w:val="00B80AE1"/>
    <w:rsid w:val="00B80C94"/>
    <w:rsid w:val="00B80CC3"/>
    <w:rsid w:val="00B80E3A"/>
    <w:rsid w:val="00B815C8"/>
    <w:rsid w:val="00B81653"/>
    <w:rsid w:val="00B81734"/>
    <w:rsid w:val="00B819CE"/>
    <w:rsid w:val="00B81DBE"/>
    <w:rsid w:val="00B81FEF"/>
    <w:rsid w:val="00B821F0"/>
    <w:rsid w:val="00B8280A"/>
    <w:rsid w:val="00B82875"/>
    <w:rsid w:val="00B82D97"/>
    <w:rsid w:val="00B82DA5"/>
    <w:rsid w:val="00B8337A"/>
    <w:rsid w:val="00B83497"/>
    <w:rsid w:val="00B83EF1"/>
    <w:rsid w:val="00B8438B"/>
    <w:rsid w:val="00B84604"/>
    <w:rsid w:val="00B84DA4"/>
    <w:rsid w:val="00B860E8"/>
    <w:rsid w:val="00B864EB"/>
    <w:rsid w:val="00B87574"/>
    <w:rsid w:val="00B8778C"/>
    <w:rsid w:val="00B87861"/>
    <w:rsid w:val="00B87A99"/>
    <w:rsid w:val="00B87BAC"/>
    <w:rsid w:val="00B90F95"/>
    <w:rsid w:val="00B910D3"/>
    <w:rsid w:val="00B9170F"/>
    <w:rsid w:val="00B9173E"/>
    <w:rsid w:val="00B918DF"/>
    <w:rsid w:val="00B91C52"/>
    <w:rsid w:val="00B91C7A"/>
    <w:rsid w:val="00B91CD0"/>
    <w:rsid w:val="00B91F52"/>
    <w:rsid w:val="00B92202"/>
    <w:rsid w:val="00B929C3"/>
    <w:rsid w:val="00B92B3B"/>
    <w:rsid w:val="00B9308B"/>
    <w:rsid w:val="00B937BD"/>
    <w:rsid w:val="00B93D95"/>
    <w:rsid w:val="00B93F6E"/>
    <w:rsid w:val="00B94780"/>
    <w:rsid w:val="00B94919"/>
    <w:rsid w:val="00B94C24"/>
    <w:rsid w:val="00B94C26"/>
    <w:rsid w:val="00B94C7F"/>
    <w:rsid w:val="00B94FAD"/>
    <w:rsid w:val="00B94FBB"/>
    <w:rsid w:val="00B957DE"/>
    <w:rsid w:val="00B95A9F"/>
    <w:rsid w:val="00B9613D"/>
    <w:rsid w:val="00B96564"/>
    <w:rsid w:val="00B96BDE"/>
    <w:rsid w:val="00B96DA0"/>
    <w:rsid w:val="00B97B7F"/>
    <w:rsid w:val="00BA026F"/>
    <w:rsid w:val="00BA02E2"/>
    <w:rsid w:val="00BA0601"/>
    <w:rsid w:val="00BA06FD"/>
    <w:rsid w:val="00BA075A"/>
    <w:rsid w:val="00BA0A13"/>
    <w:rsid w:val="00BA0E6B"/>
    <w:rsid w:val="00BA1118"/>
    <w:rsid w:val="00BA1160"/>
    <w:rsid w:val="00BA1368"/>
    <w:rsid w:val="00BA1564"/>
    <w:rsid w:val="00BA1741"/>
    <w:rsid w:val="00BA1825"/>
    <w:rsid w:val="00BA1F5A"/>
    <w:rsid w:val="00BA26D9"/>
    <w:rsid w:val="00BA2707"/>
    <w:rsid w:val="00BA27FC"/>
    <w:rsid w:val="00BA3319"/>
    <w:rsid w:val="00BA37D3"/>
    <w:rsid w:val="00BA3867"/>
    <w:rsid w:val="00BA4093"/>
    <w:rsid w:val="00BA44E7"/>
    <w:rsid w:val="00BA47DB"/>
    <w:rsid w:val="00BA4A3E"/>
    <w:rsid w:val="00BA4AFA"/>
    <w:rsid w:val="00BA597E"/>
    <w:rsid w:val="00BA6035"/>
    <w:rsid w:val="00BA6086"/>
    <w:rsid w:val="00BA6960"/>
    <w:rsid w:val="00BA6ACC"/>
    <w:rsid w:val="00BA6BB1"/>
    <w:rsid w:val="00BA6BE3"/>
    <w:rsid w:val="00BA6E4F"/>
    <w:rsid w:val="00BA70F4"/>
    <w:rsid w:val="00BA7291"/>
    <w:rsid w:val="00BA7363"/>
    <w:rsid w:val="00BA73D7"/>
    <w:rsid w:val="00BA7590"/>
    <w:rsid w:val="00BA75B3"/>
    <w:rsid w:val="00BA7CAF"/>
    <w:rsid w:val="00BB0529"/>
    <w:rsid w:val="00BB057A"/>
    <w:rsid w:val="00BB083A"/>
    <w:rsid w:val="00BB104D"/>
    <w:rsid w:val="00BB1277"/>
    <w:rsid w:val="00BB1CAA"/>
    <w:rsid w:val="00BB2830"/>
    <w:rsid w:val="00BB32AA"/>
    <w:rsid w:val="00BB3305"/>
    <w:rsid w:val="00BB3539"/>
    <w:rsid w:val="00BB35C2"/>
    <w:rsid w:val="00BB4261"/>
    <w:rsid w:val="00BB4AAF"/>
    <w:rsid w:val="00BB4B28"/>
    <w:rsid w:val="00BB4D7E"/>
    <w:rsid w:val="00BB4EBB"/>
    <w:rsid w:val="00BB54F2"/>
    <w:rsid w:val="00BB5943"/>
    <w:rsid w:val="00BB6059"/>
    <w:rsid w:val="00BB6117"/>
    <w:rsid w:val="00BB61C6"/>
    <w:rsid w:val="00BB6830"/>
    <w:rsid w:val="00BB6B4B"/>
    <w:rsid w:val="00BB6EE4"/>
    <w:rsid w:val="00BB717F"/>
    <w:rsid w:val="00BB7470"/>
    <w:rsid w:val="00BB769E"/>
    <w:rsid w:val="00BB76DC"/>
    <w:rsid w:val="00BB78F7"/>
    <w:rsid w:val="00BB79E1"/>
    <w:rsid w:val="00BB7A17"/>
    <w:rsid w:val="00BB7A63"/>
    <w:rsid w:val="00BB7E89"/>
    <w:rsid w:val="00BB7F45"/>
    <w:rsid w:val="00BC005A"/>
    <w:rsid w:val="00BC00B0"/>
    <w:rsid w:val="00BC01AD"/>
    <w:rsid w:val="00BC0C31"/>
    <w:rsid w:val="00BC1894"/>
    <w:rsid w:val="00BC193F"/>
    <w:rsid w:val="00BC1CBF"/>
    <w:rsid w:val="00BC1F4F"/>
    <w:rsid w:val="00BC1F64"/>
    <w:rsid w:val="00BC24C0"/>
    <w:rsid w:val="00BC26E1"/>
    <w:rsid w:val="00BC2728"/>
    <w:rsid w:val="00BC2A86"/>
    <w:rsid w:val="00BC2DF8"/>
    <w:rsid w:val="00BC331D"/>
    <w:rsid w:val="00BC3413"/>
    <w:rsid w:val="00BC3991"/>
    <w:rsid w:val="00BC3A43"/>
    <w:rsid w:val="00BC41C2"/>
    <w:rsid w:val="00BC48E0"/>
    <w:rsid w:val="00BC5361"/>
    <w:rsid w:val="00BC53F7"/>
    <w:rsid w:val="00BC5525"/>
    <w:rsid w:val="00BC5527"/>
    <w:rsid w:val="00BC5971"/>
    <w:rsid w:val="00BC5C3D"/>
    <w:rsid w:val="00BC5E8A"/>
    <w:rsid w:val="00BC6395"/>
    <w:rsid w:val="00BC63F1"/>
    <w:rsid w:val="00BC65D5"/>
    <w:rsid w:val="00BC662D"/>
    <w:rsid w:val="00BC7482"/>
    <w:rsid w:val="00BC74D9"/>
    <w:rsid w:val="00BC754B"/>
    <w:rsid w:val="00BC7906"/>
    <w:rsid w:val="00BC7AF0"/>
    <w:rsid w:val="00BD0A05"/>
    <w:rsid w:val="00BD0B1C"/>
    <w:rsid w:val="00BD0E9D"/>
    <w:rsid w:val="00BD0F22"/>
    <w:rsid w:val="00BD108F"/>
    <w:rsid w:val="00BD15B9"/>
    <w:rsid w:val="00BD1A2C"/>
    <w:rsid w:val="00BD1EAD"/>
    <w:rsid w:val="00BD238F"/>
    <w:rsid w:val="00BD282A"/>
    <w:rsid w:val="00BD2848"/>
    <w:rsid w:val="00BD2901"/>
    <w:rsid w:val="00BD2BAA"/>
    <w:rsid w:val="00BD2D60"/>
    <w:rsid w:val="00BD2F91"/>
    <w:rsid w:val="00BD3639"/>
    <w:rsid w:val="00BD36CE"/>
    <w:rsid w:val="00BD3705"/>
    <w:rsid w:val="00BD398F"/>
    <w:rsid w:val="00BD3D38"/>
    <w:rsid w:val="00BD3EEA"/>
    <w:rsid w:val="00BD41DE"/>
    <w:rsid w:val="00BD428E"/>
    <w:rsid w:val="00BD42C5"/>
    <w:rsid w:val="00BD491A"/>
    <w:rsid w:val="00BD4973"/>
    <w:rsid w:val="00BD4B07"/>
    <w:rsid w:val="00BD4EC9"/>
    <w:rsid w:val="00BD4F01"/>
    <w:rsid w:val="00BD4F80"/>
    <w:rsid w:val="00BD5085"/>
    <w:rsid w:val="00BD53E8"/>
    <w:rsid w:val="00BD6175"/>
    <w:rsid w:val="00BD6592"/>
    <w:rsid w:val="00BD6986"/>
    <w:rsid w:val="00BD700C"/>
    <w:rsid w:val="00BD721E"/>
    <w:rsid w:val="00BD7365"/>
    <w:rsid w:val="00BD7375"/>
    <w:rsid w:val="00BE001E"/>
    <w:rsid w:val="00BE0ACB"/>
    <w:rsid w:val="00BE0FC8"/>
    <w:rsid w:val="00BE1215"/>
    <w:rsid w:val="00BE1253"/>
    <w:rsid w:val="00BE15CF"/>
    <w:rsid w:val="00BE1D3B"/>
    <w:rsid w:val="00BE20CB"/>
    <w:rsid w:val="00BE2184"/>
    <w:rsid w:val="00BE23C9"/>
    <w:rsid w:val="00BE246F"/>
    <w:rsid w:val="00BE27FA"/>
    <w:rsid w:val="00BE2ACA"/>
    <w:rsid w:val="00BE2DC5"/>
    <w:rsid w:val="00BE329A"/>
    <w:rsid w:val="00BE32C9"/>
    <w:rsid w:val="00BE37B8"/>
    <w:rsid w:val="00BE3D26"/>
    <w:rsid w:val="00BE3DFC"/>
    <w:rsid w:val="00BE3E7B"/>
    <w:rsid w:val="00BE411C"/>
    <w:rsid w:val="00BE4231"/>
    <w:rsid w:val="00BE4483"/>
    <w:rsid w:val="00BE4514"/>
    <w:rsid w:val="00BE4571"/>
    <w:rsid w:val="00BE4A44"/>
    <w:rsid w:val="00BE4BFA"/>
    <w:rsid w:val="00BE51C7"/>
    <w:rsid w:val="00BE5213"/>
    <w:rsid w:val="00BE5280"/>
    <w:rsid w:val="00BE5508"/>
    <w:rsid w:val="00BE57C8"/>
    <w:rsid w:val="00BE5883"/>
    <w:rsid w:val="00BE6285"/>
    <w:rsid w:val="00BE6997"/>
    <w:rsid w:val="00BE6A1E"/>
    <w:rsid w:val="00BE6ECC"/>
    <w:rsid w:val="00BE772C"/>
    <w:rsid w:val="00BE7775"/>
    <w:rsid w:val="00BF02A6"/>
    <w:rsid w:val="00BF0354"/>
    <w:rsid w:val="00BF04E6"/>
    <w:rsid w:val="00BF061E"/>
    <w:rsid w:val="00BF0D9E"/>
    <w:rsid w:val="00BF0ED1"/>
    <w:rsid w:val="00BF10E3"/>
    <w:rsid w:val="00BF1196"/>
    <w:rsid w:val="00BF15B9"/>
    <w:rsid w:val="00BF174B"/>
    <w:rsid w:val="00BF1D5A"/>
    <w:rsid w:val="00BF2886"/>
    <w:rsid w:val="00BF2F94"/>
    <w:rsid w:val="00BF3247"/>
    <w:rsid w:val="00BF32B6"/>
    <w:rsid w:val="00BF35E7"/>
    <w:rsid w:val="00BF37F5"/>
    <w:rsid w:val="00BF3828"/>
    <w:rsid w:val="00BF40F4"/>
    <w:rsid w:val="00BF430D"/>
    <w:rsid w:val="00BF4434"/>
    <w:rsid w:val="00BF44C4"/>
    <w:rsid w:val="00BF47A5"/>
    <w:rsid w:val="00BF5518"/>
    <w:rsid w:val="00BF5953"/>
    <w:rsid w:val="00BF5BEB"/>
    <w:rsid w:val="00BF63A8"/>
    <w:rsid w:val="00BF6CB7"/>
    <w:rsid w:val="00BF7B11"/>
    <w:rsid w:val="00BF7EB9"/>
    <w:rsid w:val="00C002C6"/>
    <w:rsid w:val="00C01349"/>
    <w:rsid w:val="00C019E1"/>
    <w:rsid w:val="00C01DB9"/>
    <w:rsid w:val="00C0207E"/>
    <w:rsid w:val="00C0234E"/>
    <w:rsid w:val="00C023AD"/>
    <w:rsid w:val="00C024E1"/>
    <w:rsid w:val="00C02511"/>
    <w:rsid w:val="00C02F04"/>
    <w:rsid w:val="00C031B9"/>
    <w:rsid w:val="00C0384D"/>
    <w:rsid w:val="00C03D23"/>
    <w:rsid w:val="00C03F36"/>
    <w:rsid w:val="00C03FEE"/>
    <w:rsid w:val="00C04181"/>
    <w:rsid w:val="00C04672"/>
    <w:rsid w:val="00C04967"/>
    <w:rsid w:val="00C049B8"/>
    <w:rsid w:val="00C04BE5"/>
    <w:rsid w:val="00C051B5"/>
    <w:rsid w:val="00C0536B"/>
    <w:rsid w:val="00C0593B"/>
    <w:rsid w:val="00C061E2"/>
    <w:rsid w:val="00C06B62"/>
    <w:rsid w:val="00C072FE"/>
    <w:rsid w:val="00C0756F"/>
    <w:rsid w:val="00C076B5"/>
    <w:rsid w:val="00C077F2"/>
    <w:rsid w:val="00C104EA"/>
    <w:rsid w:val="00C1060F"/>
    <w:rsid w:val="00C10E66"/>
    <w:rsid w:val="00C11546"/>
    <w:rsid w:val="00C11A50"/>
    <w:rsid w:val="00C11B46"/>
    <w:rsid w:val="00C11EA6"/>
    <w:rsid w:val="00C12988"/>
    <w:rsid w:val="00C12C4A"/>
    <w:rsid w:val="00C12C4E"/>
    <w:rsid w:val="00C131A2"/>
    <w:rsid w:val="00C13F5F"/>
    <w:rsid w:val="00C143DF"/>
    <w:rsid w:val="00C146C3"/>
    <w:rsid w:val="00C15DEA"/>
    <w:rsid w:val="00C1644A"/>
    <w:rsid w:val="00C16B84"/>
    <w:rsid w:val="00C16CAC"/>
    <w:rsid w:val="00C16F6F"/>
    <w:rsid w:val="00C16F9A"/>
    <w:rsid w:val="00C17773"/>
    <w:rsid w:val="00C17C7E"/>
    <w:rsid w:val="00C17FAD"/>
    <w:rsid w:val="00C21353"/>
    <w:rsid w:val="00C217FE"/>
    <w:rsid w:val="00C21865"/>
    <w:rsid w:val="00C21BBD"/>
    <w:rsid w:val="00C22009"/>
    <w:rsid w:val="00C22027"/>
    <w:rsid w:val="00C22138"/>
    <w:rsid w:val="00C223C3"/>
    <w:rsid w:val="00C23682"/>
    <w:rsid w:val="00C238C2"/>
    <w:rsid w:val="00C248B1"/>
    <w:rsid w:val="00C24E59"/>
    <w:rsid w:val="00C24E8B"/>
    <w:rsid w:val="00C24F61"/>
    <w:rsid w:val="00C2509C"/>
    <w:rsid w:val="00C25870"/>
    <w:rsid w:val="00C25AD7"/>
    <w:rsid w:val="00C25F52"/>
    <w:rsid w:val="00C25FBB"/>
    <w:rsid w:val="00C26158"/>
    <w:rsid w:val="00C268D8"/>
    <w:rsid w:val="00C27645"/>
    <w:rsid w:val="00C27B41"/>
    <w:rsid w:val="00C27D78"/>
    <w:rsid w:val="00C3009E"/>
    <w:rsid w:val="00C303E5"/>
    <w:rsid w:val="00C30D09"/>
    <w:rsid w:val="00C30DFD"/>
    <w:rsid w:val="00C315FD"/>
    <w:rsid w:val="00C316C2"/>
    <w:rsid w:val="00C317BA"/>
    <w:rsid w:val="00C326F4"/>
    <w:rsid w:val="00C32AE0"/>
    <w:rsid w:val="00C32E0E"/>
    <w:rsid w:val="00C32E95"/>
    <w:rsid w:val="00C331AF"/>
    <w:rsid w:val="00C333DD"/>
    <w:rsid w:val="00C3344A"/>
    <w:rsid w:val="00C34707"/>
    <w:rsid w:val="00C3477E"/>
    <w:rsid w:val="00C34990"/>
    <w:rsid w:val="00C34A59"/>
    <w:rsid w:val="00C34D77"/>
    <w:rsid w:val="00C36229"/>
    <w:rsid w:val="00C3669B"/>
    <w:rsid w:val="00C36DB0"/>
    <w:rsid w:val="00C36E24"/>
    <w:rsid w:val="00C37E29"/>
    <w:rsid w:val="00C37FE6"/>
    <w:rsid w:val="00C400CE"/>
    <w:rsid w:val="00C405AF"/>
    <w:rsid w:val="00C4065E"/>
    <w:rsid w:val="00C40669"/>
    <w:rsid w:val="00C407EF"/>
    <w:rsid w:val="00C40B8D"/>
    <w:rsid w:val="00C40CC3"/>
    <w:rsid w:val="00C41219"/>
    <w:rsid w:val="00C41549"/>
    <w:rsid w:val="00C41B17"/>
    <w:rsid w:val="00C41FE1"/>
    <w:rsid w:val="00C425C4"/>
    <w:rsid w:val="00C42718"/>
    <w:rsid w:val="00C42A8E"/>
    <w:rsid w:val="00C42C15"/>
    <w:rsid w:val="00C42D54"/>
    <w:rsid w:val="00C42F9C"/>
    <w:rsid w:val="00C430F7"/>
    <w:rsid w:val="00C438BD"/>
    <w:rsid w:val="00C43988"/>
    <w:rsid w:val="00C43E73"/>
    <w:rsid w:val="00C44007"/>
    <w:rsid w:val="00C440AA"/>
    <w:rsid w:val="00C44A96"/>
    <w:rsid w:val="00C45B21"/>
    <w:rsid w:val="00C46FFF"/>
    <w:rsid w:val="00C472B3"/>
    <w:rsid w:val="00C4757B"/>
    <w:rsid w:val="00C47CC7"/>
    <w:rsid w:val="00C47DD1"/>
    <w:rsid w:val="00C5033B"/>
    <w:rsid w:val="00C5058A"/>
    <w:rsid w:val="00C50D15"/>
    <w:rsid w:val="00C50F3F"/>
    <w:rsid w:val="00C50FE0"/>
    <w:rsid w:val="00C518C3"/>
    <w:rsid w:val="00C51CA8"/>
    <w:rsid w:val="00C51D16"/>
    <w:rsid w:val="00C51F8D"/>
    <w:rsid w:val="00C52196"/>
    <w:rsid w:val="00C523ED"/>
    <w:rsid w:val="00C52995"/>
    <w:rsid w:val="00C52C5F"/>
    <w:rsid w:val="00C531B2"/>
    <w:rsid w:val="00C531F7"/>
    <w:rsid w:val="00C53593"/>
    <w:rsid w:val="00C536F1"/>
    <w:rsid w:val="00C53909"/>
    <w:rsid w:val="00C540DC"/>
    <w:rsid w:val="00C541CD"/>
    <w:rsid w:val="00C545FA"/>
    <w:rsid w:val="00C5496A"/>
    <w:rsid w:val="00C54C79"/>
    <w:rsid w:val="00C5503F"/>
    <w:rsid w:val="00C55370"/>
    <w:rsid w:val="00C555A6"/>
    <w:rsid w:val="00C555B7"/>
    <w:rsid w:val="00C56094"/>
    <w:rsid w:val="00C56377"/>
    <w:rsid w:val="00C5657B"/>
    <w:rsid w:val="00C56791"/>
    <w:rsid w:val="00C573FD"/>
    <w:rsid w:val="00C577CD"/>
    <w:rsid w:val="00C57800"/>
    <w:rsid w:val="00C57BA9"/>
    <w:rsid w:val="00C57BDF"/>
    <w:rsid w:val="00C57EB6"/>
    <w:rsid w:val="00C60100"/>
    <w:rsid w:val="00C60477"/>
    <w:rsid w:val="00C60501"/>
    <w:rsid w:val="00C60B26"/>
    <w:rsid w:val="00C60C0E"/>
    <w:rsid w:val="00C60FEF"/>
    <w:rsid w:val="00C6130B"/>
    <w:rsid w:val="00C613A8"/>
    <w:rsid w:val="00C6163C"/>
    <w:rsid w:val="00C617B4"/>
    <w:rsid w:val="00C618B3"/>
    <w:rsid w:val="00C621A8"/>
    <w:rsid w:val="00C623B7"/>
    <w:rsid w:val="00C626D0"/>
    <w:rsid w:val="00C62AA9"/>
    <w:rsid w:val="00C62DD4"/>
    <w:rsid w:val="00C63452"/>
    <w:rsid w:val="00C63577"/>
    <w:rsid w:val="00C637AF"/>
    <w:rsid w:val="00C6381C"/>
    <w:rsid w:val="00C63BC1"/>
    <w:rsid w:val="00C63D9D"/>
    <w:rsid w:val="00C63F5D"/>
    <w:rsid w:val="00C640B0"/>
    <w:rsid w:val="00C64101"/>
    <w:rsid w:val="00C641E8"/>
    <w:rsid w:val="00C64236"/>
    <w:rsid w:val="00C645A1"/>
    <w:rsid w:val="00C647C3"/>
    <w:rsid w:val="00C647FB"/>
    <w:rsid w:val="00C64864"/>
    <w:rsid w:val="00C64BD1"/>
    <w:rsid w:val="00C64C00"/>
    <w:rsid w:val="00C64E7C"/>
    <w:rsid w:val="00C65436"/>
    <w:rsid w:val="00C65746"/>
    <w:rsid w:val="00C65BE4"/>
    <w:rsid w:val="00C65DD7"/>
    <w:rsid w:val="00C661CC"/>
    <w:rsid w:val="00C6649C"/>
    <w:rsid w:val="00C67476"/>
    <w:rsid w:val="00C6786F"/>
    <w:rsid w:val="00C679AC"/>
    <w:rsid w:val="00C70565"/>
    <w:rsid w:val="00C70639"/>
    <w:rsid w:val="00C707D7"/>
    <w:rsid w:val="00C707F1"/>
    <w:rsid w:val="00C70C5A"/>
    <w:rsid w:val="00C7110F"/>
    <w:rsid w:val="00C71190"/>
    <w:rsid w:val="00C71400"/>
    <w:rsid w:val="00C71570"/>
    <w:rsid w:val="00C71EBB"/>
    <w:rsid w:val="00C721A1"/>
    <w:rsid w:val="00C7242D"/>
    <w:rsid w:val="00C726AF"/>
    <w:rsid w:val="00C727F1"/>
    <w:rsid w:val="00C72BD9"/>
    <w:rsid w:val="00C72C28"/>
    <w:rsid w:val="00C72FE6"/>
    <w:rsid w:val="00C73158"/>
    <w:rsid w:val="00C731AF"/>
    <w:rsid w:val="00C73468"/>
    <w:rsid w:val="00C7385E"/>
    <w:rsid w:val="00C73F59"/>
    <w:rsid w:val="00C73F98"/>
    <w:rsid w:val="00C74343"/>
    <w:rsid w:val="00C7484C"/>
    <w:rsid w:val="00C74E2E"/>
    <w:rsid w:val="00C752A8"/>
    <w:rsid w:val="00C75464"/>
    <w:rsid w:val="00C75468"/>
    <w:rsid w:val="00C75524"/>
    <w:rsid w:val="00C75852"/>
    <w:rsid w:val="00C7588E"/>
    <w:rsid w:val="00C75B6E"/>
    <w:rsid w:val="00C75FC4"/>
    <w:rsid w:val="00C76517"/>
    <w:rsid w:val="00C766B0"/>
    <w:rsid w:val="00C76791"/>
    <w:rsid w:val="00C768CA"/>
    <w:rsid w:val="00C76B01"/>
    <w:rsid w:val="00C76B5A"/>
    <w:rsid w:val="00C76E90"/>
    <w:rsid w:val="00C770AF"/>
    <w:rsid w:val="00C7712A"/>
    <w:rsid w:val="00C77497"/>
    <w:rsid w:val="00C80451"/>
    <w:rsid w:val="00C804AB"/>
    <w:rsid w:val="00C804EA"/>
    <w:rsid w:val="00C80649"/>
    <w:rsid w:val="00C807AA"/>
    <w:rsid w:val="00C80941"/>
    <w:rsid w:val="00C80A70"/>
    <w:rsid w:val="00C81226"/>
    <w:rsid w:val="00C81294"/>
    <w:rsid w:val="00C814D9"/>
    <w:rsid w:val="00C8151C"/>
    <w:rsid w:val="00C815F1"/>
    <w:rsid w:val="00C8178B"/>
    <w:rsid w:val="00C81DF4"/>
    <w:rsid w:val="00C82025"/>
    <w:rsid w:val="00C82317"/>
    <w:rsid w:val="00C825AB"/>
    <w:rsid w:val="00C82871"/>
    <w:rsid w:val="00C83143"/>
    <w:rsid w:val="00C83413"/>
    <w:rsid w:val="00C83508"/>
    <w:rsid w:val="00C83779"/>
    <w:rsid w:val="00C83BEC"/>
    <w:rsid w:val="00C83F39"/>
    <w:rsid w:val="00C83F70"/>
    <w:rsid w:val="00C84197"/>
    <w:rsid w:val="00C848AD"/>
    <w:rsid w:val="00C848F1"/>
    <w:rsid w:val="00C84B97"/>
    <w:rsid w:val="00C84BFB"/>
    <w:rsid w:val="00C84C89"/>
    <w:rsid w:val="00C85011"/>
    <w:rsid w:val="00C852D1"/>
    <w:rsid w:val="00C85300"/>
    <w:rsid w:val="00C85A95"/>
    <w:rsid w:val="00C8672B"/>
    <w:rsid w:val="00C8689E"/>
    <w:rsid w:val="00C86C27"/>
    <w:rsid w:val="00C86FBE"/>
    <w:rsid w:val="00C87177"/>
    <w:rsid w:val="00C87387"/>
    <w:rsid w:val="00C87679"/>
    <w:rsid w:val="00C877F6"/>
    <w:rsid w:val="00C878A4"/>
    <w:rsid w:val="00C87AC3"/>
    <w:rsid w:val="00C87B55"/>
    <w:rsid w:val="00C90056"/>
    <w:rsid w:val="00C9029F"/>
    <w:rsid w:val="00C90998"/>
    <w:rsid w:val="00C90A2D"/>
    <w:rsid w:val="00C90E18"/>
    <w:rsid w:val="00C917E9"/>
    <w:rsid w:val="00C9197A"/>
    <w:rsid w:val="00C91C05"/>
    <w:rsid w:val="00C91C18"/>
    <w:rsid w:val="00C91C22"/>
    <w:rsid w:val="00C91CBB"/>
    <w:rsid w:val="00C91E40"/>
    <w:rsid w:val="00C922AE"/>
    <w:rsid w:val="00C92A1B"/>
    <w:rsid w:val="00C92CCA"/>
    <w:rsid w:val="00C92E19"/>
    <w:rsid w:val="00C92EC4"/>
    <w:rsid w:val="00C9301E"/>
    <w:rsid w:val="00C9322C"/>
    <w:rsid w:val="00C934B2"/>
    <w:rsid w:val="00C93538"/>
    <w:rsid w:val="00C93DF1"/>
    <w:rsid w:val="00C93E79"/>
    <w:rsid w:val="00C9402C"/>
    <w:rsid w:val="00C943A8"/>
    <w:rsid w:val="00C943EF"/>
    <w:rsid w:val="00C9454A"/>
    <w:rsid w:val="00C9472D"/>
    <w:rsid w:val="00C9497E"/>
    <w:rsid w:val="00C949F1"/>
    <w:rsid w:val="00C94C2D"/>
    <w:rsid w:val="00C94C92"/>
    <w:rsid w:val="00C95089"/>
    <w:rsid w:val="00C9543D"/>
    <w:rsid w:val="00C95E34"/>
    <w:rsid w:val="00C95E61"/>
    <w:rsid w:val="00C95E7E"/>
    <w:rsid w:val="00C960D9"/>
    <w:rsid w:val="00C965E1"/>
    <w:rsid w:val="00C969F6"/>
    <w:rsid w:val="00C96B25"/>
    <w:rsid w:val="00C970C4"/>
    <w:rsid w:val="00C9739D"/>
    <w:rsid w:val="00C9749B"/>
    <w:rsid w:val="00C979F2"/>
    <w:rsid w:val="00CA00A4"/>
    <w:rsid w:val="00CA0539"/>
    <w:rsid w:val="00CA13F8"/>
    <w:rsid w:val="00CA1657"/>
    <w:rsid w:val="00CA242F"/>
    <w:rsid w:val="00CA2829"/>
    <w:rsid w:val="00CA2C8B"/>
    <w:rsid w:val="00CA2D31"/>
    <w:rsid w:val="00CA2F98"/>
    <w:rsid w:val="00CA3128"/>
    <w:rsid w:val="00CA3503"/>
    <w:rsid w:val="00CA362A"/>
    <w:rsid w:val="00CA37AC"/>
    <w:rsid w:val="00CA3BEE"/>
    <w:rsid w:val="00CA3E22"/>
    <w:rsid w:val="00CA4063"/>
    <w:rsid w:val="00CA41C2"/>
    <w:rsid w:val="00CA47D5"/>
    <w:rsid w:val="00CA4B0E"/>
    <w:rsid w:val="00CA4E22"/>
    <w:rsid w:val="00CA4E60"/>
    <w:rsid w:val="00CA50D6"/>
    <w:rsid w:val="00CA52E4"/>
    <w:rsid w:val="00CA5DDE"/>
    <w:rsid w:val="00CA5DE7"/>
    <w:rsid w:val="00CA6233"/>
    <w:rsid w:val="00CA62D0"/>
    <w:rsid w:val="00CA65C9"/>
    <w:rsid w:val="00CA65F4"/>
    <w:rsid w:val="00CA6777"/>
    <w:rsid w:val="00CA6874"/>
    <w:rsid w:val="00CA6A44"/>
    <w:rsid w:val="00CA6B49"/>
    <w:rsid w:val="00CA6E7B"/>
    <w:rsid w:val="00CA6EAD"/>
    <w:rsid w:val="00CA72B8"/>
    <w:rsid w:val="00CA7533"/>
    <w:rsid w:val="00CA7A8B"/>
    <w:rsid w:val="00CA7AF5"/>
    <w:rsid w:val="00CA7BEB"/>
    <w:rsid w:val="00CA7C09"/>
    <w:rsid w:val="00CA7E88"/>
    <w:rsid w:val="00CA7F0C"/>
    <w:rsid w:val="00CB0EC3"/>
    <w:rsid w:val="00CB0FE7"/>
    <w:rsid w:val="00CB0FEA"/>
    <w:rsid w:val="00CB1564"/>
    <w:rsid w:val="00CB1C21"/>
    <w:rsid w:val="00CB1C3D"/>
    <w:rsid w:val="00CB1DC7"/>
    <w:rsid w:val="00CB1DC8"/>
    <w:rsid w:val="00CB1E98"/>
    <w:rsid w:val="00CB2424"/>
    <w:rsid w:val="00CB243D"/>
    <w:rsid w:val="00CB28D4"/>
    <w:rsid w:val="00CB2B64"/>
    <w:rsid w:val="00CB2DCA"/>
    <w:rsid w:val="00CB31FD"/>
    <w:rsid w:val="00CB33CB"/>
    <w:rsid w:val="00CB3D3A"/>
    <w:rsid w:val="00CB3FB8"/>
    <w:rsid w:val="00CB4258"/>
    <w:rsid w:val="00CB4479"/>
    <w:rsid w:val="00CB4548"/>
    <w:rsid w:val="00CB4B89"/>
    <w:rsid w:val="00CB4BD6"/>
    <w:rsid w:val="00CB4D97"/>
    <w:rsid w:val="00CB5068"/>
    <w:rsid w:val="00CB5715"/>
    <w:rsid w:val="00CB5885"/>
    <w:rsid w:val="00CB5C06"/>
    <w:rsid w:val="00CB5CF6"/>
    <w:rsid w:val="00CB5D78"/>
    <w:rsid w:val="00CB6387"/>
    <w:rsid w:val="00CB63E7"/>
    <w:rsid w:val="00CB64DE"/>
    <w:rsid w:val="00CB6576"/>
    <w:rsid w:val="00CB74B1"/>
    <w:rsid w:val="00CC08F2"/>
    <w:rsid w:val="00CC08FB"/>
    <w:rsid w:val="00CC0948"/>
    <w:rsid w:val="00CC0A9E"/>
    <w:rsid w:val="00CC0B72"/>
    <w:rsid w:val="00CC0B79"/>
    <w:rsid w:val="00CC1062"/>
    <w:rsid w:val="00CC10D4"/>
    <w:rsid w:val="00CC1398"/>
    <w:rsid w:val="00CC1728"/>
    <w:rsid w:val="00CC172C"/>
    <w:rsid w:val="00CC24AF"/>
    <w:rsid w:val="00CC24B2"/>
    <w:rsid w:val="00CC26DA"/>
    <w:rsid w:val="00CC290D"/>
    <w:rsid w:val="00CC2D5D"/>
    <w:rsid w:val="00CC3056"/>
    <w:rsid w:val="00CC3175"/>
    <w:rsid w:val="00CC3437"/>
    <w:rsid w:val="00CC3535"/>
    <w:rsid w:val="00CC3C0B"/>
    <w:rsid w:val="00CC426D"/>
    <w:rsid w:val="00CC447D"/>
    <w:rsid w:val="00CC470A"/>
    <w:rsid w:val="00CC4828"/>
    <w:rsid w:val="00CC4971"/>
    <w:rsid w:val="00CC4F75"/>
    <w:rsid w:val="00CC54FF"/>
    <w:rsid w:val="00CC635A"/>
    <w:rsid w:val="00CC6406"/>
    <w:rsid w:val="00CC67E9"/>
    <w:rsid w:val="00CC6823"/>
    <w:rsid w:val="00CC6AB4"/>
    <w:rsid w:val="00CC7A77"/>
    <w:rsid w:val="00CC7A82"/>
    <w:rsid w:val="00CD0007"/>
    <w:rsid w:val="00CD0028"/>
    <w:rsid w:val="00CD03F1"/>
    <w:rsid w:val="00CD05BA"/>
    <w:rsid w:val="00CD0AED"/>
    <w:rsid w:val="00CD106A"/>
    <w:rsid w:val="00CD1245"/>
    <w:rsid w:val="00CD169F"/>
    <w:rsid w:val="00CD1774"/>
    <w:rsid w:val="00CD21A8"/>
    <w:rsid w:val="00CD2443"/>
    <w:rsid w:val="00CD312E"/>
    <w:rsid w:val="00CD35C6"/>
    <w:rsid w:val="00CD39E4"/>
    <w:rsid w:val="00CD4141"/>
    <w:rsid w:val="00CD42FD"/>
    <w:rsid w:val="00CD446A"/>
    <w:rsid w:val="00CD46BE"/>
    <w:rsid w:val="00CD4D4A"/>
    <w:rsid w:val="00CD4F0F"/>
    <w:rsid w:val="00CD50AF"/>
    <w:rsid w:val="00CD50C5"/>
    <w:rsid w:val="00CD517C"/>
    <w:rsid w:val="00CD55DF"/>
    <w:rsid w:val="00CD5951"/>
    <w:rsid w:val="00CD5CF5"/>
    <w:rsid w:val="00CD5E08"/>
    <w:rsid w:val="00CD5F99"/>
    <w:rsid w:val="00CD6DB3"/>
    <w:rsid w:val="00CD7106"/>
    <w:rsid w:val="00CD7CB0"/>
    <w:rsid w:val="00CD7E25"/>
    <w:rsid w:val="00CD7F9B"/>
    <w:rsid w:val="00CE003E"/>
    <w:rsid w:val="00CE03DD"/>
    <w:rsid w:val="00CE088D"/>
    <w:rsid w:val="00CE0A71"/>
    <w:rsid w:val="00CE110A"/>
    <w:rsid w:val="00CE1444"/>
    <w:rsid w:val="00CE14C6"/>
    <w:rsid w:val="00CE161D"/>
    <w:rsid w:val="00CE1B19"/>
    <w:rsid w:val="00CE2067"/>
    <w:rsid w:val="00CE2AF2"/>
    <w:rsid w:val="00CE311E"/>
    <w:rsid w:val="00CE3464"/>
    <w:rsid w:val="00CE354B"/>
    <w:rsid w:val="00CE36CA"/>
    <w:rsid w:val="00CE4254"/>
    <w:rsid w:val="00CE4466"/>
    <w:rsid w:val="00CE4846"/>
    <w:rsid w:val="00CE4935"/>
    <w:rsid w:val="00CE4D88"/>
    <w:rsid w:val="00CE4E94"/>
    <w:rsid w:val="00CE56DB"/>
    <w:rsid w:val="00CE58B5"/>
    <w:rsid w:val="00CE613B"/>
    <w:rsid w:val="00CE6161"/>
    <w:rsid w:val="00CE67F9"/>
    <w:rsid w:val="00CE68D8"/>
    <w:rsid w:val="00CE6B46"/>
    <w:rsid w:val="00CE6CB5"/>
    <w:rsid w:val="00CE73A9"/>
    <w:rsid w:val="00CE73C2"/>
    <w:rsid w:val="00CE74A8"/>
    <w:rsid w:val="00CE7551"/>
    <w:rsid w:val="00CE75A8"/>
    <w:rsid w:val="00CE7EB8"/>
    <w:rsid w:val="00CF0939"/>
    <w:rsid w:val="00CF0AF1"/>
    <w:rsid w:val="00CF0CC5"/>
    <w:rsid w:val="00CF0D06"/>
    <w:rsid w:val="00CF1219"/>
    <w:rsid w:val="00CF133A"/>
    <w:rsid w:val="00CF1345"/>
    <w:rsid w:val="00CF15B8"/>
    <w:rsid w:val="00CF16C9"/>
    <w:rsid w:val="00CF1852"/>
    <w:rsid w:val="00CF1E74"/>
    <w:rsid w:val="00CF2413"/>
    <w:rsid w:val="00CF27F8"/>
    <w:rsid w:val="00CF28A2"/>
    <w:rsid w:val="00CF28A4"/>
    <w:rsid w:val="00CF28ED"/>
    <w:rsid w:val="00CF2AE2"/>
    <w:rsid w:val="00CF2C00"/>
    <w:rsid w:val="00CF2FBB"/>
    <w:rsid w:val="00CF3179"/>
    <w:rsid w:val="00CF32B7"/>
    <w:rsid w:val="00CF3A57"/>
    <w:rsid w:val="00CF3BE8"/>
    <w:rsid w:val="00CF3CD4"/>
    <w:rsid w:val="00CF3DCF"/>
    <w:rsid w:val="00CF4C27"/>
    <w:rsid w:val="00CF4C84"/>
    <w:rsid w:val="00CF4F4F"/>
    <w:rsid w:val="00CF54B6"/>
    <w:rsid w:val="00CF5802"/>
    <w:rsid w:val="00CF5C38"/>
    <w:rsid w:val="00CF6645"/>
    <w:rsid w:val="00CF67ED"/>
    <w:rsid w:val="00CF6C8F"/>
    <w:rsid w:val="00CF6EF9"/>
    <w:rsid w:val="00CF7395"/>
    <w:rsid w:val="00CF779A"/>
    <w:rsid w:val="00CF79A0"/>
    <w:rsid w:val="00D001AE"/>
    <w:rsid w:val="00D00CDC"/>
    <w:rsid w:val="00D00DD4"/>
    <w:rsid w:val="00D00E64"/>
    <w:rsid w:val="00D00FA1"/>
    <w:rsid w:val="00D01693"/>
    <w:rsid w:val="00D019D0"/>
    <w:rsid w:val="00D01CCA"/>
    <w:rsid w:val="00D01EF9"/>
    <w:rsid w:val="00D02A59"/>
    <w:rsid w:val="00D02C57"/>
    <w:rsid w:val="00D02CBD"/>
    <w:rsid w:val="00D03019"/>
    <w:rsid w:val="00D0325A"/>
    <w:rsid w:val="00D03393"/>
    <w:rsid w:val="00D033EC"/>
    <w:rsid w:val="00D0372A"/>
    <w:rsid w:val="00D039F5"/>
    <w:rsid w:val="00D03C12"/>
    <w:rsid w:val="00D04078"/>
    <w:rsid w:val="00D041C1"/>
    <w:rsid w:val="00D045E9"/>
    <w:rsid w:val="00D04CF3"/>
    <w:rsid w:val="00D04F4B"/>
    <w:rsid w:val="00D056BE"/>
    <w:rsid w:val="00D05751"/>
    <w:rsid w:val="00D058E4"/>
    <w:rsid w:val="00D05CDC"/>
    <w:rsid w:val="00D05E98"/>
    <w:rsid w:val="00D061DE"/>
    <w:rsid w:val="00D063C1"/>
    <w:rsid w:val="00D067FD"/>
    <w:rsid w:val="00D06DDB"/>
    <w:rsid w:val="00D076F9"/>
    <w:rsid w:val="00D079D1"/>
    <w:rsid w:val="00D07B5C"/>
    <w:rsid w:val="00D07FB0"/>
    <w:rsid w:val="00D1004A"/>
    <w:rsid w:val="00D106CA"/>
    <w:rsid w:val="00D11019"/>
    <w:rsid w:val="00D11326"/>
    <w:rsid w:val="00D1161C"/>
    <w:rsid w:val="00D117F0"/>
    <w:rsid w:val="00D11DB9"/>
    <w:rsid w:val="00D12286"/>
    <w:rsid w:val="00D12418"/>
    <w:rsid w:val="00D1292D"/>
    <w:rsid w:val="00D12C3B"/>
    <w:rsid w:val="00D12CE4"/>
    <w:rsid w:val="00D12F9A"/>
    <w:rsid w:val="00D12F9E"/>
    <w:rsid w:val="00D1303B"/>
    <w:rsid w:val="00D1325E"/>
    <w:rsid w:val="00D13383"/>
    <w:rsid w:val="00D1375B"/>
    <w:rsid w:val="00D13AC1"/>
    <w:rsid w:val="00D13CBC"/>
    <w:rsid w:val="00D13E7F"/>
    <w:rsid w:val="00D1450F"/>
    <w:rsid w:val="00D14738"/>
    <w:rsid w:val="00D14940"/>
    <w:rsid w:val="00D14ADA"/>
    <w:rsid w:val="00D14C40"/>
    <w:rsid w:val="00D14E76"/>
    <w:rsid w:val="00D14EAE"/>
    <w:rsid w:val="00D15084"/>
    <w:rsid w:val="00D151AB"/>
    <w:rsid w:val="00D15297"/>
    <w:rsid w:val="00D153F0"/>
    <w:rsid w:val="00D15CDB"/>
    <w:rsid w:val="00D15D8C"/>
    <w:rsid w:val="00D160AA"/>
    <w:rsid w:val="00D163B0"/>
    <w:rsid w:val="00D1647E"/>
    <w:rsid w:val="00D170CD"/>
    <w:rsid w:val="00D17342"/>
    <w:rsid w:val="00D177DC"/>
    <w:rsid w:val="00D17EF8"/>
    <w:rsid w:val="00D20166"/>
    <w:rsid w:val="00D20A40"/>
    <w:rsid w:val="00D20F21"/>
    <w:rsid w:val="00D224BB"/>
    <w:rsid w:val="00D224C5"/>
    <w:rsid w:val="00D22684"/>
    <w:rsid w:val="00D22D2D"/>
    <w:rsid w:val="00D235EE"/>
    <w:rsid w:val="00D2362A"/>
    <w:rsid w:val="00D23800"/>
    <w:rsid w:val="00D23BA6"/>
    <w:rsid w:val="00D23CB3"/>
    <w:rsid w:val="00D23D04"/>
    <w:rsid w:val="00D23D42"/>
    <w:rsid w:val="00D23E08"/>
    <w:rsid w:val="00D24919"/>
    <w:rsid w:val="00D2494B"/>
    <w:rsid w:val="00D24B37"/>
    <w:rsid w:val="00D2559F"/>
    <w:rsid w:val="00D2598C"/>
    <w:rsid w:val="00D259E4"/>
    <w:rsid w:val="00D25D66"/>
    <w:rsid w:val="00D25D8E"/>
    <w:rsid w:val="00D261A0"/>
    <w:rsid w:val="00D261B8"/>
    <w:rsid w:val="00D261D4"/>
    <w:rsid w:val="00D26312"/>
    <w:rsid w:val="00D266D7"/>
    <w:rsid w:val="00D26A67"/>
    <w:rsid w:val="00D26E99"/>
    <w:rsid w:val="00D26F40"/>
    <w:rsid w:val="00D26FAF"/>
    <w:rsid w:val="00D27B17"/>
    <w:rsid w:val="00D30084"/>
    <w:rsid w:val="00D30A11"/>
    <w:rsid w:val="00D30B5C"/>
    <w:rsid w:val="00D312E4"/>
    <w:rsid w:val="00D3213A"/>
    <w:rsid w:val="00D32386"/>
    <w:rsid w:val="00D32481"/>
    <w:rsid w:val="00D326C1"/>
    <w:rsid w:val="00D32714"/>
    <w:rsid w:val="00D3301E"/>
    <w:rsid w:val="00D3313D"/>
    <w:rsid w:val="00D3316F"/>
    <w:rsid w:val="00D33557"/>
    <w:rsid w:val="00D33B4A"/>
    <w:rsid w:val="00D33F1C"/>
    <w:rsid w:val="00D341F3"/>
    <w:rsid w:val="00D342BE"/>
    <w:rsid w:val="00D35129"/>
    <w:rsid w:val="00D353D0"/>
    <w:rsid w:val="00D35F78"/>
    <w:rsid w:val="00D36652"/>
    <w:rsid w:val="00D36DD8"/>
    <w:rsid w:val="00D37281"/>
    <w:rsid w:val="00D374D7"/>
    <w:rsid w:val="00D37656"/>
    <w:rsid w:val="00D376D2"/>
    <w:rsid w:val="00D37793"/>
    <w:rsid w:val="00D37DAE"/>
    <w:rsid w:val="00D37DD5"/>
    <w:rsid w:val="00D37F28"/>
    <w:rsid w:val="00D408B2"/>
    <w:rsid w:val="00D40CB0"/>
    <w:rsid w:val="00D40E67"/>
    <w:rsid w:val="00D40EEE"/>
    <w:rsid w:val="00D4110C"/>
    <w:rsid w:val="00D416D3"/>
    <w:rsid w:val="00D4254A"/>
    <w:rsid w:val="00D42694"/>
    <w:rsid w:val="00D43110"/>
    <w:rsid w:val="00D432FF"/>
    <w:rsid w:val="00D43B70"/>
    <w:rsid w:val="00D43E9F"/>
    <w:rsid w:val="00D44BD8"/>
    <w:rsid w:val="00D44C75"/>
    <w:rsid w:val="00D45003"/>
    <w:rsid w:val="00D450E9"/>
    <w:rsid w:val="00D45634"/>
    <w:rsid w:val="00D457E1"/>
    <w:rsid w:val="00D458A4"/>
    <w:rsid w:val="00D458F4"/>
    <w:rsid w:val="00D45E16"/>
    <w:rsid w:val="00D461D1"/>
    <w:rsid w:val="00D46A43"/>
    <w:rsid w:val="00D46B04"/>
    <w:rsid w:val="00D47421"/>
    <w:rsid w:val="00D47B04"/>
    <w:rsid w:val="00D47B7F"/>
    <w:rsid w:val="00D47F53"/>
    <w:rsid w:val="00D50538"/>
    <w:rsid w:val="00D50BE5"/>
    <w:rsid w:val="00D511C8"/>
    <w:rsid w:val="00D5155C"/>
    <w:rsid w:val="00D51955"/>
    <w:rsid w:val="00D51ABF"/>
    <w:rsid w:val="00D51BA7"/>
    <w:rsid w:val="00D51BB3"/>
    <w:rsid w:val="00D51F06"/>
    <w:rsid w:val="00D5207E"/>
    <w:rsid w:val="00D520F3"/>
    <w:rsid w:val="00D525B0"/>
    <w:rsid w:val="00D527B0"/>
    <w:rsid w:val="00D52802"/>
    <w:rsid w:val="00D52DEA"/>
    <w:rsid w:val="00D52E0C"/>
    <w:rsid w:val="00D53303"/>
    <w:rsid w:val="00D53988"/>
    <w:rsid w:val="00D53CCC"/>
    <w:rsid w:val="00D53EE2"/>
    <w:rsid w:val="00D53F1A"/>
    <w:rsid w:val="00D5433E"/>
    <w:rsid w:val="00D54A2A"/>
    <w:rsid w:val="00D55124"/>
    <w:rsid w:val="00D55A17"/>
    <w:rsid w:val="00D56005"/>
    <w:rsid w:val="00D5668F"/>
    <w:rsid w:val="00D57511"/>
    <w:rsid w:val="00D575B7"/>
    <w:rsid w:val="00D5763A"/>
    <w:rsid w:val="00D57AEB"/>
    <w:rsid w:val="00D57F40"/>
    <w:rsid w:val="00D6012B"/>
    <w:rsid w:val="00D6027F"/>
    <w:rsid w:val="00D60431"/>
    <w:rsid w:val="00D604B6"/>
    <w:rsid w:val="00D6055E"/>
    <w:rsid w:val="00D60A64"/>
    <w:rsid w:val="00D60AA7"/>
    <w:rsid w:val="00D60BD7"/>
    <w:rsid w:val="00D60E79"/>
    <w:rsid w:val="00D6150E"/>
    <w:rsid w:val="00D615AF"/>
    <w:rsid w:val="00D6174E"/>
    <w:rsid w:val="00D617F6"/>
    <w:rsid w:val="00D6183B"/>
    <w:rsid w:val="00D620EF"/>
    <w:rsid w:val="00D62169"/>
    <w:rsid w:val="00D624E2"/>
    <w:rsid w:val="00D62520"/>
    <w:rsid w:val="00D625D8"/>
    <w:rsid w:val="00D62A7F"/>
    <w:rsid w:val="00D62B8E"/>
    <w:rsid w:val="00D650FC"/>
    <w:rsid w:val="00D653B6"/>
    <w:rsid w:val="00D657E1"/>
    <w:rsid w:val="00D65B5D"/>
    <w:rsid w:val="00D65F60"/>
    <w:rsid w:val="00D661FA"/>
    <w:rsid w:val="00D6649D"/>
    <w:rsid w:val="00D665A3"/>
    <w:rsid w:val="00D66E9A"/>
    <w:rsid w:val="00D67179"/>
    <w:rsid w:val="00D6749B"/>
    <w:rsid w:val="00D674D7"/>
    <w:rsid w:val="00D67982"/>
    <w:rsid w:val="00D67A43"/>
    <w:rsid w:val="00D67AB0"/>
    <w:rsid w:val="00D67EBE"/>
    <w:rsid w:val="00D705B2"/>
    <w:rsid w:val="00D70C04"/>
    <w:rsid w:val="00D70C50"/>
    <w:rsid w:val="00D70DD7"/>
    <w:rsid w:val="00D70E8E"/>
    <w:rsid w:val="00D710AB"/>
    <w:rsid w:val="00D710D3"/>
    <w:rsid w:val="00D71443"/>
    <w:rsid w:val="00D71DEF"/>
    <w:rsid w:val="00D72136"/>
    <w:rsid w:val="00D726DA"/>
    <w:rsid w:val="00D72881"/>
    <w:rsid w:val="00D72AD7"/>
    <w:rsid w:val="00D72EFB"/>
    <w:rsid w:val="00D7348E"/>
    <w:rsid w:val="00D73874"/>
    <w:rsid w:val="00D73999"/>
    <w:rsid w:val="00D73BA2"/>
    <w:rsid w:val="00D745B1"/>
    <w:rsid w:val="00D746C0"/>
    <w:rsid w:val="00D74732"/>
    <w:rsid w:val="00D7476B"/>
    <w:rsid w:val="00D7490F"/>
    <w:rsid w:val="00D74C8E"/>
    <w:rsid w:val="00D74D7C"/>
    <w:rsid w:val="00D74E6D"/>
    <w:rsid w:val="00D7528D"/>
    <w:rsid w:val="00D752AB"/>
    <w:rsid w:val="00D756E2"/>
    <w:rsid w:val="00D7579B"/>
    <w:rsid w:val="00D75CAB"/>
    <w:rsid w:val="00D762CA"/>
    <w:rsid w:val="00D7639B"/>
    <w:rsid w:val="00D76D71"/>
    <w:rsid w:val="00D77979"/>
    <w:rsid w:val="00D77C37"/>
    <w:rsid w:val="00D80832"/>
    <w:rsid w:val="00D80AE1"/>
    <w:rsid w:val="00D810B9"/>
    <w:rsid w:val="00D81211"/>
    <w:rsid w:val="00D813AD"/>
    <w:rsid w:val="00D81D47"/>
    <w:rsid w:val="00D81FF9"/>
    <w:rsid w:val="00D82381"/>
    <w:rsid w:val="00D82462"/>
    <w:rsid w:val="00D82A53"/>
    <w:rsid w:val="00D82F9A"/>
    <w:rsid w:val="00D83125"/>
    <w:rsid w:val="00D83171"/>
    <w:rsid w:val="00D833F6"/>
    <w:rsid w:val="00D83424"/>
    <w:rsid w:val="00D83C67"/>
    <w:rsid w:val="00D843BB"/>
    <w:rsid w:val="00D85367"/>
    <w:rsid w:val="00D857A3"/>
    <w:rsid w:val="00D85F7D"/>
    <w:rsid w:val="00D86099"/>
    <w:rsid w:val="00D86484"/>
    <w:rsid w:val="00D86A62"/>
    <w:rsid w:val="00D86EA1"/>
    <w:rsid w:val="00D871C1"/>
    <w:rsid w:val="00D879BD"/>
    <w:rsid w:val="00D902CC"/>
    <w:rsid w:val="00D908A8"/>
    <w:rsid w:val="00D90CF4"/>
    <w:rsid w:val="00D90D85"/>
    <w:rsid w:val="00D90E16"/>
    <w:rsid w:val="00D915D5"/>
    <w:rsid w:val="00D9162D"/>
    <w:rsid w:val="00D91745"/>
    <w:rsid w:val="00D91859"/>
    <w:rsid w:val="00D918F4"/>
    <w:rsid w:val="00D9208E"/>
    <w:rsid w:val="00D92601"/>
    <w:rsid w:val="00D92CFD"/>
    <w:rsid w:val="00D92F99"/>
    <w:rsid w:val="00D92FBE"/>
    <w:rsid w:val="00D93713"/>
    <w:rsid w:val="00D93CCE"/>
    <w:rsid w:val="00D93D38"/>
    <w:rsid w:val="00D9413A"/>
    <w:rsid w:val="00D9431F"/>
    <w:rsid w:val="00D94655"/>
    <w:rsid w:val="00D94903"/>
    <w:rsid w:val="00D94D2D"/>
    <w:rsid w:val="00D95247"/>
    <w:rsid w:val="00D9569B"/>
    <w:rsid w:val="00D96111"/>
    <w:rsid w:val="00D9680F"/>
    <w:rsid w:val="00D96DF9"/>
    <w:rsid w:val="00D97525"/>
    <w:rsid w:val="00D978AB"/>
    <w:rsid w:val="00D979A8"/>
    <w:rsid w:val="00D97CFC"/>
    <w:rsid w:val="00D97E6C"/>
    <w:rsid w:val="00D97F15"/>
    <w:rsid w:val="00D97FAE"/>
    <w:rsid w:val="00DA0C11"/>
    <w:rsid w:val="00DA0D96"/>
    <w:rsid w:val="00DA1372"/>
    <w:rsid w:val="00DA156D"/>
    <w:rsid w:val="00DA18A3"/>
    <w:rsid w:val="00DA1A43"/>
    <w:rsid w:val="00DA1DC7"/>
    <w:rsid w:val="00DA1F03"/>
    <w:rsid w:val="00DA255A"/>
    <w:rsid w:val="00DA2689"/>
    <w:rsid w:val="00DA26DF"/>
    <w:rsid w:val="00DA28F9"/>
    <w:rsid w:val="00DA2B84"/>
    <w:rsid w:val="00DA2E29"/>
    <w:rsid w:val="00DA3287"/>
    <w:rsid w:val="00DA33E6"/>
    <w:rsid w:val="00DA3702"/>
    <w:rsid w:val="00DA3834"/>
    <w:rsid w:val="00DA3D55"/>
    <w:rsid w:val="00DA40CB"/>
    <w:rsid w:val="00DA49E4"/>
    <w:rsid w:val="00DA4FD5"/>
    <w:rsid w:val="00DA54D1"/>
    <w:rsid w:val="00DA568D"/>
    <w:rsid w:val="00DA5A1A"/>
    <w:rsid w:val="00DA5CD1"/>
    <w:rsid w:val="00DA5D9E"/>
    <w:rsid w:val="00DA5DB2"/>
    <w:rsid w:val="00DA5DE7"/>
    <w:rsid w:val="00DA678A"/>
    <w:rsid w:val="00DA69F5"/>
    <w:rsid w:val="00DA6C72"/>
    <w:rsid w:val="00DA6D81"/>
    <w:rsid w:val="00DA6DF4"/>
    <w:rsid w:val="00DA6E59"/>
    <w:rsid w:val="00DA704B"/>
    <w:rsid w:val="00DA73FC"/>
    <w:rsid w:val="00DA7428"/>
    <w:rsid w:val="00DA788C"/>
    <w:rsid w:val="00DA7D38"/>
    <w:rsid w:val="00DB00AE"/>
    <w:rsid w:val="00DB0146"/>
    <w:rsid w:val="00DB016A"/>
    <w:rsid w:val="00DB0614"/>
    <w:rsid w:val="00DB0771"/>
    <w:rsid w:val="00DB087C"/>
    <w:rsid w:val="00DB0DFC"/>
    <w:rsid w:val="00DB0E4C"/>
    <w:rsid w:val="00DB1394"/>
    <w:rsid w:val="00DB146D"/>
    <w:rsid w:val="00DB16D9"/>
    <w:rsid w:val="00DB1876"/>
    <w:rsid w:val="00DB1D22"/>
    <w:rsid w:val="00DB20C9"/>
    <w:rsid w:val="00DB2514"/>
    <w:rsid w:val="00DB2B3C"/>
    <w:rsid w:val="00DB2D3C"/>
    <w:rsid w:val="00DB32C7"/>
    <w:rsid w:val="00DB3317"/>
    <w:rsid w:val="00DB398D"/>
    <w:rsid w:val="00DB4029"/>
    <w:rsid w:val="00DB42E7"/>
    <w:rsid w:val="00DB440F"/>
    <w:rsid w:val="00DB47C0"/>
    <w:rsid w:val="00DB49CD"/>
    <w:rsid w:val="00DB4A66"/>
    <w:rsid w:val="00DB4B81"/>
    <w:rsid w:val="00DB4CBB"/>
    <w:rsid w:val="00DB4CCF"/>
    <w:rsid w:val="00DB5045"/>
    <w:rsid w:val="00DB567E"/>
    <w:rsid w:val="00DB578C"/>
    <w:rsid w:val="00DB5BC0"/>
    <w:rsid w:val="00DB5C16"/>
    <w:rsid w:val="00DB5C23"/>
    <w:rsid w:val="00DB5E3D"/>
    <w:rsid w:val="00DB5FB7"/>
    <w:rsid w:val="00DB6492"/>
    <w:rsid w:val="00DB6B79"/>
    <w:rsid w:val="00DB6BDA"/>
    <w:rsid w:val="00DB6FD7"/>
    <w:rsid w:val="00DB702B"/>
    <w:rsid w:val="00DB755D"/>
    <w:rsid w:val="00DB773F"/>
    <w:rsid w:val="00DB780B"/>
    <w:rsid w:val="00DB7A6F"/>
    <w:rsid w:val="00DB7B79"/>
    <w:rsid w:val="00DB7B99"/>
    <w:rsid w:val="00DB7D3B"/>
    <w:rsid w:val="00DB7EDD"/>
    <w:rsid w:val="00DB7FA8"/>
    <w:rsid w:val="00DC082F"/>
    <w:rsid w:val="00DC0918"/>
    <w:rsid w:val="00DC0947"/>
    <w:rsid w:val="00DC0B2C"/>
    <w:rsid w:val="00DC0BFE"/>
    <w:rsid w:val="00DC0C55"/>
    <w:rsid w:val="00DC0DA5"/>
    <w:rsid w:val="00DC14CA"/>
    <w:rsid w:val="00DC1AB0"/>
    <w:rsid w:val="00DC1D01"/>
    <w:rsid w:val="00DC258C"/>
    <w:rsid w:val="00DC2737"/>
    <w:rsid w:val="00DC2E71"/>
    <w:rsid w:val="00DC3047"/>
    <w:rsid w:val="00DC3092"/>
    <w:rsid w:val="00DC3422"/>
    <w:rsid w:val="00DC3707"/>
    <w:rsid w:val="00DC37A0"/>
    <w:rsid w:val="00DC3859"/>
    <w:rsid w:val="00DC3914"/>
    <w:rsid w:val="00DC3C2F"/>
    <w:rsid w:val="00DC3FAD"/>
    <w:rsid w:val="00DC4AA4"/>
    <w:rsid w:val="00DC4B83"/>
    <w:rsid w:val="00DC4E40"/>
    <w:rsid w:val="00DC4E6C"/>
    <w:rsid w:val="00DC4ED8"/>
    <w:rsid w:val="00DC4F4B"/>
    <w:rsid w:val="00DC535E"/>
    <w:rsid w:val="00DC539B"/>
    <w:rsid w:val="00DC5696"/>
    <w:rsid w:val="00DC5B76"/>
    <w:rsid w:val="00DC5C6B"/>
    <w:rsid w:val="00DC5C8A"/>
    <w:rsid w:val="00DC5DF2"/>
    <w:rsid w:val="00DC6084"/>
    <w:rsid w:val="00DC60BA"/>
    <w:rsid w:val="00DC6364"/>
    <w:rsid w:val="00DC63C0"/>
    <w:rsid w:val="00DC63DC"/>
    <w:rsid w:val="00DC64BE"/>
    <w:rsid w:val="00DC6652"/>
    <w:rsid w:val="00DC6754"/>
    <w:rsid w:val="00DC67B3"/>
    <w:rsid w:val="00DC717F"/>
    <w:rsid w:val="00DC7206"/>
    <w:rsid w:val="00DC738F"/>
    <w:rsid w:val="00DC7BB5"/>
    <w:rsid w:val="00DC7E93"/>
    <w:rsid w:val="00DD0734"/>
    <w:rsid w:val="00DD0AA3"/>
    <w:rsid w:val="00DD0D19"/>
    <w:rsid w:val="00DD0E34"/>
    <w:rsid w:val="00DD0E79"/>
    <w:rsid w:val="00DD0F8D"/>
    <w:rsid w:val="00DD1835"/>
    <w:rsid w:val="00DD1898"/>
    <w:rsid w:val="00DD1B56"/>
    <w:rsid w:val="00DD203B"/>
    <w:rsid w:val="00DD21A4"/>
    <w:rsid w:val="00DD24DD"/>
    <w:rsid w:val="00DD25A1"/>
    <w:rsid w:val="00DD2F40"/>
    <w:rsid w:val="00DD2FC3"/>
    <w:rsid w:val="00DD3272"/>
    <w:rsid w:val="00DD35DD"/>
    <w:rsid w:val="00DD3E6A"/>
    <w:rsid w:val="00DD459B"/>
    <w:rsid w:val="00DD46B3"/>
    <w:rsid w:val="00DD48B9"/>
    <w:rsid w:val="00DD4B5D"/>
    <w:rsid w:val="00DD4C2D"/>
    <w:rsid w:val="00DD4C6D"/>
    <w:rsid w:val="00DD4CBC"/>
    <w:rsid w:val="00DD4DB3"/>
    <w:rsid w:val="00DD534F"/>
    <w:rsid w:val="00DD544A"/>
    <w:rsid w:val="00DD55DC"/>
    <w:rsid w:val="00DD5A90"/>
    <w:rsid w:val="00DD5CC3"/>
    <w:rsid w:val="00DD5E59"/>
    <w:rsid w:val="00DD60AD"/>
    <w:rsid w:val="00DD643E"/>
    <w:rsid w:val="00DD6876"/>
    <w:rsid w:val="00DD688C"/>
    <w:rsid w:val="00DD6A1D"/>
    <w:rsid w:val="00DD6BD4"/>
    <w:rsid w:val="00DD6C7A"/>
    <w:rsid w:val="00DD6F3A"/>
    <w:rsid w:val="00DD763F"/>
    <w:rsid w:val="00DD7F99"/>
    <w:rsid w:val="00DE03E5"/>
    <w:rsid w:val="00DE0875"/>
    <w:rsid w:val="00DE0BE2"/>
    <w:rsid w:val="00DE0D0E"/>
    <w:rsid w:val="00DE0DBD"/>
    <w:rsid w:val="00DE0EC4"/>
    <w:rsid w:val="00DE135B"/>
    <w:rsid w:val="00DE1362"/>
    <w:rsid w:val="00DE18E7"/>
    <w:rsid w:val="00DE1FB6"/>
    <w:rsid w:val="00DE1FED"/>
    <w:rsid w:val="00DE23E4"/>
    <w:rsid w:val="00DE311D"/>
    <w:rsid w:val="00DE36E3"/>
    <w:rsid w:val="00DE3DB0"/>
    <w:rsid w:val="00DE4783"/>
    <w:rsid w:val="00DE4B16"/>
    <w:rsid w:val="00DE4BE1"/>
    <w:rsid w:val="00DE4CBB"/>
    <w:rsid w:val="00DE4CCC"/>
    <w:rsid w:val="00DE531B"/>
    <w:rsid w:val="00DE5A54"/>
    <w:rsid w:val="00DE5D12"/>
    <w:rsid w:val="00DE62B8"/>
    <w:rsid w:val="00DE630B"/>
    <w:rsid w:val="00DE68D1"/>
    <w:rsid w:val="00DE6A75"/>
    <w:rsid w:val="00DE6ABD"/>
    <w:rsid w:val="00DE6B72"/>
    <w:rsid w:val="00DE70F5"/>
    <w:rsid w:val="00DE78AF"/>
    <w:rsid w:val="00DF0C34"/>
    <w:rsid w:val="00DF0ECD"/>
    <w:rsid w:val="00DF107F"/>
    <w:rsid w:val="00DF1D3F"/>
    <w:rsid w:val="00DF1E30"/>
    <w:rsid w:val="00DF2017"/>
    <w:rsid w:val="00DF2541"/>
    <w:rsid w:val="00DF29C8"/>
    <w:rsid w:val="00DF2EF7"/>
    <w:rsid w:val="00DF2FD8"/>
    <w:rsid w:val="00DF3007"/>
    <w:rsid w:val="00DF300A"/>
    <w:rsid w:val="00DF40CB"/>
    <w:rsid w:val="00DF4149"/>
    <w:rsid w:val="00DF41D4"/>
    <w:rsid w:val="00DF4BAB"/>
    <w:rsid w:val="00DF4FB4"/>
    <w:rsid w:val="00DF5195"/>
    <w:rsid w:val="00DF5B0D"/>
    <w:rsid w:val="00DF6157"/>
    <w:rsid w:val="00DF724B"/>
    <w:rsid w:val="00DF729B"/>
    <w:rsid w:val="00DF7915"/>
    <w:rsid w:val="00DF7E82"/>
    <w:rsid w:val="00E002EE"/>
    <w:rsid w:val="00E003B4"/>
    <w:rsid w:val="00E00446"/>
    <w:rsid w:val="00E006F1"/>
    <w:rsid w:val="00E0072E"/>
    <w:rsid w:val="00E00A3B"/>
    <w:rsid w:val="00E00B80"/>
    <w:rsid w:val="00E012B0"/>
    <w:rsid w:val="00E01330"/>
    <w:rsid w:val="00E016C0"/>
    <w:rsid w:val="00E02054"/>
    <w:rsid w:val="00E0237E"/>
    <w:rsid w:val="00E023AD"/>
    <w:rsid w:val="00E02402"/>
    <w:rsid w:val="00E02925"/>
    <w:rsid w:val="00E02A2D"/>
    <w:rsid w:val="00E02C38"/>
    <w:rsid w:val="00E03072"/>
    <w:rsid w:val="00E0349C"/>
    <w:rsid w:val="00E035D5"/>
    <w:rsid w:val="00E03983"/>
    <w:rsid w:val="00E03B91"/>
    <w:rsid w:val="00E03EC3"/>
    <w:rsid w:val="00E04072"/>
    <w:rsid w:val="00E049AF"/>
    <w:rsid w:val="00E04C39"/>
    <w:rsid w:val="00E04DDB"/>
    <w:rsid w:val="00E04F31"/>
    <w:rsid w:val="00E05606"/>
    <w:rsid w:val="00E0581B"/>
    <w:rsid w:val="00E05947"/>
    <w:rsid w:val="00E06097"/>
    <w:rsid w:val="00E061EC"/>
    <w:rsid w:val="00E065AC"/>
    <w:rsid w:val="00E0671B"/>
    <w:rsid w:val="00E0676B"/>
    <w:rsid w:val="00E07162"/>
    <w:rsid w:val="00E072BF"/>
    <w:rsid w:val="00E073F5"/>
    <w:rsid w:val="00E07D6F"/>
    <w:rsid w:val="00E07F7C"/>
    <w:rsid w:val="00E07FED"/>
    <w:rsid w:val="00E10019"/>
    <w:rsid w:val="00E101F4"/>
    <w:rsid w:val="00E1067A"/>
    <w:rsid w:val="00E107BC"/>
    <w:rsid w:val="00E10C3B"/>
    <w:rsid w:val="00E10DDB"/>
    <w:rsid w:val="00E10E91"/>
    <w:rsid w:val="00E10F9E"/>
    <w:rsid w:val="00E11258"/>
    <w:rsid w:val="00E11D4B"/>
    <w:rsid w:val="00E11DBC"/>
    <w:rsid w:val="00E12495"/>
    <w:rsid w:val="00E128A4"/>
    <w:rsid w:val="00E1304A"/>
    <w:rsid w:val="00E13984"/>
    <w:rsid w:val="00E13DBF"/>
    <w:rsid w:val="00E13F1C"/>
    <w:rsid w:val="00E1414F"/>
    <w:rsid w:val="00E143F8"/>
    <w:rsid w:val="00E149D4"/>
    <w:rsid w:val="00E15158"/>
    <w:rsid w:val="00E15CF0"/>
    <w:rsid w:val="00E162FE"/>
    <w:rsid w:val="00E16D69"/>
    <w:rsid w:val="00E16E66"/>
    <w:rsid w:val="00E16FF1"/>
    <w:rsid w:val="00E175BE"/>
    <w:rsid w:val="00E175CC"/>
    <w:rsid w:val="00E1774C"/>
    <w:rsid w:val="00E17A19"/>
    <w:rsid w:val="00E17AC8"/>
    <w:rsid w:val="00E17C32"/>
    <w:rsid w:val="00E17E66"/>
    <w:rsid w:val="00E17F99"/>
    <w:rsid w:val="00E2051A"/>
    <w:rsid w:val="00E20911"/>
    <w:rsid w:val="00E21527"/>
    <w:rsid w:val="00E21761"/>
    <w:rsid w:val="00E21947"/>
    <w:rsid w:val="00E2199C"/>
    <w:rsid w:val="00E21B69"/>
    <w:rsid w:val="00E21E04"/>
    <w:rsid w:val="00E220EC"/>
    <w:rsid w:val="00E22BFB"/>
    <w:rsid w:val="00E231CC"/>
    <w:rsid w:val="00E232C4"/>
    <w:rsid w:val="00E2358F"/>
    <w:rsid w:val="00E2398D"/>
    <w:rsid w:val="00E23F3F"/>
    <w:rsid w:val="00E24232"/>
    <w:rsid w:val="00E2425B"/>
    <w:rsid w:val="00E24CBC"/>
    <w:rsid w:val="00E2522C"/>
    <w:rsid w:val="00E25344"/>
    <w:rsid w:val="00E25729"/>
    <w:rsid w:val="00E25B31"/>
    <w:rsid w:val="00E25F8B"/>
    <w:rsid w:val="00E25FC4"/>
    <w:rsid w:val="00E26021"/>
    <w:rsid w:val="00E271AB"/>
    <w:rsid w:val="00E3036F"/>
    <w:rsid w:val="00E30424"/>
    <w:rsid w:val="00E30997"/>
    <w:rsid w:val="00E30BC8"/>
    <w:rsid w:val="00E3179B"/>
    <w:rsid w:val="00E31935"/>
    <w:rsid w:val="00E31C63"/>
    <w:rsid w:val="00E32381"/>
    <w:rsid w:val="00E323E8"/>
    <w:rsid w:val="00E32DC0"/>
    <w:rsid w:val="00E33D17"/>
    <w:rsid w:val="00E33F01"/>
    <w:rsid w:val="00E33F2A"/>
    <w:rsid w:val="00E341C4"/>
    <w:rsid w:val="00E342DB"/>
    <w:rsid w:val="00E3506C"/>
    <w:rsid w:val="00E3525A"/>
    <w:rsid w:val="00E354F4"/>
    <w:rsid w:val="00E355DC"/>
    <w:rsid w:val="00E35BAA"/>
    <w:rsid w:val="00E35C76"/>
    <w:rsid w:val="00E35EB9"/>
    <w:rsid w:val="00E360BC"/>
    <w:rsid w:val="00E365E3"/>
    <w:rsid w:val="00E36888"/>
    <w:rsid w:val="00E37258"/>
    <w:rsid w:val="00E37A02"/>
    <w:rsid w:val="00E37BB3"/>
    <w:rsid w:val="00E37E61"/>
    <w:rsid w:val="00E37FCD"/>
    <w:rsid w:val="00E407C9"/>
    <w:rsid w:val="00E407FD"/>
    <w:rsid w:val="00E40DCC"/>
    <w:rsid w:val="00E410C3"/>
    <w:rsid w:val="00E415D3"/>
    <w:rsid w:val="00E41D0A"/>
    <w:rsid w:val="00E41DFF"/>
    <w:rsid w:val="00E427DF"/>
    <w:rsid w:val="00E42942"/>
    <w:rsid w:val="00E43137"/>
    <w:rsid w:val="00E4314B"/>
    <w:rsid w:val="00E43379"/>
    <w:rsid w:val="00E438E0"/>
    <w:rsid w:val="00E43AFF"/>
    <w:rsid w:val="00E43B17"/>
    <w:rsid w:val="00E43B28"/>
    <w:rsid w:val="00E43D51"/>
    <w:rsid w:val="00E44A26"/>
    <w:rsid w:val="00E44F27"/>
    <w:rsid w:val="00E45118"/>
    <w:rsid w:val="00E4516C"/>
    <w:rsid w:val="00E457BC"/>
    <w:rsid w:val="00E457BE"/>
    <w:rsid w:val="00E457CA"/>
    <w:rsid w:val="00E45ECB"/>
    <w:rsid w:val="00E46686"/>
    <w:rsid w:val="00E46730"/>
    <w:rsid w:val="00E46827"/>
    <w:rsid w:val="00E46DF8"/>
    <w:rsid w:val="00E46E4E"/>
    <w:rsid w:val="00E47119"/>
    <w:rsid w:val="00E47532"/>
    <w:rsid w:val="00E4771F"/>
    <w:rsid w:val="00E47BDD"/>
    <w:rsid w:val="00E500DD"/>
    <w:rsid w:val="00E50290"/>
    <w:rsid w:val="00E503A0"/>
    <w:rsid w:val="00E50571"/>
    <w:rsid w:val="00E50BE3"/>
    <w:rsid w:val="00E50E15"/>
    <w:rsid w:val="00E50E77"/>
    <w:rsid w:val="00E50FCC"/>
    <w:rsid w:val="00E5114E"/>
    <w:rsid w:val="00E51276"/>
    <w:rsid w:val="00E51708"/>
    <w:rsid w:val="00E519DB"/>
    <w:rsid w:val="00E52562"/>
    <w:rsid w:val="00E5256C"/>
    <w:rsid w:val="00E53376"/>
    <w:rsid w:val="00E5392C"/>
    <w:rsid w:val="00E53CF4"/>
    <w:rsid w:val="00E53E0E"/>
    <w:rsid w:val="00E54063"/>
    <w:rsid w:val="00E54278"/>
    <w:rsid w:val="00E549DE"/>
    <w:rsid w:val="00E54E20"/>
    <w:rsid w:val="00E56054"/>
    <w:rsid w:val="00E5647B"/>
    <w:rsid w:val="00E5652C"/>
    <w:rsid w:val="00E56612"/>
    <w:rsid w:val="00E566BE"/>
    <w:rsid w:val="00E569A8"/>
    <w:rsid w:val="00E56FC1"/>
    <w:rsid w:val="00E56FFE"/>
    <w:rsid w:val="00E57126"/>
    <w:rsid w:val="00E57171"/>
    <w:rsid w:val="00E571D7"/>
    <w:rsid w:val="00E57316"/>
    <w:rsid w:val="00E5762E"/>
    <w:rsid w:val="00E57FAE"/>
    <w:rsid w:val="00E60019"/>
    <w:rsid w:val="00E6023E"/>
    <w:rsid w:val="00E602E3"/>
    <w:rsid w:val="00E6039F"/>
    <w:rsid w:val="00E61258"/>
    <w:rsid w:val="00E618AC"/>
    <w:rsid w:val="00E61A27"/>
    <w:rsid w:val="00E61BA9"/>
    <w:rsid w:val="00E62315"/>
    <w:rsid w:val="00E6265D"/>
    <w:rsid w:val="00E629B3"/>
    <w:rsid w:val="00E629DC"/>
    <w:rsid w:val="00E62D11"/>
    <w:rsid w:val="00E62FDE"/>
    <w:rsid w:val="00E63174"/>
    <w:rsid w:val="00E63268"/>
    <w:rsid w:val="00E63F2D"/>
    <w:rsid w:val="00E64552"/>
    <w:rsid w:val="00E64616"/>
    <w:rsid w:val="00E6475D"/>
    <w:rsid w:val="00E64B0D"/>
    <w:rsid w:val="00E64C47"/>
    <w:rsid w:val="00E64E63"/>
    <w:rsid w:val="00E64F34"/>
    <w:rsid w:val="00E65175"/>
    <w:rsid w:val="00E6527D"/>
    <w:rsid w:val="00E65900"/>
    <w:rsid w:val="00E65C06"/>
    <w:rsid w:val="00E66345"/>
    <w:rsid w:val="00E66598"/>
    <w:rsid w:val="00E665A3"/>
    <w:rsid w:val="00E673CE"/>
    <w:rsid w:val="00E67D42"/>
    <w:rsid w:val="00E704A9"/>
    <w:rsid w:val="00E70B5A"/>
    <w:rsid w:val="00E71C67"/>
    <w:rsid w:val="00E71CC2"/>
    <w:rsid w:val="00E71DED"/>
    <w:rsid w:val="00E721DC"/>
    <w:rsid w:val="00E72303"/>
    <w:rsid w:val="00E72590"/>
    <w:rsid w:val="00E72FC8"/>
    <w:rsid w:val="00E730BC"/>
    <w:rsid w:val="00E73248"/>
    <w:rsid w:val="00E732F5"/>
    <w:rsid w:val="00E73879"/>
    <w:rsid w:val="00E73A18"/>
    <w:rsid w:val="00E7463A"/>
    <w:rsid w:val="00E757E9"/>
    <w:rsid w:val="00E759DE"/>
    <w:rsid w:val="00E75E82"/>
    <w:rsid w:val="00E762C6"/>
    <w:rsid w:val="00E76399"/>
    <w:rsid w:val="00E7680D"/>
    <w:rsid w:val="00E76A11"/>
    <w:rsid w:val="00E76F41"/>
    <w:rsid w:val="00E7715F"/>
    <w:rsid w:val="00E771A7"/>
    <w:rsid w:val="00E77687"/>
    <w:rsid w:val="00E7787F"/>
    <w:rsid w:val="00E77A28"/>
    <w:rsid w:val="00E77CE8"/>
    <w:rsid w:val="00E807A0"/>
    <w:rsid w:val="00E8092D"/>
    <w:rsid w:val="00E80D21"/>
    <w:rsid w:val="00E816BD"/>
    <w:rsid w:val="00E81891"/>
    <w:rsid w:val="00E81D87"/>
    <w:rsid w:val="00E81E33"/>
    <w:rsid w:val="00E824CC"/>
    <w:rsid w:val="00E826D5"/>
    <w:rsid w:val="00E8289C"/>
    <w:rsid w:val="00E82B06"/>
    <w:rsid w:val="00E8372C"/>
    <w:rsid w:val="00E83FBF"/>
    <w:rsid w:val="00E845C6"/>
    <w:rsid w:val="00E84DF5"/>
    <w:rsid w:val="00E84EBF"/>
    <w:rsid w:val="00E84F27"/>
    <w:rsid w:val="00E850B3"/>
    <w:rsid w:val="00E853DE"/>
    <w:rsid w:val="00E859A4"/>
    <w:rsid w:val="00E859F4"/>
    <w:rsid w:val="00E85ACA"/>
    <w:rsid w:val="00E85FA0"/>
    <w:rsid w:val="00E8600D"/>
    <w:rsid w:val="00E86205"/>
    <w:rsid w:val="00E86570"/>
    <w:rsid w:val="00E868E9"/>
    <w:rsid w:val="00E8690D"/>
    <w:rsid w:val="00E86CE4"/>
    <w:rsid w:val="00E87399"/>
    <w:rsid w:val="00E87A2D"/>
    <w:rsid w:val="00E87EE1"/>
    <w:rsid w:val="00E87F6C"/>
    <w:rsid w:val="00E90134"/>
    <w:rsid w:val="00E90A4F"/>
    <w:rsid w:val="00E90B39"/>
    <w:rsid w:val="00E90DAF"/>
    <w:rsid w:val="00E90E29"/>
    <w:rsid w:val="00E90FA8"/>
    <w:rsid w:val="00E914EC"/>
    <w:rsid w:val="00E917F6"/>
    <w:rsid w:val="00E91849"/>
    <w:rsid w:val="00E91929"/>
    <w:rsid w:val="00E91ACE"/>
    <w:rsid w:val="00E91AF7"/>
    <w:rsid w:val="00E91B2C"/>
    <w:rsid w:val="00E91DF4"/>
    <w:rsid w:val="00E922EB"/>
    <w:rsid w:val="00E93020"/>
    <w:rsid w:val="00E938EC"/>
    <w:rsid w:val="00E93CF8"/>
    <w:rsid w:val="00E9425B"/>
    <w:rsid w:val="00E9496E"/>
    <w:rsid w:val="00E949D4"/>
    <w:rsid w:val="00E9510B"/>
    <w:rsid w:val="00E9539B"/>
    <w:rsid w:val="00E953EA"/>
    <w:rsid w:val="00E954EE"/>
    <w:rsid w:val="00E955B3"/>
    <w:rsid w:val="00E95637"/>
    <w:rsid w:val="00E95B69"/>
    <w:rsid w:val="00E95D91"/>
    <w:rsid w:val="00E95FDC"/>
    <w:rsid w:val="00E95FDE"/>
    <w:rsid w:val="00E962EF"/>
    <w:rsid w:val="00E9632B"/>
    <w:rsid w:val="00E967F6"/>
    <w:rsid w:val="00E96935"/>
    <w:rsid w:val="00E96987"/>
    <w:rsid w:val="00E96CB2"/>
    <w:rsid w:val="00E97D98"/>
    <w:rsid w:val="00EA0015"/>
    <w:rsid w:val="00EA0022"/>
    <w:rsid w:val="00EA0480"/>
    <w:rsid w:val="00EA06D2"/>
    <w:rsid w:val="00EA12EA"/>
    <w:rsid w:val="00EA1793"/>
    <w:rsid w:val="00EA1A33"/>
    <w:rsid w:val="00EA276C"/>
    <w:rsid w:val="00EA285E"/>
    <w:rsid w:val="00EA295D"/>
    <w:rsid w:val="00EA29B7"/>
    <w:rsid w:val="00EA3036"/>
    <w:rsid w:val="00EA3096"/>
    <w:rsid w:val="00EA3400"/>
    <w:rsid w:val="00EA348C"/>
    <w:rsid w:val="00EA3630"/>
    <w:rsid w:val="00EA37C3"/>
    <w:rsid w:val="00EA3870"/>
    <w:rsid w:val="00EA4117"/>
    <w:rsid w:val="00EA4261"/>
    <w:rsid w:val="00EA437B"/>
    <w:rsid w:val="00EA4499"/>
    <w:rsid w:val="00EA4AE4"/>
    <w:rsid w:val="00EA4DA8"/>
    <w:rsid w:val="00EA4EAD"/>
    <w:rsid w:val="00EA4FF0"/>
    <w:rsid w:val="00EA5305"/>
    <w:rsid w:val="00EA5468"/>
    <w:rsid w:val="00EA5CA2"/>
    <w:rsid w:val="00EA5E00"/>
    <w:rsid w:val="00EA623F"/>
    <w:rsid w:val="00EA66A7"/>
    <w:rsid w:val="00EA6AEA"/>
    <w:rsid w:val="00EA7116"/>
    <w:rsid w:val="00EA712A"/>
    <w:rsid w:val="00EA7160"/>
    <w:rsid w:val="00EA7410"/>
    <w:rsid w:val="00EA7761"/>
    <w:rsid w:val="00EA777F"/>
    <w:rsid w:val="00EA7FB1"/>
    <w:rsid w:val="00EB00D2"/>
    <w:rsid w:val="00EB015A"/>
    <w:rsid w:val="00EB0259"/>
    <w:rsid w:val="00EB02CE"/>
    <w:rsid w:val="00EB02CF"/>
    <w:rsid w:val="00EB0456"/>
    <w:rsid w:val="00EB04DF"/>
    <w:rsid w:val="00EB0622"/>
    <w:rsid w:val="00EB0C20"/>
    <w:rsid w:val="00EB11CF"/>
    <w:rsid w:val="00EB126D"/>
    <w:rsid w:val="00EB14D2"/>
    <w:rsid w:val="00EB161B"/>
    <w:rsid w:val="00EB1645"/>
    <w:rsid w:val="00EB202D"/>
    <w:rsid w:val="00EB20C6"/>
    <w:rsid w:val="00EB2242"/>
    <w:rsid w:val="00EB352A"/>
    <w:rsid w:val="00EB374B"/>
    <w:rsid w:val="00EB397F"/>
    <w:rsid w:val="00EB3A6F"/>
    <w:rsid w:val="00EB3F2B"/>
    <w:rsid w:val="00EB3F48"/>
    <w:rsid w:val="00EB4044"/>
    <w:rsid w:val="00EB48A5"/>
    <w:rsid w:val="00EB48BE"/>
    <w:rsid w:val="00EB5A88"/>
    <w:rsid w:val="00EB5E7F"/>
    <w:rsid w:val="00EB5F42"/>
    <w:rsid w:val="00EB6023"/>
    <w:rsid w:val="00EB614F"/>
    <w:rsid w:val="00EB61C5"/>
    <w:rsid w:val="00EB61D4"/>
    <w:rsid w:val="00EB6312"/>
    <w:rsid w:val="00EB63B7"/>
    <w:rsid w:val="00EB6770"/>
    <w:rsid w:val="00EB685B"/>
    <w:rsid w:val="00EB69BC"/>
    <w:rsid w:val="00EB6D29"/>
    <w:rsid w:val="00EB6E54"/>
    <w:rsid w:val="00EB6E9A"/>
    <w:rsid w:val="00EB7052"/>
    <w:rsid w:val="00EB717B"/>
    <w:rsid w:val="00EB752F"/>
    <w:rsid w:val="00EB7657"/>
    <w:rsid w:val="00EB7C8F"/>
    <w:rsid w:val="00EB7F6C"/>
    <w:rsid w:val="00EC0367"/>
    <w:rsid w:val="00EC079B"/>
    <w:rsid w:val="00EC083E"/>
    <w:rsid w:val="00EC084A"/>
    <w:rsid w:val="00EC0878"/>
    <w:rsid w:val="00EC0B99"/>
    <w:rsid w:val="00EC110D"/>
    <w:rsid w:val="00EC13FB"/>
    <w:rsid w:val="00EC1CF4"/>
    <w:rsid w:val="00EC1FB8"/>
    <w:rsid w:val="00EC21E5"/>
    <w:rsid w:val="00EC23E1"/>
    <w:rsid w:val="00EC248F"/>
    <w:rsid w:val="00EC28B5"/>
    <w:rsid w:val="00EC291D"/>
    <w:rsid w:val="00EC2AE5"/>
    <w:rsid w:val="00EC2F02"/>
    <w:rsid w:val="00EC2FC3"/>
    <w:rsid w:val="00EC31D3"/>
    <w:rsid w:val="00EC3848"/>
    <w:rsid w:val="00EC3D86"/>
    <w:rsid w:val="00EC42A7"/>
    <w:rsid w:val="00EC4A98"/>
    <w:rsid w:val="00EC5459"/>
    <w:rsid w:val="00EC5D7E"/>
    <w:rsid w:val="00EC6942"/>
    <w:rsid w:val="00EC6F00"/>
    <w:rsid w:val="00EC7116"/>
    <w:rsid w:val="00EC718C"/>
    <w:rsid w:val="00EC7271"/>
    <w:rsid w:val="00EC74A0"/>
    <w:rsid w:val="00EC74EC"/>
    <w:rsid w:val="00EC7537"/>
    <w:rsid w:val="00EC7874"/>
    <w:rsid w:val="00EC7A00"/>
    <w:rsid w:val="00EC7A74"/>
    <w:rsid w:val="00ED000A"/>
    <w:rsid w:val="00ED023D"/>
    <w:rsid w:val="00ED032D"/>
    <w:rsid w:val="00ED065B"/>
    <w:rsid w:val="00ED0728"/>
    <w:rsid w:val="00ED0962"/>
    <w:rsid w:val="00ED0BA9"/>
    <w:rsid w:val="00ED0BDB"/>
    <w:rsid w:val="00ED0C75"/>
    <w:rsid w:val="00ED0CD2"/>
    <w:rsid w:val="00ED0EDA"/>
    <w:rsid w:val="00ED10C1"/>
    <w:rsid w:val="00ED1185"/>
    <w:rsid w:val="00ED14AF"/>
    <w:rsid w:val="00ED14E2"/>
    <w:rsid w:val="00ED192D"/>
    <w:rsid w:val="00ED1E2D"/>
    <w:rsid w:val="00ED208A"/>
    <w:rsid w:val="00ED2B33"/>
    <w:rsid w:val="00ED2B3C"/>
    <w:rsid w:val="00ED2B9E"/>
    <w:rsid w:val="00ED2EE3"/>
    <w:rsid w:val="00ED31CE"/>
    <w:rsid w:val="00ED31FD"/>
    <w:rsid w:val="00ED3300"/>
    <w:rsid w:val="00ED3981"/>
    <w:rsid w:val="00ED446F"/>
    <w:rsid w:val="00ED4770"/>
    <w:rsid w:val="00ED4E48"/>
    <w:rsid w:val="00ED507C"/>
    <w:rsid w:val="00ED515F"/>
    <w:rsid w:val="00ED5499"/>
    <w:rsid w:val="00ED566C"/>
    <w:rsid w:val="00ED5B3B"/>
    <w:rsid w:val="00ED5DA5"/>
    <w:rsid w:val="00ED64D2"/>
    <w:rsid w:val="00ED6592"/>
    <w:rsid w:val="00ED6611"/>
    <w:rsid w:val="00ED692F"/>
    <w:rsid w:val="00ED70E7"/>
    <w:rsid w:val="00ED71DA"/>
    <w:rsid w:val="00ED72CB"/>
    <w:rsid w:val="00ED75F4"/>
    <w:rsid w:val="00ED7855"/>
    <w:rsid w:val="00ED7B46"/>
    <w:rsid w:val="00ED7B63"/>
    <w:rsid w:val="00EE06A9"/>
    <w:rsid w:val="00EE0AD7"/>
    <w:rsid w:val="00EE0B5B"/>
    <w:rsid w:val="00EE2C9A"/>
    <w:rsid w:val="00EE2E1F"/>
    <w:rsid w:val="00EE2E3D"/>
    <w:rsid w:val="00EE2F99"/>
    <w:rsid w:val="00EE326B"/>
    <w:rsid w:val="00EE3459"/>
    <w:rsid w:val="00EE3555"/>
    <w:rsid w:val="00EE3C38"/>
    <w:rsid w:val="00EE3D83"/>
    <w:rsid w:val="00EE3F0A"/>
    <w:rsid w:val="00EE4044"/>
    <w:rsid w:val="00EE42ED"/>
    <w:rsid w:val="00EE439F"/>
    <w:rsid w:val="00EE44B9"/>
    <w:rsid w:val="00EE4780"/>
    <w:rsid w:val="00EE4DCD"/>
    <w:rsid w:val="00EE5268"/>
    <w:rsid w:val="00EE530C"/>
    <w:rsid w:val="00EE5D06"/>
    <w:rsid w:val="00EE6081"/>
    <w:rsid w:val="00EE661C"/>
    <w:rsid w:val="00EE693B"/>
    <w:rsid w:val="00EE7206"/>
    <w:rsid w:val="00EE7B57"/>
    <w:rsid w:val="00EE7D75"/>
    <w:rsid w:val="00EF0A89"/>
    <w:rsid w:val="00EF0B82"/>
    <w:rsid w:val="00EF116C"/>
    <w:rsid w:val="00EF1338"/>
    <w:rsid w:val="00EF1484"/>
    <w:rsid w:val="00EF1707"/>
    <w:rsid w:val="00EF1B20"/>
    <w:rsid w:val="00EF1B2D"/>
    <w:rsid w:val="00EF1E50"/>
    <w:rsid w:val="00EF1FA5"/>
    <w:rsid w:val="00EF24D0"/>
    <w:rsid w:val="00EF28EA"/>
    <w:rsid w:val="00EF29A1"/>
    <w:rsid w:val="00EF2B86"/>
    <w:rsid w:val="00EF2C42"/>
    <w:rsid w:val="00EF2FEE"/>
    <w:rsid w:val="00EF3605"/>
    <w:rsid w:val="00EF3789"/>
    <w:rsid w:val="00EF3A63"/>
    <w:rsid w:val="00EF3D64"/>
    <w:rsid w:val="00EF3DAF"/>
    <w:rsid w:val="00EF3ED1"/>
    <w:rsid w:val="00EF41EC"/>
    <w:rsid w:val="00EF4827"/>
    <w:rsid w:val="00EF4AB1"/>
    <w:rsid w:val="00EF5088"/>
    <w:rsid w:val="00EF5317"/>
    <w:rsid w:val="00EF5654"/>
    <w:rsid w:val="00EF5AD3"/>
    <w:rsid w:val="00EF5E42"/>
    <w:rsid w:val="00EF5E69"/>
    <w:rsid w:val="00EF605A"/>
    <w:rsid w:val="00EF6083"/>
    <w:rsid w:val="00EF60B7"/>
    <w:rsid w:val="00EF6166"/>
    <w:rsid w:val="00EF68DE"/>
    <w:rsid w:val="00EF6924"/>
    <w:rsid w:val="00EF6984"/>
    <w:rsid w:val="00EF6A6B"/>
    <w:rsid w:val="00EF6EB0"/>
    <w:rsid w:val="00EF6F32"/>
    <w:rsid w:val="00EF6F58"/>
    <w:rsid w:val="00EF7193"/>
    <w:rsid w:val="00F00266"/>
    <w:rsid w:val="00F005A2"/>
    <w:rsid w:val="00F005EB"/>
    <w:rsid w:val="00F009B2"/>
    <w:rsid w:val="00F00B45"/>
    <w:rsid w:val="00F00C24"/>
    <w:rsid w:val="00F00E31"/>
    <w:rsid w:val="00F00F96"/>
    <w:rsid w:val="00F014D3"/>
    <w:rsid w:val="00F01A46"/>
    <w:rsid w:val="00F01B10"/>
    <w:rsid w:val="00F01C5C"/>
    <w:rsid w:val="00F02A0F"/>
    <w:rsid w:val="00F033C9"/>
    <w:rsid w:val="00F035B3"/>
    <w:rsid w:val="00F03A24"/>
    <w:rsid w:val="00F03EC8"/>
    <w:rsid w:val="00F0418E"/>
    <w:rsid w:val="00F047D1"/>
    <w:rsid w:val="00F05CAF"/>
    <w:rsid w:val="00F05E9F"/>
    <w:rsid w:val="00F060BB"/>
    <w:rsid w:val="00F06435"/>
    <w:rsid w:val="00F06764"/>
    <w:rsid w:val="00F06DBE"/>
    <w:rsid w:val="00F06E86"/>
    <w:rsid w:val="00F0744F"/>
    <w:rsid w:val="00F074C1"/>
    <w:rsid w:val="00F07845"/>
    <w:rsid w:val="00F07970"/>
    <w:rsid w:val="00F07BEC"/>
    <w:rsid w:val="00F07D55"/>
    <w:rsid w:val="00F07F25"/>
    <w:rsid w:val="00F07F97"/>
    <w:rsid w:val="00F105D3"/>
    <w:rsid w:val="00F10C62"/>
    <w:rsid w:val="00F112C7"/>
    <w:rsid w:val="00F12587"/>
    <w:rsid w:val="00F126B0"/>
    <w:rsid w:val="00F1291E"/>
    <w:rsid w:val="00F12C9B"/>
    <w:rsid w:val="00F1358A"/>
    <w:rsid w:val="00F13B89"/>
    <w:rsid w:val="00F13F9D"/>
    <w:rsid w:val="00F142C9"/>
    <w:rsid w:val="00F142D5"/>
    <w:rsid w:val="00F14687"/>
    <w:rsid w:val="00F14E4E"/>
    <w:rsid w:val="00F16044"/>
    <w:rsid w:val="00F16470"/>
    <w:rsid w:val="00F16BF4"/>
    <w:rsid w:val="00F16DF3"/>
    <w:rsid w:val="00F1773F"/>
    <w:rsid w:val="00F17785"/>
    <w:rsid w:val="00F17C51"/>
    <w:rsid w:val="00F2003E"/>
    <w:rsid w:val="00F20132"/>
    <w:rsid w:val="00F20618"/>
    <w:rsid w:val="00F213C8"/>
    <w:rsid w:val="00F215B2"/>
    <w:rsid w:val="00F21ACE"/>
    <w:rsid w:val="00F22006"/>
    <w:rsid w:val="00F2212D"/>
    <w:rsid w:val="00F224F5"/>
    <w:rsid w:val="00F229E5"/>
    <w:rsid w:val="00F22A88"/>
    <w:rsid w:val="00F22AF2"/>
    <w:rsid w:val="00F22B92"/>
    <w:rsid w:val="00F22EB6"/>
    <w:rsid w:val="00F22FCB"/>
    <w:rsid w:val="00F233F9"/>
    <w:rsid w:val="00F23BB4"/>
    <w:rsid w:val="00F23E31"/>
    <w:rsid w:val="00F247B0"/>
    <w:rsid w:val="00F24D96"/>
    <w:rsid w:val="00F25979"/>
    <w:rsid w:val="00F25AF3"/>
    <w:rsid w:val="00F26450"/>
    <w:rsid w:val="00F267C0"/>
    <w:rsid w:val="00F26C78"/>
    <w:rsid w:val="00F27039"/>
    <w:rsid w:val="00F27B3B"/>
    <w:rsid w:val="00F3029E"/>
    <w:rsid w:val="00F3046A"/>
    <w:rsid w:val="00F3050E"/>
    <w:rsid w:val="00F30BCD"/>
    <w:rsid w:val="00F30EC0"/>
    <w:rsid w:val="00F315F2"/>
    <w:rsid w:val="00F31CCA"/>
    <w:rsid w:val="00F3245D"/>
    <w:rsid w:val="00F327D9"/>
    <w:rsid w:val="00F3292E"/>
    <w:rsid w:val="00F32C06"/>
    <w:rsid w:val="00F32C1A"/>
    <w:rsid w:val="00F32D2A"/>
    <w:rsid w:val="00F32D75"/>
    <w:rsid w:val="00F32F18"/>
    <w:rsid w:val="00F33589"/>
    <w:rsid w:val="00F33D59"/>
    <w:rsid w:val="00F33E62"/>
    <w:rsid w:val="00F33FB2"/>
    <w:rsid w:val="00F345E3"/>
    <w:rsid w:val="00F3528A"/>
    <w:rsid w:val="00F35613"/>
    <w:rsid w:val="00F35A07"/>
    <w:rsid w:val="00F369F4"/>
    <w:rsid w:val="00F36ADA"/>
    <w:rsid w:val="00F37420"/>
    <w:rsid w:val="00F3777C"/>
    <w:rsid w:val="00F377E4"/>
    <w:rsid w:val="00F37836"/>
    <w:rsid w:val="00F3798A"/>
    <w:rsid w:val="00F37A6E"/>
    <w:rsid w:val="00F37CB9"/>
    <w:rsid w:val="00F402F0"/>
    <w:rsid w:val="00F404C8"/>
    <w:rsid w:val="00F404E4"/>
    <w:rsid w:val="00F40582"/>
    <w:rsid w:val="00F405E6"/>
    <w:rsid w:val="00F4065C"/>
    <w:rsid w:val="00F408A5"/>
    <w:rsid w:val="00F40A10"/>
    <w:rsid w:val="00F40EDB"/>
    <w:rsid w:val="00F4119B"/>
    <w:rsid w:val="00F4160B"/>
    <w:rsid w:val="00F4165F"/>
    <w:rsid w:val="00F418B3"/>
    <w:rsid w:val="00F418BE"/>
    <w:rsid w:val="00F41A9C"/>
    <w:rsid w:val="00F42A7B"/>
    <w:rsid w:val="00F42B02"/>
    <w:rsid w:val="00F42E17"/>
    <w:rsid w:val="00F436A3"/>
    <w:rsid w:val="00F4371C"/>
    <w:rsid w:val="00F43C48"/>
    <w:rsid w:val="00F440B0"/>
    <w:rsid w:val="00F44D73"/>
    <w:rsid w:val="00F45E2F"/>
    <w:rsid w:val="00F46254"/>
    <w:rsid w:val="00F46976"/>
    <w:rsid w:val="00F46C62"/>
    <w:rsid w:val="00F46FE3"/>
    <w:rsid w:val="00F4721A"/>
    <w:rsid w:val="00F4733B"/>
    <w:rsid w:val="00F473F5"/>
    <w:rsid w:val="00F47AB6"/>
    <w:rsid w:val="00F5019A"/>
    <w:rsid w:val="00F508D4"/>
    <w:rsid w:val="00F50DB3"/>
    <w:rsid w:val="00F5102E"/>
    <w:rsid w:val="00F51051"/>
    <w:rsid w:val="00F51257"/>
    <w:rsid w:val="00F513A2"/>
    <w:rsid w:val="00F517D1"/>
    <w:rsid w:val="00F51917"/>
    <w:rsid w:val="00F519FD"/>
    <w:rsid w:val="00F51CDA"/>
    <w:rsid w:val="00F51E89"/>
    <w:rsid w:val="00F51F40"/>
    <w:rsid w:val="00F5274C"/>
    <w:rsid w:val="00F5291A"/>
    <w:rsid w:val="00F52ECD"/>
    <w:rsid w:val="00F52FC3"/>
    <w:rsid w:val="00F52FF8"/>
    <w:rsid w:val="00F531D0"/>
    <w:rsid w:val="00F53248"/>
    <w:rsid w:val="00F5375F"/>
    <w:rsid w:val="00F53D32"/>
    <w:rsid w:val="00F543B8"/>
    <w:rsid w:val="00F54772"/>
    <w:rsid w:val="00F5497A"/>
    <w:rsid w:val="00F54C49"/>
    <w:rsid w:val="00F5578E"/>
    <w:rsid w:val="00F55BF3"/>
    <w:rsid w:val="00F55C72"/>
    <w:rsid w:val="00F55FE1"/>
    <w:rsid w:val="00F56073"/>
    <w:rsid w:val="00F56247"/>
    <w:rsid w:val="00F563B3"/>
    <w:rsid w:val="00F56467"/>
    <w:rsid w:val="00F566A5"/>
    <w:rsid w:val="00F569C5"/>
    <w:rsid w:val="00F57194"/>
    <w:rsid w:val="00F57B8C"/>
    <w:rsid w:val="00F57DC0"/>
    <w:rsid w:val="00F603CC"/>
    <w:rsid w:val="00F60521"/>
    <w:rsid w:val="00F60603"/>
    <w:rsid w:val="00F6076B"/>
    <w:rsid w:val="00F6159A"/>
    <w:rsid w:val="00F61F35"/>
    <w:rsid w:val="00F62045"/>
    <w:rsid w:val="00F62585"/>
    <w:rsid w:val="00F625EF"/>
    <w:rsid w:val="00F62A34"/>
    <w:rsid w:val="00F636EA"/>
    <w:rsid w:val="00F638D1"/>
    <w:rsid w:val="00F6399A"/>
    <w:rsid w:val="00F63CAE"/>
    <w:rsid w:val="00F63DAD"/>
    <w:rsid w:val="00F6472B"/>
    <w:rsid w:val="00F64F26"/>
    <w:rsid w:val="00F655AB"/>
    <w:rsid w:val="00F65AF9"/>
    <w:rsid w:val="00F65C42"/>
    <w:rsid w:val="00F6678D"/>
    <w:rsid w:val="00F66934"/>
    <w:rsid w:val="00F66B99"/>
    <w:rsid w:val="00F66C9E"/>
    <w:rsid w:val="00F66E09"/>
    <w:rsid w:val="00F67154"/>
    <w:rsid w:val="00F675DD"/>
    <w:rsid w:val="00F67A00"/>
    <w:rsid w:val="00F67C61"/>
    <w:rsid w:val="00F70445"/>
    <w:rsid w:val="00F7056D"/>
    <w:rsid w:val="00F706FC"/>
    <w:rsid w:val="00F70CEC"/>
    <w:rsid w:val="00F71075"/>
    <w:rsid w:val="00F712DA"/>
    <w:rsid w:val="00F71933"/>
    <w:rsid w:val="00F71A9B"/>
    <w:rsid w:val="00F71D88"/>
    <w:rsid w:val="00F72090"/>
    <w:rsid w:val="00F7213F"/>
    <w:rsid w:val="00F7287C"/>
    <w:rsid w:val="00F72B15"/>
    <w:rsid w:val="00F72ED1"/>
    <w:rsid w:val="00F72FFE"/>
    <w:rsid w:val="00F730E4"/>
    <w:rsid w:val="00F7376A"/>
    <w:rsid w:val="00F73B4F"/>
    <w:rsid w:val="00F73CCD"/>
    <w:rsid w:val="00F740F0"/>
    <w:rsid w:val="00F74450"/>
    <w:rsid w:val="00F74AF0"/>
    <w:rsid w:val="00F74B6C"/>
    <w:rsid w:val="00F74C46"/>
    <w:rsid w:val="00F74EDA"/>
    <w:rsid w:val="00F757B0"/>
    <w:rsid w:val="00F75F18"/>
    <w:rsid w:val="00F76268"/>
    <w:rsid w:val="00F7631E"/>
    <w:rsid w:val="00F76C5B"/>
    <w:rsid w:val="00F76CA0"/>
    <w:rsid w:val="00F76F05"/>
    <w:rsid w:val="00F77410"/>
    <w:rsid w:val="00F7756D"/>
    <w:rsid w:val="00F800B8"/>
    <w:rsid w:val="00F8048C"/>
    <w:rsid w:val="00F8080D"/>
    <w:rsid w:val="00F80AB0"/>
    <w:rsid w:val="00F80B70"/>
    <w:rsid w:val="00F810F7"/>
    <w:rsid w:val="00F811BF"/>
    <w:rsid w:val="00F817A9"/>
    <w:rsid w:val="00F81BFF"/>
    <w:rsid w:val="00F82526"/>
    <w:rsid w:val="00F82977"/>
    <w:rsid w:val="00F82DEC"/>
    <w:rsid w:val="00F8306A"/>
    <w:rsid w:val="00F8316B"/>
    <w:rsid w:val="00F83199"/>
    <w:rsid w:val="00F831CD"/>
    <w:rsid w:val="00F8339F"/>
    <w:rsid w:val="00F8350A"/>
    <w:rsid w:val="00F83C0C"/>
    <w:rsid w:val="00F84EE0"/>
    <w:rsid w:val="00F85214"/>
    <w:rsid w:val="00F852B2"/>
    <w:rsid w:val="00F85445"/>
    <w:rsid w:val="00F85556"/>
    <w:rsid w:val="00F85701"/>
    <w:rsid w:val="00F85999"/>
    <w:rsid w:val="00F85DA4"/>
    <w:rsid w:val="00F85DFF"/>
    <w:rsid w:val="00F866F1"/>
    <w:rsid w:val="00F86927"/>
    <w:rsid w:val="00F86AB7"/>
    <w:rsid w:val="00F870BF"/>
    <w:rsid w:val="00F871A1"/>
    <w:rsid w:val="00F8754D"/>
    <w:rsid w:val="00F875A5"/>
    <w:rsid w:val="00F875B9"/>
    <w:rsid w:val="00F87609"/>
    <w:rsid w:val="00F9004D"/>
    <w:rsid w:val="00F9055C"/>
    <w:rsid w:val="00F9056A"/>
    <w:rsid w:val="00F9071D"/>
    <w:rsid w:val="00F9092D"/>
    <w:rsid w:val="00F90D79"/>
    <w:rsid w:val="00F912B7"/>
    <w:rsid w:val="00F9147F"/>
    <w:rsid w:val="00F91672"/>
    <w:rsid w:val="00F91818"/>
    <w:rsid w:val="00F91971"/>
    <w:rsid w:val="00F92356"/>
    <w:rsid w:val="00F92765"/>
    <w:rsid w:val="00F92A60"/>
    <w:rsid w:val="00F92C0B"/>
    <w:rsid w:val="00F93092"/>
    <w:rsid w:val="00F933C8"/>
    <w:rsid w:val="00F937F4"/>
    <w:rsid w:val="00F9389A"/>
    <w:rsid w:val="00F93BCF"/>
    <w:rsid w:val="00F9405F"/>
    <w:rsid w:val="00F9414D"/>
    <w:rsid w:val="00F9428D"/>
    <w:rsid w:val="00F9449F"/>
    <w:rsid w:val="00F94602"/>
    <w:rsid w:val="00F94F82"/>
    <w:rsid w:val="00F95359"/>
    <w:rsid w:val="00F9568A"/>
    <w:rsid w:val="00F959BC"/>
    <w:rsid w:val="00F95A72"/>
    <w:rsid w:val="00F95B8B"/>
    <w:rsid w:val="00F95CEE"/>
    <w:rsid w:val="00F95FE5"/>
    <w:rsid w:val="00F96346"/>
    <w:rsid w:val="00F963D1"/>
    <w:rsid w:val="00F964FD"/>
    <w:rsid w:val="00F96A72"/>
    <w:rsid w:val="00F96B06"/>
    <w:rsid w:val="00F96CA5"/>
    <w:rsid w:val="00F96D84"/>
    <w:rsid w:val="00F97025"/>
    <w:rsid w:val="00F9783D"/>
    <w:rsid w:val="00F97B81"/>
    <w:rsid w:val="00F97D77"/>
    <w:rsid w:val="00FA020B"/>
    <w:rsid w:val="00FA089A"/>
    <w:rsid w:val="00FA09A1"/>
    <w:rsid w:val="00FA09B2"/>
    <w:rsid w:val="00FA0F78"/>
    <w:rsid w:val="00FA10DA"/>
    <w:rsid w:val="00FA1160"/>
    <w:rsid w:val="00FA136A"/>
    <w:rsid w:val="00FA1424"/>
    <w:rsid w:val="00FA144C"/>
    <w:rsid w:val="00FA1618"/>
    <w:rsid w:val="00FA1DE7"/>
    <w:rsid w:val="00FA20DB"/>
    <w:rsid w:val="00FA2388"/>
    <w:rsid w:val="00FA2550"/>
    <w:rsid w:val="00FA2B1E"/>
    <w:rsid w:val="00FA3231"/>
    <w:rsid w:val="00FA355E"/>
    <w:rsid w:val="00FA3B57"/>
    <w:rsid w:val="00FA3CFD"/>
    <w:rsid w:val="00FA3DEB"/>
    <w:rsid w:val="00FA3FA5"/>
    <w:rsid w:val="00FA4357"/>
    <w:rsid w:val="00FA4C1C"/>
    <w:rsid w:val="00FA501D"/>
    <w:rsid w:val="00FA51EC"/>
    <w:rsid w:val="00FA52AF"/>
    <w:rsid w:val="00FA544F"/>
    <w:rsid w:val="00FA5596"/>
    <w:rsid w:val="00FA5BD0"/>
    <w:rsid w:val="00FA5CAA"/>
    <w:rsid w:val="00FA5EAE"/>
    <w:rsid w:val="00FA5FDC"/>
    <w:rsid w:val="00FA61B2"/>
    <w:rsid w:val="00FA642F"/>
    <w:rsid w:val="00FA65C8"/>
    <w:rsid w:val="00FA6F61"/>
    <w:rsid w:val="00FA6F8C"/>
    <w:rsid w:val="00FA7402"/>
    <w:rsid w:val="00FA74C4"/>
    <w:rsid w:val="00FA7506"/>
    <w:rsid w:val="00FA7985"/>
    <w:rsid w:val="00FA7AF6"/>
    <w:rsid w:val="00FB00EE"/>
    <w:rsid w:val="00FB08E9"/>
    <w:rsid w:val="00FB0BBC"/>
    <w:rsid w:val="00FB0BE0"/>
    <w:rsid w:val="00FB0C02"/>
    <w:rsid w:val="00FB1349"/>
    <w:rsid w:val="00FB16A2"/>
    <w:rsid w:val="00FB1ED7"/>
    <w:rsid w:val="00FB1F08"/>
    <w:rsid w:val="00FB1F4D"/>
    <w:rsid w:val="00FB1FF4"/>
    <w:rsid w:val="00FB23D2"/>
    <w:rsid w:val="00FB2617"/>
    <w:rsid w:val="00FB26F4"/>
    <w:rsid w:val="00FB2700"/>
    <w:rsid w:val="00FB28AE"/>
    <w:rsid w:val="00FB30A6"/>
    <w:rsid w:val="00FB3263"/>
    <w:rsid w:val="00FB3790"/>
    <w:rsid w:val="00FB3C19"/>
    <w:rsid w:val="00FB3E9E"/>
    <w:rsid w:val="00FB448F"/>
    <w:rsid w:val="00FB4ACD"/>
    <w:rsid w:val="00FB4D2E"/>
    <w:rsid w:val="00FB4E5C"/>
    <w:rsid w:val="00FB50F6"/>
    <w:rsid w:val="00FB524E"/>
    <w:rsid w:val="00FB5434"/>
    <w:rsid w:val="00FB5A6C"/>
    <w:rsid w:val="00FB5DFD"/>
    <w:rsid w:val="00FB61C5"/>
    <w:rsid w:val="00FB647B"/>
    <w:rsid w:val="00FB6940"/>
    <w:rsid w:val="00FB695F"/>
    <w:rsid w:val="00FB6C23"/>
    <w:rsid w:val="00FB739C"/>
    <w:rsid w:val="00FB7B56"/>
    <w:rsid w:val="00FB7E19"/>
    <w:rsid w:val="00FB7FF1"/>
    <w:rsid w:val="00FC0140"/>
    <w:rsid w:val="00FC0710"/>
    <w:rsid w:val="00FC095D"/>
    <w:rsid w:val="00FC0964"/>
    <w:rsid w:val="00FC0CA2"/>
    <w:rsid w:val="00FC0CF7"/>
    <w:rsid w:val="00FC1ADF"/>
    <w:rsid w:val="00FC23DA"/>
    <w:rsid w:val="00FC2BE0"/>
    <w:rsid w:val="00FC2E8E"/>
    <w:rsid w:val="00FC33E0"/>
    <w:rsid w:val="00FC379F"/>
    <w:rsid w:val="00FC55F7"/>
    <w:rsid w:val="00FC5E2C"/>
    <w:rsid w:val="00FC630E"/>
    <w:rsid w:val="00FC6370"/>
    <w:rsid w:val="00FC694E"/>
    <w:rsid w:val="00FC6E7F"/>
    <w:rsid w:val="00FC6F4A"/>
    <w:rsid w:val="00FC70C4"/>
    <w:rsid w:val="00FC728C"/>
    <w:rsid w:val="00FC729C"/>
    <w:rsid w:val="00FC7340"/>
    <w:rsid w:val="00FC74E9"/>
    <w:rsid w:val="00FC75A4"/>
    <w:rsid w:val="00FC7640"/>
    <w:rsid w:val="00FC7D3D"/>
    <w:rsid w:val="00FD02AA"/>
    <w:rsid w:val="00FD0B84"/>
    <w:rsid w:val="00FD124A"/>
    <w:rsid w:val="00FD14F4"/>
    <w:rsid w:val="00FD18A2"/>
    <w:rsid w:val="00FD1BDB"/>
    <w:rsid w:val="00FD2006"/>
    <w:rsid w:val="00FD22DC"/>
    <w:rsid w:val="00FD24DD"/>
    <w:rsid w:val="00FD2C1D"/>
    <w:rsid w:val="00FD2DDE"/>
    <w:rsid w:val="00FD2F21"/>
    <w:rsid w:val="00FD3B8B"/>
    <w:rsid w:val="00FD4012"/>
    <w:rsid w:val="00FD4213"/>
    <w:rsid w:val="00FD4498"/>
    <w:rsid w:val="00FD484D"/>
    <w:rsid w:val="00FD48EC"/>
    <w:rsid w:val="00FD4B2B"/>
    <w:rsid w:val="00FD591A"/>
    <w:rsid w:val="00FD5B18"/>
    <w:rsid w:val="00FD5C72"/>
    <w:rsid w:val="00FD5C7B"/>
    <w:rsid w:val="00FD636E"/>
    <w:rsid w:val="00FD63CE"/>
    <w:rsid w:val="00FD6AA5"/>
    <w:rsid w:val="00FD6F35"/>
    <w:rsid w:val="00FD74DC"/>
    <w:rsid w:val="00FD7583"/>
    <w:rsid w:val="00FD76B4"/>
    <w:rsid w:val="00FD77A2"/>
    <w:rsid w:val="00FD7AA6"/>
    <w:rsid w:val="00FD7C26"/>
    <w:rsid w:val="00FE02F2"/>
    <w:rsid w:val="00FE041C"/>
    <w:rsid w:val="00FE05B2"/>
    <w:rsid w:val="00FE07F6"/>
    <w:rsid w:val="00FE0BD1"/>
    <w:rsid w:val="00FE0F5D"/>
    <w:rsid w:val="00FE1606"/>
    <w:rsid w:val="00FE16FC"/>
    <w:rsid w:val="00FE171A"/>
    <w:rsid w:val="00FE1A01"/>
    <w:rsid w:val="00FE1E97"/>
    <w:rsid w:val="00FE261F"/>
    <w:rsid w:val="00FE27F9"/>
    <w:rsid w:val="00FE2AB9"/>
    <w:rsid w:val="00FE2D92"/>
    <w:rsid w:val="00FE3051"/>
    <w:rsid w:val="00FE3283"/>
    <w:rsid w:val="00FE3387"/>
    <w:rsid w:val="00FE33C2"/>
    <w:rsid w:val="00FE3688"/>
    <w:rsid w:val="00FE3B3F"/>
    <w:rsid w:val="00FE4352"/>
    <w:rsid w:val="00FE4560"/>
    <w:rsid w:val="00FE49E2"/>
    <w:rsid w:val="00FE511C"/>
    <w:rsid w:val="00FE568F"/>
    <w:rsid w:val="00FE57BE"/>
    <w:rsid w:val="00FE5E3E"/>
    <w:rsid w:val="00FE639A"/>
    <w:rsid w:val="00FE63BC"/>
    <w:rsid w:val="00FE65A7"/>
    <w:rsid w:val="00FE66EB"/>
    <w:rsid w:val="00FE693D"/>
    <w:rsid w:val="00FE6D0C"/>
    <w:rsid w:val="00FE6FB8"/>
    <w:rsid w:val="00FE7C6C"/>
    <w:rsid w:val="00FF0288"/>
    <w:rsid w:val="00FF0787"/>
    <w:rsid w:val="00FF09AC"/>
    <w:rsid w:val="00FF0EE6"/>
    <w:rsid w:val="00FF0FE3"/>
    <w:rsid w:val="00FF11F0"/>
    <w:rsid w:val="00FF1424"/>
    <w:rsid w:val="00FF15D2"/>
    <w:rsid w:val="00FF1900"/>
    <w:rsid w:val="00FF1911"/>
    <w:rsid w:val="00FF1C62"/>
    <w:rsid w:val="00FF1EC0"/>
    <w:rsid w:val="00FF1F5B"/>
    <w:rsid w:val="00FF2055"/>
    <w:rsid w:val="00FF20FB"/>
    <w:rsid w:val="00FF22B8"/>
    <w:rsid w:val="00FF2330"/>
    <w:rsid w:val="00FF2A5A"/>
    <w:rsid w:val="00FF3462"/>
    <w:rsid w:val="00FF3890"/>
    <w:rsid w:val="00FF3AC8"/>
    <w:rsid w:val="00FF3B1D"/>
    <w:rsid w:val="00FF3B3A"/>
    <w:rsid w:val="00FF3BBA"/>
    <w:rsid w:val="00FF4284"/>
    <w:rsid w:val="00FF4393"/>
    <w:rsid w:val="00FF43E7"/>
    <w:rsid w:val="00FF45FB"/>
    <w:rsid w:val="00FF4759"/>
    <w:rsid w:val="00FF4E3F"/>
    <w:rsid w:val="00FF4E4B"/>
    <w:rsid w:val="00FF4FD4"/>
    <w:rsid w:val="00FF557E"/>
    <w:rsid w:val="00FF566C"/>
    <w:rsid w:val="00FF56D0"/>
    <w:rsid w:val="00FF5BDF"/>
    <w:rsid w:val="00FF5D4D"/>
    <w:rsid w:val="00FF60C4"/>
    <w:rsid w:val="00FF61E7"/>
    <w:rsid w:val="00FF6CD5"/>
    <w:rsid w:val="00FF6D75"/>
    <w:rsid w:val="00FF7188"/>
    <w:rsid w:val="00FF7207"/>
    <w:rsid w:val="00FF7536"/>
    <w:rsid w:val="00FF7598"/>
    <w:rsid w:val="00FF76E6"/>
    <w:rsid w:val="00FF77EA"/>
    <w:rsid w:val="00FF7B9D"/>
    <w:rsid w:val="00FF7C36"/>
    <w:rsid w:val="00FF7DA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AEB0A71"/>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A4107"/>
    <w:pPr>
      <w:spacing w:before="120" w:line="312" w:lineRule="auto"/>
      <w:jc w:val="both"/>
    </w:pPr>
    <w:rPr>
      <w:rFonts w:ascii="Arial" w:hAnsi="Arial"/>
      <w:sz w:val="22"/>
      <w:lang w:val="en-US"/>
    </w:rPr>
  </w:style>
  <w:style w:type="paragraph" w:styleId="berschrift1">
    <w:name w:val="heading 1"/>
    <w:basedOn w:val="Standard"/>
    <w:next w:val="Standard"/>
    <w:link w:val="berschrift1Zchn"/>
    <w:uiPriority w:val="9"/>
    <w:qFormat/>
    <w:pPr>
      <w:keepNext/>
      <w:pageBreakBefore/>
      <w:numPr>
        <w:numId w:val="1"/>
      </w:numPr>
      <w:tabs>
        <w:tab w:val="clear" w:pos="680"/>
        <w:tab w:val="num" w:pos="720"/>
      </w:tabs>
      <w:suppressAutoHyphens/>
      <w:spacing w:before="720"/>
      <w:ind w:left="720" w:hanging="720"/>
      <w:jc w:val="left"/>
      <w:outlineLvl w:val="0"/>
    </w:pPr>
    <w:rPr>
      <w:b/>
      <w:kern w:val="28"/>
      <w:sz w:val="32"/>
    </w:rPr>
  </w:style>
  <w:style w:type="paragraph" w:styleId="berschrift2">
    <w:name w:val="heading 2"/>
    <w:basedOn w:val="berschrift1"/>
    <w:next w:val="Standard"/>
    <w:link w:val="berschrift2Zchn"/>
    <w:uiPriority w:val="9"/>
    <w:qFormat/>
    <w:pPr>
      <w:pageBreakBefore w:val="0"/>
      <w:numPr>
        <w:ilvl w:val="1"/>
      </w:numPr>
      <w:tabs>
        <w:tab w:val="left" w:pos="720"/>
      </w:tabs>
      <w:spacing w:before="480"/>
      <w:ind w:left="720" w:hanging="720"/>
      <w:outlineLvl w:val="1"/>
    </w:pPr>
    <w:rPr>
      <w:sz w:val="28"/>
    </w:rPr>
  </w:style>
  <w:style w:type="paragraph" w:styleId="berschrift3">
    <w:name w:val="heading 3"/>
    <w:basedOn w:val="berschrift2"/>
    <w:next w:val="Standard"/>
    <w:link w:val="berschrift3Zchn"/>
    <w:uiPriority w:val="9"/>
    <w:qFormat/>
    <w:pPr>
      <w:numPr>
        <w:ilvl w:val="2"/>
      </w:numPr>
      <w:tabs>
        <w:tab w:val="clear" w:pos="680"/>
      </w:tabs>
      <w:spacing w:before="360"/>
      <w:ind w:left="720" w:hanging="720"/>
      <w:outlineLvl w:val="2"/>
    </w:pPr>
    <w:rPr>
      <w:sz w:val="24"/>
    </w:rPr>
  </w:style>
  <w:style w:type="paragraph" w:styleId="berschrift4">
    <w:name w:val="heading 4"/>
    <w:basedOn w:val="berschrift3"/>
    <w:next w:val="Standard"/>
    <w:link w:val="berschrift4Zchn"/>
    <w:uiPriority w:val="9"/>
    <w:qFormat/>
    <w:pPr>
      <w:numPr>
        <w:ilvl w:val="3"/>
      </w:numPr>
      <w:tabs>
        <w:tab w:val="clear" w:pos="864"/>
      </w:tabs>
      <w:spacing w:before="240"/>
      <w:ind w:left="720" w:hanging="720"/>
      <w:outlineLvl w:val="3"/>
    </w:pPr>
    <w:rPr>
      <w:b w:val="0"/>
    </w:rPr>
  </w:style>
  <w:style w:type="paragraph" w:styleId="berschrift5">
    <w:name w:val="heading 5"/>
    <w:basedOn w:val="berschrift4"/>
    <w:next w:val="Standard"/>
    <w:link w:val="berschrift5Zchn"/>
    <w:uiPriority w:val="9"/>
    <w:qFormat/>
    <w:pPr>
      <w:numPr>
        <w:ilvl w:val="4"/>
      </w:numPr>
      <w:tabs>
        <w:tab w:val="clear" w:pos="1008"/>
      </w:tabs>
      <w:ind w:left="720" w:hanging="720"/>
      <w:outlineLvl w:val="4"/>
    </w:pPr>
  </w:style>
  <w:style w:type="paragraph" w:styleId="berschrift6">
    <w:name w:val="heading 6"/>
    <w:basedOn w:val="berschrift5"/>
    <w:next w:val="Standard"/>
    <w:link w:val="berschrift6Zchn"/>
    <w:uiPriority w:val="9"/>
    <w:qFormat/>
    <w:pPr>
      <w:numPr>
        <w:ilvl w:val="5"/>
      </w:numPr>
      <w:tabs>
        <w:tab w:val="clear" w:pos="1152"/>
      </w:tabs>
      <w:ind w:left="720" w:hanging="720"/>
      <w:outlineLvl w:val="5"/>
    </w:pPr>
  </w:style>
  <w:style w:type="paragraph" w:styleId="berschrift7">
    <w:name w:val="heading 7"/>
    <w:basedOn w:val="berschrift6"/>
    <w:next w:val="Standard"/>
    <w:link w:val="berschrift7Zchn"/>
    <w:uiPriority w:val="9"/>
    <w:qFormat/>
    <w:pPr>
      <w:numPr>
        <w:ilvl w:val="6"/>
      </w:numPr>
      <w:tabs>
        <w:tab w:val="clear" w:pos="1296"/>
      </w:tabs>
      <w:ind w:left="720" w:hanging="720"/>
      <w:outlineLvl w:val="6"/>
    </w:pPr>
  </w:style>
  <w:style w:type="paragraph" w:styleId="berschrift8">
    <w:name w:val="heading 8"/>
    <w:basedOn w:val="berschrift7"/>
    <w:next w:val="Standard"/>
    <w:link w:val="berschrift8Zchn"/>
    <w:uiPriority w:val="9"/>
    <w:qFormat/>
    <w:pPr>
      <w:numPr>
        <w:ilvl w:val="7"/>
      </w:numPr>
      <w:tabs>
        <w:tab w:val="clear" w:pos="1440"/>
      </w:tabs>
      <w:ind w:left="720" w:hanging="720"/>
      <w:outlineLvl w:val="7"/>
    </w:pPr>
  </w:style>
  <w:style w:type="paragraph" w:styleId="berschrift9">
    <w:name w:val="heading 9"/>
    <w:basedOn w:val="berschrift8"/>
    <w:next w:val="Standard"/>
    <w:link w:val="berschrift9Zchn"/>
    <w:uiPriority w:val="9"/>
    <w:qFormat/>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uiPriority w:val="99"/>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qFormat/>
    <w:rsid w:val="006D194E"/>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qFormat/>
    <w:rsid w:val="006D194E"/>
    <w:pPr>
      <w:tabs>
        <w:tab w:val="left" w:pos="680"/>
      </w:tabs>
      <w:spacing w:before="120"/>
      <w:ind w:left="1360"/>
    </w:pPr>
    <w:rPr>
      <w:b w:val="0"/>
    </w:rPr>
  </w:style>
  <w:style w:type="paragraph" w:styleId="Verzeichnis3">
    <w:name w:val="toc 3"/>
    <w:basedOn w:val="Verzeichnis2"/>
    <w:next w:val="Standard"/>
    <w:autoRedefine/>
    <w:uiPriority w:val="39"/>
    <w:qFormat/>
    <w:rsid w:val="006D194E"/>
    <w:pPr>
      <w:tabs>
        <w:tab w:val="left" w:pos="1004"/>
      </w:tabs>
      <w:spacing w:before="60"/>
      <w:ind w:left="1684"/>
    </w:pPr>
  </w:style>
  <w:style w:type="paragraph" w:styleId="Umschlagabsenderadresse">
    <w:name w:val="envelope return"/>
    <w:basedOn w:val="Standard"/>
    <w:semiHidden/>
  </w:style>
  <w:style w:type="paragraph" w:styleId="Beschriftung">
    <w:name w:val="caption"/>
    <w:basedOn w:val="Standard"/>
    <w:next w:val="Standard"/>
    <w:uiPriority w:val="35"/>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link w:val="KopfzeileZchn"/>
    <w:pPr>
      <w:pBdr>
        <w:bottom w:val="single" w:sz="4" w:space="1" w:color="auto"/>
      </w:pBdr>
      <w:tabs>
        <w:tab w:val="right" w:pos="7938"/>
      </w:tabs>
      <w:spacing w:line="240" w:lineRule="auto"/>
    </w:pPr>
    <w:rPr>
      <w:sz w:val="20"/>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link w:val="FuzeileZchn"/>
    <w:uiPriority w:val="99"/>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link w:val="TextkrperZchn"/>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sz w:val="20"/>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styleId="Platzhaltertext">
    <w:name w:val="Placeholder Text"/>
    <w:basedOn w:val="Absatz-Standardschriftart"/>
    <w:uiPriority w:val="99"/>
    <w:semiHidden/>
    <w:rsid w:val="00866038"/>
    <w:rPr>
      <w:color w:val="808080"/>
    </w:rPr>
  </w:style>
  <w:style w:type="paragraph" w:customStyle="1" w:styleId="CitaviBibliographyHeading">
    <w:name w:val="Citavi Bibliography Heading"/>
    <w:basedOn w:val="Standard"/>
    <w:link w:val="CitaviBibliographyHeadingZchn"/>
    <w:uiPriority w:val="99"/>
    <w:rsid w:val="009805CA"/>
    <w:pPr>
      <w:jc w:val="left"/>
    </w:pPr>
  </w:style>
  <w:style w:type="character" w:customStyle="1" w:styleId="CitaviBibliographyHeadingZchn">
    <w:name w:val="Citavi Bibliography Heading Zchn"/>
    <w:basedOn w:val="Absatz-Standardschriftart"/>
    <w:link w:val="CitaviBibliographyHeading"/>
    <w:uiPriority w:val="99"/>
    <w:rsid w:val="009805CA"/>
    <w:rPr>
      <w:rFonts w:ascii="Arial" w:hAnsi="Arial"/>
      <w:sz w:val="22"/>
      <w:lang w:val="en-US"/>
    </w:rPr>
  </w:style>
  <w:style w:type="paragraph" w:customStyle="1" w:styleId="CitaviBibliographyEntry">
    <w:name w:val="Citavi Bibliography Entry"/>
    <w:basedOn w:val="Standard"/>
    <w:link w:val="CitaviBibliographyEntryZchn"/>
    <w:uiPriority w:val="99"/>
    <w:rsid w:val="009805CA"/>
    <w:pPr>
      <w:tabs>
        <w:tab w:val="left" w:pos="283"/>
      </w:tabs>
      <w:spacing w:after="60"/>
      <w:ind w:left="283" w:hanging="283"/>
      <w:jc w:val="left"/>
    </w:pPr>
  </w:style>
  <w:style w:type="character" w:customStyle="1" w:styleId="CitaviBibliographyEntryZchn">
    <w:name w:val="Citavi Bibliography Entry Zchn"/>
    <w:basedOn w:val="Absatz-Standardschriftart"/>
    <w:link w:val="CitaviBibliographyEntry"/>
    <w:uiPriority w:val="99"/>
    <w:rsid w:val="009805CA"/>
    <w:rPr>
      <w:rFonts w:ascii="Arial" w:hAnsi="Arial"/>
      <w:sz w:val="22"/>
      <w:lang w:val="en-US"/>
    </w:rPr>
  </w:style>
  <w:style w:type="paragraph" w:styleId="Inhaltsverzeichnisberschrift">
    <w:name w:val="TOC Heading"/>
    <w:basedOn w:val="berschrift1"/>
    <w:next w:val="Standard"/>
    <w:uiPriority w:val="39"/>
    <w:unhideWhenUsed/>
    <w:qFormat/>
    <w:rsid w:val="0036627A"/>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36627A"/>
    <w:rPr>
      <w:b/>
      <w:bCs/>
      <w:i/>
      <w:iCs/>
      <w:spacing w:val="5"/>
    </w:rPr>
  </w:style>
  <w:style w:type="character" w:styleId="IntensiverVerweis">
    <w:name w:val="Intense Reference"/>
    <w:basedOn w:val="Absatz-Standardschriftart"/>
    <w:uiPriority w:val="32"/>
    <w:rsid w:val="0036627A"/>
    <w:rPr>
      <w:b/>
      <w:bCs/>
      <w:smallCaps/>
      <w:color w:val="4F81BD" w:themeColor="accent1"/>
      <w:spacing w:val="5"/>
    </w:rPr>
  </w:style>
  <w:style w:type="character" w:styleId="SchwacherVerweis">
    <w:name w:val="Subtle Reference"/>
    <w:basedOn w:val="Absatz-Standardschriftart"/>
    <w:uiPriority w:val="31"/>
    <w:rsid w:val="0036627A"/>
    <w:rPr>
      <w:smallCaps/>
      <w:color w:val="5A5A5A" w:themeColor="text1" w:themeTint="A5"/>
    </w:rPr>
  </w:style>
  <w:style w:type="character" w:styleId="IntensiveHervorhebung">
    <w:name w:val="Intense Emphasis"/>
    <w:basedOn w:val="Absatz-Standardschriftart"/>
    <w:uiPriority w:val="21"/>
    <w:rsid w:val="0036627A"/>
    <w:rPr>
      <w:i/>
      <w:iCs/>
      <w:color w:val="4F81BD" w:themeColor="accent1"/>
    </w:rPr>
  </w:style>
  <w:style w:type="character" w:styleId="SchwacheHervorhebung">
    <w:name w:val="Subtle Emphasis"/>
    <w:basedOn w:val="Absatz-Standardschriftart"/>
    <w:uiPriority w:val="19"/>
    <w:rsid w:val="0036627A"/>
    <w:rPr>
      <w:i/>
      <w:iCs/>
      <w:color w:val="404040" w:themeColor="text1" w:themeTint="BF"/>
    </w:rPr>
  </w:style>
  <w:style w:type="paragraph" w:styleId="IntensivesZitat">
    <w:name w:val="Intense Quote"/>
    <w:basedOn w:val="Standard"/>
    <w:next w:val="Standard"/>
    <w:link w:val="IntensivesZitatZchn"/>
    <w:uiPriority w:val="30"/>
    <w:rsid w:val="0036627A"/>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36627A"/>
    <w:rPr>
      <w:rFonts w:ascii="Arial" w:hAnsi="Arial"/>
      <w:i/>
      <w:iCs/>
      <w:color w:val="4F81BD" w:themeColor="accent1"/>
      <w:sz w:val="22"/>
    </w:rPr>
  </w:style>
  <w:style w:type="paragraph" w:styleId="Listenabsatz">
    <w:name w:val="List Paragraph"/>
    <w:basedOn w:val="Standard"/>
    <w:uiPriority w:val="34"/>
    <w:qFormat/>
    <w:rsid w:val="0036627A"/>
    <w:pPr>
      <w:ind w:left="720"/>
      <w:contextualSpacing/>
    </w:pPr>
  </w:style>
  <w:style w:type="table" w:styleId="MittlereListe1-Akzent1">
    <w:name w:val="Medium List 1 Accent 1"/>
    <w:basedOn w:val="NormaleTabelle"/>
    <w:uiPriority w:val="65"/>
    <w:semiHidden/>
    <w:unhideWhenUsed/>
    <w:rsid w:val="0036627A"/>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36627A"/>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36627A"/>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36627A"/>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36627A"/>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36627A"/>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36627A"/>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36627A"/>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36627A"/>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36627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36627A"/>
    <w:pPr>
      <w:jc w:val="both"/>
    </w:pPr>
    <w:rPr>
      <w:rFonts w:ascii="Arial" w:hAnsi="Arial"/>
      <w:sz w:val="22"/>
    </w:rPr>
  </w:style>
  <w:style w:type="character" w:styleId="HTMLVariable">
    <w:name w:val="HTML Variable"/>
    <w:basedOn w:val="Absatz-Standardschriftart"/>
    <w:uiPriority w:val="99"/>
    <w:semiHidden/>
    <w:unhideWhenUsed/>
    <w:rsid w:val="0036627A"/>
    <w:rPr>
      <w:i/>
      <w:iCs/>
    </w:rPr>
  </w:style>
  <w:style w:type="character" w:styleId="HTMLSchreibmaschine">
    <w:name w:val="HTML Typewriter"/>
    <w:basedOn w:val="Absatz-Standardschriftart"/>
    <w:uiPriority w:val="99"/>
    <w:semiHidden/>
    <w:unhideWhenUsed/>
    <w:rsid w:val="0036627A"/>
    <w:rPr>
      <w:rFonts w:ascii="Consolas" w:hAnsi="Consolas"/>
      <w:sz w:val="20"/>
      <w:szCs w:val="20"/>
    </w:rPr>
  </w:style>
  <w:style w:type="character" w:styleId="HTMLBeispiel">
    <w:name w:val="HTML Sample"/>
    <w:basedOn w:val="Absatz-Standardschriftart"/>
    <w:uiPriority w:val="99"/>
    <w:semiHidden/>
    <w:unhideWhenUsed/>
    <w:rsid w:val="0036627A"/>
    <w:rPr>
      <w:rFonts w:ascii="Consolas" w:hAnsi="Consolas"/>
      <w:sz w:val="24"/>
      <w:szCs w:val="24"/>
    </w:rPr>
  </w:style>
  <w:style w:type="paragraph" w:styleId="HTMLVorformatiert">
    <w:name w:val="HTML Preformatted"/>
    <w:basedOn w:val="Standard"/>
    <w:link w:val="HTMLVorformatiertZchn"/>
    <w:uiPriority w:val="99"/>
    <w:semiHidden/>
    <w:unhideWhenUsed/>
    <w:rsid w:val="0036627A"/>
    <w:pPr>
      <w:spacing w:before="0"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36627A"/>
    <w:rPr>
      <w:rFonts w:ascii="Consolas" w:hAnsi="Consolas"/>
    </w:rPr>
  </w:style>
  <w:style w:type="character" w:styleId="HTMLTastatur">
    <w:name w:val="HTML Keyboard"/>
    <w:basedOn w:val="Absatz-Standardschriftart"/>
    <w:uiPriority w:val="99"/>
    <w:semiHidden/>
    <w:unhideWhenUsed/>
    <w:rsid w:val="0036627A"/>
    <w:rPr>
      <w:rFonts w:ascii="Consolas" w:hAnsi="Consolas"/>
      <w:sz w:val="20"/>
      <w:szCs w:val="20"/>
    </w:rPr>
  </w:style>
  <w:style w:type="character" w:styleId="HTMLDefinition">
    <w:name w:val="HTML Definition"/>
    <w:basedOn w:val="Absatz-Standardschriftart"/>
    <w:uiPriority w:val="99"/>
    <w:semiHidden/>
    <w:unhideWhenUsed/>
    <w:rsid w:val="0036627A"/>
    <w:rPr>
      <w:i/>
      <w:iCs/>
    </w:rPr>
  </w:style>
  <w:style w:type="character" w:styleId="HTMLCode">
    <w:name w:val="HTML Code"/>
    <w:basedOn w:val="Absatz-Standardschriftart"/>
    <w:uiPriority w:val="99"/>
    <w:semiHidden/>
    <w:unhideWhenUsed/>
    <w:rsid w:val="0036627A"/>
    <w:rPr>
      <w:rFonts w:ascii="Consolas" w:hAnsi="Consolas"/>
      <w:sz w:val="20"/>
      <w:szCs w:val="20"/>
    </w:rPr>
  </w:style>
  <w:style w:type="character" w:styleId="HTMLZitat">
    <w:name w:val="HTML Cite"/>
    <w:basedOn w:val="Absatz-Standardschriftart"/>
    <w:uiPriority w:val="99"/>
    <w:semiHidden/>
    <w:unhideWhenUsed/>
    <w:rsid w:val="0036627A"/>
    <w:rPr>
      <w:i/>
      <w:iCs/>
    </w:rPr>
  </w:style>
  <w:style w:type="paragraph" w:styleId="HTMLAdresse">
    <w:name w:val="HTML Address"/>
    <w:basedOn w:val="Standard"/>
    <w:link w:val="HTMLAdresseZchn"/>
    <w:uiPriority w:val="99"/>
    <w:semiHidden/>
    <w:unhideWhenUsed/>
    <w:rsid w:val="0036627A"/>
    <w:pPr>
      <w:spacing w:before="0" w:line="240" w:lineRule="auto"/>
    </w:pPr>
    <w:rPr>
      <w:i/>
      <w:iCs/>
    </w:rPr>
  </w:style>
  <w:style w:type="character" w:customStyle="1" w:styleId="HTMLAdresseZchn">
    <w:name w:val="HTML Adresse Zchn"/>
    <w:basedOn w:val="Absatz-Standardschriftart"/>
    <w:link w:val="HTMLAdresse"/>
    <w:uiPriority w:val="99"/>
    <w:semiHidden/>
    <w:rsid w:val="0036627A"/>
    <w:rPr>
      <w:rFonts w:ascii="Arial" w:hAnsi="Arial"/>
      <w:i/>
      <w:iCs/>
      <w:sz w:val="22"/>
    </w:rPr>
  </w:style>
  <w:style w:type="character" w:styleId="HTMLAkronym">
    <w:name w:val="HTML Acronym"/>
    <w:basedOn w:val="Absatz-Standardschriftart"/>
    <w:uiPriority w:val="99"/>
    <w:semiHidden/>
    <w:unhideWhenUsed/>
    <w:rsid w:val="0036627A"/>
  </w:style>
  <w:style w:type="paragraph" w:styleId="StandardWeb">
    <w:name w:val="Normal (Web)"/>
    <w:basedOn w:val="Standard"/>
    <w:uiPriority w:val="99"/>
    <w:semiHidden/>
    <w:unhideWhenUsed/>
    <w:rsid w:val="0036627A"/>
    <w:rPr>
      <w:rFonts w:ascii="Times New Roman" w:hAnsi="Times New Roman"/>
      <w:sz w:val="24"/>
      <w:szCs w:val="24"/>
    </w:rPr>
  </w:style>
  <w:style w:type="character" w:styleId="Hervorhebung">
    <w:name w:val="Emphasis"/>
    <w:basedOn w:val="Absatz-Standardschriftart"/>
    <w:uiPriority w:val="20"/>
    <w:rsid w:val="0036627A"/>
    <w:rPr>
      <w:i/>
      <w:iCs/>
    </w:rPr>
  </w:style>
  <w:style w:type="character" w:styleId="Fett">
    <w:name w:val="Strong"/>
    <w:basedOn w:val="Absatz-Standardschriftart"/>
    <w:uiPriority w:val="22"/>
    <w:rsid w:val="0036627A"/>
    <w:rPr>
      <w:b/>
      <w:bCs/>
    </w:rPr>
  </w:style>
  <w:style w:type="character" w:styleId="BesuchterLink">
    <w:name w:val="FollowedHyperlink"/>
    <w:basedOn w:val="Absatz-Standardschriftart"/>
    <w:uiPriority w:val="99"/>
    <w:semiHidden/>
    <w:unhideWhenUsed/>
    <w:rsid w:val="0036627A"/>
    <w:rPr>
      <w:color w:val="800080" w:themeColor="followedHyperlink"/>
      <w:u w:val="single"/>
    </w:rPr>
  </w:style>
  <w:style w:type="character" w:styleId="Endnotenzeichen">
    <w:name w:val="endnote reference"/>
    <w:basedOn w:val="Absatz-Standardschriftart"/>
    <w:uiPriority w:val="99"/>
    <w:semiHidden/>
    <w:unhideWhenUsed/>
    <w:rsid w:val="0036627A"/>
    <w:rPr>
      <w:vertAlign w:val="superscript"/>
    </w:rPr>
  </w:style>
  <w:style w:type="character" w:styleId="Zeilennummer">
    <w:name w:val="line number"/>
    <w:basedOn w:val="Absatz-Standardschriftart"/>
    <w:uiPriority w:val="99"/>
    <w:semiHidden/>
    <w:unhideWhenUsed/>
    <w:rsid w:val="0036627A"/>
  </w:style>
  <w:style w:type="character" w:customStyle="1" w:styleId="berschrift1Zchn">
    <w:name w:val="Überschrift 1 Zchn"/>
    <w:link w:val="berschrift1"/>
    <w:uiPriority w:val="9"/>
    <w:rsid w:val="00175C3E"/>
    <w:rPr>
      <w:rFonts w:ascii="Arial" w:hAnsi="Arial"/>
      <w:b/>
      <w:kern w:val="28"/>
      <w:sz w:val="32"/>
    </w:rPr>
  </w:style>
  <w:style w:type="character" w:customStyle="1" w:styleId="berschrift2Zchn">
    <w:name w:val="Überschrift 2 Zchn"/>
    <w:link w:val="berschrift2"/>
    <w:uiPriority w:val="9"/>
    <w:rsid w:val="00175C3E"/>
    <w:rPr>
      <w:rFonts w:ascii="Arial" w:hAnsi="Arial"/>
      <w:b/>
      <w:kern w:val="28"/>
      <w:sz w:val="28"/>
    </w:rPr>
  </w:style>
  <w:style w:type="character" w:customStyle="1" w:styleId="KopfzeileZchn">
    <w:name w:val="Kopfzeile Zchn"/>
    <w:basedOn w:val="Absatz-Standardschriftart"/>
    <w:link w:val="Kopfzeile"/>
    <w:rsid w:val="00175C3E"/>
    <w:rPr>
      <w:rFonts w:ascii="Arial" w:hAnsi="Arial"/>
    </w:rPr>
  </w:style>
  <w:style w:type="character" w:customStyle="1" w:styleId="FuzeileZchn">
    <w:name w:val="Fußzeile Zchn"/>
    <w:basedOn w:val="Absatz-Standardschriftart"/>
    <w:link w:val="Fuzeile"/>
    <w:uiPriority w:val="99"/>
    <w:rsid w:val="00175C3E"/>
    <w:rPr>
      <w:rFonts w:ascii="Arial" w:hAnsi="Arial"/>
      <w:sz w:val="22"/>
    </w:rPr>
  </w:style>
  <w:style w:type="character" w:customStyle="1" w:styleId="berschrift3Zchn">
    <w:name w:val="Überschrift 3 Zchn"/>
    <w:link w:val="berschrift3"/>
    <w:uiPriority w:val="9"/>
    <w:rsid w:val="00175C3E"/>
    <w:rPr>
      <w:rFonts w:ascii="Arial" w:hAnsi="Arial"/>
      <w:b/>
      <w:kern w:val="28"/>
      <w:sz w:val="24"/>
    </w:rPr>
  </w:style>
  <w:style w:type="table" w:styleId="Tabellenraster">
    <w:name w:val="Table Grid"/>
    <w:basedOn w:val="NormaleTabelle"/>
    <w:uiPriority w:val="59"/>
    <w:rsid w:val="00175C3E"/>
    <w:rPr>
      <w:rFonts w:ascii="Arial" w:eastAsia="Calibri" w:hAnsi="Arial"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HelleSchattierung-Akzent2">
    <w:name w:val="Light Shading Accent 2"/>
    <w:basedOn w:val="NormaleTabelle"/>
    <w:uiPriority w:val="60"/>
    <w:rsid w:val="00175C3E"/>
    <w:rPr>
      <w:rFonts w:ascii="Arial" w:eastAsia="Calibri" w:hAnsi="Arial" w:cs="Arial"/>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HelleSchattierung-Akzent3">
    <w:name w:val="Light Shading Accent 3"/>
    <w:basedOn w:val="NormaleTabelle"/>
    <w:uiPriority w:val="60"/>
    <w:rsid w:val="00175C3E"/>
    <w:rPr>
      <w:rFonts w:ascii="Arial" w:eastAsia="Calibri" w:hAnsi="Arial" w:cs="Arial"/>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HelleSchattierung-Akzent4">
    <w:name w:val="Light Shading Accent 4"/>
    <w:basedOn w:val="NormaleTabelle"/>
    <w:uiPriority w:val="60"/>
    <w:rsid w:val="00175C3E"/>
    <w:rPr>
      <w:rFonts w:ascii="Arial" w:eastAsia="Calibri" w:hAnsi="Arial" w:cs="Arial"/>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HelleSchattierung-Akzent11">
    <w:name w:val="Helle Schattierung - Akzent 11"/>
    <w:basedOn w:val="NormaleTabelle"/>
    <w:uiPriority w:val="60"/>
    <w:rsid w:val="00175C3E"/>
    <w:rPr>
      <w:rFonts w:ascii="Arial" w:eastAsia="Calibri" w:hAnsi="Arial"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HelleSchattierung1">
    <w:name w:val="Helle Schattierung1"/>
    <w:basedOn w:val="NormaleTabelle"/>
    <w:uiPriority w:val="60"/>
    <w:rsid w:val="00175C3E"/>
    <w:rPr>
      <w:rFonts w:ascii="Arial" w:eastAsia="Calibri" w:hAnsi="Arial"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HelleSchattierung-Akzent5">
    <w:name w:val="Light Shading Accent 5"/>
    <w:basedOn w:val="NormaleTabelle"/>
    <w:uiPriority w:val="60"/>
    <w:rsid w:val="00175C3E"/>
    <w:rPr>
      <w:rFonts w:ascii="Arial" w:eastAsia="Calibri" w:hAnsi="Arial" w:cs="Arial"/>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DunkleListe1">
    <w:name w:val="Dunkle Liste1"/>
    <w:basedOn w:val="NormaleTabelle"/>
    <w:uiPriority w:val="70"/>
    <w:rsid w:val="00175C3E"/>
    <w:rPr>
      <w:rFonts w:ascii="Arial" w:eastAsia="Calibri" w:hAnsi="Arial" w:cs="Arial"/>
      <w:color w:val="FFFFFF"/>
    </w:rPr>
    <w:tblPr>
      <w:tblStyleRowBandSize w:val="1"/>
      <w:tblStyleColBandSize w:val="1"/>
    </w:tblPr>
    <w:tcPr>
      <w:shd w:val="clear" w:color="auto" w:fill="000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single" w:sz="18" w:space="0" w:color="FFFFFF"/>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customStyle="1" w:styleId="MittlereListe21">
    <w:name w:val="Mittlere Liste 21"/>
    <w:basedOn w:val="NormaleTabelle"/>
    <w:uiPriority w:val="66"/>
    <w:rsid w:val="00175C3E"/>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numbering" w:customStyle="1" w:styleId="Formatvorlage1">
    <w:name w:val="Formatvorlage1"/>
    <w:uiPriority w:val="99"/>
    <w:rsid w:val="00175C3E"/>
    <w:pPr>
      <w:numPr>
        <w:numId w:val="15"/>
      </w:numPr>
    </w:pPr>
  </w:style>
  <w:style w:type="character" w:customStyle="1" w:styleId="berschrift4Zchn">
    <w:name w:val="Überschrift 4 Zchn"/>
    <w:link w:val="berschrift4"/>
    <w:uiPriority w:val="9"/>
    <w:rsid w:val="00175C3E"/>
    <w:rPr>
      <w:rFonts w:ascii="Arial" w:hAnsi="Arial"/>
      <w:kern w:val="28"/>
      <w:sz w:val="24"/>
    </w:rPr>
  </w:style>
  <w:style w:type="character" w:customStyle="1" w:styleId="berschrift5Zchn">
    <w:name w:val="Überschrift 5 Zchn"/>
    <w:link w:val="berschrift5"/>
    <w:uiPriority w:val="9"/>
    <w:rsid w:val="00175C3E"/>
    <w:rPr>
      <w:rFonts w:ascii="Arial" w:hAnsi="Arial"/>
      <w:kern w:val="28"/>
      <w:sz w:val="24"/>
    </w:rPr>
  </w:style>
  <w:style w:type="character" w:customStyle="1" w:styleId="berschrift6Zchn">
    <w:name w:val="Überschrift 6 Zchn"/>
    <w:link w:val="berschrift6"/>
    <w:uiPriority w:val="9"/>
    <w:rsid w:val="00175C3E"/>
    <w:rPr>
      <w:rFonts w:ascii="Arial" w:hAnsi="Arial"/>
      <w:kern w:val="28"/>
      <w:sz w:val="24"/>
    </w:rPr>
  </w:style>
  <w:style w:type="character" w:customStyle="1" w:styleId="berschrift7Zchn">
    <w:name w:val="Überschrift 7 Zchn"/>
    <w:link w:val="berschrift7"/>
    <w:uiPriority w:val="9"/>
    <w:rsid w:val="00175C3E"/>
    <w:rPr>
      <w:rFonts w:ascii="Arial" w:hAnsi="Arial"/>
      <w:kern w:val="28"/>
      <w:sz w:val="24"/>
    </w:rPr>
  </w:style>
  <w:style w:type="character" w:customStyle="1" w:styleId="berschrift8Zchn">
    <w:name w:val="Überschrift 8 Zchn"/>
    <w:link w:val="berschrift8"/>
    <w:uiPriority w:val="9"/>
    <w:rsid w:val="00175C3E"/>
    <w:rPr>
      <w:rFonts w:ascii="Arial" w:hAnsi="Arial"/>
      <w:kern w:val="28"/>
      <w:sz w:val="24"/>
    </w:rPr>
  </w:style>
  <w:style w:type="character" w:customStyle="1" w:styleId="berschrift9Zchn">
    <w:name w:val="Überschrift 9 Zchn"/>
    <w:link w:val="berschrift9"/>
    <w:uiPriority w:val="9"/>
    <w:rsid w:val="00175C3E"/>
    <w:rPr>
      <w:rFonts w:ascii="Arial" w:hAnsi="Arial"/>
      <w:kern w:val="28"/>
      <w:sz w:val="24"/>
    </w:rPr>
  </w:style>
  <w:style w:type="numbering" w:customStyle="1" w:styleId="Formatvorlage2">
    <w:name w:val="Formatvorlage2"/>
    <w:uiPriority w:val="99"/>
    <w:rsid w:val="00175C3E"/>
    <w:pPr>
      <w:numPr>
        <w:numId w:val="16"/>
      </w:numPr>
    </w:pPr>
  </w:style>
  <w:style w:type="character" w:customStyle="1" w:styleId="TextkrperZchn">
    <w:name w:val="Textkörper Zchn"/>
    <w:link w:val="Textkrper"/>
    <w:semiHidden/>
    <w:rsid w:val="00175C3E"/>
    <w:rPr>
      <w:rFonts w:ascii="Arial" w:hAnsi="Arial"/>
      <w:sz w:val="22"/>
    </w:rPr>
  </w:style>
  <w:style w:type="paragraph" w:customStyle="1" w:styleId="CitaviChapterBibliographyHeading">
    <w:name w:val="Citavi Chapter Bibliography Heading"/>
    <w:basedOn w:val="berschrift2"/>
    <w:link w:val="CitaviChapterBibliographyHeadingZchn"/>
    <w:uiPriority w:val="99"/>
    <w:rsid w:val="00175C3E"/>
    <w:pPr>
      <w:tabs>
        <w:tab w:val="clear" w:pos="720"/>
      </w:tabs>
      <w:suppressAutoHyphens w:val="0"/>
      <w:spacing w:before="0" w:after="255" w:line="255" w:lineRule="exact"/>
      <w:ind w:left="576" w:hanging="578"/>
    </w:pPr>
    <w:rPr>
      <w:rFonts w:ascii="Calibri" w:hAnsi="Calibri" w:cs="Arial"/>
      <w:bCs/>
      <w:kern w:val="0"/>
      <w:sz w:val="24"/>
      <w:szCs w:val="24"/>
    </w:rPr>
  </w:style>
  <w:style w:type="character" w:customStyle="1" w:styleId="CitaviChapterBibliographyHeadingZchn">
    <w:name w:val="Citavi Chapter Bibliography Heading Zchn"/>
    <w:basedOn w:val="Absatz-Standardschriftart"/>
    <w:link w:val="CitaviChapterBibliographyHeading"/>
    <w:uiPriority w:val="99"/>
    <w:rsid w:val="00175C3E"/>
    <w:rPr>
      <w:rFonts w:ascii="Calibri" w:hAnsi="Calibri" w:cs="Arial"/>
      <w:b/>
      <w:bCs/>
      <w:sz w:val="24"/>
      <w:szCs w:val="24"/>
    </w:rPr>
  </w:style>
  <w:style w:type="paragraph" w:customStyle="1" w:styleId="CitaviBibliographySubheading1">
    <w:name w:val="Citavi Bibliography Subheading 1"/>
    <w:basedOn w:val="berschrift2"/>
    <w:link w:val="CitaviBibliographySubheading1Zchn"/>
    <w:uiPriority w:val="99"/>
    <w:rsid w:val="00175C3E"/>
    <w:pPr>
      <w:tabs>
        <w:tab w:val="clear" w:pos="720"/>
      </w:tabs>
      <w:suppressAutoHyphens w:val="0"/>
      <w:spacing w:before="0" w:line="240" w:lineRule="auto"/>
      <w:ind w:left="576" w:hanging="578"/>
      <w:outlineLvl w:val="9"/>
    </w:pPr>
    <w:rPr>
      <w:rFonts w:asciiTheme="minorHAnsi" w:hAnsiTheme="minorHAnsi" w:cstheme="minorHAnsi"/>
      <w:bCs/>
      <w:kern w:val="0"/>
      <w:sz w:val="24"/>
      <w:szCs w:val="24"/>
    </w:rPr>
  </w:style>
  <w:style w:type="character" w:customStyle="1" w:styleId="CitaviBibliographySubheading1Zchn">
    <w:name w:val="Citavi Bibliography Subheading 1 Zchn"/>
    <w:basedOn w:val="Absatz-Standardschriftart"/>
    <w:link w:val="CitaviBibliographySubheading1"/>
    <w:uiPriority w:val="99"/>
    <w:rsid w:val="00175C3E"/>
    <w:rPr>
      <w:rFonts w:asciiTheme="minorHAnsi" w:hAnsiTheme="minorHAnsi" w:cstheme="minorHAnsi"/>
      <w:b/>
      <w:bCs/>
      <w:sz w:val="24"/>
      <w:szCs w:val="24"/>
      <w:lang w:val="en-US"/>
    </w:rPr>
  </w:style>
  <w:style w:type="paragraph" w:customStyle="1" w:styleId="CitaviBibliographySubheading2">
    <w:name w:val="Citavi Bibliography Subheading 2"/>
    <w:basedOn w:val="berschrift3"/>
    <w:link w:val="CitaviBibliographySubheading2Zchn"/>
    <w:uiPriority w:val="99"/>
    <w:rsid w:val="00175C3E"/>
    <w:pPr>
      <w:keepLines/>
      <w:tabs>
        <w:tab w:val="clear" w:pos="720"/>
      </w:tabs>
      <w:suppressAutoHyphens w:val="0"/>
      <w:spacing w:before="200" w:line="240" w:lineRule="auto"/>
      <w:outlineLvl w:val="9"/>
    </w:pPr>
    <w:rPr>
      <w:rFonts w:asciiTheme="minorHAnsi" w:hAnsiTheme="minorHAnsi" w:cstheme="minorHAnsi"/>
      <w:bCs/>
      <w:kern w:val="0"/>
      <w:sz w:val="22"/>
      <w:szCs w:val="24"/>
    </w:rPr>
  </w:style>
  <w:style w:type="character" w:customStyle="1" w:styleId="CitaviBibliographySubheading2Zchn">
    <w:name w:val="Citavi Bibliography Subheading 2 Zchn"/>
    <w:basedOn w:val="Absatz-Standardschriftart"/>
    <w:link w:val="CitaviBibliographySubheading2"/>
    <w:uiPriority w:val="99"/>
    <w:rsid w:val="00175C3E"/>
    <w:rPr>
      <w:rFonts w:asciiTheme="minorHAnsi" w:hAnsiTheme="minorHAnsi" w:cstheme="minorHAnsi"/>
      <w:b/>
      <w:bCs/>
      <w:sz w:val="22"/>
      <w:szCs w:val="24"/>
      <w:lang w:val="en-US"/>
    </w:rPr>
  </w:style>
  <w:style w:type="paragraph" w:customStyle="1" w:styleId="CitaviBibliographySubheading3">
    <w:name w:val="Citavi Bibliography Subheading 3"/>
    <w:basedOn w:val="berschrift4"/>
    <w:link w:val="CitaviBibliographySubheading3Zchn"/>
    <w:uiPriority w:val="99"/>
    <w:rsid w:val="00175C3E"/>
    <w:pPr>
      <w:keepLines/>
      <w:tabs>
        <w:tab w:val="clear" w:pos="720"/>
      </w:tabs>
      <w:suppressAutoHyphens w:val="0"/>
      <w:spacing w:before="200" w:line="240" w:lineRule="auto"/>
      <w:ind w:left="864" w:hanging="864"/>
      <w:outlineLvl w:val="9"/>
    </w:pPr>
    <w:rPr>
      <w:rFonts w:asciiTheme="minorHAnsi" w:hAnsiTheme="minorHAnsi" w:cstheme="minorHAnsi"/>
      <w:b/>
      <w:bCs/>
      <w:i/>
      <w:iCs/>
      <w:color w:val="4F81BD"/>
      <w:kern w:val="0"/>
      <w:sz w:val="22"/>
      <w:szCs w:val="24"/>
    </w:rPr>
  </w:style>
  <w:style w:type="character" w:customStyle="1" w:styleId="CitaviBibliographySubheading3Zchn">
    <w:name w:val="Citavi Bibliography Subheading 3 Zchn"/>
    <w:basedOn w:val="Absatz-Standardschriftart"/>
    <w:link w:val="CitaviBibliographySubheading3"/>
    <w:uiPriority w:val="99"/>
    <w:rsid w:val="00175C3E"/>
    <w:rPr>
      <w:rFonts w:asciiTheme="minorHAnsi" w:hAnsiTheme="minorHAnsi" w:cstheme="minorHAnsi"/>
      <w:b/>
      <w:bCs/>
      <w:i/>
      <w:iCs/>
      <w:color w:val="4F81BD"/>
      <w:sz w:val="22"/>
      <w:szCs w:val="24"/>
      <w:lang w:val="en-US"/>
    </w:rPr>
  </w:style>
  <w:style w:type="paragraph" w:customStyle="1" w:styleId="CitaviBibliographySubheading4">
    <w:name w:val="Citavi Bibliography Subheading 4"/>
    <w:basedOn w:val="berschrift5"/>
    <w:link w:val="CitaviBibliographySubheading4Zchn"/>
    <w:uiPriority w:val="99"/>
    <w:rsid w:val="00175C3E"/>
    <w:pPr>
      <w:keepLines/>
      <w:tabs>
        <w:tab w:val="clear" w:pos="720"/>
      </w:tabs>
      <w:suppressAutoHyphens w:val="0"/>
      <w:spacing w:before="200" w:line="240" w:lineRule="auto"/>
      <w:ind w:left="1008" w:hanging="1008"/>
      <w:outlineLvl w:val="9"/>
    </w:pPr>
    <w:rPr>
      <w:rFonts w:asciiTheme="minorHAnsi" w:hAnsiTheme="minorHAnsi" w:cstheme="minorHAnsi"/>
      <w:color w:val="243F60"/>
      <w:kern w:val="0"/>
      <w:sz w:val="22"/>
      <w:szCs w:val="24"/>
    </w:rPr>
  </w:style>
  <w:style w:type="character" w:customStyle="1" w:styleId="CitaviBibliographySubheading4Zchn">
    <w:name w:val="Citavi Bibliography Subheading 4 Zchn"/>
    <w:basedOn w:val="Absatz-Standardschriftart"/>
    <w:link w:val="CitaviBibliographySubheading4"/>
    <w:uiPriority w:val="99"/>
    <w:rsid w:val="00175C3E"/>
    <w:rPr>
      <w:rFonts w:asciiTheme="minorHAnsi" w:hAnsiTheme="minorHAnsi" w:cstheme="minorHAnsi"/>
      <w:color w:val="243F60"/>
      <w:sz w:val="22"/>
      <w:szCs w:val="24"/>
      <w:lang w:val="en-US"/>
    </w:rPr>
  </w:style>
  <w:style w:type="paragraph" w:customStyle="1" w:styleId="CitaviBibliographySubheading5">
    <w:name w:val="Citavi Bibliography Subheading 5"/>
    <w:basedOn w:val="berschrift6"/>
    <w:link w:val="CitaviBibliographySubheading5Zchn"/>
    <w:uiPriority w:val="99"/>
    <w:rsid w:val="00175C3E"/>
    <w:pPr>
      <w:keepLines/>
      <w:tabs>
        <w:tab w:val="clear" w:pos="720"/>
      </w:tabs>
      <w:suppressAutoHyphens w:val="0"/>
      <w:spacing w:before="200" w:line="240" w:lineRule="auto"/>
      <w:ind w:left="1152" w:hanging="1152"/>
      <w:outlineLvl w:val="9"/>
    </w:pPr>
    <w:rPr>
      <w:rFonts w:asciiTheme="minorHAnsi" w:hAnsiTheme="minorHAnsi" w:cstheme="minorHAnsi"/>
      <w:i/>
      <w:iCs/>
      <w:color w:val="243F60"/>
      <w:kern w:val="0"/>
      <w:sz w:val="22"/>
      <w:szCs w:val="24"/>
    </w:rPr>
  </w:style>
  <w:style w:type="character" w:customStyle="1" w:styleId="CitaviBibliographySubheading5Zchn">
    <w:name w:val="Citavi Bibliography Subheading 5 Zchn"/>
    <w:basedOn w:val="Absatz-Standardschriftart"/>
    <w:link w:val="CitaviBibliographySubheading5"/>
    <w:uiPriority w:val="99"/>
    <w:rsid w:val="00175C3E"/>
    <w:rPr>
      <w:rFonts w:asciiTheme="minorHAnsi" w:hAnsiTheme="minorHAnsi" w:cstheme="minorHAnsi"/>
      <w:i/>
      <w:iCs/>
      <w:color w:val="243F60"/>
      <w:sz w:val="22"/>
      <w:szCs w:val="24"/>
      <w:lang w:val="en-US"/>
    </w:rPr>
  </w:style>
  <w:style w:type="paragraph" w:customStyle="1" w:styleId="CitaviBibliographySubheading6">
    <w:name w:val="Citavi Bibliography Subheading 6"/>
    <w:basedOn w:val="berschrift7"/>
    <w:link w:val="CitaviBibliographySubheading6Zchn"/>
    <w:uiPriority w:val="99"/>
    <w:rsid w:val="00175C3E"/>
    <w:pPr>
      <w:keepLines/>
      <w:tabs>
        <w:tab w:val="clear" w:pos="720"/>
      </w:tabs>
      <w:suppressAutoHyphens w:val="0"/>
      <w:spacing w:before="200" w:line="240" w:lineRule="auto"/>
      <w:ind w:left="1296" w:hanging="1296"/>
      <w:outlineLvl w:val="9"/>
    </w:pPr>
    <w:rPr>
      <w:rFonts w:asciiTheme="minorHAnsi" w:hAnsiTheme="minorHAnsi" w:cstheme="minorHAnsi"/>
      <w:i/>
      <w:iCs/>
      <w:color w:val="404040"/>
      <w:kern w:val="0"/>
      <w:sz w:val="22"/>
      <w:szCs w:val="24"/>
    </w:rPr>
  </w:style>
  <w:style w:type="character" w:customStyle="1" w:styleId="CitaviBibliographySubheading6Zchn">
    <w:name w:val="Citavi Bibliography Subheading 6 Zchn"/>
    <w:basedOn w:val="Absatz-Standardschriftart"/>
    <w:link w:val="CitaviBibliographySubheading6"/>
    <w:uiPriority w:val="99"/>
    <w:rsid w:val="00175C3E"/>
    <w:rPr>
      <w:rFonts w:asciiTheme="minorHAnsi" w:hAnsiTheme="minorHAnsi" w:cstheme="minorHAnsi"/>
      <w:i/>
      <w:iCs/>
      <w:color w:val="404040"/>
      <w:sz w:val="22"/>
      <w:szCs w:val="24"/>
      <w:lang w:val="en-US"/>
    </w:rPr>
  </w:style>
  <w:style w:type="paragraph" w:customStyle="1" w:styleId="CitaviBibliographySubheading7">
    <w:name w:val="Citavi Bibliography Subheading 7"/>
    <w:basedOn w:val="berschrift8"/>
    <w:link w:val="CitaviBibliographySubheading7Zchn"/>
    <w:uiPriority w:val="99"/>
    <w:rsid w:val="00175C3E"/>
    <w:pPr>
      <w:keepLines/>
      <w:tabs>
        <w:tab w:val="clear" w:pos="720"/>
      </w:tabs>
      <w:suppressAutoHyphens w:val="0"/>
      <w:spacing w:before="200" w:line="240" w:lineRule="auto"/>
      <w:ind w:left="1440" w:hanging="1440"/>
      <w:outlineLvl w:val="9"/>
    </w:pPr>
    <w:rPr>
      <w:rFonts w:asciiTheme="minorHAnsi" w:hAnsiTheme="minorHAnsi" w:cstheme="minorHAnsi"/>
      <w:color w:val="404040"/>
      <w:kern w:val="0"/>
      <w:sz w:val="20"/>
    </w:rPr>
  </w:style>
  <w:style w:type="character" w:customStyle="1" w:styleId="CitaviBibliographySubheading7Zchn">
    <w:name w:val="Citavi Bibliography Subheading 7 Zchn"/>
    <w:basedOn w:val="Absatz-Standardschriftart"/>
    <w:link w:val="CitaviBibliographySubheading7"/>
    <w:uiPriority w:val="99"/>
    <w:rsid w:val="00175C3E"/>
    <w:rPr>
      <w:rFonts w:asciiTheme="minorHAnsi" w:hAnsiTheme="minorHAnsi" w:cstheme="minorHAnsi"/>
      <w:color w:val="404040"/>
      <w:lang w:val="en-US"/>
    </w:rPr>
  </w:style>
  <w:style w:type="paragraph" w:customStyle="1" w:styleId="CitaviBibliographySubheading8">
    <w:name w:val="Citavi Bibliography Subheading 8"/>
    <w:basedOn w:val="berschrift9"/>
    <w:link w:val="CitaviBibliographySubheading8Zchn"/>
    <w:uiPriority w:val="99"/>
    <w:rsid w:val="00175C3E"/>
    <w:pPr>
      <w:keepLines/>
      <w:tabs>
        <w:tab w:val="clear" w:pos="720"/>
      </w:tabs>
      <w:suppressAutoHyphens w:val="0"/>
      <w:spacing w:before="200" w:line="240" w:lineRule="auto"/>
      <w:ind w:left="1584" w:hanging="1584"/>
      <w:outlineLvl w:val="9"/>
    </w:pPr>
    <w:rPr>
      <w:rFonts w:asciiTheme="minorHAnsi" w:hAnsiTheme="minorHAnsi" w:cstheme="minorHAnsi"/>
      <w:i/>
      <w:iCs/>
      <w:color w:val="404040"/>
      <w:kern w:val="0"/>
      <w:sz w:val="20"/>
    </w:rPr>
  </w:style>
  <w:style w:type="character" w:customStyle="1" w:styleId="CitaviBibliographySubheading8Zchn">
    <w:name w:val="Citavi Bibliography Subheading 8 Zchn"/>
    <w:basedOn w:val="Absatz-Standardschriftart"/>
    <w:link w:val="CitaviBibliographySubheading8"/>
    <w:uiPriority w:val="99"/>
    <w:rsid w:val="00175C3E"/>
    <w:rPr>
      <w:rFonts w:asciiTheme="minorHAnsi" w:hAnsiTheme="minorHAnsi" w:cstheme="minorHAnsi"/>
      <w:i/>
      <w:iCs/>
      <w:color w:val="404040"/>
      <w:lang w:val="en-US"/>
    </w:rPr>
  </w:style>
  <w:style w:type="paragraph" w:styleId="berarbeitung">
    <w:name w:val="Revision"/>
    <w:hidden/>
    <w:uiPriority w:val="99"/>
    <w:semiHidden/>
    <w:rsid w:val="00753441"/>
    <w:rPr>
      <w:rFonts w:ascii="Arial" w:hAnsi="Arial"/>
      <w:sz w:val="22"/>
      <w:lang w:val="en-US"/>
    </w:rPr>
  </w:style>
  <w:style w:type="character" w:styleId="NichtaufgelsteErwhnung">
    <w:name w:val="Unresolved Mention"/>
    <w:basedOn w:val="Absatz-Standardschriftart"/>
    <w:uiPriority w:val="99"/>
    <w:semiHidden/>
    <w:unhideWhenUsed/>
    <w:rsid w:val="003E48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643310">
      <w:bodyDiv w:val="1"/>
      <w:marLeft w:val="0"/>
      <w:marRight w:val="0"/>
      <w:marTop w:val="0"/>
      <w:marBottom w:val="0"/>
      <w:divBdr>
        <w:top w:val="none" w:sz="0" w:space="0" w:color="auto"/>
        <w:left w:val="none" w:sz="0" w:space="0" w:color="auto"/>
        <w:bottom w:val="none" w:sz="0" w:space="0" w:color="auto"/>
        <w:right w:val="none" w:sz="0" w:space="0" w:color="auto"/>
      </w:divBdr>
    </w:div>
    <w:div w:id="410471994">
      <w:bodyDiv w:val="1"/>
      <w:marLeft w:val="0"/>
      <w:marRight w:val="0"/>
      <w:marTop w:val="0"/>
      <w:marBottom w:val="0"/>
      <w:divBdr>
        <w:top w:val="none" w:sz="0" w:space="0" w:color="auto"/>
        <w:left w:val="none" w:sz="0" w:space="0" w:color="auto"/>
        <w:bottom w:val="none" w:sz="0" w:space="0" w:color="auto"/>
        <w:right w:val="none" w:sz="0" w:space="0" w:color="auto"/>
      </w:divBdr>
    </w:div>
    <w:div w:id="436750379">
      <w:bodyDiv w:val="1"/>
      <w:marLeft w:val="0"/>
      <w:marRight w:val="0"/>
      <w:marTop w:val="0"/>
      <w:marBottom w:val="0"/>
      <w:divBdr>
        <w:top w:val="none" w:sz="0" w:space="0" w:color="auto"/>
        <w:left w:val="none" w:sz="0" w:space="0" w:color="auto"/>
        <w:bottom w:val="none" w:sz="0" w:space="0" w:color="auto"/>
        <w:right w:val="none" w:sz="0" w:space="0" w:color="auto"/>
      </w:divBdr>
    </w:div>
    <w:div w:id="454296651">
      <w:bodyDiv w:val="1"/>
      <w:marLeft w:val="0"/>
      <w:marRight w:val="0"/>
      <w:marTop w:val="0"/>
      <w:marBottom w:val="0"/>
      <w:divBdr>
        <w:top w:val="none" w:sz="0" w:space="0" w:color="auto"/>
        <w:left w:val="none" w:sz="0" w:space="0" w:color="auto"/>
        <w:bottom w:val="none" w:sz="0" w:space="0" w:color="auto"/>
        <w:right w:val="none" w:sz="0" w:space="0" w:color="auto"/>
      </w:divBdr>
    </w:div>
    <w:div w:id="492575525">
      <w:bodyDiv w:val="1"/>
      <w:marLeft w:val="0"/>
      <w:marRight w:val="0"/>
      <w:marTop w:val="0"/>
      <w:marBottom w:val="0"/>
      <w:divBdr>
        <w:top w:val="none" w:sz="0" w:space="0" w:color="auto"/>
        <w:left w:val="none" w:sz="0" w:space="0" w:color="auto"/>
        <w:bottom w:val="none" w:sz="0" w:space="0" w:color="auto"/>
        <w:right w:val="none" w:sz="0" w:space="0" w:color="auto"/>
      </w:divBdr>
    </w:div>
    <w:div w:id="642583577">
      <w:bodyDiv w:val="1"/>
      <w:marLeft w:val="0"/>
      <w:marRight w:val="0"/>
      <w:marTop w:val="0"/>
      <w:marBottom w:val="0"/>
      <w:divBdr>
        <w:top w:val="none" w:sz="0" w:space="0" w:color="auto"/>
        <w:left w:val="none" w:sz="0" w:space="0" w:color="auto"/>
        <w:bottom w:val="none" w:sz="0" w:space="0" w:color="auto"/>
        <w:right w:val="none" w:sz="0" w:space="0" w:color="auto"/>
      </w:divBdr>
    </w:div>
    <w:div w:id="784077599">
      <w:bodyDiv w:val="1"/>
      <w:marLeft w:val="0"/>
      <w:marRight w:val="0"/>
      <w:marTop w:val="0"/>
      <w:marBottom w:val="0"/>
      <w:divBdr>
        <w:top w:val="none" w:sz="0" w:space="0" w:color="auto"/>
        <w:left w:val="none" w:sz="0" w:space="0" w:color="auto"/>
        <w:bottom w:val="none" w:sz="0" w:space="0" w:color="auto"/>
        <w:right w:val="none" w:sz="0" w:space="0" w:color="auto"/>
      </w:divBdr>
    </w:div>
    <w:div w:id="1072237398">
      <w:bodyDiv w:val="1"/>
      <w:marLeft w:val="0"/>
      <w:marRight w:val="0"/>
      <w:marTop w:val="0"/>
      <w:marBottom w:val="0"/>
      <w:divBdr>
        <w:top w:val="none" w:sz="0" w:space="0" w:color="auto"/>
        <w:left w:val="none" w:sz="0" w:space="0" w:color="auto"/>
        <w:bottom w:val="none" w:sz="0" w:space="0" w:color="auto"/>
        <w:right w:val="none" w:sz="0" w:space="0" w:color="auto"/>
      </w:divBdr>
    </w:div>
    <w:div w:id="1185051226">
      <w:bodyDiv w:val="1"/>
      <w:marLeft w:val="0"/>
      <w:marRight w:val="0"/>
      <w:marTop w:val="0"/>
      <w:marBottom w:val="0"/>
      <w:divBdr>
        <w:top w:val="none" w:sz="0" w:space="0" w:color="auto"/>
        <w:left w:val="none" w:sz="0" w:space="0" w:color="auto"/>
        <w:bottom w:val="none" w:sz="0" w:space="0" w:color="auto"/>
        <w:right w:val="none" w:sz="0" w:space="0" w:color="auto"/>
      </w:divBdr>
    </w:div>
    <w:div w:id="1301692885">
      <w:bodyDiv w:val="1"/>
      <w:marLeft w:val="0"/>
      <w:marRight w:val="0"/>
      <w:marTop w:val="0"/>
      <w:marBottom w:val="0"/>
      <w:divBdr>
        <w:top w:val="none" w:sz="0" w:space="0" w:color="auto"/>
        <w:left w:val="none" w:sz="0" w:space="0" w:color="auto"/>
        <w:bottom w:val="none" w:sz="0" w:space="0" w:color="auto"/>
        <w:right w:val="none" w:sz="0" w:space="0" w:color="auto"/>
      </w:divBdr>
    </w:div>
    <w:div w:id="1327126765">
      <w:bodyDiv w:val="1"/>
      <w:marLeft w:val="0"/>
      <w:marRight w:val="0"/>
      <w:marTop w:val="0"/>
      <w:marBottom w:val="0"/>
      <w:divBdr>
        <w:top w:val="none" w:sz="0" w:space="0" w:color="auto"/>
        <w:left w:val="none" w:sz="0" w:space="0" w:color="auto"/>
        <w:bottom w:val="none" w:sz="0" w:space="0" w:color="auto"/>
        <w:right w:val="none" w:sz="0" w:space="0" w:color="auto"/>
      </w:divBdr>
    </w:div>
    <w:div w:id="1828473002">
      <w:bodyDiv w:val="1"/>
      <w:marLeft w:val="0"/>
      <w:marRight w:val="0"/>
      <w:marTop w:val="0"/>
      <w:marBottom w:val="0"/>
      <w:divBdr>
        <w:top w:val="none" w:sz="0" w:space="0" w:color="auto"/>
        <w:left w:val="none" w:sz="0" w:space="0" w:color="auto"/>
        <w:bottom w:val="none" w:sz="0" w:space="0" w:color="auto"/>
        <w:right w:val="none" w:sz="0" w:space="0" w:color="auto"/>
      </w:divBdr>
    </w:div>
    <w:div w:id="1832865662">
      <w:bodyDiv w:val="1"/>
      <w:marLeft w:val="0"/>
      <w:marRight w:val="0"/>
      <w:marTop w:val="0"/>
      <w:marBottom w:val="0"/>
      <w:divBdr>
        <w:top w:val="none" w:sz="0" w:space="0" w:color="auto"/>
        <w:left w:val="none" w:sz="0" w:space="0" w:color="auto"/>
        <w:bottom w:val="none" w:sz="0" w:space="0" w:color="auto"/>
        <w:right w:val="none" w:sz="0" w:space="0" w:color="auto"/>
      </w:divBdr>
    </w:div>
    <w:div w:id="2134446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8" Type="http://schemas.openxmlformats.org/officeDocument/2006/relationships/customXml" Target="ink/ink1.xml"/><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image" Target="media/image12.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hyperlink" Target="https://github.com/MyPetOctocat/bachelor_2022"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F1C88989-EF90-4FB2-8474-CB29AA5A860F}"/>
      </w:docPartPr>
      <w:docPartBody>
        <w:p w:rsidR="00617E76" w:rsidRDefault="003D5D23">
          <w:r w:rsidRPr="000E2094">
            <w:rPr>
              <w:rStyle w:val="Platzhaltertext"/>
            </w:rPr>
            <w:t>Klicken oder tippen Sie hier, um Text einzugeben.</w:t>
          </w:r>
        </w:p>
      </w:docPartBody>
    </w:docPart>
    <w:docPart>
      <w:docPartPr>
        <w:name w:val="5B65F50CA9B9461C8A42E79A132EAA6F"/>
        <w:category>
          <w:name w:val="Allgemein"/>
          <w:gallery w:val="placeholder"/>
        </w:category>
        <w:types>
          <w:type w:val="bbPlcHdr"/>
        </w:types>
        <w:behaviors>
          <w:behavior w:val="content"/>
        </w:behaviors>
        <w:guid w:val="{085C6D4E-81CB-4588-99B2-B363E7AE8FBE}"/>
      </w:docPartPr>
      <w:docPartBody>
        <w:p w:rsidR="00617E76" w:rsidRDefault="003D5D23" w:rsidP="003D5D23">
          <w:pPr>
            <w:pStyle w:val="5B65F50CA9B9461C8A42E79A132EAA6F"/>
          </w:pPr>
          <w:r w:rsidRPr="00D46AD3">
            <w:rPr>
              <w:rStyle w:val="Platzhaltertext"/>
            </w:rPr>
            <w:t>Klicken oder tippen Sie hier, um Text einzugeben.</w:t>
          </w:r>
        </w:p>
      </w:docPartBody>
    </w:docPart>
    <w:docPart>
      <w:docPartPr>
        <w:name w:val="BCB570C20C23414DABE4B9E2411FE2E9"/>
        <w:category>
          <w:name w:val="Allgemein"/>
          <w:gallery w:val="placeholder"/>
        </w:category>
        <w:types>
          <w:type w:val="bbPlcHdr"/>
        </w:types>
        <w:behaviors>
          <w:behavior w:val="content"/>
        </w:behaviors>
        <w:guid w:val="{FB5294B1-00FA-43FE-950E-06CF5C492968}"/>
      </w:docPartPr>
      <w:docPartBody>
        <w:p w:rsidR="006F3D33" w:rsidRDefault="004E2EF2" w:rsidP="004E2EF2">
          <w:pPr>
            <w:pStyle w:val="BCB570C20C23414DABE4B9E2411FE2E9"/>
          </w:pPr>
          <w:r w:rsidRPr="00D46AD3">
            <w:rPr>
              <w:rStyle w:val="Platzhaltertext"/>
            </w:rPr>
            <w:t>Klicken oder tippen Sie hier, um Text einzugeben.</w:t>
          </w:r>
        </w:p>
      </w:docPartBody>
    </w:docPart>
    <w:docPart>
      <w:docPartPr>
        <w:name w:val="16CB27FDA48C4BFEBF499D29698DFE3F"/>
        <w:category>
          <w:name w:val="Allgemein"/>
          <w:gallery w:val="placeholder"/>
        </w:category>
        <w:types>
          <w:type w:val="bbPlcHdr"/>
        </w:types>
        <w:behaviors>
          <w:behavior w:val="content"/>
        </w:behaviors>
        <w:guid w:val="{3194BB41-F963-4FA1-B206-2515F9E09EC0}"/>
      </w:docPartPr>
      <w:docPartBody>
        <w:p w:rsidR="006F3D33" w:rsidRDefault="004E2EF2" w:rsidP="004E2EF2">
          <w:pPr>
            <w:pStyle w:val="16CB27FDA48C4BFEBF499D29698DFE3F"/>
          </w:pPr>
          <w:r w:rsidRPr="00D46AD3">
            <w:rPr>
              <w:rStyle w:val="Platzhaltertext"/>
            </w:rPr>
            <w:t>Klicken oder tippen Sie hier, um Text einzugeben.</w:t>
          </w:r>
        </w:p>
      </w:docPartBody>
    </w:docPart>
    <w:docPart>
      <w:docPartPr>
        <w:name w:val="0EDFB2DA68714282984689419D53049B"/>
        <w:category>
          <w:name w:val="Allgemein"/>
          <w:gallery w:val="placeholder"/>
        </w:category>
        <w:types>
          <w:type w:val="bbPlcHdr"/>
        </w:types>
        <w:behaviors>
          <w:behavior w:val="content"/>
        </w:behaviors>
        <w:guid w:val="{96E5B47F-745F-4FF1-9826-72EA6EABA446}"/>
      </w:docPartPr>
      <w:docPartBody>
        <w:p w:rsidR="006F3D33" w:rsidRDefault="004E2EF2" w:rsidP="004E2EF2">
          <w:pPr>
            <w:pStyle w:val="0EDFB2DA68714282984689419D53049B"/>
          </w:pPr>
          <w:r w:rsidRPr="000E2094">
            <w:rPr>
              <w:rStyle w:val="Platzhaltertext"/>
            </w:rPr>
            <w:t>Klicken oder tippen Sie hier, um Text einzugeben.</w:t>
          </w:r>
        </w:p>
      </w:docPartBody>
    </w:docPart>
    <w:docPart>
      <w:docPartPr>
        <w:name w:val="51AFB01ED46A4AA585F51DD6736B8E79"/>
        <w:category>
          <w:name w:val="Allgemein"/>
          <w:gallery w:val="placeholder"/>
        </w:category>
        <w:types>
          <w:type w:val="bbPlcHdr"/>
        </w:types>
        <w:behaviors>
          <w:behavior w:val="content"/>
        </w:behaviors>
        <w:guid w:val="{53C19B89-C699-4E1A-A237-9E9A8FCE1DAE}"/>
      </w:docPartPr>
      <w:docPartBody>
        <w:p w:rsidR="00992FF7" w:rsidRDefault="0083015B" w:rsidP="0083015B">
          <w:pPr>
            <w:pStyle w:val="51AFB01ED46A4AA585F51DD6736B8E79"/>
          </w:pPr>
          <w:r w:rsidRPr="000E2094">
            <w:rPr>
              <w:rStyle w:val="Platzhaltertext"/>
            </w:rPr>
            <w:t>Klicken oder tippen Sie hier, um Text einzugeben.</w:t>
          </w:r>
        </w:p>
      </w:docPartBody>
    </w:docPart>
    <w:docPart>
      <w:docPartPr>
        <w:name w:val="FF674B67914D46A7AEA00BFE4E2C691E"/>
        <w:category>
          <w:name w:val="Allgemein"/>
          <w:gallery w:val="placeholder"/>
        </w:category>
        <w:types>
          <w:type w:val="bbPlcHdr"/>
        </w:types>
        <w:behaviors>
          <w:behavior w:val="content"/>
        </w:behaviors>
        <w:guid w:val="{2EC53EB1-260D-486C-AC98-DCA202A4E6E9}"/>
      </w:docPartPr>
      <w:docPartBody>
        <w:p w:rsidR="00D36BFF" w:rsidRDefault="00F3123B" w:rsidP="00F3123B">
          <w:pPr>
            <w:pStyle w:val="FF674B67914D46A7AEA00BFE4E2C691E"/>
          </w:pPr>
          <w:r w:rsidRPr="000E2094">
            <w:rPr>
              <w:rStyle w:val="Platzhaltertext"/>
            </w:rPr>
            <w:t>Klicken oder tippen Sie hier, um Text einzugeben.</w:t>
          </w:r>
        </w:p>
      </w:docPartBody>
    </w:docPart>
    <w:docPart>
      <w:docPartPr>
        <w:name w:val="4961D6538745480DB339049A1336F470"/>
        <w:category>
          <w:name w:val="Allgemein"/>
          <w:gallery w:val="placeholder"/>
        </w:category>
        <w:types>
          <w:type w:val="bbPlcHdr"/>
        </w:types>
        <w:behaviors>
          <w:behavior w:val="content"/>
        </w:behaviors>
        <w:guid w:val="{46B549A3-3877-49B7-8676-7CAF5037E670}"/>
      </w:docPartPr>
      <w:docPartBody>
        <w:p w:rsidR="00535BDD" w:rsidRDefault="00150D0E" w:rsidP="00150D0E">
          <w:pPr>
            <w:pStyle w:val="4961D6538745480DB339049A1336F470"/>
          </w:pPr>
          <w:r w:rsidRPr="000E2094">
            <w:rPr>
              <w:rStyle w:val="Platzhaltertext"/>
            </w:rPr>
            <w:t>Klicken oder tippen Sie hier, um Text einzugeben.</w:t>
          </w:r>
        </w:p>
      </w:docPartBody>
    </w:docPart>
    <w:docPart>
      <w:docPartPr>
        <w:name w:val="65E990C36A104426B7A3D351226F7C7E"/>
        <w:category>
          <w:name w:val="Allgemein"/>
          <w:gallery w:val="placeholder"/>
        </w:category>
        <w:types>
          <w:type w:val="bbPlcHdr"/>
        </w:types>
        <w:behaviors>
          <w:behavior w:val="content"/>
        </w:behaviors>
        <w:guid w:val="{B1941B09-DCD8-44B3-BAD2-496D0D7DFC8B}"/>
      </w:docPartPr>
      <w:docPartBody>
        <w:p w:rsidR="001130FF" w:rsidRDefault="00535BDD" w:rsidP="00535BDD">
          <w:pPr>
            <w:pStyle w:val="65E990C36A104426B7A3D351226F7C7E"/>
          </w:pPr>
          <w:r w:rsidRPr="000E2094">
            <w:rPr>
              <w:rStyle w:val="Platzhaltertext"/>
            </w:rPr>
            <w:t>Klicken oder tippen Sie hier, um Text einzugeben.</w:t>
          </w:r>
        </w:p>
      </w:docPartBody>
    </w:docPart>
    <w:docPart>
      <w:docPartPr>
        <w:name w:val="E9C9D08D92614FB9A07B926BB05C758F"/>
        <w:category>
          <w:name w:val="Allgemein"/>
          <w:gallery w:val="placeholder"/>
        </w:category>
        <w:types>
          <w:type w:val="bbPlcHdr"/>
        </w:types>
        <w:behaviors>
          <w:behavior w:val="content"/>
        </w:behaviors>
        <w:guid w:val="{87D2D8CA-1A8D-47B7-B858-B484865626C8}"/>
      </w:docPartPr>
      <w:docPartBody>
        <w:p w:rsidR="002F4273" w:rsidRDefault="00005BB1" w:rsidP="00005BB1">
          <w:pPr>
            <w:pStyle w:val="E9C9D08D92614FB9A07B926BB05C758F"/>
          </w:pPr>
          <w:r w:rsidRPr="000E2094">
            <w:rPr>
              <w:rStyle w:val="Platzhaltertext"/>
            </w:rPr>
            <w:t>Klicken oder tippen Sie hier, um Text einzugeben.</w:t>
          </w:r>
        </w:p>
      </w:docPartBody>
    </w:docPart>
    <w:docPart>
      <w:docPartPr>
        <w:name w:val="2C224A9F3D434F39831BCD3BF6E85F52"/>
        <w:category>
          <w:name w:val="Allgemein"/>
          <w:gallery w:val="placeholder"/>
        </w:category>
        <w:types>
          <w:type w:val="bbPlcHdr"/>
        </w:types>
        <w:behaviors>
          <w:behavior w:val="content"/>
        </w:behaviors>
        <w:guid w:val="{151D8DB4-560D-410D-9579-6154A6048DBD}"/>
      </w:docPartPr>
      <w:docPartBody>
        <w:p w:rsidR="002867F4" w:rsidRDefault="002F4273" w:rsidP="002F4273">
          <w:pPr>
            <w:pStyle w:val="2C224A9F3D434F39831BCD3BF6E85F52"/>
          </w:pPr>
          <w:r w:rsidRPr="000E2094">
            <w:rPr>
              <w:rStyle w:val="Platzhaltertext"/>
            </w:rPr>
            <w:t>Klicken oder tippen Sie hier, um Text einzugeben.</w:t>
          </w:r>
        </w:p>
      </w:docPartBody>
    </w:docPart>
    <w:docPart>
      <w:docPartPr>
        <w:name w:val="52242131DE7C49CFBD05BCCB8782DCFD"/>
        <w:category>
          <w:name w:val="Allgemein"/>
          <w:gallery w:val="placeholder"/>
        </w:category>
        <w:types>
          <w:type w:val="bbPlcHdr"/>
        </w:types>
        <w:behaviors>
          <w:behavior w:val="content"/>
        </w:behaviors>
        <w:guid w:val="{C5DE270F-1B21-4416-83BD-440D0403020F}"/>
      </w:docPartPr>
      <w:docPartBody>
        <w:p w:rsidR="00000000" w:rsidRDefault="005F235A" w:rsidP="005F235A">
          <w:pPr>
            <w:pStyle w:val="52242131DE7C49CFBD05BCCB8782DCFD"/>
          </w:pPr>
          <w:r w:rsidRPr="000E209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5D23"/>
    <w:rsid w:val="00005BB1"/>
    <w:rsid w:val="00024111"/>
    <w:rsid w:val="000B74CC"/>
    <w:rsid w:val="000E2FEE"/>
    <w:rsid w:val="001130FF"/>
    <w:rsid w:val="00121C8B"/>
    <w:rsid w:val="00150D0E"/>
    <w:rsid w:val="00194888"/>
    <w:rsid w:val="00234E8A"/>
    <w:rsid w:val="00250812"/>
    <w:rsid w:val="002867F4"/>
    <w:rsid w:val="002E587D"/>
    <w:rsid w:val="002F4273"/>
    <w:rsid w:val="002F6C2B"/>
    <w:rsid w:val="00320902"/>
    <w:rsid w:val="0036538D"/>
    <w:rsid w:val="00377180"/>
    <w:rsid w:val="003D5D23"/>
    <w:rsid w:val="004209F5"/>
    <w:rsid w:val="00464D84"/>
    <w:rsid w:val="004A1A14"/>
    <w:rsid w:val="004B1877"/>
    <w:rsid w:val="004D3000"/>
    <w:rsid w:val="004E2D51"/>
    <w:rsid w:val="004E2EF2"/>
    <w:rsid w:val="00533B1C"/>
    <w:rsid w:val="00535BDD"/>
    <w:rsid w:val="005369EA"/>
    <w:rsid w:val="00546033"/>
    <w:rsid w:val="005609A1"/>
    <w:rsid w:val="0056455D"/>
    <w:rsid w:val="00576B28"/>
    <w:rsid w:val="005825E2"/>
    <w:rsid w:val="005E2FA0"/>
    <w:rsid w:val="005F235A"/>
    <w:rsid w:val="005F6CE4"/>
    <w:rsid w:val="006078D9"/>
    <w:rsid w:val="00617E76"/>
    <w:rsid w:val="006D0DBF"/>
    <w:rsid w:val="006D6E23"/>
    <w:rsid w:val="006E7635"/>
    <w:rsid w:val="006F3D33"/>
    <w:rsid w:val="00780BC0"/>
    <w:rsid w:val="00785FAF"/>
    <w:rsid w:val="007A1C96"/>
    <w:rsid w:val="0083015B"/>
    <w:rsid w:val="00877B14"/>
    <w:rsid w:val="00921995"/>
    <w:rsid w:val="00932BD4"/>
    <w:rsid w:val="0099239C"/>
    <w:rsid w:val="00992FF7"/>
    <w:rsid w:val="00A313C0"/>
    <w:rsid w:val="00AC0D59"/>
    <w:rsid w:val="00B04807"/>
    <w:rsid w:val="00B13659"/>
    <w:rsid w:val="00B44956"/>
    <w:rsid w:val="00B84E56"/>
    <w:rsid w:val="00BB66AF"/>
    <w:rsid w:val="00BF1FE4"/>
    <w:rsid w:val="00C47A01"/>
    <w:rsid w:val="00CC7020"/>
    <w:rsid w:val="00D36BFF"/>
    <w:rsid w:val="00D8366C"/>
    <w:rsid w:val="00DA1478"/>
    <w:rsid w:val="00DD7466"/>
    <w:rsid w:val="00DF3DFE"/>
    <w:rsid w:val="00E42DFF"/>
    <w:rsid w:val="00E47C53"/>
    <w:rsid w:val="00E63BBD"/>
    <w:rsid w:val="00E748F8"/>
    <w:rsid w:val="00EB507B"/>
    <w:rsid w:val="00EE2FEF"/>
    <w:rsid w:val="00F3123B"/>
    <w:rsid w:val="00F743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5F235A"/>
    <w:rPr>
      <w:color w:val="808080"/>
    </w:rPr>
  </w:style>
  <w:style w:type="paragraph" w:customStyle="1" w:styleId="5B65F50CA9B9461C8A42E79A132EAA6F">
    <w:name w:val="5B65F50CA9B9461C8A42E79A132EAA6F"/>
    <w:rsid w:val="003D5D23"/>
  </w:style>
  <w:style w:type="paragraph" w:customStyle="1" w:styleId="BCB570C20C23414DABE4B9E2411FE2E9">
    <w:name w:val="BCB570C20C23414DABE4B9E2411FE2E9"/>
    <w:rsid w:val="004E2EF2"/>
  </w:style>
  <w:style w:type="paragraph" w:customStyle="1" w:styleId="16CB27FDA48C4BFEBF499D29698DFE3F">
    <w:name w:val="16CB27FDA48C4BFEBF499D29698DFE3F"/>
    <w:rsid w:val="004E2EF2"/>
  </w:style>
  <w:style w:type="paragraph" w:customStyle="1" w:styleId="0EDFB2DA68714282984689419D53049B">
    <w:name w:val="0EDFB2DA68714282984689419D53049B"/>
    <w:rsid w:val="004E2EF2"/>
  </w:style>
  <w:style w:type="paragraph" w:customStyle="1" w:styleId="E5ED255449FC4B9E86C49E331B1084E7">
    <w:name w:val="E5ED255449FC4B9E86C49E331B1084E7"/>
    <w:rsid w:val="004E2EF2"/>
  </w:style>
  <w:style w:type="paragraph" w:customStyle="1" w:styleId="51AFB01ED46A4AA585F51DD6736B8E79">
    <w:name w:val="51AFB01ED46A4AA585F51DD6736B8E79"/>
    <w:rsid w:val="0083015B"/>
  </w:style>
  <w:style w:type="paragraph" w:customStyle="1" w:styleId="FF674B67914D46A7AEA00BFE4E2C691E">
    <w:name w:val="FF674B67914D46A7AEA00BFE4E2C691E"/>
    <w:rsid w:val="00F3123B"/>
  </w:style>
  <w:style w:type="paragraph" w:customStyle="1" w:styleId="4961D6538745480DB339049A1336F470">
    <w:name w:val="4961D6538745480DB339049A1336F470"/>
    <w:rsid w:val="00150D0E"/>
  </w:style>
  <w:style w:type="paragraph" w:customStyle="1" w:styleId="65E990C36A104426B7A3D351226F7C7E">
    <w:name w:val="65E990C36A104426B7A3D351226F7C7E"/>
    <w:rsid w:val="00535BDD"/>
  </w:style>
  <w:style w:type="paragraph" w:customStyle="1" w:styleId="E9C9D08D92614FB9A07B926BB05C758F">
    <w:name w:val="E9C9D08D92614FB9A07B926BB05C758F"/>
    <w:rsid w:val="00005BB1"/>
  </w:style>
  <w:style w:type="paragraph" w:customStyle="1" w:styleId="2C224A9F3D434F39831BCD3BF6E85F52">
    <w:name w:val="2C224A9F3D434F39831BCD3BF6E85F52"/>
    <w:rsid w:val="002F4273"/>
  </w:style>
  <w:style w:type="paragraph" w:customStyle="1" w:styleId="52242131DE7C49CFBD05BCCB8782DCFD">
    <w:name w:val="52242131DE7C49CFBD05BCCB8782DCFD"/>
    <w:rsid w:val="005F235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2-05-31T09:26:51.119"/>
    </inkml:context>
    <inkml:brush xml:id="br0">
      <inkml:brushProperty name="width" value="0.05" units="cm"/>
      <inkml:brushProperty name="height" value="0.05" units="cm"/>
    </inkml:brush>
  </inkml:definitions>
  <inkml:trace contextRef="#ctx0" brushRef="#br0">208 322 5984 0 0,'-15'-8'4778'0'0,"8"11"-3472"0"0,3-1-1 0 0,-2-1 1 0 0,1 2 0 0 0,-1-1-1 0 0,-6 7 1 0 0,5-3-749 0 0,0-2-1 0 0,0 3 1 0 0,-7 6 0 0 0,7-2-425 0 0,-2-2 0 0 0,1 3-1 0 0,0-1 1 0 0,2-1 0 0 0,-6 16 0 0 0,11-21-134 0 0,-2-1-1 0 0,1 1 1 0 0,1 1 0 0 0,-1 0-1 0 0,1 0 1 0 0,1 0 0 0 0,-2-1-1 0 0,2 1 1 0 0,0-2-1 0 0,0 3 1 0 0,0-1 0 0 0,2 0-1 0 0,-2-2 1 0 0,1 2 0 0 0,1-1-1 0 0,-2 1 1 0 0,3 0 0 0 0,-2-1-1 0 0,1 1 1 0 0,1-2 0 0 0,0 2-1 0 0,-2-1 1 0 0,4-2-1 0 0,-2 3 1 0 0,0-3 0 0 0,1 3-1 0 0,-1-3 1 0 0,2 2 0 0 0,9 5-1 0 0,-11-7 18 0 0,1 0 0 0 0,1 1 0 0 0,-1 0-1 0 0,-1-1 1 0 0,0 2 0 0 0,0-1 0 0 0,2-1 0 0 0,-2 2-1 0 0,-1-1 1 0 0,1 1 0 0 0,0-1 0 0 0,0 1-1 0 0,-2 1 1 0 0,1-1 0 0 0,1 5 0 0 0,-2-4 54 0 0,-1-3 0 0 0,2 4 0 0 0,-2-4 0 0 0,0 1 0 0 0,0 2 0 0 0,-2-3 0 0 0,2 3 0 0 0,-1-1 0 0 0,1-1 1 0 0,-2 1-1 0 0,1 0 0 0 0,-1-1 0 0 0,1-1 0 0 0,-2 2 0 0 0,1-1 0 0 0,1-1 0 0 0,-7 8 0 0 0,3-5 239 0 0,2-1 0 0 0,-3-1 0 0 0,3 2-1 0 0,-3-1 1 0 0,2-1 0 0 0,-2-1 0 0 0,-10 10 0 0 0,13-12-218 0 0,-1 1 0 0 0,1-1 0 0 0,0 1 0 0 0,-2-1-1 0 0,2 1 1 0 0,0-2 0 0 0,0 1 0 0 0,-1-1 0 0 0,1 2 0 0 0,0-2 0 0 0,-2 0 0 0 0,2 0 0 0 0,-2 0 0 0 0,2 0 0 0 0,0-2 0 0 0,-6 1 0 0 0,8 1-210 0 0,-1-2-1 0 0,1 2 0 0 0,-1-1 1 0 0,1 1-1 0 0,-1-2 1 0 0,1 1-1 0 0,-1 1 1 0 0,1-2-1 0 0,1 1 1 0 0,-2 1-1 0 0,1-2 0 0 0,-1 1 1 0 0,1-1-1 0 0,1 0 1 0 0,-2 2-1 0 0,2-3 1 0 0,-1 3-1 0 0,1-3 0 0 0,-2 3 1 0 0,2-3-1 0 0,-1 3 1 0 0,1-3-1 0 0,0 3 1 0 0,0-3-1 0 0,0 2 0 0 0,-2-1 1 0 0,2-1-1 0 0,2-4-1519 0 0</inkml:trace>
  <inkml:trace contextRef="#ctx0" brushRef="#br0" timeOffset="383.33">200 727 6448 0 0,'0'0'498'0'0,"11"7"-76"0"0,-8-7 127 0 0,0 0 0 0 0,0 0-1 0 0,0-2 1 0 0,0 1 0 0 0,0 1 0 0 0,0-2 0 0 0,0 0 0 0 0,-2 1 0 0 0,3-1 0 0 0,-1 1-1 0 0,0-1 1 0 0,-2 1 0 0 0,2-1 0 0 0,2-4 0 0 0,5-1 544 0 0,-1 1-760 0 0,-1-2 1 0 0,0 0-1 0 0,1 1 0 0 0,-3-1 0 0 0,1-1 0 0 0,-1 0 1 0 0,0 0-1 0 0,0 0 0 0 0,1-2 0 0 0,3-13 0 0 0,-8 24-327 0 0,-2-2 0 0 0,0 2 0 0 0,0 0 0 0 0,0-1 0 0 0,0-1 0 0 0,1 2-1 0 0,-1 0 1 0 0,0-1 0 0 0,0-1 0 0 0,0 2 0 0 0,0 0 0 0 0,0-1 0 0 0,0-1-1 0 0,0 2 1 0 0,0-1 0 0 0,0 1 0 0 0,0-2 0 0 0,0 2 0 0 0,-1-1 0 0 0,1 1 0 0 0,0-2-1 0 0,0 2 1 0 0,0 0 0 0 0,0-1 0 0 0,-2-1 0 0 0,2 2 0 0 0,0 0 0 0 0,-1-1-1 0 0,1 1 1 0 0,0-2 0 0 0,-2 2 0 0 0,2 0 0 0 0,-1 0 0 0 0,1-2 0 0 0,0 2-1 0 0,-2-1 1 0 0,2 1 0 0 0,-1 0 0 0 0,1 0 0 0 0,-3 0 0 0 0,1-2-1 0 0,0 2 1 0 0,1 0 0 0 0,-1-1-1 0 0,-1 1 1 0 0,2 0 0 0 0,-1 0-1 0 0,-1 0 1 0 0,2 0 0 0 0,-1 0-1 0 0,-1 0 1 0 0,2 0-1 0 0,-1 0 1 0 0,1 1 0 0 0,-1-1-1 0 0,-4 2 1 0 0,2 1-8 0 0,-2 0 0 0 0,1 0 1 0 0,0 0-1 0 0,-1 2 0 0 0,2-1 0 0 0,-1 1 0 0 0,1-1 1 0 0,-1 1-1 0 0,1-1 0 0 0,1 1 0 0 0,0 1 0 0 0,-2 0 1 0 0,2 0-1 0 0,-5 9 0 0 0,5-8 2 0 0,2 0 0 0 0,-1 1 0 0 0,-1-1 0 0 0,2 1 0 0 0,-1 0 0 0 0,2-1 0 0 0,-1 1 0 0 0,1-1 0 0 0,0 1 0 0 0,1 0 0 0 0,2 13 0 0 0,-3-18-1 0 0,0 0 0 0 0,2 0 0 0 0,-1-2 0 0 0,-1 2 0 0 0,2 1-1 0 0,-1-1 1 0 0,1 0 0 0 0,-1-2 0 0 0,1 1 0 0 0,-1 1 0 0 0,1-2-1 0 0,0 2 1 0 0,1-1 0 0 0,-2-1 0 0 0,1 2 0 0 0,1-3 0 0 0,0 3-1 0 0,-2-1 1 0 0,2-1 0 0 0,-1-1 0 0 0,5 5 0 0 0,-2-4-11 0 0,-2-1 0 0 0,1 2 0 0 0,-1-2 0 0 0,2 2 0 0 0,0-2 0 0 0,-2 0 0 0 0,1 0 1 0 0,1 0-1 0 0,-2-2 0 0 0,1 2 0 0 0,-1-2 0 0 0,2 2 0 0 0,-2-1 0 0 0,1-1 0 0 0,4-1 0 0 0,34-18-920 0 0,-16 3-3898 0 0,-2-2-1487 0 0</inkml:trace>
  <inkml:trace contextRef="#ctx0" brushRef="#br0" timeOffset="786.22">606 404 8288 0 0,'0'-9'178'0'0,"0"0"1"0"0,0-1 0 0 0,0 1-1 0 0,-1 0 1 0 0,-1 0-1 0 0,1 0 1 0 0,-1 0 0 0 0,-7-17-1 0 0,6 20 302 0 0,0 0 0 0 0,0 0 0 0 0,-1 0 0 0 0,1 0 0 0 0,-2-1 0 0 0,0 1 0 0 0,1 2 0 0 0,-1-2 0 0 0,-1 1 0 0 0,2 1 0 0 0,-2-1 0 0 0,-6-4 1 0 0,8 9-263 0 0,3-2 1 0 0,-1 1 0 0 0,-1 1 0 0 0,0 0 0 0 0,0-2-1 0 0,2 2 1 0 0,-2-1 0 0 0,0 1 0 0 0,1 0 0 0 0,-1 0-1 0 0,0 0 1 0 0,-3 1 0 0 0,5-1-174 0 0,1 0 0 0 0,-2 0 0 0 0,1 0-1 0 0,-1 2 1 0 0,1-2 0 0 0,1 0 0 0 0,-2 0 0 0 0,1 0 0 0 0,-1 1 0 0 0,0-1 0 0 0,2 2 0 0 0,-1-2-1 0 0,-1 0 1 0 0,2 1 0 0 0,-1 1 0 0 0,-1-2 0 0 0,2 2 0 0 0,-1-2 0 0 0,-1 0 0 0 0,2 1 0 0 0,0 1-1 0 0,-1-2 1 0 0,1 3 0 0 0,-2-3 0 0 0,2 1 0 0 0,0 1 0 0 0,-1 1 0 0 0,1-3-53 0 0,0 3-1 0 0,1-3 1 0 0,-1 3 0 0 0,0-2 0 0 0,0 1 0 0 0,2-1 0 0 0,-2 1-1 0 0,1-1 1 0 0,-1 1 0 0 0,2-2 0 0 0,-1 3 0 0 0,-1-3 0 0 0,0 1-1 0 0,3 1 1 0 0,-3-1 0 0 0,2 1 0 0 0,-1-2 0 0 0,3 3 0 0 0,23 18-299 0 0,-3-7 90 0 0,38 29 200 0 0,-31-22 28 0 0,-15-6-6 0 0,30 23 0 0 0,-40-32 0 0 0,0 2 1 0 0,0-2-1 0 0,-2 1 0 0 0,2 1 0 0 0,-1 0 1 0 0,0-1-1 0 0,-1 2 0 0 0,-1-1 0 0 0,0 0 1 0 0,3 11-1 0 0,-3-11 133 0 0,-3-2-1 0 0,2 2 1 0 0,-2-1 0 0 0,1 1-1 0 0,-1-1 1 0 0,-1-1 0 0 0,1 2-1 0 0,-2-2 1 0 0,1 2 0 0 0,-1-1-1 0 0,1-1 1 0 0,-1 0 0 0 0,-7 13-1 0 0,2-3 300 0 0,-3 0-1 0 0,1-1 1 0 0,0 0-1 0 0,-3 0 0 0 0,2-1 1 0 0,-3 0-1 0 0,1-1 1 0 0,-1-1-1 0 0,-1 1 0 0 0,0-3 1 0 0,-1 1-1 0 0,-20 10 1 0 0,29-16-377 0 0,-3-2 1 0 0,3-2 0 0 0,-1 2 0 0 0,-3 0 0 0 0,3-1 0 0 0,-1-1 0 0 0,-13 2 0 0 0,16-3-98 0 0,2 0 1 0 0,-1 0-1 0 0,-1 0 0 0 0,2 0 0 0 0,-1 0 1 0 0,-1-1-1 0 0,2-1 0 0 0,-1 2 1 0 0,1-1-1 0 0,-2-1 0 0 0,2 1 0 0 0,-1-1 1 0 0,0 1-1 0 0,1-1 0 0 0,0 1 1 0 0,-1-2-1 0 0,-2-3 0 0 0,4 6-204 0 0,2 0 0 0 0,0-2 0 0 0,-1 1 0 0 0,-1 1-1 0 0,2-2 1 0 0,0 1 0 0 0,0 1 0 0 0,-1-2 0 0 0,1 0 0 0 0,-2 2 0 0 0,2-1-1 0 0,0-1 1 0 0,0 1 0 0 0,0-1 0 0 0,-3-10-8341 0 0</inkml:trace>
  <inkml:trace contextRef="#ctx0" brushRef="#br0" timeOffset="1275.5">808 571 12896 0 0,'0'0'997'0'0,"-8"3"-618"0"0,2-1 34 0 0,2-1 1 0 0,-1 2 0 0 0,1 0 0 0 0,-1-1 0 0 0,1 1 0 0 0,-1 1 0 0 0,0-1 0 0 0,2 0 0 0 0,-1 0 0 0 0,-1 2 0 0 0,-4 6-1 0 0,9-10-333 0 0,-3 2 0 0 0,3-3-1 0 0,-1 3 1 0 0,-1-1 0 0 0,1 1-1 0 0,-1-2 1 0 0,2 2-1 0 0,0-1 1 0 0,-1-1 0 0 0,-1 2-1 0 0,2 0 1 0 0,0-1 0 0 0,0-1-1 0 0,0 2 1 0 0,0 0-1 0 0,0-1 1 0 0,0 1 0 0 0,0-1-1 0 0,0-1 1 0 0,0 2 0 0 0,0 0-1 0 0,2-1 1 0 0,-1-1 0 0 0,-1 2-1 0 0,0 0 1 0 0,2-1-1 0 0,-1-1 1 0 0,1 2 0 0 0,-1 0-1 0 0,1-1-77 0 0,-1-1-1 0 0,1 1 1 0 0,-1-1-1 0 0,1 1 1 0 0,-1 0 0 0 0,1-1-1 0 0,-1 1 1 0 0,1-2-1 0 0,-1 1 1 0 0,2-1-1 0 0,-1 2 1 0 0,-1-1-1 0 0,1-1 1 0 0,-1 0-1 0 0,3 0 1 0 0,-3 2-1 0 0,1-2 1 0 0,-1 0-1 0 0,2 1 1 0 0,-1-1-1 0 0,-1 0 1 0 0,2 0 0 0 0,2-1-1 0 0,2-1-19 0 0,2 1-1 0 0,-3-2 1 0 0,4 1-1 0 0,8-6 1 0 0,9-2 88 0 0,-13 2-2041 0 0,-14 8 2111 0 0,13 6-402 0 0,-2 11 749 0 0,-10-12-510 0 0,2-2 0 0 0,-1 1 0 0 0,1-1 0 0 0,-1 0 0 0 0,1 0 0 0 0,0 2 0 0 0,0-2 0 0 0,0 0 0 0 0,0 0 0 0 0,6 5 0 0 0,-5-5-11 0 0,1-2-1 0 0,-1 2 1 0 0,1-1-1 0 0,0-1 0 0 0,-1 1 1 0 0,10 2-1 0 0,5-4-5412 0 0,-10-1-615 0 0</inkml:trace>
  <inkml:trace contextRef="#ctx0" brushRef="#br0" timeOffset="1783.36">1202 541 15200 0 0,'-32'-5'1518'0'0,"22"3"-738"0"0,-1 1 0 0 0,0 1 0 0 0,-11 0 1 0 0,20 0-704 0 0,-1 0 0 0 0,2 0 0 0 0,-1 0 0 0 0,-1 0 0 0 0,2 1 0 0 0,-1-1 1 0 0,-1 2-1 0 0,1-2 0 0 0,1 0 0 0 0,-1 2 0 0 0,1-1 0 0 0,-1-1 0 0 0,1 2 0 0 0,-1-1 1 0 0,1 1-1 0 0,-1-1 0 0 0,1-1 0 0 0,-1 3 0 0 0,1-3 0 0 0,-1 3 0 0 0,2-3 1 0 0,-3 5-1 0 0,3-4-77 0 0,0-1 1 0 0,-1 2 0 0 0,1-1-1 0 0,0-1 1 0 0,0 2-1 0 0,0-1 1 0 0,0-1 0 0 0,1 2-1 0 0,-1-1 1 0 0,0-1 0 0 0,0 2-1 0 0,0-1 1 0 0,0-1 0 0 0,0 2-1 0 0,2-2 1 0 0,-2 1-1 0 0,1 1 1 0 0,-1-2 0 0 0,0 0-1 0 0,0 2 1 0 0,3-1 0 0 0,12 17-50 0 0,-13-16 41 0 0,0-1 10 0 0,5 8-23 0 0,2-2 0 0 0,-3 0 1 0 0,2 2-1 0 0,-2 0 0 0 0,8 13 1 0 0,-13-19 46 0 0,1-2 0 0 0,-1 2 0 0 0,-1 0 0 0 0,0-1-1 0 0,2-1 1 0 0,-1 2 0 0 0,-1 0 0 0 0,0 0 0 0 0,0-1 0 0 0,0 1 0 0 0,0-2 0 0 0,0 3 0 0 0,0-1 0 0 0,0-2 0 0 0,0 2 0 0 0,-1 0 0 0 0,-1-1 0 0 0,2 1 0 0 0,0-2 0 0 0,-1 2 0 0 0,-1 0-1 0 0,2-1 1 0 0,-3-1 0 0 0,3 2 0 0 0,-1-1 0 0 0,-1-1 0 0 0,-1 2 0 0 0,3-1 0 0 0,-5 3 0 0 0,2-2 73 0 0,0-2 1 0 0,0 2-1 0 0,0 0 0 0 0,0 0 1 0 0,0-1-1 0 0,-1-1 0 0 0,-1 2 0 0 0,2-1 1 0 0,0-1-1 0 0,-1 1 0 0 0,-1-1 1 0 0,2 1-1 0 0,-2-1 0 0 0,2-1 1 0 0,-1 0-1 0 0,-1 2 0 0 0,2-2 1 0 0,-3 0-1 0 0,3 0 0 0 0,-1 0 1 0 0,-1 0-1 0 0,2-2 0 0 0,-2 2 0 0 0,2-1 1 0 0,-1-1-1 0 0,-1 2 0 0 0,2-3 1 0 0,-1 3-1 0 0,-1-3 0 0 0,2 2 1 0 0,0-1-1 0 0,0-1 0 0 0,-1 0 1 0 0,-4-3-1 0 0,-3-5-209 0 0,1-1 1 0 0,-1 0 0 0 0,2 0-1 0 0,1-2 1 0 0,-1 1-1 0 0,2-1 1 0 0,-1 0 0 0 0,2-1-1 0 0,0 1 1 0 0,2-1-1 0 0,-6-15 1 0 0,7 15-783 0 0,0-1 0 0 0,2 1 1 0 0,-1 0-1 0 0,2 0 0 0 0,0 0 0 0 0,0-1 0 0 0,3 1 1 0 0,-1 0-1 0 0,-1 0 0 0 0,4 1 0 0 0,6-24 1 0 0,-8 32 671 0 0,0-2 1 0 0,0 2-1 0 0,1-1 1 0 0,-1 1 0 0 0,2 0-1 0 0,-1 1 1 0 0,1-1 0 0 0,-1 0-1 0 0,3 1 1 0 0,-3 1 0 0 0,2-2-1 0 0,-1 3 1 0 0,1-2-1 0 0,0 1 1 0 0,1 1 0 0 0,-1-1-1 0 0,0 1 1 0 0,8-3 0 0 0,-5 3 439 0 0,0 2 1 0 0,-1-2 0 0 0,1 3 0 0 0,-1-3 0 0 0,1 3 0 0 0,0 0 0 0 0,0 0 0 0 0,-2 0 0 0 0,3 0-1 0 0,-1 1 1 0 0,-2 1 0 0 0,2 1 0 0 0,0-2 0 0 0,14 8 0 0 0,-12-4 39 0 0,-2 0 0 0 0,0-2 1 0 0,0 3-1 0 0,-1 0 0 0 0,-1 0 0 0 0,2 0 0 0 0,-1 2 1 0 0,-2-1-1 0 0,2-1 0 0 0,-1 2 0 0 0,5 10 1 0 0,-4-7 107 0 0,-1 1 0 0 0,-2-2 0 0 0,1 3 0 0 0,-1-1 0 0 0,-1 0 1 0 0,1 0-1 0 0,-2 0 0 0 0,1 16 0 0 0,-1-10 169 0 0,-1 2 0 0 0,-1-1-1 0 0,-1 1 1 0 0,-1 0 0 0 0,-1-2 0 0 0,-1 3-1 0 0,0-2 1 0 0,-1 0 0 0 0,-1 0-1 0 0,-1 0 1 0 0,-14 30 0 0 0,13-37-184 0 0,-1 3 0 0 0,1-2-1 0 0,-15 17 1 0 0,19-25-299 0 0,0-2-1 0 0,0 0 0 0 0,0 0 0 0 0,0 0 0 0 0,0 0 1 0 0,0-2-1 0 0,0 2 0 0 0,-1-1 0 0 0,1-1 0 0 0,-2 2 1 0 0,2-1-1 0 0,0-1 0 0 0,-2 1 0 0 0,2-1 1 0 0,-1-1-1 0 0,-1 2 0 0 0,-7-1 0 0 0,9-1-88 0 0,0 0 0 0 0,0 0 0 0 0,2-1 0 0 0,-3-1 0 0 0,1 2 0 0 0,0-1 0 0 0,2-1 0 0 0,-2 2 0 0 0,0-1 0 0 0,1-1 0 0 0,-1 1-1 0 0,0-1 1 0 0,2 1 0 0 0,-1-1 0 0 0,-1-1 0 0 0,2 2 0 0 0,-1-1 0 0 0,-1-1 0 0 0,2 2 0 0 0,-1-2 0 0 0,1 0 0 0 0,-1 1 0 0 0,1-1 0 0 0,-1 1 0 0 0,2-1 0 0 0,-3-3 0 0 0,0-1-249 0 0,1 1 0 0 0,1 0 1 0 0,-1-2-1 0 0,1 0 1 0 0,-1 2-1 0 0,2-1 0 0 0,0-1 1 0 0,0 2-1 0 0,0-12 1 0 0,3 10 65 0 0,-3 2 0 0 0,2 0 0 0 0,-1 0 0 0 0,2-2 0 0 0,-1 2 0 0 0,1 0 0 0 0,0 0 0 0 0,0 0 0 0 0,0 1 0 0 0,6-7 0 0 0,-6 9 161 0 0,0 0 1 0 0,-1 2-1 0 0,1-1 1 0 0,-2-1-1 0 0,2 0 1 0 0,0 3-1 0 0,0-3 1 0 0,-1 2-1 0 0,1-1 1 0 0,0 1-1 0 0,0-1 0 0 0,0 2 1 0 0,0-1-1 0 0,0-1 1 0 0,2 2-1 0 0,-2 0 1 0 0,0-2-1 0 0,0 2 1 0 0,1 0-1 0 0,-1 0 1 0 0,0 0-1 0 0,0 0 1 0 0,3 2-1 0 0,-1-2 93 0 0,1 3 0 0 0,-3-3 0 0 0,3 3 0 0 0,-3-3 0 0 0,3 3 0 0 0,-3-1 0 0 0,3 1 0 0 0,-3-2 0 0 0,2 2 0 0 0,-2 0 0 0 0,2 0 0 0 0,-2 0 0 0 0,1 0 0 0 0,-1 2 0 0 0,0-1 0 0 0,0-2 0 0 0,0 3 0 0 0,0-1 0 0 0,3 8 1 0 0,-3-4 69 0 0,0-1 1 0 0,0 1 0 0 0,-1 0-1 0 0,1-1 1 0 0,-1 2 0 0 0,-1-1 0 0 0,-1 0-1 0 0,2-1 1 0 0,-2 2 0 0 0,0-1 0 0 0,-2 10-1 0 0,-1-3-956 0 0,1-9-220 0 0</inkml:trace>
  <inkml:trace contextRef="#ctx0" brushRef="#br0" timeOffset="2559.75">1513 563 10592 0 0,'-3'0'486'0'0,"0"0"0"0"0,-2 0-1 0 0,2-1 1 0 0,0 1 0 0 0,0 0 0 0 0,0 0 0 0 0,0 1 0 0 0,0-1 0 0 0,-2 0 0 0 0,2 2 0 0 0,0-1 0 0 0,0-1 0 0 0,0 2-1 0 0,0-1 1 0 0,0-1 0 0 0,0 2 0 0 0,0 1 0 0 0,0-3 0 0 0,-3 6 0 0 0,3-3 43 0 0,0 0-1 0 0,0 0 1 0 0,0 0-1 0 0,0 0 1 0 0,0 2 0 0 0,0-2-1 0 0,1 1 1 0 0,-1 4 0 0 0,0-5-599 0 0,3 0 1 0 0,-1 0 0 0 0,-1 2 0 0 0,2-1 0 0 0,-3 5 0 0 0,3-6 85 0 0,0 3 1 0 0,0-2-1 0 0,0 0 1 0 0,0 1 0 0 0,0-1-1 0 0,2 1 1 0 0,-1-1-1 0 0,-1-1 1 0 0,2 2-1 0 0,1 4 1 0 0,-2-7-14 0 0,-1-1 0 0 0,2 2 1 0 0,-1-1-1 0 0,1-1 0 0 0,-2 2 0 0 0,1-1 1 0 0,1-1-1 0 0,1 1 0 0 0,-3-1 0 0 0,3 1 0 0 0,-1-1 1 0 0,-1 1-1 0 0,2-1 0 0 0,-1-1 0 0 0,-1 3 1 0 0,2-3-1 0 0,-1 0 0 0 0,-1 2 0 0 0,2-1 0 0 0,-1-1 1 0 0,4 2-1 0 0,6-1 18 0 0,0-1 0 0 0,2 0 0 0 0,-1 0 0 0 0,-2-1 0 0 0,3-1 0 0 0,17-5 0 0 0,15-2 13 0 0,-7 6-45 0 0,1 1 0 0 0,67 5 0 0 0,-96-1-4 0 0,13-2-602 0 0,-10 1 234 0 0</inkml:trace>
  <inkml:trace contextRef="#ctx0" brushRef="#br0" timeOffset="3313.87">2425 264 11520 0 0,'2'-3'156'0'0,"-2"0"0"0"0,3 0 0 0 0,-3 0 0 0 0,1 0 0 0 0,1 0 0 0 0,1 0 0 0 0,0-3 0 0 0,-3 6-112 0 0,2 0 1 0 0,-2 0 0 0 0,0-2-1 0 0,0 2 1 0 0,0 0 0 0 0,1 0 0 0 0,-1-1-1 0 0,0 1 1 0 0,0 0 0 0 0,0 0-1 0 0,0 0 1 0 0,0 0 0 0 0,0-2 0 0 0,0 2-1 0 0,0 0 1 0 0,0 0 0 0 0,0 0-1 0 0,0 0 1 0 0,0-2 0 0 0,0 2 0 0 0,0 0-1 0 0,0-1 1 0 0,0 1 0 0 0,0 0-1 0 0,0 0 1 0 0,0 0 0 0 0,0 0 0 0 0,-1 0-1 0 0,1-2 1 0 0,0 2 0 0 0,0-1-1 0 0,-11-4 3143 0 0,-16 4 1821 0 0,22 4-4884 0 0,1-3 0 0 0,-1 1 1 0 0,-1 1-1 0 0,1 1 0 0 0,1-2 1 0 0,-2 3-1 0 0,1-3 0 0 0,1 2 1 0 0,-4 5-1 0 0,-39 33 1396 0 0,18-17-1117 0 0,22-18-384 0 0,1 0-1 0 0,-2 2 0 0 0,2-2 1 0 0,0 1-1 0 0,-9 12 1 0 0,13-16-16 0 0,1-2 1 0 0,1 2 0 0 0,-2-1 0 0 0,1 1 0 0 0,1 0 0 0 0,-2 0-1 0 0,1 0 1 0 0,1 0 0 0 0,0 0 0 0 0,0 0 0 0 0,0-1 0 0 0,0 1-1 0 0,0 0 1 0 0,0 0 0 0 0,0 0 0 0 0,0 0 0 0 0,0-2 0 0 0,1 2 0 0 0,-1 0-1 0 0,2 0 1 0 0,-2-1 0 0 0,4 6 0 0 0,2 2-23 0 0,2-1 1 0 0,-2 2-1 0 0,3-2 1 0 0,-1 0-1 0 0,-1-1 0 0 0,2 1 1 0 0,17 11-1 0 0,-12-8-3 0 0,-1 0 0 0 0,15 15 0 0 0,-27-24 45 0 0,1-1-1 0 0,-2-1 1 0 0,1 1-1 0 0,1 1 0 0 0,-2-1 1 0 0,1 1-1 0 0,1-2 1 0 0,-2 2-1 0 0,0-1 1 0 0,1 1-1 0 0,-1-2 1 0 0,0 2-1 0 0,0 0 0 0 0,0-1 1 0 0,0 1-1 0 0,0-2 1 0 0,0 2-1 0 0,-1 0 1 0 0,1-1-1 0 0,0 1 1 0 0,0-1-1 0 0,-2-1 0 0 0,1 2 1 0 0,1 0-1 0 0,-3 0 1 0 0,0 3 60 0 0,0 0 0 0 0,0-1-1 0 0,0-1 1 0 0,-2 1 0 0 0,2 1 0 0 0,-2-3 0 0 0,1 2 0 0 0,-10 7 0 0 0,2-5 147 0 0,0 0 1 0 0,0-1 0 0 0,0 0 0 0 0,0-2 0 0 0,-1 1 0 0 0,0-1 0 0 0,1-1 0 0 0,-23 3 0 0 0,23-6-580 0 0,12 0 300 0 0,0 0-1 0 0,0 0 1 0 0,0-1-1 0 0,0 1 1 0 0,0 0-1 0 0,0 0 1 0 0,0 0-1 0 0,0 0 1 0 0,0-2-1 0 0,0 2 1 0 0,0 0-1 0 0,0 0 1 0 0,0 0-1 0 0,0 0 0 0 0,0 0 1 0 0,0 0-1 0 0,0 0 1 0 0,0 0-1 0 0,0 0 1 0 0,0 0-1 0 0,0 0 1 0 0,0 0-1 0 0,0-1 1 0 0,0 1-1 0 0,0 0 1 0 0,0 0-1 0 0,0 0 1 0 0,0 0-1 0 0,0 0 1 0 0,0 0-1 0 0,1 0 0 0 0,-1-2 1 0 0,0 2-1 0 0,0 0 1 0 0,0 0-1 0 0,2 0 1 0 0,19-10-5290 0 0,-9 5-2604 0 0</inkml:trace>
  <inkml:trace contextRef="#ctx0" brushRef="#br0" timeOffset="3711.04">2586 563 14744 0 0,'0'0'1334'0'0,"-15"2"-914"0"0,0 2 2564 0 0,-20 12 0 0 0,29-15-2636 0 0,1 2 1 0 0,1 0-1 0 0,-1 0 1 0 0,1 0-1 0 0,-1 0 1 0 0,2 2-1 0 0,-8 4 1 0 0,10-7-358 0 0,1-1 0 0 0,-2-1 0 0 0,2 2 0 0 0,-1-1 0 0 0,1-1 0 0 0,0 2 0 0 0,-2-1 1 0 0,2-1-1 0 0,0 2 0 0 0,-1-1 0 0 0,1-1 0 0 0,0 3 0 0 0,0-3 0 0 0,0 2 0 0 0,0-1 0 0 0,0-1 0 0 0,0 3 0 0 0,0-3 0 0 0,0 2 0 0 0,0-1 0 0 0,0 2 1 0 0,1-1-3 0 0,1-1 0 0 0,-2 2 0 0 0,1-1 0 0 0,1-1 0 0 0,-2 1 0 0 0,1-2 0 0 0,1 3 0 0 0,-1-3 0 0 0,1 2 1 0 0,-2-1-1 0 0,3 1 0 0 0,0 1 0 0 0,3 0 1 0 0,-1 0 0 0 0,-1-2-1 0 0,1 2 1 0 0,1 0 0 0 0,0-1 0 0 0,0-1 0 0 0,-2 1 0 0 0,10-1 0 0 0,9 2-141 0 0,0-3 1 0 0,36-3 0 0 0,-56 3-171 0 0,0 0 0 0 0,0-1-1 0 0,0 1 1 0 0,1-2 0 0 0,-1 1 0 0 0,0-1 0 0 0,0 2-1 0 0,1-3 1 0 0,2 0 0 0 0,-3 0-1058 0 0</inkml:trace>
  <inkml:trace contextRef="#ctx0" brushRef="#br0" timeOffset="4101.22">2566 378 16128 0 0,'-1'0'242'0'0,"1"1"1"0"0,-2 1-1 0 0,1-2 1 0 0,-1 1-1 0 0,1 1 1 0 0,1 0-1 0 0,-2-1 1 0 0,1-1-1 0 0,1 3 1 0 0,0-3-1 0 0,-2 3 1 0 0,1-3-1 0 0,1 2 1 0 0,0-1-1 0 0,0 1 1 0 0,-2-1-1 0 0,2 1 1 0 0,0-1-1 0 0,0 1 1 0 0,-1-1-1 0 0,1 1 1 0 0,1 2-1 0 0,-1 1 569 0 0,2 1-1 0 0,-2 0 0 0 0,1-1 1 0 0,1-1-1 0 0,4 10 0 0 0,-6-13-967 0 0,0 1 0 0 0,0-2 0 0 0,1 0-1 0 0,-1 1 1 0 0,2 1 0 0 0,-2-2 0 0 0,0 0 0 0 0,1 1-1 0 0,1 1 1 0 0,-2-2 0 0 0,0 0 0 0 0,1 0 0 0 0,1 2-1 0 0,-2-2 1 0 0,1 1 0 0 0,1-1 0 0 0,-2 0 0 0 0,1 0-1 0 0,1 0 1 0 0,-2 0 0 0 0,1 0 0 0 0,3 2 0 0 0,-3-2-473 0 0,2 0 1 0 0,-1 0 0 0 0,-1 0 0 0 0,1 0 0 0 0,1-2-1 0 0,-2 2 1 0 0,1 0 0 0 0,1 0 0 0 0,-2-1-1 0 0,4-1 1 0 0</inkml:trace>
  <inkml:trace contextRef="#ctx0" brushRef="#br0" timeOffset="4663.16">3007 19 8808 0 0,'3'-3'200'0'0,"1"2"0"0"0,-1-2 0 0 0,1 1 0 0 0,-1 1 0 0 0,2-1 0 0 0,-2 1 0 0 0,0 1 0 0 0,1-2 0 0 0,1 1 0 0 0,-2 1 0 0 0,1-2 0 0 0,1 2 0 0 0,-2 0 1 0 0,2 0-1 0 0,-2 0 0 0 0,1 0 0 0 0,1 2 0 0 0,4-1 0 0 0,-6 1 5 0 0,0-2-1 0 0,-2 1 1 0 0,2 1 0 0 0,0-2 0 0 0,0 3-1 0 0,-1-3 1 0 0,1 3 0 0 0,-1-2 0 0 0,1 1-1 0 0,0 1 1 0 0,-2-2 0 0 0,1 1 0 0 0,1 1-1 0 0,-2-2 1 0 0,1 2 0 0 0,1 0-1 0 0,-2 0 1 0 0,1-1 0 0 0,-2 1 0 0 0,3 0-1 0 0,-3 0 1 0 0,1 0 0 0 0,1 0 0 0 0,-2 5-1 0 0,1-1 193 0 0,1 4-1 0 0,-2 0 1 0 0,0-2-1 0 0,0 1 0 0 0,-2 0 1 0 0,1 0-1 0 0,-1 1 0 0 0,1-2 1 0 0,-5 11-1 0 0,-6 15 740 0 0,-19 35 1 0 0,30-69-1088 0 0,-28 57 829 0 0,-1-3 0 0 0,-52 69 0 0 0,47-75-53 0 0,-65 69 1 0 0,97-115-804 0 0,-31 28 142 0 0,33-30-152 0 0,-2 1-1 0 0,0-1 1 0 0,1 2-1 0 0,-1-3 1 0 0,0 3 0 0 0,2-3-1 0 0,-2 2 1 0 0,0-1 0 0 0,0-1-1 0 0,0 2 1 0 0,0 0-1 0 0,-3-2 1 0 0,4 0-10 0 0,2 0-1 0 0,0 0 1 0 0,-1 0-1 0 0,-1 0 1 0 0,2 0-1 0 0,0 0 1 0 0,-1 0-1 0 0,-1 0 1 0 0,2-2-1 0 0,0 2 1 0 0,-2 0-1 0 0,1-2 1 0 0,1 2-1 0 0,0 0 1 0 0,-2 0-1 0 0,2 0 1 0 0,-1-1-1 0 0,1 1 1 0 0,0-2-1 0 0,-2 2 1 0 0,2 0-1 0 0,-1-3 1 0 0,1 2-16 0 0,-2-1 1 0 0,1 1-1 0 0,1-1 0 0 0,0 1 1 0 0,0-1-1 0 0,0 1 1 0 0,-2-1-1 0 0,2 1 0 0 0,0-1 1 0 0,0-2-1 0 0,2-2-54 0 0,-2-1 0 0 0,0 1 0 0 0,3 0 0 0 0,-3 0-1 0 0,4-6 1 0 0,4-2-26 0 0,-2 1-1 0 0,2-1 0 0 0,-1 2 1 0 0,2 0-1 0 0,0 0 1 0 0,2-1-1 0 0,-2 3 1 0 0,2-1-1 0 0,-1 1 0 0 0,2-1 1 0 0,1 2-1 0 0,-1 1 1 0 0,0-1-1 0 0,23-11 1 0 0,75-30-5 0 0,-94 44 82 0 0,2 0 1 0 0,-2 1-1 0 0,1 1 1 0 0,32-4-1 0 0,-46 8-9 0 0,0 0-1 0 0,0 0 0 0 0,-2 0 1 0 0,2 0-1 0 0,-1 0 0 0 0,1 2 1 0 0,0-2-1 0 0,0 0 0 0 0,-2 1 1 0 0,2-1-1 0 0,-1 2 0 0 0,1-2 1 0 0,-2 3-1 0 0,2-3 0 0 0,-1 1 1 0 0,1 1-1 0 0,2 2 0 0 0,-2-2 6 0 0,-3-1 1 0 0,1 1-1 0 0,1 0 0 0 0,-2-1 1 0 0,0 1-1 0 0,1-1 0 0 0,1 1 0 0 0,-2-1 1 0 0,0 2-1 0 0,0-3 0 0 0,0 3 0 0 0,1-1 1 0 0,-1-1-1 0 0,0 1 0 0 0,0-1 0 0 0,0 1 1 0 0,0 1-1 0 0,0-3 0 0 0,0 3 0 0 0,-1-2 1 0 0,1 1-1 0 0,0-1 0 0 0,0 1 0 0 0,-2 1 1 0 0,2-3-1 0 0,-1 5 0 0 0,-37 86-3580 0 0,33-78 2882 0 0</inkml:trace>
  <inkml:trace contextRef="#ctx0" brushRef="#br0" timeOffset="5732">3288 591 11056 0 0,'0'0'2313'0'0,"17"6"542"0"0,-8-8-2159 0 0,-2 1 0 0 0,1-2 0 0 0,12-5 0 0 0,-17 7-437 0 0,0-1 0 0 0,0 1 0 0 0,0-1 0 0 0,0-1 0 0 0,0 1 0 0 0,0 1 0 0 0,0-1 0 0 0,0-1 0 0 0,-2 0 0 0 0,5-4 0 0 0,-6 7-226 0 0,0 0 1 0 0,0 0 0 0 0,0-2 0 0 0,0 2-1 0 0,0 0 1 0 0,0 0 0 0 0,0 0 0 0 0,0 0-1 0 0,0 0 1 0 0,0 0 0 0 0,0 0 0 0 0,0 0-1 0 0,0 0 1 0 0,0 0 0 0 0,0-1 0 0 0,0 1-1 0 0,0 0 1 0 0,0 0 0 0 0,0 0 0 0 0,0 0-1 0 0,0 0 1 0 0,0-2 0 0 0,-1 2 0 0 0,1 0-1 0 0,0 0 1 0 0,0 0 0 0 0,0 0 0 0 0,0 0-1 0 0,0 0 1 0 0,0 0 0 0 0,0 0 0 0 0,0 0-1 0 0,0 0 1 0 0,0 0 0 0 0,0 0 0 0 0,0 0-1 0 0,-2 0 1 0 0,2 0 0 0 0,0 0 0 0 0,0 0-1 0 0,0 0 1 0 0,0 0 0 0 0,-1 0 0 0 0,1 0-1 0 0,0 0 1 0 0,0 0 0 0 0,0 0 0 0 0,0 0-1 0 0,0 0 1 0 0,0 0 0 0 0,0 0 0 0 0,0 0-1 0 0,0 0 1 0 0,-12 3-10 0 0,7 0-31 0 0,2 0 0 0 0,0 2 1 0 0,0-2-1 0 0,0 0 0 0 0,0 2 0 0 0,1-1 0 0 0,-1-1 0 0 0,0 2 0 0 0,-1 7 0 0 0,4-11 11 0 0,0 2-1 0 0,0 0 0 0 0,-2-1 0 0 0,2 1 1 0 0,0-1-1 0 0,-1-1 0 0 0,1 2 1 0 0,1 0-1 0 0,-1 0 0 0 0,0-1 0 0 0,0-1 1 0 0,2 2-1 0 0,-2 0 0 0 0,0-1 1 0 0,1 1-1 0 0,-1-2 0 0 0,2 2 0 0 0,-1-1 1 0 0,-1-1-1 0 0,5 5 0 0 0,-2-1-17 0 0,0-2 0 0 0,0 0-1 0 0,2 2 1 0 0,-2-2 0 0 0,0 0-1 0 0,1 0 1 0 0,-1 0 0 0 0,2-2-1 0 0,-2 2 1 0 0,1 0-1 0 0,5 0 1 0 0,-1 1-11 0 0,0-3-1 0 0,-1 1 1 0 0,1-1-1 0 0,-1-1 1 0 0,-1 2-1 0 0,13-2 1 0 0,108-2-45 0 0,59 1 225 0 0,-163 1-563 0 0,36 1 352 0 0,-18 5-6171 0 0,-14-1-968 0 0</inkml:trace>
</inkml:ink>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563E72-DBFE-49B1-BEFC-9D8868BC0A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3</Pages>
  <Words>198833</Words>
  <Characters>1133351</Characters>
  <Application>Microsoft Office Word</Application>
  <DocSecurity>0</DocSecurity>
  <Lines>9444</Lines>
  <Paragraphs>2659</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13295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creator>Wolf-Fritz Riekert</dc:creator>
  <cp:lastModifiedBy>Sebastian Sätzler</cp:lastModifiedBy>
  <cp:revision>8867</cp:revision>
  <cp:lastPrinted>2011-10-23T20:42:00Z</cp:lastPrinted>
  <dcterms:created xsi:type="dcterms:W3CDTF">2011-09-21T18:30:00Z</dcterms:created>
  <dcterms:modified xsi:type="dcterms:W3CDTF">2022-08-07T1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achelor</vt:lpwstr>
  </property>
  <property fmtid="{D5CDD505-2E9C-101B-9397-08002B2CF9AE}" pid="3" name="CitaviDocumentProperty_0">
    <vt:lpwstr>dd40b498-dd96-4c8b-9a97-3f40560c6f42</vt:lpwstr>
  </property>
  <property fmtid="{D5CDD505-2E9C-101B-9397-08002B2CF9AE}" pid="4" name="CitaviDocumentProperty_8">
    <vt:lpwstr>CloudProjectKey=a7q4m2x96v3oofn851djsb8izjgyjn517l5b51m; ProjectName=Bachelor</vt:lpwstr>
  </property>
  <property fmtid="{D5CDD505-2E9C-101B-9397-08002B2CF9AE}" pid="5" name="CitaviDocumentProperty_6">
    <vt:lpwstr>True</vt:lpwstr>
  </property>
  <property fmtid="{D5CDD505-2E9C-101B-9397-08002B2CF9AE}" pid="6" name="CitaviDocumentProperty_1">
    <vt:lpwstr>6.12.0.0</vt:lpwstr>
  </property>
</Properties>
</file>